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5848E834" w:rsidR="00241A51" w:rsidRDefault="00241A51" w:rsidP="009853E8">
      <w:pPr>
        <w:suppressLineNumbers/>
        <w:spacing w:line="480" w:lineRule="auto"/>
        <w:jc w:val="center"/>
        <w:rPr>
          <w:ins w:id="0" w:author="Stefanie Lane" w:date="2022-05-04T17:22:00Z"/>
        </w:rPr>
      </w:pPr>
      <w:ins w:id="1" w:author="Stefanie Lane" w:date="2022-05-04T17:22:00Z">
        <w:r>
          <w:rPr>
            <w:b/>
          </w:rPr>
          <w:t>Title</w:t>
        </w:r>
      </w:ins>
    </w:p>
    <w:p w14:paraId="4E4B7FB4" w14:textId="1C85A9DA" w:rsidR="009853E8" w:rsidRPr="00241A51" w:rsidRDefault="009853E8" w:rsidP="009853E8">
      <w:pPr>
        <w:suppressLineNumbers/>
        <w:spacing w:line="480" w:lineRule="auto"/>
        <w:jc w:val="center"/>
        <w:rPr>
          <w:ins w:id="2" w:author="Stefanie Lane" w:date="2022-05-04T17:22:00Z"/>
          <w:rFonts w:cstheme="minorHAnsi"/>
          <w:sz w:val="24"/>
          <w:szCs w:val="24"/>
        </w:rPr>
      </w:pPr>
      <w:ins w:id="3" w:author="Stefanie Lane" w:date="2022-05-04T17:22:00Z">
        <w:r w:rsidRPr="00A81377">
          <w:rPr>
            <w:rFonts w:cstheme="minorHAnsi"/>
            <w:sz w:val="24"/>
            <w:szCs w:val="24"/>
          </w:rPr>
          <w:t>Stefanie L. Lane</w:t>
        </w:r>
      </w:ins>
      <w:ins w:id="4" w:author="Stefanie Lane" w:date="2022-05-04T17:23:00Z">
        <w:r w:rsidR="00241A51">
          <w:rPr>
            <w:rFonts w:cstheme="minorHAnsi"/>
            <w:sz w:val="24"/>
            <w:szCs w:val="24"/>
          </w:rPr>
          <w:t>,</w:t>
        </w:r>
      </w:ins>
      <w:ins w:id="5" w:author="Stefanie Lane" w:date="2022-05-04T17:36:00Z">
        <w:r w:rsidR="00C43526">
          <w:rPr>
            <w:rFonts w:cstheme="minorHAnsi"/>
            <w:sz w:val="24"/>
            <w:szCs w:val="24"/>
            <w:vertAlign w:val="superscript"/>
          </w:rPr>
          <w:t>1</w:t>
        </w:r>
      </w:ins>
      <w:ins w:id="6" w:author="Stefanie Lane" w:date="2022-05-04T17:23:00Z">
        <w:r w:rsidR="00241A51">
          <w:rPr>
            <w:rFonts w:cstheme="minorHAnsi"/>
            <w:sz w:val="24"/>
            <w:szCs w:val="24"/>
          </w:rPr>
          <w:t xml:space="preserve"> Gary Bradfield, Nancy Shackelford</w:t>
        </w:r>
      </w:ins>
    </w:p>
    <w:p w14:paraId="416F00DF" w14:textId="0ED771E8" w:rsidR="009853E8" w:rsidRPr="00A81377" w:rsidRDefault="00C43526" w:rsidP="009853E8">
      <w:pPr>
        <w:suppressLineNumbers/>
        <w:spacing w:line="480" w:lineRule="auto"/>
        <w:rPr>
          <w:ins w:id="7" w:author="Stefanie Lane" w:date="2022-05-04T17:22:00Z"/>
          <w:rFonts w:cstheme="minorHAnsi"/>
          <w:sz w:val="24"/>
          <w:szCs w:val="24"/>
        </w:rPr>
      </w:pPr>
      <w:ins w:id="8" w:author="Stefanie Lane" w:date="2022-05-04T17:36:00Z">
        <w:r w:rsidRPr="00C43526">
          <w:rPr>
            <w:rFonts w:cstheme="minorHAnsi"/>
            <w:sz w:val="24"/>
            <w:szCs w:val="24"/>
            <w:vertAlign w:val="superscript"/>
            <w:rPrChange w:id="9" w:author="Stefanie Lane" w:date="2022-05-04T17:36:00Z">
              <w:rPr>
                <w:rFonts w:cstheme="minorHAnsi"/>
                <w:sz w:val="24"/>
                <w:szCs w:val="24"/>
              </w:rPr>
            </w:rPrChange>
          </w:rPr>
          <w:t>1</w:t>
        </w:r>
      </w:ins>
      <w:ins w:id="10" w:author="Stefanie Lane" w:date="2022-05-04T17:22:00Z">
        <w:r w:rsidR="009853E8" w:rsidRPr="00A81377">
          <w:rPr>
            <w:rFonts w:cstheme="minorHAnsi"/>
            <w:sz w:val="24"/>
            <w:szCs w:val="24"/>
          </w:rPr>
          <w:t>Department of Forest &amp; Conservation Sciences, The University of British Columbia, 2424 Main Mall, Vancouver, BC</w:t>
        </w:r>
        <w:r w:rsidR="009853E8">
          <w:rPr>
            <w:rFonts w:cstheme="minorHAnsi"/>
            <w:sz w:val="24"/>
            <w:szCs w:val="24"/>
          </w:rPr>
          <w:t>,</w:t>
        </w:r>
        <w:r w:rsidR="009853E8" w:rsidRPr="00A81377">
          <w:rPr>
            <w:rFonts w:cstheme="minorHAnsi"/>
            <w:sz w:val="24"/>
            <w:szCs w:val="24"/>
          </w:rPr>
          <w:t xml:space="preserve"> V6T 1Z4 Canada</w:t>
        </w:r>
      </w:ins>
    </w:p>
    <w:p w14:paraId="5A8134BD" w14:textId="3E1B32C2" w:rsidR="009853E8" w:rsidRPr="00A81377" w:rsidRDefault="009853E8" w:rsidP="009853E8">
      <w:pPr>
        <w:suppressLineNumbers/>
        <w:spacing w:line="480" w:lineRule="auto"/>
        <w:rPr>
          <w:ins w:id="11" w:author="Stefanie Lane" w:date="2022-05-04T17:22:00Z"/>
          <w:rFonts w:cstheme="minorHAnsi"/>
          <w:sz w:val="24"/>
          <w:szCs w:val="24"/>
        </w:rPr>
      </w:pPr>
      <w:ins w:id="12" w:author="Stefanie Lane" w:date="2022-05-04T17:22:00Z">
        <w:r w:rsidRPr="00A81377">
          <w:rPr>
            <w:rFonts w:cstheme="minorHAnsi"/>
            <w:sz w:val="24"/>
            <w:szCs w:val="24"/>
          </w:rPr>
          <w:t xml:space="preserve">Email address: </w:t>
        </w:r>
        <w:r>
          <w:rPr>
            <w:rFonts w:cstheme="minorHAnsi"/>
            <w:sz w:val="24"/>
            <w:szCs w:val="24"/>
          </w:rPr>
          <w:t>stefanie</w:t>
        </w:r>
      </w:ins>
      <w:ins w:id="13" w:author="Stefanie Lane" w:date="2022-05-10T12:54:00Z">
        <w:r w:rsidR="0089375E">
          <w:rPr>
            <w:rFonts w:cstheme="minorHAnsi"/>
            <w:sz w:val="24"/>
            <w:szCs w:val="24"/>
          </w:rPr>
          <w:t>lane@utexas.edu</w:t>
        </w:r>
      </w:ins>
    </w:p>
    <w:p w14:paraId="29D12CAD" w14:textId="33F3A742" w:rsidR="009853E8" w:rsidRPr="00A81377" w:rsidRDefault="009853E8" w:rsidP="009853E8">
      <w:pPr>
        <w:suppressLineNumbers/>
        <w:spacing w:line="480" w:lineRule="auto"/>
        <w:rPr>
          <w:ins w:id="14" w:author="Stefanie Lane" w:date="2022-05-04T17:22:00Z"/>
          <w:rFonts w:cstheme="minorHAnsi"/>
          <w:sz w:val="24"/>
          <w:szCs w:val="24"/>
        </w:rPr>
      </w:pPr>
      <w:ins w:id="15" w:author="Stefanie Lane" w:date="2022-05-04T17:22:00Z">
        <w:r w:rsidRPr="00A81377">
          <w:rPr>
            <w:rFonts w:cstheme="minorHAnsi"/>
            <w:sz w:val="24"/>
            <w:szCs w:val="24"/>
          </w:rPr>
          <w:t xml:space="preserve">Number of words: </w:t>
        </w:r>
      </w:ins>
    </w:p>
    <w:p w14:paraId="58AB9F8B" w14:textId="7652FA30" w:rsidR="009853E8" w:rsidRPr="00A81377" w:rsidRDefault="009853E8" w:rsidP="009853E8">
      <w:pPr>
        <w:suppressLineNumbers/>
        <w:spacing w:line="480" w:lineRule="auto"/>
        <w:rPr>
          <w:ins w:id="16" w:author="Stefanie Lane" w:date="2022-05-04T17:22:00Z"/>
          <w:rFonts w:cstheme="minorHAnsi"/>
          <w:sz w:val="24"/>
          <w:szCs w:val="24"/>
        </w:rPr>
      </w:pPr>
      <w:commentRangeStart w:id="17"/>
      <w:ins w:id="18" w:author="Stefanie Lane" w:date="2022-05-04T17:22:00Z">
        <w:r w:rsidRPr="00A81377">
          <w:rPr>
            <w:rFonts w:cstheme="minorHAnsi"/>
            <w:sz w:val="24"/>
            <w:szCs w:val="24"/>
          </w:rPr>
          <w:t xml:space="preserve">Manuscript </w:t>
        </w:r>
      </w:ins>
      <w:commentRangeEnd w:id="17"/>
      <w:ins w:id="19" w:author="Stefanie Lane" w:date="2022-05-10T12:55:00Z">
        <w:r w:rsidR="00841E62">
          <w:rPr>
            <w:rStyle w:val="CommentReference"/>
          </w:rPr>
          <w:commentReference w:id="17"/>
        </w:r>
      </w:ins>
      <w:ins w:id="20" w:author="Stefanie Lane" w:date="2022-05-04T17:22:00Z">
        <w:r w:rsidRPr="00A81377">
          <w:rPr>
            <w:rFonts w:cstheme="minorHAnsi"/>
            <w:sz w:val="24"/>
            <w:szCs w:val="24"/>
          </w:rPr>
          <w:t xml:space="preserve">received _______; revision accepted _______. </w:t>
        </w:r>
      </w:ins>
    </w:p>
    <w:p w14:paraId="4B148843" w14:textId="77777777" w:rsidR="009853E8" w:rsidRPr="00A81377" w:rsidRDefault="009853E8" w:rsidP="009853E8">
      <w:pPr>
        <w:suppressLineNumbers/>
        <w:spacing w:line="480" w:lineRule="auto"/>
        <w:rPr>
          <w:ins w:id="21" w:author="Stefanie Lane" w:date="2022-05-04T17:22:00Z"/>
          <w:rFonts w:cstheme="minorHAnsi"/>
          <w:sz w:val="24"/>
          <w:szCs w:val="24"/>
        </w:rPr>
      </w:pPr>
      <w:ins w:id="22" w:author="Stefanie Lane" w:date="2022-05-04T17:22:00Z">
        <w:r w:rsidRPr="00A81377">
          <w:rPr>
            <w:rFonts w:cstheme="minorHAnsi"/>
            <w:sz w:val="24"/>
            <w:szCs w:val="24"/>
          </w:rPr>
          <w:t xml:space="preserve">Corresponding author: </w:t>
        </w:r>
        <w:r>
          <w:rPr>
            <w:rFonts w:cstheme="minorHAnsi"/>
            <w:sz w:val="24"/>
            <w:szCs w:val="24"/>
          </w:rPr>
          <w:t>stefanielane@utexas.edu</w:t>
        </w:r>
      </w:ins>
    </w:p>
    <w:p w14:paraId="6EA06E5C" w14:textId="49FF526A" w:rsidR="009853E8" w:rsidRDefault="00551E87" w:rsidP="00551E87">
      <w:pPr>
        <w:pStyle w:val="Heading1"/>
        <w:rPr>
          <w:ins w:id="23" w:author="Stefanie Lane" w:date="2022-05-04T17:23:00Z"/>
        </w:rPr>
      </w:pPr>
      <w:ins w:id="24" w:author="Stefanie Lane" w:date="2022-05-04T17:23:00Z">
        <w:r>
          <w:t>Abstract</w:t>
        </w:r>
      </w:ins>
    </w:p>
    <w:p w14:paraId="63099388" w14:textId="6047B0E4" w:rsidR="00551E87" w:rsidRDefault="00551E87" w:rsidP="00551E87">
      <w:pPr>
        <w:rPr>
          <w:ins w:id="25" w:author="Stefanie Lane" w:date="2022-05-04T17:23:00Z"/>
        </w:rPr>
      </w:pPr>
    </w:p>
    <w:p w14:paraId="1E81CF82" w14:textId="3C4F703D" w:rsidR="00551E87" w:rsidRDefault="00160864" w:rsidP="00551E87">
      <w:pPr>
        <w:rPr>
          <w:ins w:id="26" w:author="Stefanie Lane" w:date="2022-05-04T17:23:00Z"/>
        </w:rPr>
      </w:pPr>
      <w:ins w:id="27" w:author="Stefanie Lane" w:date="2022-05-04T17:36:00Z">
        <w:r>
          <w:t>TBD</w:t>
        </w:r>
      </w:ins>
      <w:ins w:id="28" w:author="Stefanie Lane" w:date="2022-05-10T12:43:00Z">
        <w:r w:rsidR="00D97B61">
          <w:t xml:space="preserve"> – frame premise </w:t>
        </w:r>
      </w:ins>
      <w:ins w:id="29" w:author="Stefanie Lane" w:date="2022-05-10T12:44:00Z">
        <w:r w:rsidR="006C2A87">
          <w:t xml:space="preserve">with </w:t>
        </w:r>
        <w:r w:rsidR="00132E6A">
          <w:t>respect</w:t>
        </w:r>
        <w:r w:rsidR="006C2A87">
          <w:t xml:space="preserve"> to</w:t>
        </w:r>
      </w:ins>
      <w:ins w:id="30" w:author="Stefanie Lane" w:date="2022-05-10T12:43:00Z">
        <w:r w:rsidR="00D97B61">
          <w:t xml:space="preserve"> issue of global homogenization, exemplified here in a protected area </w:t>
        </w:r>
        <w:r w:rsidR="009F4733">
          <w:t>subject to indirect disturbanc</w:t>
        </w:r>
      </w:ins>
      <w:ins w:id="31" w:author="Stefanie Lane" w:date="2022-05-10T12:44:00Z">
        <w:r w:rsidR="009F4733">
          <w:t xml:space="preserve">es. </w:t>
        </w:r>
        <w:r w:rsidR="00132E6A">
          <w:t>Value of study is to observe changes in species compo</w:t>
        </w:r>
      </w:ins>
      <w:ins w:id="32" w:author="Stefanie Lane" w:date="2022-05-10T12:45:00Z">
        <w:r w:rsidR="00132E6A">
          <w:t>sition to inform concepts of habitat stability</w:t>
        </w:r>
        <w:r w:rsidR="0075178D">
          <w:t xml:space="preserve"> and com</w:t>
        </w:r>
      </w:ins>
      <w:ins w:id="33" w:author="Stefanie Lane" w:date="2022-05-10T12:46:00Z">
        <w:r w:rsidR="0075178D">
          <w:t xml:space="preserve">munity </w:t>
        </w:r>
        <w:commentRangeStart w:id="34"/>
        <w:r w:rsidR="0075178D">
          <w:t>homogenization</w:t>
        </w:r>
      </w:ins>
      <w:ins w:id="35" w:author="Stefanie Lane" w:date="2022-05-10T12:45:00Z">
        <w:r w:rsidR="00132E6A">
          <w:t xml:space="preserve"> </w:t>
        </w:r>
      </w:ins>
      <w:commentRangeEnd w:id="34"/>
      <w:ins w:id="36" w:author="Stefanie Lane" w:date="2022-05-10T12:46:00Z">
        <w:r w:rsidR="0075178D">
          <w:rPr>
            <w:rStyle w:val="CommentReference"/>
          </w:rPr>
          <w:commentReference w:id="34"/>
        </w:r>
      </w:ins>
      <w:ins w:id="37" w:author="Stefanie Lane" w:date="2022-05-10T12:45:00Z">
        <w:r w:rsidR="00132E6A">
          <w:t xml:space="preserve">in the absence of direct disturbance pressures. </w:t>
        </w:r>
      </w:ins>
    </w:p>
    <w:p w14:paraId="3DE8DBF9" w14:textId="38BF07DE" w:rsidR="00551E87" w:rsidRDefault="00551E87" w:rsidP="00551E87">
      <w:pPr>
        <w:rPr>
          <w:ins w:id="38" w:author="Stefanie Lane" w:date="2022-05-04T17:23:00Z"/>
        </w:rPr>
      </w:pPr>
    </w:p>
    <w:p w14:paraId="139DA5AB" w14:textId="598BFA74" w:rsidR="00551E87" w:rsidRDefault="00551E87" w:rsidP="00551E87">
      <w:pPr>
        <w:rPr>
          <w:ins w:id="39" w:author="Stefanie Lane" w:date="2022-05-04T17:23:00Z"/>
        </w:rPr>
      </w:pPr>
    </w:p>
    <w:p w14:paraId="6A140D87" w14:textId="780E4EB3" w:rsidR="00551E87" w:rsidRDefault="00551E87" w:rsidP="00551E87">
      <w:pPr>
        <w:rPr>
          <w:ins w:id="40" w:author="Stefanie Lane" w:date="2022-05-04T17:23:00Z"/>
        </w:rPr>
      </w:pPr>
    </w:p>
    <w:p w14:paraId="57EE3178" w14:textId="2C1F4910" w:rsidR="00551E87" w:rsidRDefault="00551E87" w:rsidP="00551E87">
      <w:pPr>
        <w:rPr>
          <w:ins w:id="41" w:author="Stefanie Lane" w:date="2022-05-04T17:23:00Z"/>
        </w:rPr>
      </w:pPr>
    </w:p>
    <w:p w14:paraId="4742AE19" w14:textId="5BE9FD9F" w:rsidR="00551E87" w:rsidRDefault="00551E87" w:rsidP="00551E87">
      <w:pPr>
        <w:rPr>
          <w:ins w:id="42" w:author="Stefanie Lane" w:date="2022-05-04T17:23:00Z"/>
        </w:rPr>
      </w:pPr>
    </w:p>
    <w:p w14:paraId="3AB3916E" w14:textId="3E0FBC11" w:rsidR="00551E87" w:rsidRDefault="00551E87" w:rsidP="00551E87">
      <w:pPr>
        <w:rPr>
          <w:ins w:id="43" w:author="Stefanie Lane" w:date="2022-05-04T17:23:00Z"/>
        </w:rPr>
      </w:pPr>
    </w:p>
    <w:p w14:paraId="7CAEB71B" w14:textId="7CE49F41" w:rsidR="00551E87" w:rsidRDefault="00551E87" w:rsidP="00551E87">
      <w:pPr>
        <w:rPr>
          <w:ins w:id="44" w:author="Stefanie Lane" w:date="2022-05-04T17:23:00Z"/>
        </w:rPr>
      </w:pPr>
    </w:p>
    <w:p w14:paraId="69BE6B9C" w14:textId="28A84427" w:rsidR="00551E87" w:rsidRDefault="00551E87" w:rsidP="00551E87">
      <w:pPr>
        <w:rPr>
          <w:ins w:id="45" w:author="Stefanie Lane" w:date="2022-05-04T17:23:00Z"/>
        </w:rPr>
      </w:pPr>
    </w:p>
    <w:p w14:paraId="5A4B664E" w14:textId="236E5BA5" w:rsidR="00551E87" w:rsidRDefault="00551E87" w:rsidP="00551E87">
      <w:pPr>
        <w:rPr>
          <w:ins w:id="46" w:author="Stefanie Lane" w:date="2022-05-04T17:23:00Z"/>
        </w:rPr>
      </w:pPr>
    </w:p>
    <w:p w14:paraId="5BBE84E2" w14:textId="78562DCF" w:rsidR="00551E87" w:rsidRDefault="00551E87" w:rsidP="00551E87">
      <w:pPr>
        <w:rPr>
          <w:ins w:id="47" w:author="Stefanie Lane" w:date="2022-05-04T17:23:00Z"/>
        </w:rPr>
      </w:pPr>
    </w:p>
    <w:p w14:paraId="1D285DA8" w14:textId="750ED120" w:rsidR="00551E87" w:rsidRDefault="00551E87" w:rsidP="00551E87">
      <w:pPr>
        <w:rPr>
          <w:ins w:id="48" w:author="Stefanie Lane" w:date="2022-05-04T17:23:00Z"/>
        </w:rPr>
      </w:pPr>
    </w:p>
    <w:p w14:paraId="3AC091C0" w14:textId="77777777" w:rsidR="00551E87" w:rsidRPr="00551E87" w:rsidRDefault="00551E87">
      <w:pPr>
        <w:rPr>
          <w:ins w:id="49" w:author="Stefanie Lane" w:date="2022-05-04T17:21:00Z"/>
        </w:rPr>
      </w:pPr>
    </w:p>
    <w:p w14:paraId="57F02055" w14:textId="77777777" w:rsidR="00551E87" w:rsidRDefault="00551E87">
      <w:pPr>
        <w:rPr>
          <w:ins w:id="50" w:author="Stefanie Lane" w:date="2022-05-04T17:23:00Z"/>
          <w:rFonts w:asciiTheme="majorHAnsi" w:eastAsiaTheme="majorEastAsia" w:hAnsiTheme="majorHAnsi" w:cstheme="majorBidi"/>
          <w:color w:val="2F5496" w:themeColor="accent1" w:themeShade="BF"/>
          <w:sz w:val="32"/>
          <w:szCs w:val="32"/>
        </w:rPr>
      </w:pPr>
      <w:ins w:id="51" w:author="Stefanie Lane" w:date="2022-05-04T17:23:00Z">
        <w:r>
          <w:br w:type="page"/>
        </w:r>
      </w:ins>
    </w:p>
    <w:p w14:paraId="5415565D" w14:textId="1679C10F" w:rsidR="0022363E" w:rsidRDefault="0022363E" w:rsidP="0022363E">
      <w:pPr>
        <w:pStyle w:val="Heading1"/>
      </w:pPr>
      <w:r>
        <w:lastRenderedPageBreak/>
        <w:t>Intro</w:t>
      </w:r>
      <w:r w:rsidR="00F94015">
        <w:t>duction</w:t>
      </w:r>
    </w:p>
    <w:p w14:paraId="045CBEFE" w14:textId="61129A27" w:rsidR="00A92F9A" w:rsidRDefault="00100565" w:rsidP="005F7C5D">
      <w:pPr>
        <w:ind w:firstLine="720"/>
      </w:pPr>
      <w:r w:rsidRPr="0007225D">
        <w:t>The</w:t>
      </w:r>
      <w:r w:rsidR="00F75B96" w:rsidRPr="0007225D">
        <w:t xml:space="preserve"> </w:t>
      </w:r>
      <w:r w:rsidRPr="0007225D">
        <w:t xml:space="preserve">importance </w:t>
      </w:r>
      <w:r w:rsidR="00566C69" w:rsidRPr="0007225D">
        <w:t>of</w:t>
      </w:r>
      <w:r w:rsidR="00D10058" w:rsidRPr="0007225D">
        <w:t xml:space="preserve"> climate change</w:t>
      </w:r>
      <w:r w:rsidR="00B35CD6">
        <w:t xml:space="preserve"> </w:t>
      </w:r>
      <w:r w:rsidR="00415113" w:rsidRPr="0007225D">
        <w:t xml:space="preserve">drives </w:t>
      </w:r>
      <w:r w:rsidR="00195D4F" w:rsidRPr="0007225D">
        <w:t xml:space="preserve">a </w:t>
      </w:r>
      <w:r w:rsidR="004A412C" w:rsidRPr="0007225D">
        <w:t>need to</w:t>
      </w:r>
      <w:r w:rsidR="00D10058" w:rsidRPr="0007225D">
        <w:t xml:space="preserve"> </w:t>
      </w:r>
      <w:r w:rsidR="00B225CB" w:rsidRPr="0007225D">
        <w:t>understand</w:t>
      </w:r>
      <w:r w:rsidR="00FE71DC" w:rsidRPr="0007225D">
        <w:t xml:space="preserve"> patterns of</w:t>
      </w:r>
      <w:r w:rsidR="00C80754">
        <w:t xml:space="preserve"> ecosystem stability and</w:t>
      </w:r>
      <w:r w:rsidR="00B225CB" w:rsidRPr="0007225D">
        <w:t xml:space="preserve"> plant community</w:t>
      </w:r>
      <w:r w:rsidR="00D10058" w:rsidRPr="0007225D">
        <w:t xml:space="preserve"> </w:t>
      </w:r>
      <w:r w:rsidR="00ED752B" w:rsidRPr="0007225D">
        <w:t>compositional</w:t>
      </w:r>
      <w:r w:rsidR="00872EF0" w:rsidRPr="0007225D">
        <w:t xml:space="preserve"> cha</w:t>
      </w:r>
      <w:r w:rsidR="00872EF0" w:rsidRPr="00A40812">
        <w:t>nge</w:t>
      </w:r>
      <w:r w:rsidR="00A40812" w:rsidRPr="00A40812">
        <w:t>.</w:t>
      </w:r>
      <w:r w:rsidR="001F19B1">
        <w:t xml:space="preserve"> </w:t>
      </w:r>
      <w:r w:rsidR="004C0674">
        <w:t>C</w:t>
      </w:r>
      <w:r w:rsidR="0003545C">
        <w:t>ommunity stability</w:t>
      </w:r>
      <w:r w:rsidR="00682FC6">
        <w:t xml:space="preserve"> </w:t>
      </w:r>
      <w:r w:rsidR="002355AC">
        <w:t xml:space="preserve">can be characterized by </w:t>
      </w:r>
      <w:r w:rsidR="007C5111">
        <w:t>low variability in species or functional diversity over time</w:t>
      </w:r>
      <w:r w:rsidR="00E871F6">
        <w:t xml:space="preserve"> </w:t>
      </w:r>
      <w:r w:rsidR="00E871F6">
        <w:fldChar w:fldCharType="begin"/>
      </w:r>
      <w:r w:rsidR="00BD2EEF">
        <w:instrText xml:space="preserve"> ADDIN ZOTERO_ITEM CSL_CITATION {"citationID":"CGgd2Jct","properties":{"formattedCitation":"(Donohue et al., 2016)","plainCitation":"(Donohue et al., 2016)","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schema":"https://github.com/citation-style-language/schema/raw/master/csl-citation.json"} </w:instrText>
      </w:r>
      <w:r w:rsidR="00E871F6">
        <w:fldChar w:fldCharType="separate"/>
      </w:r>
      <w:r w:rsidR="00E871F6" w:rsidRPr="00E871F6">
        <w:rPr>
          <w:rFonts w:ascii="Calibri" w:hAnsi="Calibri" w:cs="Calibri"/>
        </w:rPr>
        <w:t>(Donohue et al., 2016)</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4C0674">
        <w:t xml:space="preserve"> </w:t>
      </w:r>
      <w:r w:rsidR="00322751">
        <w:t>when the regional pool of potential species is reduced or environmentally constrained</w:t>
      </w:r>
      <w:ins w:id="52" w:author="Stefanie Lane" w:date="2022-05-12T13:24:00Z">
        <w:r w:rsidR="005D0F1A">
          <w:t xml:space="preserve"> (</w:t>
        </w:r>
        <w:r w:rsidR="005D0F1A" w:rsidRPr="005D0F1A">
          <w:rPr>
            <w:highlight w:val="cyan"/>
            <w:rPrChange w:id="53" w:author="Stefanie Lane" w:date="2022-05-12T13:24:00Z">
              <w:rPr/>
            </w:rPrChange>
          </w:rPr>
          <w:t>cite</w:t>
        </w:r>
        <w:r w:rsidR="005D0F1A">
          <w:t>)</w:t>
        </w:r>
      </w:ins>
      <w:r w:rsidR="00A92F9A">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24444ADF"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del w:id="54" w:author="Stefanie Lane" w:date="2022-03-10T15:18:00Z">
        <w:r w:rsidR="003B2DDD" w:rsidDel="00011E3D">
          <w:delText>plant community</w:delText>
        </w:r>
      </w:del>
      <w:ins w:id="55" w:author="Stefanie Lane" w:date="2022-03-10T15:18:00Z">
        <w:r w:rsidR="00011E3D">
          <w:t>ecological</w:t>
        </w:r>
      </w:ins>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05C232BA" w:rsidR="00E75976" w:rsidRDefault="00592C5E" w:rsidP="005F7C5D">
      <w:r>
        <w:tab/>
      </w:r>
      <w:r w:rsidR="00D529B9">
        <w:t xml:space="preserve">A challenge of </w:t>
      </w:r>
      <w:r w:rsidR="00A1470E">
        <w:t xml:space="preserve">understanding </w:t>
      </w:r>
      <w:r w:rsidR="00D529B9">
        <w:t>community stability</w:t>
      </w:r>
      <w:r>
        <w:t xml:space="preserve">, </w:t>
      </w:r>
      <w:r w:rsidR="000C7EAE">
        <w:t>including with</w:t>
      </w:r>
      <w:r>
        <w:t>in estuaries,</w:t>
      </w:r>
      <w:r w:rsidR="00D529B9">
        <w:t xml:space="preserve"> is the lack of long-term </w:t>
      </w:r>
      <w:r w:rsidR="00EC1912">
        <w:t>data</w:t>
      </w:r>
      <w:r w:rsidR="001578C8">
        <w:t xml:space="preserve">. </w:t>
      </w:r>
      <w:r w:rsidR="00E00A7F">
        <w:t xml:space="preserve">In absence of </w:t>
      </w:r>
      <w:r w:rsidR="00907858">
        <w:t>long-term</w:t>
      </w:r>
      <w:r w:rsidR="00744FD6">
        <w:t xml:space="preserve"> monitoring</w:t>
      </w:r>
      <w:r w:rsidR="00E00A7F">
        <w:t xml:space="preserve">, </w:t>
      </w:r>
      <w:r w:rsidR="004C7DF9">
        <w:t xml:space="preserve">historical datasets can provide a </w:t>
      </w:r>
      <w:r w:rsidR="00AA7D9E">
        <w:t>‘</w:t>
      </w:r>
      <w:r w:rsidR="004C7DF9">
        <w:t>snapshot</w:t>
      </w:r>
      <w:r w:rsidR="00AA7D9E">
        <w:t>’</w:t>
      </w:r>
      <w:r w:rsidR="004C7DF9">
        <w:t xml:space="preserve"> of </w:t>
      </w:r>
      <w:ins w:id="56" w:author="Stefanie Lane" w:date="2022-05-04T16:43:00Z">
        <w:r w:rsidR="00205D24">
          <w:t xml:space="preserve">species compositional </w:t>
        </w:r>
        <w:commentRangeStart w:id="57"/>
        <w:commentRangeStart w:id="58"/>
        <w:r w:rsidR="00205D24">
          <w:t>variation</w:t>
        </w:r>
        <w:commentRangeEnd w:id="57"/>
        <w:r w:rsidR="00F268FA">
          <w:rPr>
            <w:rStyle w:val="CommentReference"/>
          </w:rPr>
          <w:commentReference w:id="57"/>
        </w:r>
      </w:ins>
      <w:commentRangeEnd w:id="58"/>
      <w:ins w:id="59" w:author="Stefanie Lane" w:date="2022-05-12T13:32:00Z">
        <w:r w:rsidR="000020A6">
          <w:rPr>
            <w:rStyle w:val="CommentReference"/>
          </w:rPr>
          <w:commentReference w:id="58"/>
        </w:r>
      </w:ins>
      <w:commentRangeStart w:id="60"/>
      <w:del w:id="61" w:author="Stefanie Lane" w:date="2022-05-04T16:43:00Z">
        <w:r w:rsidR="004C7DF9" w:rsidDel="00205D24">
          <w:delText>chang</w:delText>
        </w:r>
        <w:r w:rsidR="004C7DF9" w:rsidDel="00F268FA">
          <w:delText>es</w:delText>
        </w:r>
      </w:del>
      <w:del w:id="62" w:author="Stefanie Lane" w:date="2022-05-04T16:44:00Z">
        <w:r w:rsidR="004C7DF9" w:rsidDel="00F268FA">
          <w:delText xml:space="preserve"> </w:delText>
        </w:r>
      </w:del>
      <w:commentRangeEnd w:id="60"/>
      <w:r w:rsidR="002E4D1C">
        <w:rPr>
          <w:rStyle w:val="CommentReference"/>
        </w:rPr>
        <w:commentReference w:id="60"/>
      </w:r>
      <w:del w:id="63" w:author="Stefanie Lane" w:date="2022-05-04T16:44:00Z">
        <w:r w:rsidR="004C7DF9" w:rsidDel="00F268FA">
          <w:delText>across</w:delText>
        </w:r>
      </w:del>
      <w:ins w:id="64" w:author="Stefanie Lane" w:date="2022-05-04T16:44:00Z">
        <w:r w:rsidR="00F268FA">
          <w:t xml:space="preserve"> over</w:t>
        </w:r>
      </w:ins>
      <w:r w:rsidR="004C7DF9">
        <w:t xml:space="preserve"> time. </w:t>
      </w:r>
      <w:r w:rsidR="00F812CC">
        <w:t>One such opportunity exists in Ladner Marsh</w:t>
      </w:r>
      <w:r w:rsidR="00E75976">
        <w:t>,</w:t>
      </w:r>
      <w:r>
        <w:t xml:space="preserve"> </w:t>
      </w:r>
      <w:r w:rsidR="004834EB">
        <w:t>which is part of the South Arm Marshes</w:t>
      </w:r>
      <w:r w:rsidR="002E4E7F">
        <w:t xml:space="preserve"> (SAM)</w:t>
      </w:r>
      <w:r w:rsidR="004834EB">
        <w:t xml:space="preserve"> Wildlife Management Area (WMA) near Delta, BC, Canada (</w:t>
      </w:r>
      <w:r w:rsidR="00EA174F">
        <w:rPr>
          <w:highlight w:val="yellow"/>
        </w:rPr>
        <w:t>Figure 1</w:t>
      </w:r>
      <w:r w:rsidR="004834EB">
        <w:t>).</w:t>
      </w:r>
      <w:r w:rsidR="00EC03FB" w:rsidDel="00ED765A">
        <w:t xml:space="preserve"> </w:t>
      </w:r>
      <w:r w:rsidR="006202C7">
        <w:t xml:space="preserve">Despite </w:t>
      </w:r>
      <w:r w:rsidR="00886BE2">
        <w:t xml:space="preserve">industrialization and municipal expansion within the region, this </w:t>
      </w:r>
      <w:r w:rsidR="00102B71">
        <w:t>habitat</w:t>
      </w:r>
      <w:r w:rsidR="00886BE2">
        <w:t xml:space="preserve"> has escaped development, and to the best of the author</w:t>
      </w:r>
      <w:ins w:id="65" w:author="Stefanie Lane" w:date="2022-03-10T15:20:00Z">
        <w:r w:rsidR="00042C5A">
          <w:t>s’</w:t>
        </w:r>
      </w:ins>
      <w:del w:id="66" w:author="Stefanie Lane" w:date="2022-03-10T15:20:00Z">
        <w:r w:rsidR="00102B71" w:rsidDel="00042C5A">
          <w:delText>’s</w:delText>
        </w:r>
      </w:del>
      <w:r w:rsidR="00886BE2">
        <w:t xml:space="preserve"> knowledge has not experienced major natural disturbance in the past 50 years. </w:t>
      </w:r>
      <w:r w:rsidR="00362DA9" w:rsidRPr="00362DA9">
        <w:t xml:space="preserve">Understanding how community composition </w:t>
      </w:r>
      <w:del w:id="67" w:author="Stefanie Lane" w:date="2022-03-10T15:20:00Z">
        <w:r w:rsidR="00362DA9" w:rsidRPr="00362DA9" w:rsidDel="00321D8D">
          <w:delText xml:space="preserve">has changed </w:delText>
        </w:r>
      </w:del>
      <w:r w:rsidR="00362DA9" w:rsidRPr="00362DA9">
        <w:t>prior to and since the 1991 establishment of the WMA is important for regional land managers in evaluating benchmarks for conservation</w:t>
      </w:r>
      <w:r w:rsidR="00102B71">
        <w:t xml:space="preserve"> and </w:t>
      </w:r>
      <w:r w:rsidR="00362DA9" w:rsidRPr="00362DA9">
        <w:t xml:space="preserve">restoration targets. </w:t>
      </w:r>
      <w:r w:rsidR="0074167B">
        <w:t>Two</w:t>
      </w:r>
      <w:r w:rsidR="00645972">
        <w:t xml:space="preserve"> historical</w:t>
      </w:r>
      <w:r w:rsidR="0074167B">
        <w:t xml:space="preserve"> studies conducted in Ladner Marsh</w:t>
      </w:r>
      <w:r w:rsidR="00FE2BE8">
        <w:t xml:space="preserve"> </w:t>
      </w:r>
      <w:r w:rsidR="00FE2BE8" w:rsidRPr="002E4E7F">
        <w:rPr>
          <w:rFonts w:ascii="Calibri" w:hAnsi="Calibri" w:cs="Calibri"/>
        </w:rPr>
        <w:t>(Bradfield &amp; Porter, 1982; Denoth &amp; Myers, 2007)</w:t>
      </w:r>
      <w:r w:rsidR="0074167B">
        <w:t xml:space="preserve"> </w:t>
      </w:r>
      <w:r w:rsidR="00FE2BE8">
        <w:t>used similar methods to document</w:t>
      </w:r>
      <w:r w:rsidR="0074167B">
        <w:t xml:space="preserve"> floristic diversity</w:t>
      </w:r>
      <w:r w:rsidR="00FF5CB3">
        <w:t>.</w:t>
      </w:r>
      <w:r w:rsidR="00693FAC">
        <w:t xml:space="preserve"> </w:t>
      </w:r>
      <w:r w:rsidR="00FF5CB3">
        <w:t>Bradfield &amp; Porter</w:t>
      </w:r>
      <w:r w:rsidR="00693FAC">
        <w:t xml:space="preserve"> (1982)</w:t>
      </w:r>
      <w:r w:rsidR="00FF5CB3">
        <w:t xml:space="preserve"> identified distinct community sub-types (hereafter, “assemblages”),</w:t>
      </w:r>
      <w:r w:rsidR="00693FAC">
        <w:t xml:space="preserve"> likely</w:t>
      </w:r>
      <w:r w:rsidR="00C56564">
        <w:t xml:space="preserve"> driven</w:t>
      </w:r>
      <w:r w:rsidR="00FF5CB3">
        <w:t xml:space="preserve"> by edaphic factors</w:t>
      </w:r>
      <w:r w:rsidR="00C56564">
        <w:t xml:space="preserve"> such as drainage</w:t>
      </w:r>
      <w:r w:rsidR="00FF5CB3">
        <w:t xml:space="preserve">. </w:t>
      </w:r>
      <w:r w:rsidR="0074167B">
        <w:t xml:space="preserve"> </w:t>
      </w:r>
      <w:r w:rsidR="00C56564">
        <w:t xml:space="preserve">Denoth &amp; Myers repeated the sampling to determine whether a non-native species (purple loosestrife) was displacing </w:t>
      </w:r>
      <w:r w:rsidR="00C938EC">
        <w:t>a species of concern</w:t>
      </w:r>
      <w:r w:rsidR="00CA0247">
        <w:t xml:space="preserve">, </w:t>
      </w:r>
      <w:r w:rsidR="00C938EC">
        <w:t xml:space="preserve">Henderson’s </w:t>
      </w:r>
      <w:proofErr w:type="spellStart"/>
      <w:r w:rsidR="00C938EC">
        <w:t>checkermallow</w:t>
      </w:r>
      <w:proofErr w:type="spellEnd"/>
      <w:r w:rsidR="00C938EC">
        <w:t>.</w:t>
      </w:r>
      <w:r w:rsidR="00277767">
        <w:t xml:space="preserve"> Henderson’s </w:t>
      </w:r>
      <w:proofErr w:type="spellStart"/>
      <w:r w:rsidR="00277767">
        <w:t>checkermallow</w:t>
      </w:r>
      <w:proofErr w:type="spellEnd"/>
      <w:r w:rsidR="00277767">
        <w:t xml:space="preserve"> (</w:t>
      </w:r>
      <w:r w:rsidR="00277767">
        <w:rPr>
          <w:i/>
        </w:rPr>
        <w:t xml:space="preserve">Sidalcea hendersonii </w:t>
      </w:r>
      <w:r w:rsidR="00277767">
        <w:t>S. Watson)</w:t>
      </w:r>
      <w:r w:rsidR="00CA0247">
        <w:t xml:space="preserve"> is </w:t>
      </w:r>
      <w:r w:rsidR="00277767">
        <w:t xml:space="preserve">locally abundant in this marsh, and thus stability of habitat conditions is vital for species conservation. </w:t>
      </w:r>
      <w:r w:rsidR="00C938EC">
        <w:t xml:space="preserve"> </w:t>
      </w:r>
      <w:r w:rsidR="00B14056">
        <w:t>While these studies independently characterize different community metrics, t</w:t>
      </w:r>
      <w:r w:rsidR="00C938EC">
        <w:t xml:space="preserve">hese datasets </w:t>
      </w:r>
      <w:r w:rsidR="0074167B">
        <w:t xml:space="preserve">provide the opportunity to repeat observations </w:t>
      </w:r>
      <w:r w:rsidR="00CB18BB">
        <w:t>and</w:t>
      </w:r>
      <w:r w:rsidR="0074167B">
        <w:t xml:space="preserve"> characterize long-term plant community changes</w:t>
      </w:r>
      <w:r w:rsidR="00B14056">
        <w:t xml:space="preserve"> and </w:t>
      </w:r>
      <w:r w:rsidR="006202C7">
        <w:t xml:space="preserve">habitat </w:t>
      </w:r>
      <w:r w:rsidR="00B14056">
        <w:t>stability</w:t>
      </w:r>
      <w:r w:rsidR="0074167B">
        <w:t>.</w:t>
      </w:r>
    </w:p>
    <w:p w14:paraId="4A26B4C7" w14:textId="502BFFFC" w:rsidR="007C0BCF" w:rsidRDefault="00DC5555" w:rsidP="005F7C5D">
      <w:pPr>
        <w:ind w:firstLine="720"/>
      </w:pPr>
      <w:r>
        <w:lastRenderedPageBreak/>
        <w:t xml:space="preserve">The main objective of this work is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p>
    <w:p w14:paraId="2AFD6DE8" w14:textId="4B1B6418" w:rsidR="007C0BCF" w:rsidRDefault="00537848" w:rsidP="00612ED6">
      <w:pPr>
        <w:ind w:firstLine="720"/>
      </w:pPr>
      <w:r>
        <w:t xml:space="preserve">(1) </w:t>
      </w:r>
      <w:r w:rsidR="00151992">
        <w:t xml:space="preserve">Are </w:t>
      </w:r>
      <w:r w:rsidR="007C0BCF">
        <w:t xml:space="preserve">TFM </w:t>
      </w:r>
      <w:r w:rsidR="00151992">
        <w:t xml:space="preserve">assemblages </w:t>
      </w:r>
      <w:r w:rsidR="007C0BCF">
        <w:t>continuously</w:t>
      </w:r>
      <w:r w:rsidR="00151992">
        <w:t xml:space="preserve"> characterized by the same dominant species? In the absence of significant environmental disturbance, I expect the same species </w:t>
      </w:r>
      <w:ins w:id="68" w:author="Stefanie Lane" w:date="2022-05-04T16:48:00Z">
        <w:r w:rsidR="00F954D3">
          <w:t xml:space="preserve">composition </w:t>
        </w:r>
      </w:ins>
      <w:r w:rsidR="00151992">
        <w:t xml:space="preserve">to dominate each assemblage as identified by Bradfield &amp; Porter (1982). </w:t>
      </w:r>
    </w:p>
    <w:p w14:paraId="5B0CDEDC" w14:textId="05984014" w:rsidR="00496BFB" w:rsidRDefault="00537848" w:rsidP="00496BFB">
      <w:pPr>
        <w:ind w:firstLine="720"/>
      </w:pPr>
      <w:r>
        <w:t xml:space="preserve">(2) </w:t>
      </w:r>
      <w:r w:rsidR="00151992">
        <w:t xml:space="preserve">Is </w:t>
      </w:r>
      <w:ins w:id="69" w:author="Stefanie Lane" w:date="2022-05-11T14:23:00Z">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t>
        </w:r>
      </w:ins>
      <w:ins w:id="70" w:author="Stefanie Lane" w:date="2022-05-11T14:24:00Z">
        <w:r w:rsidR="008E1F98">
          <w:t xml:space="preserve">within and across </w:t>
        </w:r>
        <w:proofErr w:type="gramStart"/>
        <w:r w:rsidR="008E1F98">
          <w:t>assemblages</w:t>
        </w:r>
        <w:proofErr w:type="gramEnd"/>
        <w:r w:rsidR="008E1F98">
          <w:t xml:space="preserve"> </w:t>
        </w:r>
      </w:ins>
      <w:ins w:id="71" w:author="Stefanie Lane" w:date="2022-05-11T14:23:00Z">
        <w:r w:rsidR="008E1F98">
          <w:t>constant between</w:t>
        </w:r>
      </w:ins>
      <w:ins w:id="72" w:author="Stefanie Lane" w:date="2022-05-11T14:24:00Z">
        <w:r w:rsidR="008E1F98">
          <w:t xml:space="preserve"> years</w:t>
        </w:r>
        <w:r w:rsidR="00AA1B69">
          <w:t xml:space="preserve">? If the plant </w:t>
        </w:r>
      </w:ins>
      <w:ins w:id="73" w:author="Stefanie Lane" w:date="2022-05-11T14:45:00Z">
        <w:r w:rsidR="00EB6652">
          <w:t>community is</w:t>
        </w:r>
      </w:ins>
      <w:ins w:id="74" w:author="Stefanie Lane" w:date="2022-05-11T14:24:00Z">
        <w:r w:rsidR="00AA1B69">
          <w:t xml:space="preserve"> stable, I expect little change in </w:t>
        </w:r>
        <w:r w:rsidR="00AA1B69">
          <w:rPr>
            <w:rFonts w:cstheme="minorHAnsi"/>
          </w:rPr>
          <w:t>α</w:t>
        </w:r>
        <w:r w:rsidR="00AA1B69">
          <w:t xml:space="preserve">-diversity and </w:t>
        </w:r>
        <w:r w:rsidR="00AA1B69">
          <w:rPr>
            <w:rFonts w:cstheme="minorHAnsi"/>
          </w:rPr>
          <w:t>β</w:t>
        </w:r>
        <w:r w:rsidR="00AA1B69">
          <w:t xml:space="preserve">-diversity. </w:t>
        </w:r>
      </w:ins>
      <w:del w:id="75" w:author="Stefanie Lane" w:date="2022-05-04T16:56:00Z">
        <w:r w:rsidR="008F096E" w:rsidDel="00D27999">
          <w:delText xml:space="preserve">species abundance </w:delText>
        </w:r>
        <w:r w:rsidR="00151992" w:rsidDel="00D27999">
          <w:delText>s</w:delText>
        </w:r>
      </w:del>
      <w:del w:id="76" w:author="Stefanie Lane" w:date="2022-05-11T14:24:00Z">
        <w:r w:rsidR="00151992" w:rsidDel="00AA1B69">
          <w:delText>table within and between assemblage types over time?</w:delText>
        </w:r>
        <w:r w:rsidDel="00AA1B69">
          <w:delText xml:space="preserve"> </w:delText>
        </w:r>
      </w:del>
      <w:del w:id="77" w:author="Stefanie Lane" w:date="2022-05-11T14:47:00Z">
        <w:r w:rsidR="00151992" w:rsidDel="006146EA">
          <w:delText xml:space="preserve">I expect community-wide diversity to be more stable than diversity within each assemblage type. </w:delText>
        </w:r>
      </w:del>
    </w:p>
    <w:p w14:paraId="7949E8E6" w14:textId="32806C1A" w:rsidR="00496BFB" w:rsidDel="00BE5B2D" w:rsidRDefault="001A3ED2" w:rsidP="001A3ED2">
      <w:pPr>
        <w:pStyle w:val="ListParagraph"/>
        <w:numPr>
          <w:ilvl w:val="0"/>
          <w:numId w:val="20"/>
        </w:numPr>
        <w:rPr>
          <w:del w:id="78" w:author="Stefanie Lane" w:date="2022-05-04T18:15:00Z"/>
        </w:rPr>
      </w:pPr>
      <w:del w:id="79" w:author="Stefanie Lane" w:date="2022-05-04T18:15:00Z">
        <w:r w:rsidDel="00BE5B2D">
          <w:delText xml:space="preserve">Alt: </w:delText>
        </w:r>
        <w:r w:rsidR="00AE417E" w:rsidDel="00BE5B2D">
          <w:delText>does</w:delText>
        </w:r>
        <w:r w:rsidR="00496BFB" w:rsidDel="00BE5B2D">
          <w:delText xml:space="preserve"> </w:delText>
        </w:r>
        <w:r w:rsidR="00AE417E" w:rsidDel="00BE5B2D">
          <w:delText>species (composition/abundance) change significantly</w:delText>
        </w:r>
        <w:r w:rsidR="007F6D5D" w:rsidDel="00BE5B2D">
          <w:delText xml:space="preserve"> within each assemblage over time? (test with multivariate dispersion/PERMANOVA)</w:delText>
        </w:r>
        <w:r w:rsidR="002839E8" w:rsidDel="00BE5B2D">
          <w:delText xml:space="preserve"> (How to link this to </w:delText>
        </w:r>
        <w:r w:rsidR="002839E8" w:rsidDel="00BE5B2D">
          <w:rPr>
            <w:i/>
          </w:rPr>
          <w:delText>stability</w:delText>
        </w:r>
        <w:r w:rsidR="002839E8" w:rsidDel="00BE5B2D">
          <w:delText>?)</w:delText>
        </w:r>
      </w:del>
    </w:p>
    <w:p w14:paraId="640BC3CE" w14:textId="494B4F13" w:rsidR="00151992" w:rsidRDefault="0027315E" w:rsidP="005F7C5D">
      <w:pPr>
        <w:ind w:firstLine="720"/>
      </w:pPr>
      <w:del w:id="80" w:author="Stefanie Lane" w:date="2022-05-04T18:15:00Z">
        <w:r w:rsidDel="00BE5B2D">
          <w:delText xml:space="preserve"> </w:delText>
        </w:r>
      </w:del>
      <w:r w:rsidR="00537848">
        <w:t xml:space="preserve">(3) </w:t>
      </w:r>
      <w:r w:rsidR="00151992">
        <w:t>What is the total turnover</w:t>
      </w:r>
      <w:r w:rsidR="009129C1">
        <w:t xml:space="preserve"> within each assemblage</w:t>
      </w:r>
      <w:r w:rsidR="00151992">
        <w:t xml:space="preserve">, and which species gained or lost are driving changes within each assemblage? </w:t>
      </w:r>
      <w:ins w:id="81" w:author="Stefanie Lane" w:date="2022-05-04T18:23:00Z">
        <w:r w:rsidR="00F0046C">
          <w:t xml:space="preserve">I expect that increasing abundance of invasive species over time would result in greater number of species lost (and fewer species gained), and thus greater rates of </w:t>
        </w:r>
      </w:ins>
      <w:del w:id="82" w:author="Stefanie Lane" w:date="2022-05-04T18:23:00Z">
        <w:r w:rsidR="00151992" w:rsidDel="00F0046C">
          <w:delText xml:space="preserve"> </w:delText>
        </w:r>
        <w:r w:rsidR="008A1FF7" w:rsidDel="00F0046C">
          <w:delText xml:space="preserve">I </w:delText>
        </w:r>
        <w:commentRangeStart w:id="83"/>
        <w:r w:rsidR="008A1FF7" w:rsidDel="00F0046C">
          <w:delText xml:space="preserve">expect </w:delText>
        </w:r>
        <w:commentRangeEnd w:id="83"/>
        <w:r w:rsidR="00124273" w:rsidDel="00F0046C">
          <w:rPr>
            <w:rStyle w:val="CommentReference"/>
          </w:rPr>
          <w:commentReference w:id="83"/>
        </w:r>
        <w:r w:rsidR="008A1FF7" w:rsidDel="00F0046C">
          <w:delText>greater invasive species abundance</w:delText>
        </w:r>
        <w:r w:rsidR="008C1ED9" w:rsidDel="00F0046C">
          <w:delText xml:space="preserve"> (or greater number of species lost)</w:delText>
        </w:r>
        <w:r w:rsidR="008A1FF7" w:rsidDel="00F0046C">
          <w:delText xml:space="preserve"> </w:delText>
        </w:r>
        <w:r w:rsidR="00B125C0" w:rsidDel="00F0046C">
          <w:delText xml:space="preserve">will be evident in </w:delText>
        </w:r>
        <w:r w:rsidR="008A1FF7" w:rsidDel="00F0046C">
          <w:delText xml:space="preserve">assemblages that experience greater </w:delText>
        </w:r>
        <w:r w:rsidR="00E76F17" w:rsidDel="00F0046C">
          <w:delText>t</w:delText>
        </w:r>
        <w:r w:rsidR="00F04B33" w:rsidDel="00F0046C">
          <w:delText xml:space="preserve">otal </w:delText>
        </w:r>
      </w:del>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467F8A22" w:rsidR="001F436B" w:rsidRDefault="001F436B" w:rsidP="005F7C5D">
      <w:pPr>
        <w:ind w:firstLine="720"/>
      </w:pPr>
      <w:r>
        <w:t xml:space="preserve">The Fraser River drains the largest catchment in British Columbia, and its estuary currently spans 2814 ha, one-third of which lies within the South Arm Marshes Wildlife Management Area </w:t>
      </w:r>
      <w:r>
        <w:fldChar w:fldCharType="begin"/>
      </w:r>
      <w:r w:rsidR="00BD2EEF">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1F436B">
        <w:rPr>
          <w:rFonts w:ascii="Calibri" w:hAnsi="Calibri" w:cs="Calibri"/>
        </w:rPr>
        <w:t>(Schaefer, 2004)</w:t>
      </w:r>
      <w:r>
        <w:fldChar w:fldCharType="end"/>
      </w:r>
      <w:r>
        <w:t xml:space="preserve"> (</w:t>
      </w:r>
      <w:ins w:id="84" w:author="Stefanie Lane" w:date="2022-05-11T14:03:00Z">
        <w:r w:rsidR="00766A27">
          <w:fldChar w:fldCharType="begin"/>
        </w:r>
        <w:r w:rsidR="00766A27">
          <w:instrText xml:space="preserve"> REF _Ref103170248 \h </w:instrText>
        </w:r>
      </w:ins>
      <w:r w:rsidR="00766A27">
        <w:fldChar w:fldCharType="separate"/>
      </w:r>
      <w:ins w:id="85" w:author="Stefanie Lane" w:date="2022-05-11T14:03:00Z">
        <w:r w:rsidR="00766A27">
          <w:t xml:space="preserve">Figure </w:t>
        </w:r>
        <w:r w:rsidR="00766A27">
          <w:rPr>
            <w:noProof/>
          </w:rPr>
          <w:t>1</w:t>
        </w:r>
        <w:r w:rsidR="00766A27">
          <w:fldChar w:fldCharType="end"/>
        </w:r>
      </w:ins>
      <w:del w:id="86" w:author="Stefanie Lane" w:date="2022-05-11T14:03:00Z">
        <w:r w:rsidR="00EA174F" w:rsidRPr="00766A27" w:rsidDel="00766A27">
          <w:rPr>
            <w:rPrChange w:id="87" w:author="Stefanie Lane" w:date="2022-05-11T14:03:00Z">
              <w:rPr>
                <w:highlight w:val="yellow"/>
              </w:rPr>
            </w:rPrChange>
          </w:rPr>
          <w:delText xml:space="preserve">Figure </w:delText>
        </w:r>
        <w:r w:rsidR="00EA174F" w:rsidDel="00766A27">
          <w:rPr>
            <w:highlight w:val="yellow"/>
          </w:rPr>
          <w:delText>1</w:delText>
        </w:r>
      </w:del>
      <w:r>
        <w:t xml:space="preserve">). Ladner Marsh occupies </w:t>
      </w:r>
      <w:r w:rsidRPr="00631B1E">
        <w:t xml:space="preserve">approximately </w:t>
      </w:r>
      <w:r>
        <w:t>100</w:t>
      </w:r>
      <w:r w:rsidRPr="00631B1E">
        <w:t xml:space="preserve"> ha wi</w:t>
      </w:r>
      <w:r>
        <w:t>thin the South Arm Marshes, bounded to the east by municipal development and by the Fraser River along its western edge (</w:t>
      </w:r>
      <w:ins w:id="88" w:author="Stefanie Lane" w:date="2022-05-11T14:04:00Z">
        <w:r w:rsidR="000A3E15">
          <w:fldChar w:fldCharType="begin"/>
        </w:r>
        <w:r w:rsidR="000A3E15">
          <w:instrText xml:space="preserve"> REF _Ref103170248 \h </w:instrText>
        </w:r>
      </w:ins>
      <w:r w:rsidR="000A3E15">
        <w:fldChar w:fldCharType="separate"/>
      </w:r>
      <w:ins w:id="89" w:author="Stefanie Lane" w:date="2022-05-11T14:04:00Z">
        <w:r w:rsidR="000A3E15">
          <w:t xml:space="preserve">Figure </w:t>
        </w:r>
        <w:r w:rsidR="000A3E15">
          <w:rPr>
            <w:noProof/>
          </w:rPr>
          <w:t>1</w:t>
        </w:r>
        <w:r w:rsidR="000A3E15">
          <w:fldChar w:fldCharType="end"/>
        </w:r>
      </w:ins>
      <w:del w:id="90" w:author="Stefanie Lane" w:date="2022-05-11T14:03:00Z">
        <w:r w:rsidR="00EA174F" w:rsidDel="000A3E15">
          <w:rPr>
            <w:highlight w:val="yellow"/>
          </w:rPr>
          <w:delText>Figure 1</w:delText>
        </w:r>
      </w:del>
      <w:r>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42BD63EA"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 xml:space="preserve">(Bradfield, 2019 personal comm.).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16BE1545" w:rsidR="005372BF" w:rsidRDefault="005372BF" w:rsidP="005372BF">
      <w:pPr>
        <w:ind w:firstLine="720"/>
      </w:pPr>
      <w:r>
        <w:t>A subsequent survey conducted in 1999 recreated the transects and sought to place sampling plots at exact positions sampled in 1979 to test relationships between invasive purple loosestrife (</w:t>
      </w:r>
      <w:proofErr w:type="spellStart"/>
      <w:r>
        <w:rPr>
          <w:i/>
        </w:rPr>
        <w:t>Lythrum</w:t>
      </w:r>
      <w:proofErr w:type="spellEnd"/>
      <w:r>
        <w:rPr>
          <w:i/>
        </w:rPr>
        <w:t xml:space="preserve"> </w:t>
      </w:r>
      <w:proofErr w:type="spellStart"/>
      <w:r>
        <w:rPr>
          <w:i/>
        </w:rPr>
        <w:t>salicaria</w:t>
      </w:r>
      <w:proofErr w:type="spellEnd"/>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s generously 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1E6160D9"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del w:id="91" w:author="Stefanie Lane" w:date="2022-05-11T14:05:00Z">
        <w:r w:rsidR="00B832A6" w:rsidDel="00C55BA3">
          <w:delText xml:space="preserve">locations </w:delText>
        </w:r>
      </w:del>
      <w:ins w:id="92" w:author="Stefanie Lane" w:date="2022-05-11T14:05:00Z">
        <w:r w:rsidR="00C55BA3">
          <w:t xml:space="preserve">endpoints </w:t>
        </w:r>
      </w:ins>
      <w:r w:rsidR="00B832A6">
        <w:t>were approximated</w:t>
      </w:r>
      <w:ins w:id="93" w:author="Stefanie Lane" w:date="2022-05-11T14:07:00Z">
        <w:r w:rsidR="002C1D2C">
          <w:t xml:space="preserve"> within ~5 m</w:t>
        </w:r>
      </w:ins>
      <w:r w:rsidR="00B832A6">
        <w:t xml:space="preserve"> </w:t>
      </w:r>
      <w:del w:id="94" w:author="Stefanie Lane" w:date="2022-05-11T14:06:00Z">
        <w:r w:rsidR="00B832A6" w:rsidDel="002A34E3">
          <w:delText xml:space="preserve">using </w:delText>
        </w:r>
      </w:del>
      <w:ins w:id="95" w:author="Stefanie Lane" w:date="2022-05-11T14:06:00Z">
        <w:r w:rsidR="002A34E3">
          <w:t xml:space="preserve">by overlaying Figure 1 in Bradfield &amp; Porter’s 1982 publication on a georeferenced </w:t>
        </w:r>
        <w:proofErr w:type="spellStart"/>
        <w:r w:rsidR="002A34E3">
          <w:t>basemap</w:t>
        </w:r>
        <w:proofErr w:type="spellEnd"/>
        <w:r w:rsidR="002A34E3">
          <w:t xml:space="preserve">, aligning </w:t>
        </w:r>
      </w:ins>
      <w:ins w:id="96" w:author="Stefanie Lane" w:date="2022-05-11T14:07:00Z">
        <w:r w:rsidR="002C1D2C">
          <w:t xml:space="preserve">prominent landscape features, and marking GPS locations in </w:t>
        </w:r>
        <w:proofErr w:type="spellStart"/>
        <w:r w:rsidR="002C1D2C">
          <w:t>Avenza</w:t>
        </w:r>
      </w:ins>
      <w:proofErr w:type="spellEnd"/>
      <w:ins w:id="97" w:author="Stefanie Lane" w:date="2022-05-11T14:09:00Z">
        <w:r w:rsidR="0070559A">
          <w:t xml:space="preserve"> Maps</w:t>
        </w:r>
      </w:ins>
      <w:ins w:id="98" w:author="Stefanie Lane" w:date="2022-05-11T14:07:00Z">
        <w:r w:rsidR="002C1D2C">
          <w:t xml:space="preserve"> (</w:t>
        </w:r>
      </w:ins>
      <w:proofErr w:type="spellStart"/>
      <w:ins w:id="99" w:author="Stefanie Lane" w:date="2022-05-11T14:08:00Z">
        <w:r w:rsidR="0070559A">
          <w:t>Avenza</w:t>
        </w:r>
        <w:proofErr w:type="spellEnd"/>
        <w:r w:rsidR="0070559A">
          <w:t xml:space="preserve"> </w:t>
        </w:r>
      </w:ins>
      <w:ins w:id="100" w:author="Stefanie Lane" w:date="2022-05-11T14:09:00Z">
        <w:r w:rsidR="0070559A">
          <w:t>Systems Inc., Ontario, Canada</w:t>
        </w:r>
      </w:ins>
      <w:ins w:id="101" w:author="Stefanie Lane" w:date="2022-05-11T14:08:00Z">
        <w:r w:rsidR="0070559A">
          <w:t>,</w:t>
        </w:r>
      </w:ins>
      <w:ins w:id="102" w:author="Stefanie Lane" w:date="2022-05-11T14:09:00Z">
        <w:r w:rsidR="0070559A">
          <w:t xml:space="preserve"> v.</w:t>
        </w:r>
      </w:ins>
      <w:ins w:id="103" w:author="Stefanie Lane" w:date="2022-05-11T14:08:00Z">
        <w:r w:rsidR="0070559A">
          <w:t xml:space="preserve"> 3.2)</w:t>
        </w:r>
      </w:ins>
      <w:ins w:id="104" w:author="Stefanie Lane" w:date="2022-05-11T14:07:00Z">
        <w:r w:rsidR="002C1D2C">
          <w:t xml:space="preserve"> </w:t>
        </w:r>
      </w:ins>
      <w:ins w:id="105" w:author="Stefanie Lane" w:date="2022-05-11T14:06:00Z">
        <w:r w:rsidR="002A34E3">
          <w:t xml:space="preserve">  </w:t>
        </w:r>
      </w:ins>
      <w:r w:rsidR="00B832A6">
        <w:t xml:space="preserve">spatial imagery cross-referenced with landscape features evident in </w:t>
      </w:r>
      <w:del w:id="106" w:author="Stefanie Lane" w:date="2022-05-11T14:06:00Z">
        <w:r w:rsidR="00B832A6" w:rsidDel="002A34E3">
          <w:delText>Figure 1</w:delText>
        </w:r>
        <w:r w:rsidR="00947182" w:rsidDel="002A34E3">
          <w:delText xml:space="preserve"> in Bradfield &amp; Porter’s 1982 publication</w:delText>
        </w:r>
      </w:del>
      <w:del w:id="107" w:author="Stefanie Lane" w:date="2022-05-11T14:04:00Z">
        <w:r w:rsidR="00D95107" w:rsidDel="000A3E15">
          <w:delText xml:space="preserve"> (</w:delText>
        </w:r>
        <w:r w:rsidR="00D95107" w:rsidDel="000A3E15">
          <w:rPr>
            <w:highlight w:val="yellow"/>
          </w:rPr>
          <w:delText>Figure 1)</w:delText>
        </w:r>
      </w:del>
      <w:ins w:id="108" w:author="Stefanie Lane" w:date="2022-05-11T14:04:00Z">
        <w:r w:rsidR="000A3E15">
          <w:t xml:space="preserve">, with successful relocation of endpoints estimated to approx. 5 m based on </w:t>
        </w:r>
      </w:ins>
      <w:ins w:id="109" w:author="Stefanie Lane" w:date="2022-05-11T14:05:00Z">
        <w:r w:rsidR="00C55BA3">
          <w:t>GPS location</w:t>
        </w:r>
      </w:ins>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xml:space="preserve">. An additional 18 plots were </w:t>
      </w:r>
      <w:commentRangeStart w:id="110"/>
      <w:r w:rsidR="0058125F">
        <w:t>omitted</w:t>
      </w:r>
      <w:r>
        <w:t xml:space="preserve"> in 2019</w:t>
      </w:r>
      <w:commentRangeEnd w:id="110"/>
      <w:r w:rsidR="0058125F">
        <w:rPr>
          <w:rStyle w:val="CommentReference"/>
        </w:rPr>
        <w:commentReference w:id="110"/>
      </w:r>
      <w:r>
        <w:t xml:space="preserve"> due to </w:t>
      </w:r>
      <w:r w:rsidR="000D215B">
        <w:t>physical inaccessibility</w:t>
      </w:r>
      <w:r>
        <w:t>, either due to overgrowth of riparian fringe</w:t>
      </w:r>
      <w:r w:rsidR="000D215B">
        <w:t>,</w:t>
      </w:r>
      <w:r>
        <w:t xml:space="preserve"> widening of tidal channels, or </w:t>
      </w:r>
      <w:r w:rsidR="000D215B">
        <w:t>variation in transect placement</w:t>
      </w:r>
      <w:r>
        <w:t>.</w:t>
      </w:r>
      <w:r w:rsidR="00D4425C" w:rsidRPr="00D4425C">
        <w:t xml:space="preserve"> </w:t>
      </w:r>
      <w:r w:rsidR="00D4425C">
        <w:t xml:space="preserve">D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lastRenderedPageBreak/>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17717120" w:rsidR="00D4425C" w:rsidRDefault="00D4425C" w:rsidP="00D4425C">
      <w:pPr>
        <w:ind w:firstLine="720"/>
      </w:pPr>
      <w:r>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ins w:id="111" w:author="Stefanie Lane" w:date="2022-05-11T14:10:00Z">
        <w:r w:rsidR="008B0483" w:rsidRPr="00E90CBE">
          <w:fldChar w:fldCharType="begin"/>
        </w:r>
        <w:r w:rsidR="008B0483" w:rsidRPr="008B0483">
          <w:instrText xml:space="preserve"> REF _Ref103170248 \h </w:instrText>
        </w:r>
      </w:ins>
      <w:r w:rsidR="008B0483">
        <w:instrText xml:space="preserve"> \* MERGEFORMAT </w:instrText>
      </w:r>
      <w:r w:rsidR="008B0483" w:rsidRPr="00E90CBE">
        <w:rPr>
          <w:rPrChange w:id="112" w:author="Stefanie Lane" w:date="2022-05-11T14:10:00Z">
            <w:rPr/>
          </w:rPrChange>
        </w:rPr>
        <w:fldChar w:fldCharType="separate"/>
      </w:r>
      <w:ins w:id="113" w:author="Stefanie Lane" w:date="2022-05-11T14:10:00Z">
        <w:r w:rsidR="008B0483" w:rsidRPr="00E90CBE">
          <w:t xml:space="preserve">Figure </w:t>
        </w:r>
        <w:r w:rsidR="008B0483" w:rsidRPr="008B0483">
          <w:rPr>
            <w:noProof/>
          </w:rPr>
          <w:t>1</w:t>
        </w:r>
        <w:r w:rsidR="008B0483" w:rsidRPr="00E90CBE">
          <w:fldChar w:fldCharType="end"/>
        </w:r>
      </w:ins>
      <w:del w:id="114" w:author="Stefanie Lane" w:date="2022-05-11T14:09:00Z">
        <w:r w:rsidR="00D95107" w:rsidRPr="008B0483" w:rsidDel="008B0483">
          <w:rPr>
            <w:rPrChange w:id="115" w:author="Stefanie Lane" w:date="2022-05-11T14:10:00Z">
              <w:rPr>
                <w:highlight w:val="yellow"/>
              </w:rPr>
            </w:rPrChange>
          </w:rPr>
          <w:delText>Figure 1</w:delText>
        </w:r>
      </w:del>
      <w:r w:rsidR="00D95107" w:rsidRPr="008B0483">
        <w:rPr>
          <w:rPrChange w:id="116" w:author="Stefanie Lane" w:date="2022-05-11T14:10:00Z">
            <w:rPr>
              <w:highlight w:val="yellow"/>
            </w:rPr>
          </w:rPrChange>
        </w:rPr>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reached &gt;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p>
    <w:p w14:paraId="12088E45" w14:textId="5C137836" w:rsidR="00D4425C" w:rsidRDefault="00D4425C" w:rsidP="00D4425C">
      <w:pPr>
        <w:ind w:firstLine="720"/>
      </w:pPr>
      <w:r>
        <w:t xml:space="preserve">Individuals were defined as “in the plot” if </w:t>
      </w:r>
      <w:r>
        <w:rPr>
          <w:u w:val="single"/>
        </w:rPr>
        <w:t>&gt;</w:t>
      </w:r>
      <w:ins w:id="117" w:author="Stefanie Lane" w:date="2022-05-11T14:10:00Z">
        <w:r w:rsidR="008B0483">
          <w:t xml:space="preserve"> </w:t>
        </w:r>
      </w:ins>
      <w:r>
        <w:t>50% of their most basal stem originated within the plot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70572BA0"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ins w:id="118" w:author="Stefanie Lane" w:date="2022-05-11T14:02:00Z">
        <w:r w:rsidR="00112B78">
          <w:t xml:space="preserve"> </w:t>
        </w:r>
        <w:r w:rsidR="00112B78" w:rsidRPr="00E90CBE">
          <w:fldChar w:fldCharType="begin"/>
        </w:r>
        <w:r w:rsidR="00112B78" w:rsidRPr="00112B78">
          <w:instrText xml:space="preserve"> REF _Ref103170147 \h </w:instrText>
        </w:r>
      </w:ins>
      <w:r w:rsidR="00112B78">
        <w:instrText xml:space="preserve"> \* MERGEFORMAT </w:instrText>
      </w:r>
      <w:r w:rsidR="00112B78" w:rsidRPr="00E90CBE">
        <w:rPr>
          <w:rPrChange w:id="119" w:author="Stefanie Lane" w:date="2022-05-11T14:02:00Z">
            <w:rPr/>
          </w:rPrChange>
        </w:rPr>
        <w:fldChar w:fldCharType="separate"/>
      </w:r>
      <w:ins w:id="120" w:author="Stefanie Lane" w:date="2022-05-11T14:02:00Z">
        <w:r w:rsidR="00112B78" w:rsidRPr="00E90CBE">
          <w:t xml:space="preserve">Table </w:t>
        </w:r>
        <w:r w:rsidR="00112B78" w:rsidRPr="00112B78">
          <w:rPr>
            <w:noProof/>
          </w:rPr>
          <w:t>4</w:t>
        </w:r>
        <w:r w:rsidR="00112B78" w:rsidRPr="00E90CBE">
          <w:fldChar w:fldCharType="end"/>
        </w:r>
        <w:r w:rsidR="00112B78" w:rsidRPr="00E90CBE">
          <w:t>,</w:t>
        </w:r>
      </w:ins>
      <w:r w:rsidRPr="00E90CBE">
        <w:t xml:space="preserve"> </w:t>
      </w:r>
      <w:r w:rsidRPr="00112B78">
        <w:rPr>
          <w:rPrChange w:id="121" w:author="Stefanie Lane" w:date="2022-05-11T14:02:00Z">
            <w:rPr>
              <w:highlight w:val="yellow"/>
            </w:rPr>
          </w:rPrChange>
        </w:rPr>
        <w:t>Supplemental</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w:t>
      </w:r>
      <w:del w:id="122" w:author="Stefanie Lane" w:date="2022-05-11T14:02:00Z">
        <w:r w:rsidDel="00332EF5">
          <w:delText xml:space="preserve"> (</w:delText>
        </w:r>
        <w:r w:rsidR="005A13B4" w:rsidRPr="005F7C5D" w:rsidDel="00332EF5">
          <w:rPr>
            <w:highlight w:val="yellow"/>
          </w:rPr>
          <w:delText>Supplemental</w:delText>
        </w:r>
        <w:r w:rsidDel="00332EF5">
          <w:delText>)</w:delText>
        </w:r>
      </w:del>
      <w:r>
        <w:t xml:space="preserve">].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ins w:id="123" w:author="Stefanie Lane" w:date="2022-05-11T14:02:00Z">
        <w:r w:rsidR="00934D31">
          <w:t xml:space="preserve"> of the same genus</w:t>
        </w:r>
      </w:ins>
      <w:r>
        <w:t xml:space="preserve"> with similar abundance. </w:t>
      </w:r>
    </w:p>
    <w:p w14:paraId="3BFEE0A2" w14:textId="6DCE26EE" w:rsidR="00D03FB7" w:rsidRDefault="00D03FB7" w:rsidP="005F7C5D">
      <w:pPr>
        <w:pStyle w:val="Heading2"/>
      </w:pPr>
      <w:r>
        <w:t xml:space="preserve">Analyses </w:t>
      </w:r>
    </w:p>
    <w:p w14:paraId="4F033B5D" w14:textId="18B85886" w:rsidR="00557665" w:rsidRDefault="00E72813" w:rsidP="00EE00B3">
      <w:r>
        <w:t>All statistical analyses were performed in R v.4.0.2.</w:t>
      </w:r>
      <w:r w:rsidR="00165DCB">
        <w:t xml:space="preserve"> </w:t>
      </w:r>
    </w:p>
    <w:p w14:paraId="10C95044" w14:textId="1071D80C" w:rsidR="00E42346" w:rsidDel="00466169" w:rsidRDefault="00B47D6F" w:rsidP="005F7C5D">
      <w:pPr>
        <w:ind w:firstLine="720"/>
        <w:rPr>
          <w:del w:id="124" w:author="Stefanie Lane" w:date="2022-05-04T18:25:00Z"/>
        </w:rPr>
      </w:pPr>
      <w:r>
        <w:t xml:space="preserve">To determine dominant community types, cluster analysis was performed for each observation year using Euclidean </w:t>
      </w:r>
      <w:commentRangeStart w:id="125"/>
      <w:r>
        <w:t xml:space="preserve">distance </w:t>
      </w:r>
      <w:commentRangeEnd w:id="125"/>
      <w:r w:rsidR="009835B0">
        <w:rPr>
          <w:rStyle w:val="CommentReference"/>
        </w:rPr>
        <w:commentReference w:id="125"/>
      </w:r>
      <w:r>
        <w:t>as the measure of plot dissimilarity (“stats,”</w:t>
      </w:r>
      <w:r w:rsidR="00E42346">
        <w:t xml:space="preserve"> </w:t>
      </w:r>
      <w:r w:rsidR="00E42346" w:rsidRPr="005F7C5D">
        <w:rPr>
          <w:highlight w:val="cyan"/>
        </w:rPr>
        <w:t>R Core Team</w:t>
      </w:r>
      <w:r>
        <w:t xml:space="preserve">). </w:t>
      </w:r>
      <w:r w:rsidR="00EE00B3">
        <w:t>Bray-</w:t>
      </w:r>
      <w:r w:rsidR="00887D9F">
        <w:t xml:space="preserve">Curtis distance may be </w:t>
      </w:r>
      <w:r w:rsidR="00AA19AA">
        <w:t>preferred</w:t>
      </w:r>
      <w:r w:rsidR="00887D9F">
        <w:t xml:space="preserve"> to account for species identity and</w:t>
      </w:r>
      <w:r w:rsidR="00CC5170">
        <w:t xml:space="preserve"> to</w:t>
      </w:r>
      <w:r w:rsidR="00887D9F">
        <w:t xml:space="preserve"> be less sensitive to species absence</w:t>
      </w:r>
      <w:r w:rsidR="00673CF3">
        <w:t xml:space="preserve"> </w:t>
      </w:r>
      <w:r w:rsidR="00673CF3">
        <w:fldChar w:fldCharType="begin"/>
      </w:r>
      <w:r w:rsidR="00BD2EEF">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fldChar w:fldCharType="separate"/>
      </w:r>
      <w:r w:rsidR="00262B24" w:rsidRPr="00262B24">
        <w:rPr>
          <w:rFonts w:ascii="Calibri" w:hAnsi="Calibri" w:cs="Calibri"/>
        </w:rPr>
        <w:t>(Legendre &amp; Legendre, 2012)</w:t>
      </w:r>
      <w:r w:rsidR="00673CF3">
        <w:fldChar w:fldCharType="end"/>
      </w:r>
      <w:r w:rsidR="00887D9F">
        <w:t xml:space="preserve">, </w:t>
      </w:r>
      <w:r w:rsidR="003D5257">
        <w:t xml:space="preserve">however </w:t>
      </w:r>
      <w:r w:rsidR="00262B24">
        <w:t>Euclidean distance was chosen to make direct comparisons to results produced by Bradfield &amp; Porter (1982).</w:t>
      </w:r>
      <w:r w:rsidR="00EE00B3">
        <w:t xml:space="preserve"> </w:t>
      </w:r>
      <w:r w:rsidR="00165DCB">
        <w:t>In initial analyses, both methods were used t</w:t>
      </w:r>
      <w:r w:rsidR="00262B24">
        <w:t>o confirm distance measure did not have a major effect on plot clustering</w:t>
      </w:r>
      <w:r w:rsidR="00165DCB">
        <w:t xml:space="preserve">; results are available in </w:t>
      </w:r>
      <w:r w:rsidR="00165DCB" w:rsidRPr="005F7C5D">
        <w:rPr>
          <w:highlight w:val="yellow"/>
        </w:rPr>
        <w:t>Supplemental</w:t>
      </w:r>
      <w:r w:rsidR="00165DCB">
        <w:t>.</w:t>
      </w:r>
      <w:ins w:id="126" w:author="Stefanie Lane" w:date="2022-05-04T18:25:00Z">
        <w:r w:rsidR="00466169">
          <w:t xml:space="preserve"> </w:t>
        </w:r>
      </w:ins>
    </w:p>
    <w:p w14:paraId="404E09C4" w14:textId="7DBC44DF" w:rsidR="00BD4A5D" w:rsidRDefault="00456B4F">
      <w:pPr>
        <w:ind w:firstLine="720"/>
        <w:rPr>
          <w:ins w:id="127" w:author="Stefanie Lane" w:date="2022-05-11T14:12:00Z"/>
        </w:rPr>
      </w:pPr>
      <w:del w:id="128" w:author="Stefanie Lane" w:date="2022-05-04T18:25:00Z">
        <w:r w:rsidDel="00466169">
          <w:tab/>
        </w:r>
      </w:del>
      <w:r w:rsidR="00276B00">
        <w:t xml:space="preserve">Clusters were cut into three </w:t>
      </w:r>
      <w:del w:id="129" w:author="Stefanie Lane" w:date="2022-05-04T18:25:00Z">
        <w:r w:rsidR="00276B00" w:rsidDel="00466169">
          <w:delText xml:space="preserve">main </w:delText>
        </w:r>
      </w:del>
      <w:r w:rsidR="00276B00">
        <w:t>groups</w:t>
      </w:r>
      <w:r w:rsidR="00BD4A5D">
        <w:t xml:space="preserve">, and </w:t>
      </w:r>
      <w:commentRangeStart w:id="130"/>
      <w:commentRangeStart w:id="131"/>
      <w:r w:rsidR="00BD4A5D">
        <w:t xml:space="preserve">plots </w:t>
      </w:r>
      <w:commentRangeEnd w:id="130"/>
      <w:r w:rsidR="00713666">
        <w:rPr>
          <w:rStyle w:val="CommentReference"/>
        </w:rPr>
        <w:commentReference w:id="130"/>
      </w:r>
      <w:commentRangeEnd w:id="131"/>
      <w:r w:rsidR="009A74F1">
        <w:rPr>
          <w:rStyle w:val="CommentReference"/>
        </w:rPr>
        <w:commentReference w:id="131"/>
      </w:r>
      <w:r w:rsidR="00BD4A5D">
        <w:t>contained within the groups were used subjected to</w:t>
      </w:r>
      <w:r w:rsidR="00BD4A5D" w:rsidRPr="00BD4A5D">
        <w:t xml:space="preserve"> </w:t>
      </w:r>
      <w:r w:rsidR="00BD4A5D">
        <w:t>species indicator analysis to determine the dominant species driving clusters (</w:t>
      </w:r>
      <w:r w:rsidR="00751C22">
        <w:t>“</w:t>
      </w:r>
      <w:commentRangeStart w:id="132"/>
      <w:proofErr w:type="spellStart"/>
      <w:r w:rsidR="00BD4A5D">
        <w:t>indicspecies</w:t>
      </w:r>
      <w:commentRangeEnd w:id="132"/>
      <w:proofErr w:type="spellEnd"/>
      <w:r w:rsidR="000100C5">
        <w:rPr>
          <w:rStyle w:val="CommentReference"/>
        </w:rPr>
        <w:commentReference w:id="132"/>
      </w:r>
      <w:r w:rsidR="00311779">
        <w:t>,</w:t>
      </w:r>
      <w:r w:rsidR="00751C22">
        <w:t>”</w:t>
      </w:r>
      <w:r w:rsidR="00311779">
        <w:fldChar w:fldCharType="begin"/>
      </w:r>
      <w:r w:rsidR="00BD2EEF">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fldChar w:fldCharType="separate"/>
      </w:r>
      <w:r w:rsidR="00C80B84" w:rsidRPr="002D5D96">
        <w:rPr>
          <w:rFonts w:ascii="Calibri" w:hAnsi="Calibri" w:cs="Calibri"/>
          <w:szCs w:val="24"/>
        </w:rPr>
        <w:t xml:space="preserve">De </w:t>
      </w:r>
      <w:proofErr w:type="spellStart"/>
      <w:r w:rsidR="00C80B84" w:rsidRPr="002D5D96">
        <w:rPr>
          <w:rFonts w:ascii="Calibri" w:hAnsi="Calibri" w:cs="Calibri"/>
          <w:szCs w:val="24"/>
        </w:rPr>
        <w:t>Cáceres</w:t>
      </w:r>
      <w:proofErr w:type="spellEnd"/>
      <w:r w:rsidR="00C80B84" w:rsidRPr="002D5D96">
        <w:rPr>
          <w:rFonts w:ascii="Calibri" w:hAnsi="Calibri" w:cs="Calibri"/>
          <w:szCs w:val="24"/>
        </w:rPr>
        <w:t xml:space="preserve"> &amp; Jansen, 2016)</w:t>
      </w:r>
      <w:r w:rsidR="00311779">
        <w:fldChar w:fldCharType="end"/>
      </w:r>
      <w:r w:rsidR="00BD4A5D">
        <w:t>.</w:t>
      </w:r>
      <w:r w:rsidR="00CC5170">
        <w:t xml:space="preserve"> </w:t>
      </w:r>
      <w:commentRangeStart w:id="133"/>
      <w:r w:rsidR="00B94ABA">
        <w:t xml:space="preserve">Species </w:t>
      </w:r>
      <w:commentRangeEnd w:id="133"/>
      <w:r w:rsidR="00195C88">
        <w:rPr>
          <w:rStyle w:val="CommentReference"/>
        </w:rPr>
        <w:commentReference w:id="133"/>
      </w:r>
      <w:del w:id="134" w:author="Stefanie Lane" w:date="2022-05-11T14:12:00Z">
        <w:r w:rsidR="00195C88" w:rsidDel="00417186">
          <w:delText xml:space="preserve">are </w:delText>
        </w:r>
      </w:del>
      <w:ins w:id="135" w:author="Stefanie Lane" w:date="2022-05-11T14:12:00Z">
        <w:r w:rsidR="00417186">
          <w:t xml:space="preserve">were </w:t>
        </w:r>
      </w:ins>
      <w:r w:rsidR="00195C88">
        <w:t xml:space="preserve">randomized within the </w:t>
      </w:r>
      <w:ins w:id="136" w:author="Stefanie Lane" w:date="2022-05-05T10:34:00Z">
        <w:r w:rsidR="0015412F">
          <w:t xml:space="preserve">assemblage </w:t>
        </w:r>
      </w:ins>
      <w:r w:rsidR="00195C88">
        <w:t xml:space="preserve">cluster, and those </w:t>
      </w:r>
      <w:r w:rsidR="00B94ABA">
        <w:t xml:space="preserve">with the </w:t>
      </w:r>
      <w:r w:rsidR="00CD36F2">
        <w:t>greatest statistical</w:t>
      </w:r>
      <w:r w:rsidR="00B94ABA">
        <w:t xml:space="preserve"> </w:t>
      </w:r>
      <w:del w:id="137" w:author="Stefanie Lane" w:date="2022-05-05T10:34:00Z">
        <w:r w:rsidR="004E6247" w:rsidDel="00370D1D">
          <w:delText xml:space="preserve">relationship </w:delText>
        </w:r>
      </w:del>
      <w:ins w:id="138" w:author="Stefanie Lane" w:date="2022-05-05T10:34:00Z">
        <w:r w:rsidR="00370D1D">
          <w:t>correlation within the assemblage</w:t>
        </w:r>
        <w:r w:rsidR="0015412F">
          <w:t xml:space="preserve"> were</w:t>
        </w:r>
      </w:ins>
      <w:del w:id="139" w:author="Stefanie Lane" w:date="2022-05-05T10:34:00Z">
        <w:r w:rsidR="004E6247" w:rsidDel="00370D1D">
          <w:delText xml:space="preserve">between species </w:delText>
        </w:r>
        <w:r w:rsidR="00CA6B33" w:rsidDel="00370D1D">
          <w:delText>occurrence</w:delText>
        </w:r>
        <w:r w:rsidR="00B94ABA" w:rsidDel="00370D1D">
          <w:delText xml:space="preserve"> </w:delText>
        </w:r>
        <w:r w:rsidR="00CD36F2" w:rsidDel="00370D1D">
          <w:delText>with all plots</w:delText>
        </w:r>
        <w:r w:rsidR="00B94ABA" w:rsidDel="00370D1D">
          <w:delText xml:space="preserve"> </w:delText>
        </w:r>
        <w:r w:rsidR="00195C88" w:rsidDel="00370D1D">
          <w:delText>are</w:delText>
        </w:r>
      </w:del>
      <w:r w:rsidR="00195C88">
        <w:t xml:space="preserve"> selected as indicators for the cluster. </w:t>
      </w:r>
      <w:r w:rsidR="00B94ABA">
        <w:t xml:space="preserve"> </w:t>
      </w:r>
    </w:p>
    <w:p w14:paraId="03B272C4" w14:textId="43A8190F" w:rsidR="00447198" w:rsidRDefault="009A2A63" w:rsidP="00E90CBE">
      <w:ins w:id="140" w:author="Stefanie Lane" w:date="2022-05-11T14:12:00Z">
        <w:r>
          <w:tab/>
          <w:t xml:space="preserve">Community </w:t>
        </w:r>
        <w:commentRangeStart w:id="141"/>
        <w:r>
          <w:t xml:space="preserve">diversity </w:t>
        </w:r>
      </w:ins>
      <w:commentRangeEnd w:id="141"/>
      <w:ins w:id="142" w:author="Stefanie Lane" w:date="2022-05-12T14:38:00Z">
        <w:r w:rsidR="00357F51">
          <w:rPr>
            <w:rStyle w:val="CommentReference"/>
          </w:rPr>
          <w:commentReference w:id="141"/>
        </w:r>
      </w:ins>
      <w:ins w:id="143" w:author="Stefanie Lane" w:date="2022-05-11T14:13:00Z">
        <w:r>
          <w:t xml:space="preserve">calculations followed </w:t>
        </w:r>
      </w:ins>
      <w:ins w:id="144" w:author="Stefanie Lane" w:date="2022-05-12T10:58:00Z">
        <w:r w:rsidR="00EC2480">
          <w:t xml:space="preserve">Whittaker </w:t>
        </w:r>
      </w:ins>
      <w:r w:rsidR="00BB7C99">
        <w:fldChar w:fldCharType="begin"/>
      </w:r>
      <w:r w:rsidR="00BB7C99">
        <w:instrText xml:space="preserve"> ADDIN ZOTERO_ITEM CSL_CITATION {"citationID":"hUTAQPlP","properties":{"formattedCitation":"(Whittaker, 1975)","plainCitation":"(Whittaker, 1975)","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w:t>
      </w:r>
      <w:del w:id="145" w:author="Stefanie Lane" w:date="2022-05-12T11:04:00Z">
        <w:r w:rsidR="00BB7C99" w:rsidRPr="00BB7C99" w:rsidDel="00BB7C99">
          <w:rPr>
            <w:rFonts w:ascii="Calibri" w:hAnsi="Calibri" w:cs="Calibri"/>
          </w:rPr>
          <w:delText xml:space="preserve">Whittaker, </w:delText>
        </w:r>
      </w:del>
      <w:r w:rsidR="00BB7C99" w:rsidRPr="00BB7C99">
        <w:rPr>
          <w:rFonts w:ascii="Calibri" w:hAnsi="Calibri" w:cs="Calibri"/>
        </w:rPr>
        <w:t>1975)</w:t>
      </w:r>
      <w:r w:rsidR="00BB7C99">
        <w:fldChar w:fldCharType="end"/>
      </w:r>
      <w:ins w:id="146" w:author="Stefanie Lane" w:date="2022-05-11T14:13:00Z">
        <w:r w:rsidR="00B745A6">
          <w:t xml:space="preserve">, with </w:t>
        </w:r>
        <w:r w:rsidR="00B745A6">
          <w:rPr>
            <w:rFonts w:cstheme="minorHAnsi"/>
          </w:rPr>
          <w:t>α</w:t>
        </w:r>
        <w:r w:rsidR="00B745A6">
          <w:t>-diversity</w:t>
        </w:r>
      </w:ins>
      <w:ins w:id="147" w:author="Stefanie Lane" w:date="2022-05-11T14:12:00Z">
        <w:r>
          <w:t xml:space="preserve"> calculated as the mean number of species per quadrat within an observation year and assemblage</w:t>
        </w:r>
      </w:ins>
      <w:ins w:id="148" w:author="Stefanie Lane" w:date="2022-05-11T14:13:00Z">
        <w:r w:rsidR="00B745A6">
          <w:t xml:space="preserve">, and </w:t>
        </w:r>
        <w:r w:rsidR="00B745A6">
          <w:rPr>
            <w:rFonts w:cstheme="minorHAnsi"/>
          </w:rPr>
          <w:t>β</w:t>
        </w:r>
        <w:r w:rsidR="00B745A6">
          <w:t>-diversity calculat</w:t>
        </w:r>
      </w:ins>
      <w:ins w:id="149" w:author="Stefanie Lane" w:date="2022-05-11T14:14:00Z">
        <w:r w:rsidR="00B745A6">
          <w:t>ed as t</w:t>
        </w:r>
        <w:r w:rsidR="00D76E01">
          <w:t xml:space="preserve">he total number of species within the assemblage divided by </w:t>
        </w:r>
        <w:r w:rsidR="00D76E01">
          <w:rPr>
            <w:rFonts w:cstheme="minorHAnsi"/>
          </w:rPr>
          <w:t>α</w:t>
        </w:r>
        <w:r w:rsidR="00D76E01">
          <w:t xml:space="preserve">-diversity. </w:t>
        </w:r>
      </w:ins>
      <w:ins w:id="150" w:author="Stefanie Lane" w:date="2022-05-11T14:15:00Z">
        <w:r w:rsidR="00D76E01">
          <w:t xml:space="preserve">These calculations were also performed on all data recorded for the observation year to generate a community-wide measure of diversity. </w:t>
        </w:r>
      </w:ins>
    </w:p>
    <w:p w14:paraId="67AF083F" w14:textId="35F0A4D8" w:rsidR="009836CC" w:rsidDel="00466169" w:rsidRDefault="009836CC" w:rsidP="005F7C5D">
      <w:pPr>
        <w:ind w:firstLine="720"/>
        <w:rPr>
          <w:del w:id="151" w:author="Stefanie Lane" w:date="2022-05-04T18:26:00Z"/>
        </w:rPr>
      </w:pPr>
      <w:r>
        <w:lastRenderedPageBreak/>
        <w:t>Community</w:t>
      </w:r>
      <w:r w:rsidR="006F3B74">
        <w:t xml:space="preserve"> </w:t>
      </w:r>
      <w:del w:id="152" w:author="Stefanie Lane" w:date="2022-05-11T14:15:00Z">
        <w:r w:rsidR="00E944E1" w:rsidDel="00D76E01">
          <w:delText>stability</w:delText>
        </w:r>
        <w:r w:rsidR="002D5D96" w:rsidDel="00D76E01">
          <w:delText xml:space="preserve"> </w:delText>
        </w:r>
        <w:r w:rsidR="00E944E1" w:rsidDel="00D76E01">
          <w:delText xml:space="preserve">and </w:delText>
        </w:r>
      </w:del>
      <w:r w:rsidR="00E944E1">
        <w:t>turnover</w:t>
      </w:r>
      <w:r w:rsidR="006F3B74">
        <w:t xml:space="preserve"> within</w:t>
      </w:r>
      <w:r w:rsidR="007945ED">
        <w:t xml:space="preserve"> and between</w:t>
      </w:r>
      <w:r w:rsidR="006F3B74">
        <w:t xml:space="preserve"> assemblage type</w:t>
      </w:r>
      <w:r w:rsidR="007945ED">
        <w:t>s</w:t>
      </w:r>
      <w:r w:rsidR="006F3B74">
        <w:t xml:space="preserve"> </w:t>
      </w:r>
      <w:r w:rsidR="007945ED">
        <w:t xml:space="preserve">were </w:t>
      </w:r>
      <w:r w:rsidR="006F3B74">
        <w:t xml:space="preserve">measured using the </w:t>
      </w:r>
      <w:r>
        <w:t>“</w:t>
      </w:r>
      <w:r w:rsidR="006F3B74">
        <w:t>codyn</w:t>
      </w:r>
      <w:r>
        <w:t>”</w:t>
      </w:r>
      <w:r w:rsidR="006F3B74">
        <w:t xml:space="preserve"> 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del w:id="153" w:author="Stefanie Lane" w:date="2022-05-11T14:15:00Z">
        <w:r w:rsidR="006F3B74" w:rsidDel="001F5046">
          <w:delText xml:space="preserve"> </w:delText>
        </w:r>
        <w:r w:rsidRPr="00226A79" w:rsidDel="001F5046">
          <w:rPr>
            <w:highlight w:val="yellow"/>
            <w:rPrChange w:id="154" w:author="Stefanie Lane" w:date="2022-05-04T17:26:00Z">
              <w:rPr/>
            </w:rPrChange>
          </w:rPr>
          <w:delText xml:space="preserve">Community </w:delText>
        </w:r>
        <w:r w:rsidR="00175845" w:rsidRPr="00226A79" w:rsidDel="001F5046">
          <w:rPr>
            <w:highlight w:val="yellow"/>
            <w:rPrChange w:id="155" w:author="Stefanie Lane" w:date="2022-05-04T17:26:00Z">
              <w:rPr/>
            </w:rPrChange>
          </w:rPr>
          <w:delText>stability “aggregates species abundances within replicate and time period, and uses these values to calculate community stability as the temporal mean divided by the temporal standard deviation</w:delText>
        </w:r>
        <w:r w:rsidR="00BF6BC0" w:rsidRPr="00226A79" w:rsidDel="001F5046">
          <w:rPr>
            <w:highlight w:val="yellow"/>
            <w:rPrChange w:id="156" w:author="Stefanie Lane" w:date="2022-05-04T17:26:00Z">
              <w:rPr/>
            </w:rPrChange>
          </w:rPr>
          <w:delText>”</w:delText>
        </w:r>
        <w:r w:rsidR="00175845" w:rsidRPr="00226A79" w:rsidDel="001F5046">
          <w:rPr>
            <w:highlight w:val="yellow"/>
            <w:rPrChange w:id="157" w:author="Stefanie Lane" w:date="2022-05-04T17:26:00Z">
              <w:rPr/>
            </w:rPrChange>
          </w:rPr>
          <w:delText xml:space="preserve"> </w:delText>
        </w:r>
        <w:r w:rsidR="00F11F03" w:rsidRPr="00226A79" w:rsidDel="001F5046">
          <w:rPr>
            <w:highlight w:val="yellow"/>
            <w:rPrChange w:id="158" w:author="Stefanie Lane" w:date="2022-05-04T17:26:00Z">
              <w:rPr/>
            </w:rPrChange>
          </w:rPr>
          <w:fldChar w:fldCharType="begin"/>
        </w:r>
        <w:r w:rsidR="00236A5C" w:rsidRPr="00226A79" w:rsidDel="001F5046">
          <w:rPr>
            <w:highlight w:val="yellow"/>
            <w:rPrChange w:id="159" w:author="Stefanie Lane" w:date="2022-05-04T17:26:00Z">
              <w:rPr/>
            </w:rPrChange>
          </w:rPr>
          <w:delInstrText xml:space="preserve"> ADDIN ZOTERO_ITEM CSL_CITATION {"citationID":"Yx5Mq9vi","properties":{"formattedCitation":"(Tilman, 1999)","plainCitation":"(Tilman, 1999)","noteIndex":0},"citationItems":[{"id":2304,"uris":["http://zotero.org/users/6092945/items/KNHLE8J3"],"uri":["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schema":"https://github.com/citation-style-language/schema/raw/master/csl-citation.json"} </w:delInstrText>
        </w:r>
        <w:r w:rsidR="00F11F03" w:rsidRPr="00226A79" w:rsidDel="001F5046">
          <w:rPr>
            <w:highlight w:val="yellow"/>
            <w:rPrChange w:id="160" w:author="Stefanie Lane" w:date="2022-05-04T17:26:00Z">
              <w:rPr/>
            </w:rPrChange>
          </w:rPr>
          <w:fldChar w:fldCharType="separate"/>
        </w:r>
        <w:r w:rsidR="00236A5C" w:rsidRPr="00226A79" w:rsidDel="001F5046">
          <w:rPr>
            <w:rFonts w:ascii="Calibri" w:hAnsi="Calibri" w:cs="Calibri"/>
            <w:highlight w:val="yellow"/>
            <w:rPrChange w:id="161" w:author="Stefanie Lane" w:date="2022-05-04T17:26:00Z">
              <w:rPr>
                <w:rFonts w:ascii="Calibri" w:hAnsi="Calibri" w:cs="Calibri"/>
              </w:rPr>
            </w:rPrChange>
          </w:rPr>
          <w:delText>(Tilman, 1999)</w:delText>
        </w:r>
        <w:r w:rsidR="00F11F03" w:rsidRPr="00226A79" w:rsidDel="001F5046">
          <w:rPr>
            <w:highlight w:val="yellow"/>
            <w:rPrChange w:id="162" w:author="Stefanie Lane" w:date="2022-05-04T17:26:00Z">
              <w:rPr/>
            </w:rPrChange>
          </w:rPr>
          <w:fldChar w:fldCharType="end"/>
        </w:r>
        <w:r w:rsidR="00175845" w:rsidRPr="00226A79" w:rsidDel="001F5046">
          <w:rPr>
            <w:highlight w:val="yellow"/>
            <w:rPrChange w:id="163" w:author="Stefanie Lane" w:date="2022-05-04T17:26:00Z">
              <w:rPr/>
            </w:rPrChange>
          </w:rPr>
          <w:delText>.</w:delText>
        </w:r>
      </w:del>
      <w:r w:rsidR="00556C34">
        <w:t xml:space="preserve"> </w:t>
      </w:r>
      <w:r w:rsidR="00DB21FF">
        <w:t xml:space="preserve">Total species turnover, appearances, and disappearances were calculated for each assemblage </w:t>
      </w:r>
      <w:r w:rsidR="00756082">
        <w:t xml:space="preserve">between </w:t>
      </w:r>
      <w:r w:rsidR="002066B9">
        <w:t>all</w:t>
      </w:r>
      <w:r w:rsidR="00756082">
        <w:t xml:space="preserve"> </w:t>
      </w:r>
      <w:r w:rsidR="00DB21FF">
        <w:t>timepoint</w:t>
      </w:r>
      <w:r w:rsidR="00756082">
        <w:t>s</w:t>
      </w:r>
      <w:r w:rsidR="00DB21FF">
        <w:t xml:space="preserve"> since 1979</w:t>
      </w:r>
      <w:r w:rsidR="00756082">
        <w:t xml:space="preserve">, where total turnover is a ratio of the sum of species gained and lost to the total number of species observed in both timepoints. </w:t>
      </w:r>
    </w:p>
    <w:p w14:paraId="61ED574B" w14:textId="795E56BD" w:rsidR="00C11F92" w:rsidRDefault="00FF7E1B" w:rsidP="005F7C5D">
      <w:pPr>
        <w:ind w:firstLine="720"/>
      </w:pPr>
      <w:r>
        <w:t xml:space="preserve">Changes in abundance of </w:t>
      </w:r>
      <w:r w:rsidR="00D1578C">
        <w:t>s</w:t>
      </w:r>
      <w:r w:rsidR="00E944E1">
        <w:t>pecies gained or lost were visualized using rank clock plots for each assemblage type</w:t>
      </w:r>
      <w:r w:rsidR="00556C34">
        <w:t xml:space="preserve"> (“codyn,” </w:t>
      </w:r>
      <w:r w:rsidR="00556C34">
        <w:fldChar w:fldCharType="begin"/>
      </w:r>
      <w:r w:rsidR="00BD2EEF">
        <w:instrText xml:space="preserve"> ADDIN ZOTERO_ITEM CSL_CITATION {"citationID":"KhLgfE6J","properties":{"formattedCitation":"(Hallett et al., 2016)","plainCitation":"(Hallett et al., 2016)","dontUpdate":true,"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556C34">
        <w:fldChar w:fldCharType="separate"/>
      </w:r>
      <w:r w:rsidR="00556C34" w:rsidRPr="00556C34">
        <w:rPr>
          <w:rFonts w:ascii="Calibri" w:hAnsi="Calibri" w:cs="Calibri"/>
        </w:rPr>
        <w:t>Hallett et al., 2016)</w:t>
      </w:r>
      <w:r w:rsidR="00556C34">
        <w:fldChar w:fldCharType="end"/>
      </w:r>
      <w:r w:rsidR="00E944E1">
        <w:t xml:space="preserve">. </w:t>
      </w:r>
      <w:r w:rsidR="00191332">
        <w:t xml:space="preserve">Only </w:t>
      </w:r>
      <w:ins w:id="164" w:author="Stefanie Lane" w:date="2022-05-11T14:00:00Z">
        <w:r w:rsidR="00BE22F1">
          <w:t xml:space="preserve">three species most </w:t>
        </w:r>
      </w:ins>
      <w:del w:id="165" w:author="Stefanie Lane" w:date="2022-05-11T14:00:00Z">
        <w:r w:rsidR="00191332" w:rsidDel="00BE22F1">
          <w:delText xml:space="preserve">species </w:delText>
        </w:r>
      </w:del>
      <w:r w:rsidR="00191332">
        <w:t>significantly driving assemblage clusters</w:t>
      </w:r>
      <w:ins w:id="166" w:author="Stefanie Lane" w:date="2022-05-11T15:17:00Z">
        <w:r w:rsidR="00616D04">
          <w:t xml:space="preserve"> each year</w:t>
        </w:r>
      </w:ins>
      <w:r w:rsidR="00191332">
        <w:t>, as identified by species indicator analysis, were included in the rank clock plots</w:t>
      </w:r>
      <w:ins w:id="167" w:author="Stefanie Lane" w:date="2022-05-11T15:16:00Z">
        <w:r w:rsidR="00F23965">
          <w:t xml:space="preserve"> for visual clarity</w:t>
        </w:r>
      </w:ins>
      <w:r w:rsidR="00191332">
        <w:t xml:space="preserve">. </w:t>
      </w:r>
      <w:r w:rsidR="00CC1422">
        <w:t>All species cover abundance are summarized in</w:t>
      </w:r>
      <w:ins w:id="168" w:author="Stefanie Lane" w:date="2022-05-11T14:16:00Z">
        <w:r w:rsidR="001F5046">
          <w:t xml:space="preserve"> </w:t>
        </w:r>
        <w:r w:rsidR="001F5046" w:rsidRPr="00E90CBE">
          <w:fldChar w:fldCharType="begin"/>
        </w:r>
        <w:r w:rsidR="001F5046" w:rsidRPr="001F5046">
          <w:instrText xml:space="preserve"> REF _Ref103170147 \h </w:instrText>
        </w:r>
      </w:ins>
      <w:r w:rsidR="001F5046">
        <w:instrText xml:space="preserve"> \* MERGEFORMAT </w:instrText>
      </w:r>
      <w:r w:rsidR="001F5046" w:rsidRPr="00E90CBE">
        <w:rPr>
          <w:rPrChange w:id="169" w:author="Stefanie Lane" w:date="2022-05-11T14:17:00Z">
            <w:rPr/>
          </w:rPrChange>
        </w:rPr>
        <w:fldChar w:fldCharType="separate"/>
      </w:r>
      <w:ins w:id="170" w:author="Stefanie Lane" w:date="2022-05-11T14:16:00Z">
        <w:r w:rsidR="001F5046" w:rsidRPr="00E90CBE">
          <w:t xml:space="preserve">Table </w:t>
        </w:r>
        <w:r w:rsidR="001F5046" w:rsidRPr="001F5046">
          <w:rPr>
            <w:noProof/>
          </w:rPr>
          <w:t>4</w:t>
        </w:r>
        <w:r w:rsidR="001F5046" w:rsidRPr="00E90CBE">
          <w:fldChar w:fldCharType="end"/>
        </w:r>
      </w:ins>
      <w:del w:id="171" w:author="Stefanie Lane" w:date="2022-05-11T14:16:00Z">
        <w:r w:rsidR="00CC1422" w:rsidRPr="00E90CBE" w:rsidDel="001F5046">
          <w:delText xml:space="preserve"> </w:delText>
        </w:r>
      </w:del>
      <w:ins w:id="172" w:author="Stefanie Lane" w:date="2022-05-11T14:16:00Z">
        <w:r w:rsidR="001F5046" w:rsidRPr="00E90CBE">
          <w:t xml:space="preserve"> </w:t>
        </w:r>
        <w:r w:rsidR="001F5046" w:rsidRPr="001F5046">
          <w:t>(</w:t>
        </w:r>
      </w:ins>
      <w:r w:rsidR="00CC1422" w:rsidRPr="001F5046">
        <w:rPr>
          <w:rPrChange w:id="173" w:author="Stefanie Lane" w:date="2022-05-11T14:17:00Z">
            <w:rPr>
              <w:highlight w:val="yellow"/>
            </w:rPr>
          </w:rPrChange>
        </w:rPr>
        <w:t>Supplemental</w:t>
      </w:r>
      <w:ins w:id="174" w:author="Stefanie Lane" w:date="2022-05-11T14:16:00Z">
        <w:r w:rsidR="001F5046" w:rsidRPr="001F5046">
          <w:rPr>
            <w:rPrChange w:id="175" w:author="Stefanie Lane" w:date="2022-05-11T14:17:00Z">
              <w:rPr>
                <w:highlight w:val="yellow"/>
              </w:rPr>
            </w:rPrChange>
          </w:rPr>
          <w:t>)</w:t>
        </w:r>
      </w:ins>
      <w:r w:rsidR="00CC1422" w:rsidRPr="00E90CBE">
        <w:t>.</w:t>
      </w:r>
      <w:r w:rsidR="00CC1422">
        <w:t xml:space="preserve"> </w:t>
      </w:r>
    </w:p>
    <w:p w14:paraId="4E77AE69" w14:textId="77777777" w:rsidR="00464FB4" w:rsidRDefault="00464FB4" w:rsidP="00E72813">
      <w:pPr>
        <w:sectPr w:rsidR="00464FB4" w:rsidSect="00241A51">
          <w:headerReference w:type="default" r:id="rId14"/>
          <w:pgSz w:w="12240" w:h="15840"/>
          <w:pgMar w:top="1080" w:right="1080" w:bottom="1080" w:left="1080" w:header="720" w:footer="720" w:gutter="0"/>
          <w:lnNumType w:countBy="1" w:restart="continuous"/>
          <w:cols w:space="720"/>
          <w:titlePg/>
          <w:docGrid w:linePitch="360"/>
          <w:sectPrChange w:id="177" w:author="Stefanie Lane" w:date="2022-05-04T17:23:00Z">
            <w:sectPr w:rsidR="00464FB4" w:rsidSect="00241A51">
              <w:pgMar w:top="1080" w:right="1080" w:bottom="1080" w:left="1080" w:header="720" w:footer="720" w:gutter="0"/>
              <w:titlePg w:val="0"/>
            </w:sectPr>
          </w:sectPrChange>
        </w:sectPr>
      </w:pPr>
    </w:p>
    <w:p w14:paraId="49D60543" w14:textId="665B0FBD" w:rsidR="00E72813" w:rsidRDefault="00E72813" w:rsidP="00E72813"/>
    <w:p w14:paraId="7F4BA270" w14:textId="77777777" w:rsidR="00B051DD" w:rsidRDefault="00B051DD" w:rsidP="00B051DD">
      <w:pPr>
        <w:keepNext/>
      </w:pPr>
      <w:r>
        <w:rPr>
          <w:noProof/>
        </w:rPr>
        <w:drawing>
          <wp:inline distT="0" distB="0" distL="0" distR="0" wp14:anchorId="69B97DA0" wp14:editId="52187D64">
            <wp:extent cx="6264898" cy="3601329"/>
            <wp:effectExtent l="19050" t="19050" r="22225" b="184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3070" cy="3634769"/>
                    </a:xfrm>
                    <a:prstGeom prst="rect">
                      <a:avLst/>
                    </a:prstGeom>
                    <a:noFill/>
                    <a:ln w="19050">
                      <a:solidFill>
                        <a:schemeClr val="tx1"/>
                      </a:solidFill>
                    </a:ln>
                  </pic:spPr>
                </pic:pic>
              </a:graphicData>
            </a:graphic>
          </wp:inline>
        </w:drawing>
      </w:r>
    </w:p>
    <w:p w14:paraId="5A1A75BF" w14:textId="532419AA" w:rsidR="00B051DD" w:rsidRDefault="00B051DD" w:rsidP="00B051DD">
      <w:pPr>
        <w:pStyle w:val="Caption"/>
      </w:pPr>
      <w:bookmarkStart w:id="178" w:name="_Ref103170248"/>
      <w:commentRangeStart w:id="179"/>
      <w:r>
        <w:t xml:space="preserve">Figure </w:t>
      </w:r>
      <w:commentRangeEnd w:id="179"/>
      <w:r w:rsidR="00010D37">
        <w:rPr>
          <w:rStyle w:val="CommentReference"/>
          <w:i w:val="0"/>
          <w:iCs w:val="0"/>
          <w:color w:val="auto"/>
        </w:rPr>
        <w:commentReference w:id="179"/>
      </w:r>
      <w:fldSimple w:instr=" SEQ Figure \* ARABIC ">
        <w:r w:rsidR="001646E3">
          <w:rPr>
            <w:noProof/>
          </w:rPr>
          <w:t>1</w:t>
        </w:r>
      </w:fldSimple>
      <w:bookmarkEnd w:id="178"/>
      <w:r>
        <w:t>. Clockwise</w:t>
      </w:r>
      <w:r w:rsidR="00DB370D">
        <w:t xml:space="preserve"> from top left</w:t>
      </w:r>
      <w:r>
        <w:t xml:space="preserve">: Geographical site context, </w:t>
      </w:r>
      <w:r>
        <w:rPr>
          <w:noProof/>
        </w:rPr>
        <w:t>transect relocation method</w:t>
      </w:r>
      <w:r w:rsidR="009E33B6">
        <w:rPr>
          <w:noProof/>
        </w:rPr>
        <w:t xml:space="preserve"> by overlaying </w:t>
      </w:r>
      <w:r w:rsidR="00AE42C1">
        <w:rPr>
          <w:noProof/>
        </w:rPr>
        <w:t xml:space="preserve">1982 publication figure onto Google Earth basemap, and </w:t>
      </w:r>
      <w:r>
        <w:rPr>
          <w:noProof/>
        </w:rPr>
        <w:t>plot sampling design.</w:t>
      </w:r>
    </w:p>
    <w:p w14:paraId="1EBD7C67" w14:textId="77777777"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3B63EDD1" w:rsidR="00464FB4" w:rsidRDefault="00464FB4" w:rsidP="005209C4">
      <w:pPr>
        <w:pStyle w:val="Heading1"/>
      </w:pPr>
      <w:del w:id="180" w:author="Stefanie Lane" w:date="2022-05-11T14:18:00Z">
        <w:r w:rsidDel="00F37A35">
          <w:lastRenderedPageBreak/>
          <w:br w:type="page"/>
        </w:r>
      </w:del>
      <w:r w:rsidR="006C5D18">
        <w:t>Results</w:t>
      </w:r>
    </w:p>
    <w:p w14:paraId="0F4F1116" w14:textId="00D47780" w:rsidR="00C43531" w:rsidDel="00B80B02" w:rsidRDefault="00C43531" w:rsidP="005F7C5D">
      <w:pPr>
        <w:ind w:firstLine="720"/>
        <w:rPr>
          <w:del w:id="181" w:author="Stefanie Lane" w:date="2022-05-10T14:03:00Z"/>
        </w:rPr>
      </w:pPr>
    </w:p>
    <w:p w14:paraId="71F92B5C" w14:textId="77777777" w:rsidR="00B80B02" w:rsidRPr="00E90CBE" w:rsidRDefault="00B80B02">
      <w:pPr>
        <w:ind w:firstLine="720"/>
        <w:rPr>
          <w:ins w:id="182" w:author="Stefanie Lane" w:date="2022-05-11T10:44:00Z"/>
        </w:rPr>
        <w:pPrChange w:id="183" w:author="Stefanie Lane" w:date="2022-05-10T14:03:00Z">
          <w:pPr>
            <w:pStyle w:val="Heading1"/>
          </w:pPr>
        </w:pPrChange>
      </w:pPr>
    </w:p>
    <w:p w14:paraId="21559B51" w14:textId="413E4E09" w:rsidR="009C60E7" w:rsidRDefault="00774F7E" w:rsidP="00E90CBE">
      <w:pPr>
        <w:ind w:firstLine="720"/>
        <w:rPr>
          <w:ins w:id="184" w:author="Stefanie Lane" w:date="2022-05-11T11:49:00Z"/>
        </w:rPr>
      </w:pPr>
      <w:ins w:id="185" w:author="Stefanie Lane" w:date="2022-05-11T14:18:00Z">
        <w:r>
          <w:t>The Ladner Marsh plant community lost t</w:t>
        </w:r>
      </w:ins>
      <w:ins w:id="186" w:author="Stefanie Lane" w:date="2022-05-11T11:50:00Z">
        <w:r w:rsidR="00A22923">
          <w:t xml:space="preserve">wo to three species </w:t>
        </w:r>
      </w:ins>
      <w:ins w:id="187" w:author="Stefanie Lane" w:date="2022-05-11T12:56:00Z">
        <w:r w:rsidR="00CA1E2C">
          <w:t>each year</w:t>
        </w:r>
      </w:ins>
      <w:ins w:id="188" w:author="Stefanie Lane" w:date="2022-05-11T11:50:00Z">
        <w:r w:rsidR="00A22923">
          <w:t xml:space="preserve"> following the 1979 survey (</w:t>
        </w:r>
        <w:r w:rsidR="00A22923">
          <w:fldChar w:fldCharType="begin"/>
        </w:r>
        <w:r w:rsidR="00A22923">
          <w:instrText xml:space="preserve"> REF _Ref103162268 \h </w:instrText>
        </w:r>
      </w:ins>
      <w:r w:rsidR="00A22923">
        <w:fldChar w:fldCharType="separate"/>
      </w:r>
      <w:ins w:id="189" w:author="Stefanie Lane" w:date="2022-05-11T11:50:00Z">
        <w:r w:rsidR="00A22923">
          <w:t xml:space="preserve">Table </w:t>
        </w:r>
        <w:r w:rsidR="00A22923">
          <w:rPr>
            <w:noProof/>
          </w:rPr>
          <w:t>1</w:t>
        </w:r>
        <w:r w:rsidR="00A22923">
          <w:fldChar w:fldCharType="end"/>
        </w:r>
        <w:r w:rsidR="00A22923">
          <w:t xml:space="preserve">). </w:t>
        </w:r>
      </w:ins>
      <w:ins w:id="190" w:author="Stefanie Lane" w:date="2022-05-11T11:49:00Z">
        <w:r w:rsidR="009C60E7">
          <w:t>In every assemblage across all observation years alpha-diversity (mean number of species)</w:t>
        </w:r>
      </w:ins>
      <w:ins w:id="191" w:author="Stefanie Lane" w:date="2022-05-11T14:19:00Z">
        <w:r w:rsidR="003828C6">
          <w:t xml:space="preserve"> decreased</w:t>
        </w:r>
      </w:ins>
      <w:ins w:id="192" w:author="Stefanie Lane" w:date="2022-05-11T11:49:00Z">
        <w:r w:rsidR="009C60E7">
          <w:t xml:space="preserve">, with the greatest loss of alpha-diversity in the Fescue assemblage. This </w:t>
        </w:r>
      </w:ins>
      <w:ins w:id="193" w:author="Stefanie Lane" w:date="2022-05-11T12:56:00Z">
        <w:r w:rsidR="00CA1E2C">
          <w:t>may be</w:t>
        </w:r>
      </w:ins>
      <w:ins w:id="194" w:author="Stefanie Lane" w:date="2022-05-11T11:49:00Z">
        <w:r w:rsidR="009C60E7">
          <w:t xml:space="preserve"> in part due to the occurrence of 50% fewer plots clustered as Fescue in 2019 than in 1979</w:t>
        </w:r>
      </w:ins>
      <w:ins w:id="195" w:author="Stefanie Lane" w:date="2022-05-11T12:58:00Z">
        <w:r w:rsidR="00926CC1">
          <w:t>, however</w:t>
        </w:r>
      </w:ins>
      <w:ins w:id="196" w:author="Stefanie Lane" w:date="2022-05-11T13:00:00Z">
        <w:r w:rsidR="009C08E0">
          <w:t xml:space="preserve"> the Bogbean assemblage had ~20% decre</w:t>
        </w:r>
        <w:r w:rsidR="00FB02DD">
          <w:t xml:space="preserve">ase in alpha-diversity despite </w:t>
        </w:r>
      </w:ins>
      <w:ins w:id="197" w:author="Stefanie Lane" w:date="2022-05-11T14:19:00Z">
        <w:r w:rsidR="00C1541D">
          <w:t>an increase of</w:t>
        </w:r>
      </w:ins>
      <w:ins w:id="198" w:author="Stefanie Lane" w:date="2022-05-11T12:58:00Z">
        <w:r w:rsidR="001B103D">
          <w:t xml:space="preserve"> ~47% more plots </w:t>
        </w:r>
      </w:ins>
      <w:ins w:id="199" w:author="Stefanie Lane" w:date="2022-05-11T13:00:00Z">
        <w:r w:rsidR="00FB02DD">
          <w:t>by</w:t>
        </w:r>
      </w:ins>
      <w:ins w:id="200" w:author="Stefanie Lane" w:date="2022-05-11T12:58:00Z">
        <w:r w:rsidR="001B103D">
          <w:t xml:space="preserve"> 2019</w:t>
        </w:r>
      </w:ins>
      <w:ins w:id="201" w:author="Stefanie Lane" w:date="2022-05-11T11:49:00Z">
        <w:r w:rsidR="009C60E7">
          <w:t>. Beta-diversity increased each year for all assemblages, although Bogbean assemblages experienced the lowest increase in variation between plots. (</w:t>
        </w:r>
        <w:r w:rsidR="009C60E7">
          <w:fldChar w:fldCharType="begin"/>
        </w:r>
        <w:r w:rsidR="009C60E7">
          <w:instrText xml:space="preserve"> REF _Ref103083520 \h </w:instrText>
        </w:r>
      </w:ins>
      <w:ins w:id="202" w:author="Stefanie Lane" w:date="2022-05-11T11:49:00Z">
        <w:r w:rsidR="009C60E7">
          <w:fldChar w:fldCharType="separate"/>
        </w:r>
        <w:r w:rsidR="009C60E7">
          <w:t xml:space="preserve">Table </w:t>
        </w:r>
        <w:r w:rsidR="009C60E7">
          <w:rPr>
            <w:noProof/>
          </w:rPr>
          <w:t>1</w:t>
        </w:r>
        <w:r w:rsidR="009C60E7">
          <w:fldChar w:fldCharType="end"/>
        </w:r>
        <w:r w:rsidR="009C60E7">
          <w:t>)</w:t>
        </w:r>
      </w:ins>
    </w:p>
    <w:p w14:paraId="57D7656A" w14:textId="6EB1429E" w:rsidR="008B54D6" w:rsidDel="00311A63" w:rsidRDefault="00A85981" w:rsidP="005F7C5D">
      <w:pPr>
        <w:ind w:firstLine="720"/>
        <w:rPr>
          <w:del w:id="203" w:author="Stefanie Lane" w:date="2022-05-04T17:25:00Z"/>
        </w:rPr>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dissimilarity between assemblage types over time. That is, plots are increasingly similar to each other within a given assemblage, but share fewer similarities between assemblages</w:t>
      </w:r>
      <w:r w:rsidR="005C1666">
        <w:t xml:space="preserve"> (</w:t>
      </w:r>
      <w:r w:rsidR="00363A72">
        <w:fldChar w:fldCharType="begin"/>
      </w:r>
      <w:r w:rsidR="00363A72">
        <w:instrText xml:space="preserve"> REF _Ref94197029 \h </w:instrText>
      </w:r>
      <w:r w:rsidR="00363A72">
        <w:fldChar w:fldCharType="separate"/>
      </w:r>
      <w:r w:rsidR="00363A72">
        <w:t xml:space="preserve">Figure </w:t>
      </w:r>
      <w:r w:rsidR="00363A72">
        <w:rPr>
          <w:noProof/>
        </w:rPr>
        <w:t>2</w:t>
      </w:r>
      <w:r w:rsidR="00363A72">
        <w:fldChar w:fldCharType="end"/>
      </w:r>
      <w:r w:rsidR="005C1666">
        <w:t xml:space="preserve">). </w:t>
      </w:r>
      <w:r w:rsidR="002B6766">
        <w:t>This may indicate that</w:t>
      </w:r>
      <w:r w:rsidR="00FB6AA0">
        <w:t xml:space="preserve"> a</w:t>
      </w:r>
      <w:r w:rsidR="008B54D6">
        <w:t xml:space="preserve">ssemblages are becoming </w:t>
      </w:r>
      <w:r w:rsidR="00FB6AA0">
        <w:t>homogenized</w:t>
      </w:r>
      <w:r w:rsidR="008B54D6">
        <w:t xml:space="preserve"> in terms of species similarity</w:t>
      </w:r>
      <w:r w:rsidR="009C4224">
        <w:t>, with greater</w:t>
      </w:r>
      <w:r w:rsidR="003C783A">
        <w:t xml:space="preserve"> species</w:t>
      </w:r>
      <w:r w:rsidR="009C4224">
        <w:t xml:space="preserve"> </w:t>
      </w:r>
      <w:r w:rsidR="00FB6AA0">
        <w:t>heterogeneity</w:t>
      </w:r>
      <w:r w:rsidR="009C4224">
        <w:t xml:space="preserve"> between assemblage types. </w:t>
      </w:r>
    </w:p>
    <w:p w14:paraId="0632C7A0" w14:textId="75B3C697" w:rsidR="009D1A0A" w:rsidRDefault="008B54D6" w:rsidP="005F7C5D">
      <w:pPr>
        <w:ind w:firstLine="720"/>
        <w:rPr>
          <w:ins w:id="204" w:author="Stefanie Lane" w:date="2022-05-10T13:28:00Z"/>
        </w:rPr>
      </w:pPr>
      <w:r>
        <w:t xml:space="preserve">Indicator species analysis shows that the same species are </w:t>
      </w:r>
      <w:r w:rsidR="00FB6AA0">
        <w:t>driving cluster groups</w:t>
      </w:r>
      <w:r w:rsidR="00B92DA1">
        <w:t xml:space="preserve"> across all time points, and thus </w:t>
      </w:r>
      <w:r>
        <w:t xml:space="preserve">significantly characterizing </w:t>
      </w:r>
      <w:r w:rsidR="005C1666">
        <w:t xml:space="preserve">each assemblage. However, </w:t>
      </w:r>
      <w:r w:rsidR="003C783A">
        <w:t xml:space="preserve">the other </w:t>
      </w:r>
      <w:r w:rsidR="005C1666">
        <w:t>species that significantly drive indicators of assemblages change over tim</w:t>
      </w:r>
      <w:r w:rsidR="005C1666" w:rsidRPr="00F96909">
        <w:t>e (</w:t>
      </w:r>
      <w:ins w:id="205" w:author="Stefanie Lane" w:date="2022-05-11T12:51:00Z">
        <w:r w:rsidR="00632C3F">
          <w:fldChar w:fldCharType="begin"/>
        </w:r>
        <w:r w:rsidR="00632C3F">
          <w:instrText xml:space="preserve"> REF _Ref102639740 \h </w:instrText>
        </w:r>
      </w:ins>
      <w:r w:rsidR="00632C3F">
        <w:fldChar w:fldCharType="separate"/>
      </w:r>
      <w:ins w:id="206" w:author="Stefanie Lane" w:date="2022-05-11T12:51:00Z">
        <w:r w:rsidR="00632C3F">
          <w:t xml:space="preserve">Table </w:t>
        </w:r>
        <w:r w:rsidR="00632C3F">
          <w:rPr>
            <w:noProof/>
          </w:rPr>
          <w:t>3</w:t>
        </w:r>
        <w:r w:rsidR="00632C3F">
          <w:fldChar w:fldCharType="end"/>
        </w:r>
      </w:ins>
      <w:ins w:id="207" w:author="Stefanie Lane" w:date="2022-05-05T10:42:00Z">
        <w:r w:rsidR="00F96909">
          <w:t xml:space="preserve">, </w:t>
        </w:r>
      </w:ins>
      <w:r w:rsidR="005C1666" w:rsidRPr="00F96909">
        <w:rPr>
          <w:rPrChange w:id="208" w:author="Stefanie Lane" w:date="2022-05-05T10:41:00Z">
            <w:rPr>
              <w:highlight w:val="yellow"/>
            </w:rPr>
          </w:rPrChange>
        </w:rPr>
        <w:t>Supplemental</w:t>
      </w:r>
      <w:r w:rsidR="005C1666" w:rsidRPr="00F96909">
        <w:t>)</w:t>
      </w:r>
      <w:r w:rsidR="005C1666">
        <w:t xml:space="preserve">. </w:t>
      </w:r>
    </w:p>
    <w:p w14:paraId="2A9884D7" w14:textId="5BD5CF6B" w:rsidR="00671503" w:rsidDel="009C60E7" w:rsidRDefault="00671503">
      <w:pPr>
        <w:pStyle w:val="ListParagraph"/>
        <w:numPr>
          <w:ilvl w:val="0"/>
          <w:numId w:val="21"/>
        </w:numPr>
        <w:rPr>
          <w:del w:id="209" w:author="Stefanie Lane" w:date="2022-05-11T11:49:00Z"/>
        </w:rPr>
        <w:pPrChange w:id="210" w:author="Stefanie Lane" w:date="2022-05-10T14:02:00Z">
          <w:pPr>
            <w:ind w:firstLine="720"/>
          </w:pPr>
        </w:pPrChange>
      </w:pPr>
    </w:p>
    <w:p w14:paraId="193D4DDB" w14:textId="1DA146B9" w:rsidR="004F31B5" w:rsidRPr="00931405" w:rsidDel="00C503CA" w:rsidRDefault="003B6B3D" w:rsidP="005F7C5D">
      <w:pPr>
        <w:ind w:firstLine="720"/>
        <w:rPr>
          <w:del w:id="211" w:author="Stefanie Lane" w:date="2022-05-10T14:00:00Z"/>
          <w:strike/>
          <w:rPrChange w:id="212" w:author="Stefanie Lane" w:date="2022-05-10T13:28:00Z">
            <w:rPr>
              <w:del w:id="213" w:author="Stefanie Lane" w:date="2022-05-10T14:00:00Z"/>
            </w:rPr>
          </w:rPrChange>
        </w:rPr>
      </w:pPr>
      <w:del w:id="214" w:author="Stefanie Lane" w:date="2022-05-10T14:00:00Z">
        <w:r w:rsidRPr="00931405" w:rsidDel="00C503CA">
          <w:rPr>
            <w:strike/>
            <w:rPrChange w:id="215" w:author="Stefanie Lane" w:date="2022-05-10T13:28:00Z">
              <w:rPr/>
            </w:rPrChange>
          </w:rPr>
          <w:delText>Bogbean assemblage show</w:delText>
        </w:r>
      </w:del>
      <w:del w:id="216" w:author="Stefanie Lane" w:date="2022-05-04T18:28:00Z">
        <w:r w:rsidRPr="00931405" w:rsidDel="00FB539A">
          <w:rPr>
            <w:strike/>
            <w:rPrChange w:id="217" w:author="Stefanie Lane" w:date="2022-05-10T13:28:00Z">
              <w:rPr/>
            </w:rPrChange>
          </w:rPr>
          <w:delText>s</w:delText>
        </w:r>
      </w:del>
      <w:del w:id="218" w:author="Stefanie Lane" w:date="2022-05-10T14:00:00Z">
        <w:r w:rsidRPr="00931405" w:rsidDel="00C503CA">
          <w:rPr>
            <w:strike/>
            <w:rPrChange w:id="219" w:author="Stefanie Lane" w:date="2022-05-10T13:28:00Z">
              <w:rPr/>
            </w:rPrChange>
          </w:rPr>
          <w:delText xml:space="preserve"> the greatest stability</w:delText>
        </w:r>
        <w:r w:rsidR="00771950" w:rsidRPr="00931405" w:rsidDel="00C503CA">
          <w:rPr>
            <w:strike/>
            <w:rPrChange w:id="220" w:author="Stefanie Lane" w:date="2022-05-10T13:28:00Z">
              <w:rPr/>
            </w:rPrChange>
          </w:rPr>
          <w:delText xml:space="preserve"> (7.17)</w:delText>
        </w:r>
        <w:r w:rsidRPr="00931405" w:rsidDel="00C503CA">
          <w:rPr>
            <w:strike/>
            <w:rPrChange w:id="221" w:author="Stefanie Lane" w:date="2022-05-10T13:28:00Z">
              <w:rPr/>
            </w:rPrChange>
          </w:rPr>
          <w:delText xml:space="preserve">, while </w:delText>
        </w:r>
        <w:r w:rsidR="00FD7BB5" w:rsidRPr="00931405" w:rsidDel="00C503CA">
          <w:rPr>
            <w:strike/>
            <w:rPrChange w:id="222" w:author="Stefanie Lane" w:date="2022-05-10T13:28:00Z">
              <w:rPr/>
            </w:rPrChange>
          </w:rPr>
          <w:delText>Fescue</w:delText>
        </w:r>
        <w:r w:rsidRPr="00931405" w:rsidDel="00C503CA">
          <w:rPr>
            <w:strike/>
            <w:rPrChange w:id="223" w:author="Stefanie Lane" w:date="2022-05-10T13:28:00Z">
              <w:rPr/>
            </w:rPrChange>
          </w:rPr>
          <w:delText xml:space="preserve"> assemblage </w:delText>
        </w:r>
      </w:del>
      <w:del w:id="224" w:author="Stefanie Lane" w:date="2022-05-04T18:28:00Z">
        <w:r w:rsidRPr="00931405" w:rsidDel="00FB539A">
          <w:rPr>
            <w:strike/>
            <w:rPrChange w:id="225" w:author="Stefanie Lane" w:date="2022-05-10T13:28:00Z">
              <w:rPr/>
            </w:rPrChange>
          </w:rPr>
          <w:delText xml:space="preserve">is </w:delText>
        </w:r>
      </w:del>
      <w:del w:id="226" w:author="Stefanie Lane" w:date="2022-05-10T14:00:00Z">
        <w:r w:rsidRPr="00931405" w:rsidDel="00C503CA">
          <w:rPr>
            <w:strike/>
            <w:rPrChange w:id="227" w:author="Stefanie Lane" w:date="2022-05-10T13:28:00Z">
              <w:rPr/>
            </w:rPrChange>
          </w:rPr>
          <w:delText>the least stable</w:delText>
        </w:r>
        <w:r w:rsidR="009D5862" w:rsidRPr="00931405" w:rsidDel="00C503CA">
          <w:rPr>
            <w:strike/>
            <w:rPrChange w:id="228" w:author="Stefanie Lane" w:date="2022-05-10T13:28:00Z">
              <w:rPr/>
            </w:rPrChange>
          </w:rPr>
          <w:delText xml:space="preserve"> (2.52)</w:delText>
        </w:r>
        <w:r w:rsidR="008C2B2E" w:rsidRPr="00931405" w:rsidDel="00C503CA">
          <w:rPr>
            <w:strike/>
            <w:rPrChange w:id="229" w:author="Stefanie Lane" w:date="2022-05-10T13:28:00Z">
              <w:rPr/>
            </w:rPrChange>
          </w:rPr>
          <w:delText>.</w:delText>
        </w:r>
        <w:r w:rsidR="009D5862" w:rsidRPr="00931405" w:rsidDel="00C503CA">
          <w:rPr>
            <w:strike/>
            <w:rPrChange w:id="230" w:author="Stefanie Lane" w:date="2022-05-10T13:28:00Z">
              <w:rPr/>
            </w:rPrChange>
          </w:rPr>
          <w:delText xml:space="preserve"> Stability of the sedge assemblage </w:delText>
        </w:r>
      </w:del>
      <w:del w:id="231" w:author="Stefanie Lane" w:date="2022-05-04T18:27:00Z">
        <w:r w:rsidR="009D5862" w:rsidRPr="00931405" w:rsidDel="00291BAF">
          <w:rPr>
            <w:strike/>
            <w:rPrChange w:id="232" w:author="Stefanie Lane" w:date="2022-05-10T13:28:00Z">
              <w:rPr/>
            </w:rPrChange>
          </w:rPr>
          <w:delText xml:space="preserve">was intermediate </w:delText>
        </w:r>
      </w:del>
      <w:del w:id="233" w:author="Stefanie Lane" w:date="2022-05-10T14:00:00Z">
        <w:r w:rsidR="009D5862" w:rsidRPr="00931405" w:rsidDel="00C503CA">
          <w:rPr>
            <w:strike/>
            <w:rPrChange w:id="234" w:author="Stefanie Lane" w:date="2022-05-10T13:28:00Z">
              <w:rPr/>
            </w:rPrChange>
          </w:rPr>
          <w:delText xml:space="preserve">(5.08), </w:delText>
        </w:r>
      </w:del>
      <w:del w:id="235" w:author="Stefanie Lane" w:date="2022-05-04T18:29:00Z">
        <w:r w:rsidR="009D5862" w:rsidRPr="00931405" w:rsidDel="007860F0">
          <w:rPr>
            <w:strike/>
            <w:rPrChange w:id="236" w:author="Stefanie Lane" w:date="2022-05-10T13:28:00Z">
              <w:rPr/>
            </w:rPrChange>
          </w:rPr>
          <w:delText xml:space="preserve">while </w:delText>
        </w:r>
      </w:del>
      <w:del w:id="237" w:author="Stefanie Lane" w:date="2022-05-10T14:00:00Z">
        <w:r w:rsidR="009D5862" w:rsidRPr="00931405" w:rsidDel="00C503CA">
          <w:rPr>
            <w:strike/>
            <w:rPrChange w:id="238" w:author="Stefanie Lane" w:date="2022-05-10T13:28:00Z">
              <w:rPr/>
            </w:rPrChange>
          </w:rPr>
          <w:delText>the</w:delText>
        </w:r>
        <w:r w:rsidR="008C2B2E" w:rsidRPr="00931405" w:rsidDel="00C503CA">
          <w:rPr>
            <w:strike/>
            <w:rPrChange w:id="239" w:author="Stefanie Lane" w:date="2022-05-10T13:28:00Z">
              <w:rPr/>
            </w:rPrChange>
          </w:rPr>
          <w:delText xml:space="preserve"> average </w:delText>
        </w:r>
        <w:r w:rsidR="0045765D" w:rsidRPr="00931405" w:rsidDel="00C503CA">
          <w:rPr>
            <w:strike/>
            <w:rPrChange w:id="240" w:author="Stefanie Lane" w:date="2022-05-10T13:28:00Z">
              <w:rPr/>
            </w:rPrChange>
          </w:rPr>
          <w:delText>community</w:delText>
        </w:r>
        <w:r w:rsidR="008C2B2E" w:rsidRPr="00931405" w:rsidDel="00C503CA">
          <w:rPr>
            <w:strike/>
            <w:rPrChange w:id="241" w:author="Stefanie Lane" w:date="2022-05-10T13:28:00Z">
              <w:rPr/>
            </w:rPrChange>
          </w:rPr>
          <w:delText xml:space="preserve"> stability</w:delText>
        </w:r>
        <w:r w:rsidR="0045765D" w:rsidRPr="00931405" w:rsidDel="00C503CA">
          <w:rPr>
            <w:strike/>
            <w:rPrChange w:id="242" w:author="Stefanie Lane" w:date="2022-05-10T13:28:00Z">
              <w:rPr/>
            </w:rPrChange>
          </w:rPr>
          <w:delText xml:space="preserve"> </w:delText>
        </w:r>
        <w:r w:rsidR="009D5862" w:rsidRPr="00931405" w:rsidDel="00C503CA">
          <w:rPr>
            <w:strike/>
            <w:rPrChange w:id="243" w:author="Stefanie Lane" w:date="2022-05-10T13:28:00Z">
              <w:rPr/>
            </w:rPrChange>
          </w:rPr>
          <w:delText xml:space="preserve">of all three assemblages was </w:delText>
        </w:r>
        <w:r w:rsidR="008C2B2E" w:rsidRPr="00931405" w:rsidDel="00C503CA">
          <w:rPr>
            <w:strike/>
            <w:rPrChange w:id="244" w:author="Stefanie Lane" w:date="2022-05-10T13:28:00Z">
              <w:rPr/>
            </w:rPrChange>
          </w:rPr>
          <w:delText xml:space="preserve">lower </w:delText>
        </w:r>
        <w:r w:rsidR="0045765D" w:rsidRPr="00931405" w:rsidDel="00C503CA">
          <w:rPr>
            <w:strike/>
            <w:rPrChange w:id="245" w:author="Stefanie Lane" w:date="2022-05-10T13:28:00Z">
              <w:rPr/>
            </w:rPrChange>
          </w:rPr>
          <w:delText>than</w:delText>
        </w:r>
        <w:r w:rsidR="002A77CD" w:rsidRPr="00931405" w:rsidDel="00C503CA">
          <w:rPr>
            <w:strike/>
            <w:rPrChange w:id="246" w:author="Stefanie Lane" w:date="2022-05-10T13:28:00Z">
              <w:rPr/>
            </w:rPrChange>
          </w:rPr>
          <w:delText xml:space="preserve"> the Bogbean and Fescue assemblages (4.28). This may be </w:delText>
        </w:r>
        <w:r w:rsidR="009C06CB" w:rsidRPr="00931405" w:rsidDel="00C503CA">
          <w:rPr>
            <w:strike/>
            <w:rPrChange w:id="247" w:author="Stefanie Lane" w:date="2022-05-10T13:28:00Z">
              <w:rPr/>
            </w:rPrChange>
          </w:rPr>
          <w:delText xml:space="preserve">due to the effect of the </w:delText>
        </w:r>
        <w:r w:rsidR="00FD7BB5" w:rsidRPr="00931405" w:rsidDel="00C503CA">
          <w:rPr>
            <w:strike/>
            <w:rPrChange w:id="248" w:author="Stefanie Lane" w:date="2022-05-10T13:28:00Z">
              <w:rPr/>
            </w:rPrChange>
          </w:rPr>
          <w:delText>Fescue</w:delText>
        </w:r>
        <w:r w:rsidR="009C06CB" w:rsidRPr="00931405" w:rsidDel="00C503CA">
          <w:rPr>
            <w:strike/>
            <w:rPrChange w:id="249" w:author="Stefanie Lane" w:date="2022-05-10T13:28:00Z">
              <w:rPr/>
            </w:rPrChange>
          </w:rPr>
          <w:delText xml:space="preserve"> assemblage on the overall average</w:delText>
        </w:r>
        <w:r w:rsidR="002A77CD" w:rsidRPr="00931405" w:rsidDel="00C503CA">
          <w:rPr>
            <w:strike/>
            <w:rPrChange w:id="250" w:author="Stefanie Lane" w:date="2022-05-10T13:28:00Z">
              <w:rPr/>
            </w:rPrChange>
          </w:rPr>
          <w:delText>,</w:delText>
        </w:r>
        <w:r w:rsidR="00A7637D" w:rsidRPr="00931405" w:rsidDel="00C503CA">
          <w:rPr>
            <w:strike/>
            <w:rPrChange w:id="251" w:author="Stefanie Lane" w:date="2022-05-10T13:28:00Z">
              <w:rPr/>
            </w:rPrChange>
          </w:rPr>
          <w:delText xml:space="preserve"> despite the occurrence of </w:delText>
        </w:r>
        <w:r w:rsidR="004F31B5" w:rsidRPr="00931405" w:rsidDel="00C503CA">
          <w:rPr>
            <w:strike/>
            <w:rPrChange w:id="252" w:author="Stefanie Lane" w:date="2022-05-10T13:28:00Z">
              <w:rPr/>
            </w:rPrChange>
          </w:rPr>
          <w:delText xml:space="preserve">50% fewer plots clustered as Fescue in 2019 compared to 1979. </w:delText>
        </w:r>
      </w:del>
      <w:del w:id="253" w:author="Stefanie Lane" w:date="2022-05-04T18:28:00Z">
        <w:r w:rsidR="00E6327A" w:rsidRPr="00931405" w:rsidDel="00FB539A">
          <w:rPr>
            <w:strike/>
            <w:rPrChange w:id="254" w:author="Stefanie Lane" w:date="2022-05-10T13:28:00Z">
              <w:rPr/>
            </w:rPrChange>
          </w:rPr>
          <w:delText>It is important to recognize that w</w:delText>
        </w:r>
        <w:r w:rsidR="00786C01" w:rsidRPr="00931405" w:rsidDel="00FB539A">
          <w:rPr>
            <w:strike/>
            <w:rPrChange w:id="255" w:author="Stefanie Lane" w:date="2022-05-10T13:28:00Z">
              <w:rPr/>
            </w:rPrChange>
          </w:rPr>
          <w:delText xml:space="preserve">ithin a single community (Ladner Marsh), different assemblage types experience different degrees of stability. </w:delText>
        </w:r>
      </w:del>
    </w:p>
    <w:p w14:paraId="3F3E7064" w14:textId="44973CB5" w:rsidR="00EC4678" w:rsidRDefault="009E3CA2" w:rsidP="005F7C5D">
      <w:pPr>
        <w:ind w:firstLine="720"/>
      </w:pPr>
      <w:r>
        <w:t xml:space="preserve">Total species </w:t>
      </w:r>
      <w:commentRangeStart w:id="256"/>
      <w:r>
        <w:t xml:space="preserve">turnover </w:t>
      </w:r>
      <w:commentRangeEnd w:id="256"/>
      <w:r w:rsidR="00893C3F">
        <w:rPr>
          <w:rStyle w:val="CommentReference"/>
        </w:rPr>
        <w:commentReference w:id="256"/>
      </w:r>
      <w:r>
        <w:t xml:space="preserve">between 1979 and 2019 </w:t>
      </w:r>
      <w:del w:id="257" w:author="Stefanie Lane" w:date="2022-05-05T15:34:00Z">
        <w:r w:rsidDel="00137AA7">
          <w:delText xml:space="preserve">is </w:delText>
        </w:r>
      </w:del>
      <w:ins w:id="258" w:author="Stefanie Lane" w:date="2022-05-05T15:34:00Z">
        <w:r w:rsidR="00137AA7">
          <w:t xml:space="preserve">was </w:t>
        </w:r>
      </w:ins>
      <w:r>
        <w:t>~50% in each assemblage</w:t>
      </w:r>
      <w:r w:rsidR="006D411C">
        <w:t xml:space="preserve"> (</w:t>
      </w:r>
      <w:r w:rsidR="009F0260">
        <w:fldChar w:fldCharType="begin"/>
      </w:r>
      <w:r w:rsidR="009F0260">
        <w:instrText xml:space="preserve"> REF _Ref94197100 \h </w:instrText>
      </w:r>
      <w:r w:rsidR="009F0260">
        <w:fldChar w:fldCharType="separate"/>
      </w:r>
      <w:ins w:id="259" w:author="Stefanie Lane" w:date="2022-05-10T13:26:00Z">
        <w:r w:rsidR="00231BAA">
          <w:t xml:space="preserve">Table </w:t>
        </w:r>
        <w:r w:rsidR="00231BAA">
          <w:rPr>
            <w:noProof/>
          </w:rPr>
          <w:t>2</w:t>
        </w:r>
      </w:ins>
      <w:del w:id="260" w:author="Stefanie Lane" w:date="2022-05-10T13:26:00Z">
        <w:r w:rsidR="009F0260" w:rsidDel="00231BAA">
          <w:delText xml:space="preserve">Table </w:delText>
        </w:r>
        <w:r w:rsidR="009F0260" w:rsidDel="00231BAA">
          <w:rPr>
            <w:noProof/>
          </w:rPr>
          <w:delText>1</w:delText>
        </w:r>
      </w:del>
      <w:r w:rsidR="009F0260">
        <w:fldChar w:fldCharType="end"/>
      </w:r>
      <w:r w:rsidR="006D411C">
        <w:t>).</w:t>
      </w:r>
      <w:r>
        <w:t xml:space="preserve"> </w:t>
      </w:r>
      <w:r w:rsidR="006561F0">
        <w:t>Notably, a</w:t>
      </w:r>
      <w:r w:rsidR="00D35CF0">
        <w:t xml:space="preserve">ll assemblage types had </w:t>
      </w:r>
      <w:r w:rsidR="009F650B">
        <w:t>more</w:t>
      </w:r>
      <w:r w:rsidR="00D35CF0">
        <w:t xml:space="preserve"> species </w:t>
      </w:r>
      <w:r w:rsidR="009F650B">
        <w:t>disappear</w:t>
      </w:r>
      <w:ins w:id="261" w:author="Stefanie Lane" w:date="2022-05-11T13:52:00Z">
        <w:r w:rsidR="006E7FF9">
          <w:t xml:space="preserve"> since 1979</w:t>
        </w:r>
      </w:ins>
      <w:r w:rsidR="009F650B">
        <w:t xml:space="preserve"> in 2019</w:t>
      </w:r>
      <w:r w:rsidR="00D35CF0">
        <w:t xml:space="preserve"> than </w:t>
      </w:r>
      <w:r w:rsidR="009F650B">
        <w:t xml:space="preserve">in 1999. </w:t>
      </w:r>
      <w:r w:rsidR="006561F0">
        <w:t>O</w:t>
      </w:r>
      <w:r w:rsidR="009F650B">
        <w:t xml:space="preserve">nly the </w:t>
      </w:r>
      <w:r w:rsidR="00FD7BB5">
        <w:t>Sedge</w:t>
      </w:r>
      <w:r w:rsidR="009F650B">
        <w:t xml:space="preserve"> assemblage had a </w:t>
      </w:r>
      <w:r w:rsidR="006D411C">
        <w:t xml:space="preserve">marked increase in species </w:t>
      </w:r>
      <w:r w:rsidR="006561F0">
        <w:t>appearance</w:t>
      </w:r>
      <w:ins w:id="262" w:author="Stefanie Lane" w:date="2022-05-05T10:03:00Z">
        <w:r w:rsidR="00023269">
          <w:t xml:space="preserve"> in 2019</w:t>
        </w:r>
      </w:ins>
      <w:del w:id="263" w:author="Stefanie Lane" w:date="2022-05-05T10:03:00Z">
        <w:r w:rsidR="006561F0" w:rsidDel="00023269">
          <w:delText xml:space="preserve"> </w:delText>
        </w:r>
        <w:r w:rsidR="006D411C" w:rsidDel="00023269">
          <w:delText xml:space="preserve">(~8.5%) </w:delText>
        </w:r>
      </w:del>
      <w:del w:id="264" w:author="Stefanie Lane" w:date="2022-05-05T10:02:00Z">
        <w:r w:rsidR="006D411C" w:rsidDel="00B52797">
          <w:delText>over 1999</w:delText>
        </w:r>
      </w:del>
      <w:r w:rsidR="006D411C">
        <w:t xml:space="preserve">, while the </w:t>
      </w:r>
      <w:r w:rsidR="00FD7BB5">
        <w:t>Bogbean</w:t>
      </w:r>
      <w:r w:rsidR="006D411C">
        <w:t xml:space="preserve"> community had more species </w:t>
      </w:r>
      <w:r w:rsidR="006561F0">
        <w:t xml:space="preserve">appearance </w:t>
      </w:r>
      <w:r w:rsidR="006D411C">
        <w:t xml:space="preserve">in 1999. </w:t>
      </w:r>
      <w:r w:rsidR="006561F0">
        <w:t xml:space="preserve">The </w:t>
      </w:r>
      <w:r w:rsidR="00EC4678">
        <w:t xml:space="preserve">greater rates of disappearance from the assemblages </w:t>
      </w:r>
      <w:ins w:id="265" w:author="Stefanie Lane" w:date="2022-05-05T10:26:00Z">
        <w:r w:rsidR="00E82DA2">
          <w:t xml:space="preserve">are likely </w:t>
        </w:r>
      </w:ins>
      <w:r w:rsidR="00EC4678">
        <w:t>driv</w:t>
      </w:r>
      <w:del w:id="266" w:author="Stefanie Lane" w:date="2022-05-05T10:26:00Z">
        <w:r w:rsidR="00EC4678" w:rsidDel="00E82DA2">
          <w:delText>e</w:delText>
        </w:r>
      </w:del>
      <w:ins w:id="267" w:author="Stefanie Lane" w:date="2022-05-05T10:26:00Z">
        <w:r w:rsidR="00E82DA2">
          <w:t>ing</w:t>
        </w:r>
      </w:ins>
      <w:r w:rsidR="00EC4678">
        <w:t xml:space="preserve"> homogenization observed in cluster analysis. </w:t>
      </w:r>
    </w:p>
    <w:p w14:paraId="2E6CE862" w14:textId="13F35665" w:rsidR="00100D21" w:rsidRDefault="006D411C" w:rsidP="005F7C5D">
      <w:pPr>
        <w:ind w:firstLine="720"/>
        <w:rPr>
          <w:ins w:id="268" w:author="Stefanie Lane" w:date="2022-05-10T14:03:00Z"/>
        </w:rPr>
      </w:pPr>
      <w:r w:rsidRPr="00C56065">
        <w:t xml:space="preserve">Rank </w:t>
      </w:r>
      <w:r w:rsidR="007B5B53" w:rsidRPr="00C56065">
        <w:t xml:space="preserve">clock plots </w:t>
      </w:r>
      <w:r w:rsidR="00D075CE" w:rsidRPr="00C56065">
        <w:t>show changing dominance of select species over time (</w:t>
      </w:r>
      <w:r w:rsidR="00A36F97" w:rsidRPr="00E90CBE">
        <w:fldChar w:fldCharType="begin"/>
      </w:r>
      <w:r w:rsidR="00A36F97" w:rsidRPr="00C56065">
        <w:instrText xml:space="preserve"> REF _Ref94197130 \h </w:instrText>
      </w:r>
      <w:r w:rsidR="009853E8" w:rsidRPr="00C56065">
        <w:rPr>
          <w:rPrChange w:id="269" w:author="Stefanie Lane" w:date="2022-05-04T17:28:00Z">
            <w:rPr>
              <w:strike/>
            </w:rPr>
          </w:rPrChange>
        </w:rPr>
        <w:instrText xml:space="preserve"> \* MERGEFORMAT </w:instrText>
      </w:r>
      <w:r w:rsidR="00A36F97" w:rsidRPr="00E90CBE">
        <w:rPr>
          <w:rPrChange w:id="270" w:author="Stefanie Lane" w:date="2022-05-04T17:28:00Z">
            <w:rPr/>
          </w:rPrChange>
        </w:rPr>
        <w:fldChar w:fldCharType="separate"/>
      </w:r>
      <w:r w:rsidR="00A36F97" w:rsidRPr="00C56065">
        <w:t xml:space="preserve">Figure </w:t>
      </w:r>
      <w:r w:rsidR="00A36F97" w:rsidRPr="00C56065">
        <w:rPr>
          <w:noProof/>
        </w:rPr>
        <w:t>3</w:t>
      </w:r>
      <w:r w:rsidR="00A36F97" w:rsidRPr="00E90CBE">
        <w:fldChar w:fldCharType="end"/>
      </w:r>
      <w:r w:rsidR="00F17047" w:rsidRPr="00C56065">
        <w:rPr>
          <w:rPrChange w:id="271" w:author="Stefanie Lane" w:date="2022-05-04T17:28:00Z">
            <w:rPr/>
          </w:rPrChange>
        </w:rPr>
        <w:fldChar w:fldCharType="begin"/>
      </w:r>
      <w:r w:rsidR="00F17047" w:rsidRPr="00C56065">
        <w:instrText xml:space="preserve"> REF _Ref94197130 \h </w:instrText>
      </w:r>
      <w:r w:rsidR="009853E8" w:rsidRPr="00C56065">
        <w:rPr>
          <w:rPrChange w:id="272" w:author="Stefanie Lane" w:date="2022-05-04T17:28:00Z">
            <w:rPr>
              <w:strike/>
            </w:rPr>
          </w:rPrChange>
        </w:rPr>
        <w:instrText xml:space="preserve"> \* MERGEFORMAT </w:instrText>
      </w:r>
      <w:r w:rsidR="00F17047" w:rsidRPr="00C56065">
        <w:rPr>
          <w:rPrChange w:id="273" w:author="Stefanie Lane" w:date="2022-05-04T17:28:00Z">
            <w:rPr/>
          </w:rPrChange>
        </w:rPr>
      </w:r>
      <w:r w:rsidR="00F17047" w:rsidRPr="00C56065">
        <w:rPr>
          <w:rPrChange w:id="274" w:author="Stefanie Lane" w:date="2022-05-04T17:28:00Z">
            <w:rPr/>
          </w:rPrChange>
        </w:rPr>
        <w:fldChar w:fldCharType="end"/>
      </w:r>
      <w:r w:rsidR="00D075CE" w:rsidRPr="00C56065">
        <w:t xml:space="preserve">). Notably, Fescue assemblage </w:t>
      </w:r>
      <w:r w:rsidR="00AC332B" w:rsidRPr="00C56065">
        <w:t xml:space="preserve">shows ~50% decrease in cover of characteristic species </w:t>
      </w:r>
      <w:r w:rsidR="00AC332B" w:rsidRPr="00C56065">
        <w:rPr>
          <w:i/>
        </w:rPr>
        <w:t>Festuca arundinaceae</w:t>
      </w:r>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AC332B" w:rsidRPr="00C56065">
        <w:t xml:space="preserve"> </w:t>
      </w:r>
      <w:r w:rsidR="00060358" w:rsidRPr="00C56065">
        <w:t xml:space="preserve">has more than doubled 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ins w:id="275" w:author="Stefanie Lane" w:date="2022-05-11T12:48:00Z">
        <w:r w:rsidR="005709DE">
          <w:t xml:space="preserve">Bogbean assemblage maintains </w:t>
        </w:r>
        <w:r w:rsidR="005B45C6">
          <w:t>great</w:t>
        </w:r>
      </w:ins>
      <w:ins w:id="276" w:author="Stefanie Lane" w:date="2022-05-11T12:49:00Z">
        <w:r w:rsidR="005B45C6">
          <w:t>est coverage of its defining species (</w:t>
        </w:r>
        <w:r w:rsidR="005B45C6">
          <w:rPr>
            <w:i/>
          </w:rPr>
          <w:t>Menyanthes trifoliata</w:t>
        </w:r>
        <w:r w:rsidR="005B45C6">
          <w:t xml:space="preserve">), however </w:t>
        </w:r>
      </w:ins>
      <w:del w:id="277" w:author="Stefanie Lane" w:date="2022-05-11T12:49:00Z">
        <w:r w:rsidR="00124BDB" w:rsidRPr="00C56065" w:rsidDel="005B45C6">
          <w:delText xml:space="preserve">Since 1979, </w:delText>
        </w:r>
        <w:r w:rsidR="00014A9A" w:rsidRPr="00C56065" w:rsidDel="005B45C6">
          <w:delText>native species cover (</w:delText>
        </w:r>
        <w:r w:rsidR="00014A9A" w:rsidRPr="00C56065" w:rsidDel="005B45C6">
          <w:rPr>
            <w:i/>
          </w:rPr>
          <w:delText>Equisetum fluviatile, Eleocharis palustris</w:delText>
        </w:r>
        <w:r w:rsidR="00014A9A" w:rsidRPr="00C56065" w:rsidDel="005B45C6">
          <w:delText>)</w:delText>
        </w:r>
        <w:r w:rsidR="00124BDB" w:rsidRPr="00C56065" w:rsidDel="005B45C6">
          <w:delText xml:space="preserve"> in the Bogbean assemblage</w:delText>
        </w:r>
        <w:r w:rsidR="00014A9A" w:rsidRPr="00C56065" w:rsidDel="005B45C6">
          <w:delText xml:space="preserve"> declines </w:delText>
        </w:r>
        <w:r w:rsidR="00124BDB" w:rsidRPr="00C56065" w:rsidDel="005B45C6">
          <w:delText>t</w:delText>
        </w:r>
        <w:r w:rsidR="005D3606" w:rsidRPr="00C56065" w:rsidDel="005B45C6">
          <w:delText>owards zero, as it</w:delText>
        </w:r>
        <w:r w:rsidR="00F573EF" w:rsidRPr="00C56065" w:rsidDel="005B45C6">
          <w:delText xml:space="preserve"> is </w:delText>
        </w:r>
        <w:r w:rsidR="005D3606" w:rsidRPr="00C56065" w:rsidDel="005B45C6">
          <w:delText xml:space="preserve">replaced in dominance by </w:delText>
        </w:r>
      </w:del>
      <w:r w:rsidR="00014A9A" w:rsidRPr="00C56065">
        <w:t xml:space="preserve">non-native </w:t>
      </w:r>
      <w:del w:id="278" w:author="Stefanie Lane" w:date="2022-05-11T12:49:00Z">
        <w:r w:rsidR="00014A9A" w:rsidRPr="00C56065" w:rsidDel="005B45C6">
          <w:delText>species (</w:delText>
        </w:r>
      </w:del>
      <w:r w:rsidR="00014A9A" w:rsidRPr="00C56065">
        <w:rPr>
          <w:i/>
        </w:rPr>
        <w:t>Mentha aquatica</w:t>
      </w:r>
      <w:ins w:id="279" w:author="Stefanie Lane" w:date="2022-05-11T12:49:00Z">
        <w:r w:rsidR="005B45C6">
          <w:rPr>
            <w:i/>
          </w:rPr>
          <w:t xml:space="preserve"> </w:t>
        </w:r>
        <w:r w:rsidR="005B45C6">
          <w:t xml:space="preserve">accounts for </w:t>
        </w:r>
        <w:r w:rsidR="00CD760E">
          <w:t>~50% of plot cover on average by 201</w:t>
        </w:r>
      </w:ins>
      <w:ins w:id="280" w:author="Stefanie Lane" w:date="2022-05-11T12:50:00Z">
        <w:r w:rsidR="00CD760E">
          <w:t xml:space="preserve">9. </w:t>
        </w:r>
      </w:ins>
      <w:del w:id="281" w:author="Stefanie Lane" w:date="2022-05-11T12:49:00Z">
        <w:r w:rsidR="005D3606" w:rsidRPr="00C56065" w:rsidDel="005B45C6">
          <w:rPr>
            <w:i/>
          </w:rPr>
          <w:delText>)</w:delText>
        </w:r>
        <w:r w:rsidR="00124BDB" w:rsidRPr="00C56065" w:rsidDel="005B45C6">
          <w:delText xml:space="preserve">. </w:delText>
        </w:r>
      </w:del>
    </w:p>
    <w:p w14:paraId="20C09E5F" w14:textId="538BED1B" w:rsidR="0024166F" w:rsidRPr="00C56065" w:rsidDel="00357F51" w:rsidRDefault="0024166F" w:rsidP="005F7C5D">
      <w:pPr>
        <w:ind w:firstLine="720"/>
        <w:rPr>
          <w:del w:id="282" w:author="Stefanie Lane" w:date="2022-05-12T14:37:00Z"/>
        </w:rPr>
      </w:pPr>
    </w:p>
    <w:p w14:paraId="3D519838" w14:textId="77777777" w:rsidR="009D1A0A" w:rsidRPr="009D1A0A" w:rsidRDefault="009D1A0A" w:rsidP="009D1A0A"/>
    <w:p w14:paraId="1774FCB2" w14:textId="1EB98DC3" w:rsidR="00B61B57" w:rsidRDefault="00B61B57" w:rsidP="0066777E"/>
    <w:p w14:paraId="148443DA" w14:textId="17B64F89" w:rsidR="00C94867" w:rsidRDefault="00C94867">
      <w:pPr>
        <w:rPr>
          <w:i/>
          <w:iCs/>
          <w:color w:val="44546A" w:themeColor="text2"/>
          <w:sz w:val="18"/>
          <w:szCs w:val="18"/>
        </w:rPr>
      </w:pPr>
    </w:p>
    <w:p w14:paraId="731B6B36" w14:textId="2C22D11A" w:rsidR="00F2017D" w:rsidRDefault="00FE1C76" w:rsidP="00F2017D">
      <w:pPr>
        <w:keepNext/>
      </w:pPr>
      <w:r>
        <w:rPr>
          <w:noProof/>
        </w:rPr>
        <w:lastRenderedPageBreak/>
        <w:drawing>
          <wp:inline distT="0" distB="0" distL="0" distR="0" wp14:anchorId="14580129" wp14:editId="68891DFD">
            <wp:extent cx="5943600" cy="3669895"/>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669895"/>
                    </a:xfrm>
                    <a:prstGeom prst="rect">
                      <a:avLst/>
                    </a:prstGeom>
                  </pic:spPr>
                </pic:pic>
              </a:graphicData>
            </a:graphic>
          </wp:inline>
        </w:drawing>
      </w:r>
    </w:p>
    <w:p w14:paraId="33960BA8" w14:textId="2788C271" w:rsidR="00FE1C76" w:rsidRDefault="00F2017D" w:rsidP="00F2017D">
      <w:pPr>
        <w:pStyle w:val="Caption"/>
        <w:rPr>
          <w:ins w:id="283" w:author="Stefanie Lane" w:date="2022-05-11T12:22:00Z"/>
        </w:rPr>
      </w:pPr>
      <w:bookmarkStart w:id="284" w:name="_Ref94197029"/>
      <w:r>
        <w:t xml:space="preserve">Figure </w:t>
      </w:r>
      <w:fldSimple w:instr=" SEQ Figure \* ARABIC ">
        <w:r w:rsidR="001646E3">
          <w:rPr>
            <w:noProof/>
          </w:rPr>
          <w:t>2</w:t>
        </w:r>
      </w:fldSimple>
      <w:bookmarkEnd w:id="284"/>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p>
    <w:p w14:paraId="0EE18C2D" w14:textId="77777777" w:rsidR="001646E3" w:rsidRDefault="007D14DA">
      <w:pPr>
        <w:keepNext/>
        <w:rPr>
          <w:ins w:id="285" w:author="Stefanie Lane" w:date="2022-05-11T12:38:00Z"/>
        </w:rPr>
        <w:pPrChange w:id="286" w:author="Stefanie Lane" w:date="2022-05-11T12:38:00Z">
          <w:pPr/>
        </w:pPrChange>
      </w:pPr>
      <w:ins w:id="287" w:author="Stefanie Lane" w:date="2022-05-11T12:35:00Z">
        <w:r>
          <w:rPr>
            <w:noProof/>
          </w:rPr>
          <w:lastRenderedPageBreak/>
          <w:drawing>
            <wp:inline distT="0" distB="0" distL="0" distR="0" wp14:anchorId="561A21B6" wp14:editId="6DB6EBE6">
              <wp:extent cx="5359790" cy="71463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361607" cy="7148810"/>
                      </a:xfrm>
                      <a:prstGeom prst="rect">
                        <a:avLst/>
                      </a:prstGeom>
                      <a:noFill/>
                      <a:ln>
                        <a:noFill/>
                      </a:ln>
                    </pic:spPr>
                  </pic:pic>
                </a:graphicData>
              </a:graphic>
            </wp:inline>
          </w:drawing>
        </w:r>
      </w:ins>
    </w:p>
    <w:p w14:paraId="76B2F66A" w14:textId="06191011" w:rsidR="008971A1" w:rsidRPr="00E90CBE" w:rsidDel="00B50CE7" w:rsidRDefault="001646E3" w:rsidP="00E90CBE">
      <w:pPr>
        <w:pStyle w:val="Caption"/>
        <w:rPr>
          <w:del w:id="288" w:author="Stefanie Lane" w:date="2022-05-11T12:57:00Z"/>
        </w:rPr>
      </w:pPr>
      <w:ins w:id="289" w:author="Stefanie Lane" w:date="2022-05-11T12:38:00Z">
        <w:r>
          <w:t xml:space="preserve">Figure </w:t>
        </w:r>
        <w:r>
          <w:fldChar w:fldCharType="begin"/>
        </w:r>
        <w:r>
          <w:instrText xml:space="preserve"> SEQ Figure \* ARABIC </w:instrText>
        </w:r>
      </w:ins>
      <w:r>
        <w:fldChar w:fldCharType="separate"/>
      </w:r>
      <w:ins w:id="290" w:author="Stefanie Lane" w:date="2022-05-11T12:38:00Z">
        <w:r>
          <w:rPr>
            <w:noProof/>
          </w:rPr>
          <w:t>3</w:t>
        </w:r>
        <w:r>
          <w:fldChar w:fldCharType="end"/>
        </w:r>
        <w:r>
          <w:t xml:space="preserve">. </w:t>
        </w:r>
        <w:commentRangeStart w:id="291"/>
        <w:r w:rsidRPr="006D50AD">
          <w:t xml:space="preserve">Rank </w:t>
        </w:r>
      </w:ins>
      <w:commentRangeEnd w:id="291"/>
      <w:ins w:id="292" w:author="Stefanie Lane" w:date="2022-05-11T13:55:00Z">
        <w:r w:rsidR="0068421F">
          <w:rPr>
            <w:rStyle w:val="CommentReference"/>
            <w:i w:val="0"/>
            <w:iCs w:val="0"/>
            <w:color w:val="auto"/>
          </w:rPr>
          <w:commentReference w:id="291"/>
        </w:r>
      </w:ins>
      <w:ins w:id="293" w:author="Stefanie Lane" w:date="2022-05-11T12:38:00Z">
        <w:r w:rsidRPr="006D50AD">
          <w:t>abundance clocks</w:t>
        </w:r>
        <w:r>
          <w:t xml:space="preserve"> visualize the changing </w:t>
        </w:r>
      </w:ins>
      <w:ins w:id="294" w:author="Stefanie Lane" w:date="2022-05-11T12:46:00Z">
        <w:r w:rsidR="002C4FFA">
          <w:t xml:space="preserve">cover class </w:t>
        </w:r>
      </w:ins>
      <w:ins w:id="295" w:author="Stefanie Lane" w:date="2022-05-11T12:38:00Z">
        <w:r>
          <w:t>abundance</w:t>
        </w:r>
      </w:ins>
      <w:ins w:id="296" w:author="Stefanie Lane" w:date="2022-05-11T12:41:00Z">
        <w:r w:rsidR="00ED2AAF">
          <w:t xml:space="preserve"> </w:t>
        </w:r>
      </w:ins>
      <w:ins w:id="297" w:author="Stefanie Lane" w:date="2022-05-11T12:38:00Z">
        <w:r>
          <w:t xml:space="preserve">(y-axis values) of </w:t>
        </w:r>
      </w:ins>
      <w:ins w:id="298" w:author="Stefanie Lane" w:date="2022-05-11T12:40:00Z">
        <w:r w:rsidR="00ED2AAF">
          <w:t>the three most significant ind</w:t>
        </w:r>
      </w:ins>
      <w:ins w:id="299" w:author="Stefanie Lane" w:date="2022-05-11T12:41:00Z">
        <w:r w:rsidR="00ED2AAF">
          <w:t xml:space="preserve">icator </w:t>
        </w:r>
      </w:ins>
      <w:ins w:id="300" w:author="Stefanie Lane" w:date="2022-05-11T12:38:00Z">
        <w:r>
          <w:t>species</w:t>
        </w:r>
      </w:ins>
      <w:ins w:id="301" w:author="Stefanie Lane" w:date="2022-05-11T12:41:00Z">
        <w:r w:rsidR="00ED2AAF">
          <w:t xml:space="preserve"> in each observation year. Cover class value is read </w:t>
        </w:r>
      </w:ins>
      <w:ins w:id="302" w:author="Stefanie Lane" w:date="2022-05-11T12:38:00Z">
        <w:r>
          <w:t xml:space="preserve">from center of the plot (0) along a radius extending </w:t>
        </w:r>
      </w:ins>
      <w:ins w:id="303" w:author="Stefanie Lane" w:date="2022-05-11T12:41:00Z">
        <w:r w:rsidR="00F309EA">
          <w:t>along y-axis.</w:t>
        </w:r>
      </w:ins>
      <w:ins w:id="304" w:author="Stefanie Lane" w:date="2022-05-11T12:38:00Z">
        <w:r>
          <w:t xml:space="preserve"> Oldest timepoints are in the 12 o’clock position, and observation timepoints proceed clockwise, ending at the 11:59 position. </w:t>
        </w:r>
      </w:ins>
      <w:ins w:id="305" w:author="Stefanie Lane" w:date="2022-05-11T12:39:00Z">
        <w:r>
          <w:t xml:space="preserve">(Top) </w:t>
        </w: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w:t>
        </w:r>
      </w:ins>
      <w:ins w:id="306" w:author="Stefanie Lane" w:date="2022-05-11T12:40:00Z">
        <w:r w:rsidR="004951EF">
          <w:t>declines at a slower rate</w:t>
        </w:r>
      </w:ins>
      <w:ins w:id="307" w:author="Stefanie Lane" w:date="2022-05-11T12:39:00Z">
        <w:r w:rsidRPr="006D50AD">
          <w:t xml:space="preserve">. </w:t>
        </w:r>
        <w:r>
          <w:t xml:space="preserve">(Middle) </w:t>
        </w: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w:t>
        </w:r>
      </w:ins>
      <w:ins w:id="308" w:author="Stefanie Lane" w:date="2022-05-11T12:42:00Z">
        <w:r w:rsidR="00F309EA">
          <w:t>dominance</w:t>
        </w:r>
      </w:ins>
      <w:ins w:id="309" w:author="Stefanie Lane" w:date="2022-05-11T12:39:00Z">
        <w:r w:rsidRPr="006D50AD">
          <w:t xml:space="preserve"> of </w:t>
        </w:r>
        <w:r w:rsidRPr="00330735">
          <w:rPr>
            <w:i w:val="0"/>
          </w:rPr>
          <w:t>Poa palustris</w:t>
        </w:r>
        <w:r w:rsidRPr="006D50AD">
          <w:t xml:space="preserve"> </w:t>
        </w:r>
      </w:ins>
      <w:ins w:id="310" w:author="Stefanie Lane" w:date="2022-05-11T12:42:00Z">
        <w:r w:rsidR="00F309EA">
          <w:t xml:space="preserve">in 1999 </w:t>
        </w:r>
      </w:ins>
      <w:ins w:id="311" w:author="Stefanie Lane" w:date="2022-05-11T12:39:00Z">
        <w:r w:rsidRPr="006D50AD">
          <w:t xml:space="preserve">may be due to </w:t>
        </w:r>
      </w:ins>
      <w:ins w:id="312" w:author="Stefanie Lane" w:date="2022-05-11T12:42:00Z">
        <w:r w:rsidR="00F309EA">
          <w:t>misidentification of</w:t>
        </w:r>
      </w:ins>
      <w:ins w:id="313" w:author="Stefanie Lane" w:date="2022-05-11T12:39:00Z">
        <w:r w:rsidRPr="006D50AD">
          <w:t xml:space="preserve"> </w:t>
        </w:r>
        <w:r w:rsidRPr="002B346B">
          <w:rPr>
            <w:i w:val="0"/>
          </w:rPr>
          <w:t>Agrostis stolonifera</w:t>
        </w:r>
        <w:r>
          <w:rPr>
            <w:i w:val="0"/>
          </w:rPr>
          <w:t>.</w:t>
        </w:r>
        <w:r>
          <w:t xml:space="preserve"> (Bottom)</w:t>
        </w:r>
        <w:r w:rsidR="004951EF">
          <w:t xml:space="preserve"> </w:t>
        </w:r>
        <w:r w:rsidR="004951EF" w:rsidRPr="006D50AD">
          <w:t xml:space="preserve">Bogbean assemblage is consistently dominated by </w:t>
        </w:r>
        <w:r w:rsidR="004951EF" w:rsidRPr="002B346B">
          <w:rPr>
            <w:i w:val="0"/>
          </w:rPr>
          <w:t>Menyanthes trifoliata</w:t>
        </w:r>
        <w:r w:rsidR="004951EF" w:rsidRPr="006D50AD">
          <w:t xml:space="preserve">, however non-native </w:t>
        </w:r>
        <w:r w:rsidR="004951EF" w:rsidRPr="002B346B">
          <w:rPr>
            <w:i w:val="0"/>
          </w:rPr>
          <w:t>Mentha aquatica</w:t>
        </w:r>
        <w:r w:rsidR="004951EF" w:rsidRPr="006D50AD">
          <w:t xml:space="preserve"> becomes dominant</w:t>
        </w:r>
      </w:ins>
      <w:ins w:id="314" w:author="Stefanie Lane" w:date="2022-05-11T12:44:00Z">
        <w:r w:rsidR="00564330">
          <w:t xml:space="preserve">. </w:t>
        </w:r>
      </w:ins>
    </w:p>
    <w:p w14:paraId="64FE090C" w14:textId="70C17D81" w:rsidR="001B0737" w:rsidDel="007072B6" w:rsidRDefault="001B0737" w:rsidP="00D81CB7">
      <w:pPr>
        <w:rPr>
          <w:del w:id="315" w:author="Stefanie Lane" w:date="2022-05-04T17:21:00Z"/>
        </w:rPr>
      </w:pPr>
    </w:p>
    <w:p w14:paraId="41572129" w14:textId="1CEF3443" w:rsidR="0089145E" w:rsidRDefault="0089145E">
      <w:pPr>
        <w:pStyle w:val="Caption"/>
        <w:rPr>
          <w:ins w:id="316" w:author="Stefanie Lane" w:date="2022-05-11T11:20:00Z"/>
        </w:rPr>
        <w:pPrChange w:id="317" w:author="Stefanie Lane" w:date="2022-05-11T12:57:00Z">
          <w:pPr/>
        </w:pPrChange>
      </w:pPr>
      <w:bookmarkStart w:id="318" w:name="_Ref103083520"/>
      <w:ins w:id="319" w:author="Stefanie Lane" w:date="2022-05-11T11:20:00Z">
        <w:r>
          <w:br w:type="page"/>
        </w:r>
      </w:ins>
    </w:p>
    <w:p w14:paraId="47D5BBF6" w14:textId="690625EA" w:rsidR="0089145E" w:rsidRDefault="00231BAA">
      <w:pPr>
        <w:pStyle w:val="Caption"/>
        <w:keepNext/>
        <w:pPrChange w:id="320" w:author="Stefanie Lane" w:date="2022-05-11T11:20:00Z">
          <w:pPr/>
        </w:pPrChange>
      </w:pPr>
      <w:bookmarkStart w:id="321" w:name="_Ref103162268"/>
      <w:ins w:id="322" w:author="Stefanie Lane" w:date="2022-05-10T13:26:00Z">
        <w:r>
          <w:lastRenderedPageBreak/>
          <w:t xml:space="preserve">Table </w:t>
        </w:r>
        <w:r>
          <w:fldChar w:fldCharType="begin"/>
        </w:r>
        <w:r>
          <w:instrText xml:space="preserve"> SEQ Table \* ARABIC </w:instrText>
        </w:r>
      </w:ins>
      <w:r>
        <w:fldChar w:fldCharType="separate"/>
      </w:r>
      <w:ins w:id="323" w:author="Stefanie Lane" w:date="2022-05-11T12:52:00Z">
        <w:r w:rsidR="006601E5">
          <w:rPr>
            <w:noProof/>
          </w:rPr>
          <w:t>1</w:t>
        </w:r>
      </w:ins>
      <w:ins w:id="324" w:author="Stefanie Lane" w:date="2022-05-10T13:26:00Z">
        <w:r>
          <w:fldChar w:fldCharType="end"/>
        </w:r>
        <w:bookmarkEnd w:id="318"/>
        <w:bookmarkEnd w:id="321"/>
        <w:r>
          <w:t xml:space="preserve">. </w:t>
        </w:r>
      </w:ins>
      <w:ins w:id="325" w:author="Stefanie Lane" w:date="2022-05-11T11:27:00Z">
        <w:r w:rsidR="000A2ECF">
          <w:t xml:space="preserve">Between 1979 and 2019, </w:t>
        </w:r>
      </w:ins>
      <w:ins w:id="326" w:author="Stefanie Lane" w:date="2022-05-11T11:23:00Z">
        <w:r w:rsidR="00796E00">
          <w:t>8 fewer plots</w:t>
        </w:r>
      </w:ins>
      <w:ins w:id="327" w:author="Stefanie Lane" w:date="2022-05-11T11:24:00Z">
        <w:r w:rsidR="00796E00">
          <w:t xml:space="preserve"> and 5 fewer species were observed</w:t>
        </w:r>
        <w:r w:rsidR="00AC1054">
          <w:t xml:space="preserve">, resulting in slightly lower </w:t>
        </w:r>
        <w:r w:rsidR="00AC1054">
          <w:rPr>
            <w:rFonts w:cstheme="minorHAnsi"/>
          </w:rPr>
          <w:t>α</w:t>
        </w:r>
        <w:r w:rsidR="00AC1054">
          <w:t>-</w:t>
        </w:r>
        <w:proofErr w:type="gramStart"/>
        <w:r w:rsidR="00AC1054">
          <w:t>diversity  and</w:t>
        </w:r>
        <w:proofErr w:type="gramEnd"/>
        <w:r w:rsidR="00AC1054">
          <w:t xml:space="preserve"> greater </w:t>
        </w:r>
        <w:r w:rsidR="00AC1054">
          <w:rPr>
            <w:rFonts w:cstheme="minorHAnsi"/>
          </w:rPr>
          <w:t>β</w:t>
        </w:r>
        <w:r w:rsidR="00AC1054">
          <w:t>-diversity. F</w:t>
        </w:r>
      </w:ins>
      <w:ins w:id="328" w:author="Stefanie Lane" w:date="2022-05-11T11:25:00Z">
        <w:r w:rsidR="00AC1054">
          <w:t xml:space="preserve">or each assemblage type, Bogbean is the only assemblage to proportionally gain plots between </w:t>
        </w:r>
        <w:r w:rsidR="003900B2">
          <w:t>1979 and 2019</w:t>
        </w:r>
        <w:r w:rsidR="00AC1054">
          <w:t xml:space="preserve">, while </w:t>
        </w:r>
        <w:r w:rsidR="003900B2">
          <w:t>the F</w:t>
        </w:r>
        <w:r w:rsidR="00AC1054">
          <w:t>escue</w:t>
        </w:r>
        <w:r w:rsidR="003900B2">
          <w:t xml:space="preserve"> </w:t>
        </w:r>
      </w:ins>
      <w:ins w:id="329" w:author="Stefanie Lane" w:date="2022-05-11T11:26:00Z">
        <w:r w:rsidR="003900B2">
          <w:t xml:space="preserve">and Sedge </w:t>
        </w:r>
      </w:ins>
      <w:ins w:id="330" w:author="Stefanie Lane" w:date="2022-05-11T11:25:00Z">
        <w:r w:rsidR="003900B2">
          <w:t>assemblage</w:t>
        </w:r>
      </w:ins>
      <w:ins w:id="331" w:author="Stefanie Lane" w:date="2022-05-11T11:26:00Z">
        <w:r w:rsidR="003900B2">
          <w:t>s</w:t>
        </w:r>
      </w:ins>
      <w:ins w:id="332" w:author="Stefanie Lane" w:date="2022-05-11T11:25:00Z">
        <w:r w:rsidR="003900B2">
          <w:t xml:space="preserve"> </w:t>
        </w:r>
      </w:ins>
      <w:ins w:id="333" w:author="Stefanie Lane" w:date="2022-05-11T11:26:00Z">
        <w:r w:rsidR="003900B2">
          <w:t xml:space="preserve">lost plots. </w:t>
        </w:r>
      </w:ins>
      <w:ins w:id="334" w:author="Stefanie Lane" w:date="2022-05-11T11:25:00Z">
        <w:r w:rsidR="00AC1054">
          <w:t xml:space="preserve"> </w:t>
        </w:r>
      </w:ins>
      <w:ins w:id="335" w:author="Stefanie Lane" w:date="2022-05-11T11:23:00Z">
        <w:r w:rsidR="00796E00">
          <w:t xml:space="preserve"> </w:t>
        </w:r>
      </w:ins>
      <w:ins w:id="336" w:author="Stefanie Lane" w:date="2022-05-11T11:21:00Z">
        <w:r w:rsidR="0051760C">
          <w:t xml:space="preserve"> </w:t>
        </w:r>
      </w:ins>
      <w:ins w:id="337" w:author="Stefanie Lane" w:date="2022-05-11T11:20:00Z">
        <w:r w:rsidR="0089145E">
          <w:fldChar w:fldCharType="begin"/>
        </w:r>
        <w:r w:rsidR="0089145E">
          <w:instrText xml:space="preserve"> LINK Excel.Sheet.12 "https://ubcca-my.sharepoint.com/personal/stefanie_lane_ubc_ca/Documents/Documents/Dissertation/CommunityStability/2019_Tables.xlsx" "DiversityMeasures!R5C1:R24C7" \a \f 4 \h </w:instrText>
        </w:r>
        <w:r w:rsidR="0089145E">
          <w:fldChar w:fldCharType="separate"/>
        </w:r>
      </w:ins>
    </w:p>
    <w:tbl>
      <w:tblPr>
        <w:tblW w:w="6140" w:type="dxa"/>
        <w:jc w:val="center"/>
        <w:tblLook w:val="04A0" w:firstRow="1" w:lastRow="0" w:firstColumn="1" w:lastColumn="0" w:noHBand="0" w:noVBand="1"/>
        <w:tblPrChange w:id="338" w:author="Stefanie Lane" w:date="2022-05-11T11:20:00Z">
          <w:tblPr>
            <w:tblW w:w="6140" w:type="dxa"/>
            <w:tblLook w:val="04A0" w:firstRow="1" w:lastRow="0" w:firstColumn="1" w:lastColumn="0" w:noHBand="0" w:noVBand="1"/>
          </w:tblPr>
        </w:tblPrChange>
      </w:tblPr>
      <w:tblGrid>
        <w:gridCol w:w="1311"/>
        <w:gridCol w:w="1030"/>
        <w:gridCol w:w="960"/>
        <w:gridCol w:w="300"/>
        <w:gridCol w:w="1004"/>
        <w:gridCol w:w="1004"/>
        <w:gridCol w:w="1004"/>
        <w:tblGridChange w:id="339">
          <w:tblGrid>
            <w:gridCol w:w="1311"/>
            <w:gridCol w:w="1030"/>
            <w:gridCol w:w="960"/>
            <w:gridCol w:w="300"/>
            <w:gridCol w:w="1004"/>
            <w:gridCol w:w="1004"/>
            <w:gridCol w:w="1004"/>
          </w:tblGrid>
        </w:tblGridChange>
      </w:tblGrid>
      <w:tr w:rsidR="0089145E" w:rsidRPr="0089145E" w14:paraId="5EFD17E1" w14:textId="77777777" w:rsidTr="0089145E">
        <w:trPr>
          <w:trHeight w:val="870"/>
          <w:jc w:val="center"/>
          <w:ins w:id="340" w:author="Stefanie Lane" w:date="2022-05-11T11:20:00Z"/>
          <w:trPrChange w:id="341" w:author="Stefanie Lane" w:date="2022-05-11T11:20:00Z">
            <w:trPr>
              <w:trHeight w:val="870"/>
            </w:trPr>
          </w:trPrChange>
        </w:trPr>
        <w:tc>
          <w:tcPr>
            <w:tcW w:w="1180" w:type="dxa"/>
            <w:tcBorders>
              <w:top w:val="single" w:sz="4" w:space="0" w:color="auto"/>
              <w:left w:val="nil"/>
              <w:bottom w:val="single" w:sz="4" w:space="0" w:color="auto"/>
              <w:right w:val="nil"/>
            </w:tcBorders>
            <w:shd w:val="clear" w:color="auto" w:fill="auto"/>
            <w:vAlign w:val="center"/>
            <w:hideMark/>
            <w:tcPrChange w:id="342" w:author="Stefanie Lane" w:date="2022-05-11T11:20:00Z">
              <w:tcPr>
                <w:tcW w:w="1180" w:type="dxa"/>
                <w:tcBorders>
                  <w:top w:val="single" w:sz="4" w:space="0" w:color="auto"/>
                  <w:left w:val="nil"/>
                  <w:bottom w:val="single" w:sz="4" w:space="0" w:color="auto"/>
                  <w:right w:val="nil"/>
                </w:tcBorders>
                <w:shd w:val="clear" w:color="auto" w:fill="auto"/>
                <w:vAlign w:val="center"/>
                <w:hideMark/>
              </w:tcPr>
            </w:tcPrChange>
          </w:tcPr>
          <w:p w14:paraId="5ABCEF05" w14:textId="55235737" w:rsidR="0089145E" w:rsidRPr="0089145E" w:rsidRDefault="0089145E">
            <w:pPr>
              <w:spacing w:after="0" w:line="240" w:lineRule="auto"/>
              <w:jc w:val="center"/>
              <w:rPr>
                <w:ins w:id="343" w:author="Stefanie Lane" w:date="2022-05-11T11:20:00Z"/>
                <w:rFonts w:ascii="Calibri" w:eastAsia="Times New Roman" w:hAnsi="Calibri" w:cs="Calibri"/>
                <w:b/>
                <w:bCs/>
                <w:color w:val="000000"/>
                <w:rPrChange w:id="344" w:author="Stefanie Lane" w:date="2022-05-11T11:20:00Z">
                  <w:rPr>
                    <w:ins w:id="345" w:author="Stefanie Lane" w:date="2022-05-11T11:20:00Z"/>
                    <w:rFonts w:ascii="Calibri" w:hAnsi="Calibri" w:cs="Calibri"/>
                    <w:b/>
                    <w:bCs/>
                    <w:color w:val="000000"/>
                  </w:rPr>
                </w:rPrChange>
              </w:rPr>
              <w:pPrChange w:id="346" w:author="Stefanie Lane" w:date="2022-05-11T11:20:00Z">
                <w:pPr>
                  <w:jc w:val="center"/>
                </w:pPr>
              </w:pPrChange>
            </w:pPr>
            <w:ins w:id="347" w:author="Stefanie Lane" w:date="2022-05-11T11:20:00Z">
              <w:r w:rsidRPr="0089145E">
                <w:rPr>
                  <w:rFonts w:ascii="Calibri" w:eastAsia="Times New Roman" w:hAnsi="Calibri" w:cs="Calibri"/>
                  <w:b/>
                  <w:bCs/>
                  <w:color w:val="000000"/>
                  <w:rPrChange w:id="348" w:author="Stefanie Lane" w:date="2022-05-11T11:20:00Z">
                    <w:rPr>
                      <w:rFonts w:ascii="Calibri" w:hAnsi="Calibri" w:cs="Calibri"/>
                      <w:b/>
                      <w:bCs/>
                      <w:color w:val="000000"/>
                    </w:rPr>
                  </w:rPrChange>
                </w:rPr>
                <w:t>Assemblage</w:t>
              </w:r>
            </w:ins>
          </w:p>
        </w:tc>
        <w:tc>
          <w:tcPr>
            <w:tcW w:w="960" w:type="dxa"/>
            <w:tcBorders>
              <w:top w:val="single" w:sz="4" w:space="0" w:color="auto"/>
              <w:left w:val="nil"/>
              <w:bottom w:val="single" w:sz="4" w:space="0" w:color="auto"/>
              <w:right w:val="nil"/>
            </w:tcBorders>
            <w:shd w:val="clear" w:color="auto" w:fill="auto"/>
            <w:vAlign w:val="center"/>
            <w:hideMark/>
            <w:tcPrChange w:id="349" w:author="Stefanie Lane" w:date="2022-05-11T11:20:00Z">
              <w:tcPr>
                <w:tcW w:w="960" w:type="dxa"/>
                <w:tcBorders>
                  <w:top w:val="single" w:sz="4" w:space="0" w:color="auto"/>
                  <w:left w:val="nil"/>
                  <w:bottom w:val="single" w:sz="4" w:space="0" w:color="auto"/>
                  <w:right w:val="nil"/>
                </w:tcBorders>
                <w:shd w:val="clear" w:color="auto" w:fill="auto"/>
                <w:vAlign w:val="center"/>
                <w:hideMark/>
              </w:tcPr>
            </w:tcPrChange>
          </w:tcPr>
          <w:p w14:paraId="1D2A6697" w14:textId="77777777" w:rsidR="0089145E" w:rsidRPr="0089145E" w:rsidRDefault="0089145E">
            <w:pPr>
              <w:spacing w:after="0" w:line="240" w:lineRule="auto"/>
              <w:jc w:val="center"/>
              <w:rPr>
                <w:ins w:id="350" w:author="Stefanie Lane" w:date="2022-05-11T11:20:00Z"/>
                <w:rFonts w:ascii="Calibri" w:eastAsia="Times New Roman" w:hAnsi="Calibri" w:cs="Calibri"/>
                <w:b/>
                <w:bCs/>
                <w:color w:val="000000"/>
                <w:rPrChange w:id="351" w:author="Stefanie Lane" w:date="2022-05-11T11:20:00Z">
                  <w:rPr>
                    <w:ins w:id="352" w:author="Stefanie Lane" w:date="2022-05-11T11:20:00Z"/>
                  </w:rPr>
                </w:rPrChange>
              </w:rPr>
              <w:pPrChange w:id="353" w:author="Stefanie Lane" w:date="2022-05-11T11:20:00Z">
                <w:pPr>
                  <w:jc w:val="center"/>
                </w:pPr>
              </w:pPrChange>
            </w:pPr>
            <w:ins w:id="354" w:author="Stefanie Lane" w:date="2022-05-11T11:20:00Z">
              <w:r w:rsidRPr="0089145E">
                <w:rPr>
                  <w:rFonts w:ascii="Calibri" w:eastAsia="Times New Roman" w:hAnsi="Calibri" w:cs="Calibri"/>
                  <w:b/>
                  <w:bCs/>
                  <w:color w:val="000000"/>
                  <w:rPrChange w:id="355" w:author="Stefanie Lane" w:date="2022-05-11T11:20:00Z">
                    <w:rPr/>
                  </w:rPrChange>
                </w:rPr>
                <w:t>No. quadrats</w:t>
              </w:r>
            </w:ins>
          </w:p>
        </w:tc>
        <w:tc>
          <w:tcPr>
            <w:tcW w:w="960" w:type="dxa"/>
            <w:tcBorders>
              <w:top w:val="single" w:sz="4" w:space="0" w:color="auto"/>
              <w:left w:val="nil"/>
              <w:bottom w:val="single" w:sz="4" w:space="0" w:color="auto"/>
              <w:right w:val="nil"/>
            </w:tcBorders>
            <w:shd w:val="clear" w:color="auto" w:fill="auto"/>
            <w:vAlign w:val="center"/>
            <w:hideMark/>
            <w:tcPrChange w:id="356" w:author="Stefanie Lane" w:date="2022-05-11T11:20:00Z">
              <w:tcPr>
                <w:tcW w:w="960" w:type="dxa"/>
                <w:tcBorders>
                  <w:top w:val="single" w:sz="4" w:space="0" w:color="auto"/>
                  <w:left w:val="nil"/>
                  <w:bottom w:val="single" w:sz="4" w:space="0" w:color="auto"/>
                  <w:right w:val="nil"/>
                </w:tcBorders>
                <w:shd w:val="clear" w:color="auto" w:fill="auto"/>
                <w:vAlign w:val="center"/>
                <w:hideMark/>
              </w:tcPr>
            </w:tcPrChange>
          </w:tcPr>
          <w:p w14:paraId="7EAE652D" w14:textId="77777777" w:rsidR="0089145E" w:rsidRPr="0089145E" w:rsidRDefault="0089145E">
            <w:pPr>
              <w:spacing w:after="0" w:line="240" w:lineRule="auto"/>
              <w:jc w:val="center"/>
              <w:rPr>
                <w:ins w:id="357" w:author="Stefanie Lane" w:date="2022-05-11T11:20:00Z"/>
                <w:rFonts w:ascii="Calibri" w:eastAsia="Times New Roman" w:hAnsi="Calibri" w:cs="Calibri"/>
                <w:b/>
                <w:bCs/>
                <w:color w:val="000000"/>
                <w:rPrChange w:id="358" w:author="Stefanie Lane" w:date="2022-05-11T11:20:00Z">
                  <w:rPr>
                    <w:ins w:id="359" w:author="Stefanie Lane" w:date="2022-05-11T11:20:00Z"/>
                  </w:rPr>
                </w:rPrChange>
              </w:rPr>
              <w:pPrChange w:id="360" w:author="Stefanie Lane" w:date="2022-05-11T11:20:00Z">
                <w:pPr>
                  <w:jc w:val="center"/>
                </w:pPr>
              </w:pPrChange>
            </w:pPr>
            <w:ins w:id="361" w:author="Stefanie Lane" w:date="2022-05-11T11:20:00Z">
              <w:r w:rsidRPr="0089145E">
                <w:rPr>
                  <w:rFonts w:ascii="Calibri" w:eastAsia="Times New Roman" w:hAnsi="Calibri" w:cs="Calibri"/>
                  <w:b/>
                  <w:bCs/>
                  <w:color w:val="000000"/>
                  <w:rPrChange w:id="362" w:author="Stefanie Lane" w:date="2022-05-11T11:20:00Z">
                    <w:rPr/>
                  </w:rPrChange>
                </w:rPr>
                <w:t>No. species</w:t>
              </w:r>
            </w:ins>
          </w:p>
        </w:tc>
        <w:tc>
          <w:tcPr>
            <w:tcW w:w="300" w:type="dxa"/>
            <w:tcBorders>
              <w:top w:val="nil"/>
              <w:left w:val="nil"/>
              <w:bottom w:val="nil"/>
              <w:right w:val="nil"/>
            </w:tcBorders>
            <w:shd w:val="clear" w:color="auto" w:fill="auto"/>
            <w:vAlign w:val="center"/>
            <w:hideMark/>
            <w:tcPrChange w:id="363" w:author="Stefanie Lane" w:date="2022-05-11T11:20:00Z">
              <w:tcPr>
                <w:tcW w:w="300" w:type="dxa"/>
                <w:tcBorders>
                  <w:top w:val="nil"/>
                  <w:left w:val="nil"/>
                  <w:bottom w:val="nil"/>
                  <w:right w:val="nil"/>
                </w:tcBorders>
                <w:shd w:val="clear" w:color="auto" w:fill="auto"/>
                <w:vAlign w:val="center"/>
                <w:hideMark/>
              </w:tcPr>
            </w:tcPrChange>
          </w:tcPr>
          <w:p w14:paraId="036C63A4" w14:textId="77777777" w:rsidR="0089145E" w:rsidRPr="0089145E" w:rsidRDefault="0089145E">
            <w:pPr>
              <w:spacing w:after="0" w:line="240" w:lineRule="auto"/>
              <w:jc w:val="center"/>
              <w:rPr>
                <w:ins w:id="364" w:author="Stefanie Lane" w:date="2022-05-11T11:20:00Z"/>
                <w:rFonts w:ascii="Calibri" w:eastAsia="Times New Roman" w:hAnsi="Calibri" w:cs="Calibri"/>
                <w:b/>
                <w:bCs/>
                <w:color w:val="000000"/>
                <w:rPrChange w:id="365" w:author="Stefanie Lane" w:date="2022-05-11T11:20:00Z">
                  <w:rPr>
                    <w:ins w:id="366" w:author="Stefanie Lane" w:date="2022-05-11T11:20:00Z"/>
                  </w:rPr>
                </w:rPrChange>
              </w:rPr>
              <w:pPrChange w:id="367"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vAlign w:val="center"/>
            <w:hideMark/>
            <w:tcPrChange w:id="368" w:author="Stefanie Lane" w:date="2022-05-11T11:20:00Z">
              <w:tcPr>
                <w:tcW w:w="920" w:type="dxa"/>
                <w:tcBorders>
                  <w:top w:val="single" w:sz="4" w:space="0" w:color="auto"/>
                  <w:left w:val="nil"/>
                  <w:bottom w:val="single" w:sz="4" w:space="0" w:color="auto"/>
                  <w:right w:val="nil"/>
                </w:tcBorders>
                <w:shd w:val="clear" w:color="auto" w:fill="auto"/>
                <w:vAlign w:val="center"/>
                <w:hideMark/>
              </w:tcPr>
            </w:tcPrChange>
          </w:tcPr>
          <w:p w14:paraId="70373A74" w14:textId="77777777" w:rsidR="0089145E" w:rsidRPr="0089145E" w:rsidRDefault="0089145E">
            <w:pPr>
              <w:spacing w:after="0" w:line="240" w:lineRule="auto"/>
              <w:jc w:val="center"/>
              <w:rPr>
                <w:ins w:id="369" w:author="Stefanie Lane" w:date="2022-05-11T11:20:00Z"/>
                <w:rFonts w:ascii="Calibri" w:eastAsia="Times New Roman" w:hAnsi="Calibri" w:cs="Calibri"/>
                <w:b/>
                <w:bCs/>
                <w:color w:val="000000"/>
                <w:rPrChange w:id="370" w:author="Stefanie Lane" w:date="2022-05-11T11:20:00Z">
                  <w:rPr>
                    <w:ins w:id="371" w:author="Stefanie Lane" w:date="2022-05-11T11:20:00Z"/>
                  </w:rPr>
                </w:rPrChange>
              </w:rPr>
              <w:pPrChange w:id="372" w:author="Stefanie Lane" w:date="2022-05-11T11:20:00Z">
                <w:pPr>
                  <w:jc w:val="center"/>
                </w:pPr>
              </w:pPrChange>
            </w:pPr>
            <w:ins w:id="373" w:author="Stefanie Lane" w:date="2022-05-11T11:20:00Z">
              <w:r w:rsidRPr="0089145E">
                <w:rPr>
                  <w:rFonts w:ascii="Calibri" w:eastAsia="Times New Roman" w:hAnsi="Calibri" w:cs="Calibri"/>
                  <w:b/>
                  <w:bCs/>
                  <w:color w:val="000000"/>
                  <w:rPrChange w:id="374" w:author="Stefanie Lane" w:date="2022-05-11T11:20:00Z">
                    <w:rPr/>
                  </w:rPrChange>
                </w:rPr>
                <w:t>α diversity</w:t>
              </w:r>
            </w:ins>
          </w:p>
        </w:tc>
        <w:tc>
          <w:tcPr>
            <w:tcW w:w="920" w:type="dxa"/>
            <w:tcBorders>
              <w:top w:val="single" w:sz="4" w:space="0" w:color="auto"/>
              <w:left w:val="nil"/>
              <w:bottom w:val="single" w:sz="4" w:space="0" w:color="auto"/>
              <w:right w:val="nil"/>
            </w:tcBorders>
            <w:shd w:val="clear" w:color="auto" w:fill="auto"/>
            <w:vAlign w:val="center"/>
            <w:hideMark/>
            <w:tcPrChange w:id="375" w:author="Stefanie Lane" w:date="2022-05-11T11:20:00Z">
              <w:tcPr>
                <w:tcW w:w="920" w:type="dxa"/>
                <w:tcBorders>
                  <w:top w:val="single" w:sz="4" w:space="0" w:color="auto"/>
                  <w:left w:val="nil"/>
                  <w:bottom w:val="single" w:sz="4" w:space="0" w:color="auto"/>
                  <w:right w:val="nil"/>
                </w:tcBorders>
                <w:shd w:val="clear" w:color="auto" w:fill="auto"/>
                <w:vAlign w:val="center"/>
                <w:hideMark/>
              </w:tcPr>
            </w:tcPrChange>
          </w:tcPr>
          <w:p w14:paraId="11CA76F8" w14:textId="77777777" w:rsidR="0089145E" w:rsidRPr="0089145E" w:rsidRDefault="0089145E">
            <w:pPr>
              <w:spacing w:after="0" w:line="240" w:lineRule="auto"/>
              <w:jc w:val="center"/>
              <w:rPr>
                <w:ins w:id="376" w:author="Stefanie Lane" w:date="2022-05-11T11:20:00Z"/>
                <w:rFonts w:ascii="Calibri" w:eastAsia="Times New Roman" w:hAnsi="Calibri" w:cs="Calibri"/>
                <w:b/>
                <w:bCs/>
                <w:color w:val="000000"/>
                <w:rPrChange w:id="377" w:author="Stefanie Lane" w:date="2022-05-11T11:20:00Z">
                  <w:rPr>
                    <w:ins w:id="378" w:author="Stefanie Lane" w:date="2022-05-11T11:20:00Z"/>
                  </w:rPr>
                </w:rPrChange>
              </w:rPr>
              <w:pPrChange w:id="379" w:author="Stefanie Lane" w:date="2022-05-11T11:20:00Z">
                <w:pPr>
                  <w:jc w:val="center"/>
                </w:pPr>
              </w:pPrChange>
            </w:pPr>
            <w:ins w:id="380" w:author="Stefanie Lane" w:date="2022-05-11T11:20:00Z">
              <w:r w:rsidRPr="0089145E">
                <w:rPr>
                  <w:rFonts w:ascii="Calibri" w:eastAsia="Times New Roman" w:hAnsi="Calibri" w:cs="Calibri"/>
                  <w:b/>
                  <w:bCs/>
                  <w:color w:val="000000"/>
                  <w:rPrChange w:id="381" w:author="Stefanie Lane" w:date="2022-05-11T11:20:00Z">
                    <w:rPr/>
                  </w:rPrChange>
                </w:rPr>
                <w:t xml:space="preserve">α diversity </w:t>
              </w:r>
              <w:proofErr w:type="spellStart"/>
              <w:r w:rsidRPr="0089145E">
                <w:rPr>
                  <w:rFonts w:ascii="Calibri" w:eastAsia="Times New Roman" w:hAnsi="Calibri" w:cs="Calibri"/>
                  <w:b/>
                  <w:bCs/>
                  <w:color w:val="000000"/>
                  <w:rPrChange w:id="382" w:author="Stefanie Lane" w:date="2022-05-11T11:20:00Z">
                    <w:rPr/>
                  </w:rPrChange>
                </w:rPr>
                <w:t>sd</w:t>
              </w:r>
              <w:proofErr w:type="spellEnd"/>
            </w:ins>
          </w:p>
        </w:tc>
        <w:tc>
          <w:tcPr>
            <w:tcW w:w="900" w:type="dxa"/>
            <w:tcBorders>
              <w:top w:val="single" w:sz="4" w:space="0" w:color="auto"/>
              <w:left w:val="nil"/>
              <w:bottom w:val="single" w:sz="4" w:space="0" w:color="auto"/>
              <w:right w:val="nil"/>
            </w:tcBorders>
            <w:shd w:val="clear" w:color="auto" w:fill="auto"/>
            <w:vAlign w:val="center"/>
            <w:hideMark/>
            <w:tcPrChange w:id="383" w:author="Stefanie Lane" w:date="2022-05-11T11:20:00Z">
              <w:tcPr>
                <w:tcW w:w="900" w:type="dxa"/>
                <w:tcBorders>
                  <w:top w:val="single" w:sz="4" w:space="0" w:color="auto"/>
                  <w:left w:val="nil"/>
                  <w:bottom w:val="single" w:sz="4" w:space="0" w:color="auto"/>
                  <w:right w:val="nil"/>
                </w:tcBorders>
                <w:shd w:val="clear" w:color="auto" w:fill="auto"/>
                <w:vAlign w:val="center"/>
                <w:hideMark/>
              </w:tcPr>
            </w:tcPrChange>
          </w:tcPr>
          <w:p w14:paraId="1F42C144" w14:textId="77777777" w:rsidR="0089145E" w:rsidRPr="0089145E" w:rsidRDefault="0089145E">
            <w:pPr>
              <w:spacing w:after="0" w:line="240" w:lineRule="auto"/>
              <w:jc w:val="center"/>
              <w:rPr>
                <w:ins w:id="384" w:author="Stefanie Lane" w:date="2022-05-11T11:20:00Z"/>
                <w:rFonts w:ascii="Calibri" w:eastAsia="Times New Roman" w:hAnsi="Calibri" w:cs="Calibri"/>
                <w:b/>
                <w:bCs/>
                <w:color w:val="000000"/>
                <w:rPrChange w:id="385" w:author="Stefanie Lane" w:date="2022-05-11T11:20:00Z">
                  <w:rPr>
                    <w:ins w:id="386" w:author="Stefanie Lane" w:date="2022-05-11T11:20:00Z"/>
                  </w:rPr>
                </w:rPrChange>
              </w:rPr>
              <w:pPrChange w:id="387" w:author="Stefanie Lane" w:date="2022-05-11T11:20:00Z">
                <w:pPr>
                  <w:jc w:val="center"/>
                </w:pPr>
              </w:pPrChange>
            </w:pPr>
            <w:ins w:id="388" w:author="Stefanie Lane" w:date="2022-05-11T11:20:00Z">
              <w:r w:rsidRPr="0089145E">
                <w:rPr>
                  <w:rFonts w:ascii="Calibri" w:eastAsia="Times New Roman" w:hAnsi="Calibri" w:cs="Calibri"/>
                  <w:b/>
                  <w:bCs/>
                  <w:color w:val="000000"/>
                  <w:rPrChange w:id="389" w:author="Stefanie Lane" w:date="2022-05-11T11:20:00Z">
                    <w:rPr/>
                  </w:rPrChange>
                </w:rPr>
                <w:t>β diversity</w:t>
              </w:r>
            </w:ins>
          </w:p>
        </w:tc>
      </w:tr>
      <w:tr w:rsidR="0089145E" w:rsidRPr="0089145E" w14:paraId="6DB53E1E" w14:textId="77777777" w:rsidTr="0089145E">
        <w:trPr>
          <w:trHeight w:val="290"/>
          <w:jc w:val="center"/>
          <w:ins w:id="390" w:author="Stefanie Lane" w:date="2022-05-11T11:20:00Z"/>
          <w:trPrChange w:id="391" w:author="Stefanie Lane" w:date="2022-05-11T11:20:00Z">
            <w:trPr>
              <w:trHeight w:val="290"/>
            </w:trPr>
          </w:trPrChange>
        </w:trPr>
        <w:tc>
          <w:tcPr>
            <w:tcW w:w="1180" w:type="dxa"/>
            <w:tcBorders>
              <w:top w:val="nil"/>
              <w:left w:val="nil"/>
              <w:bottom w:val="nil"/>
              <w:right w:val="nil"/>
            </w:tcBorders>
            <w:shd w:val="clear" w:color="auto" w:fill="auto"/>
            <w:vAlign w:val="bottom"/>
            <w:hideMark/>
            <w:tcPrChange w:id="392" w:author="Stefanie Lane" w:date="2022-05-11T11:20:00Z">
              <w:tcPr>
                <w:tcW w:w="1180" w:type="dxa"/>
                <w:tcBorders>
                  <w:top w:val="nil"/>
                  <w:left w:val="nil"/>
                  <w:bottom w:val="nil"/>
                  <w:right w:val="nil"/>
                </w:tcBorders>
                <w:shd w:val="clear" w:color="auto" w:fill="auto"/>
                <w:vAlign w:val="bottom"/>
                <w:hideMark/>
              </w:tcPr>
            </w:tcPrChange>
          </w:tcPr>
          <w:p w14:paraId="2E8A0C33" w14:textId="77777777" w:rsidR="0089145E" w:rsidRPr="0089145E" w:rsidRDefault="0089145E">
            <w:pPr>
              <w:spacing w:after="0" w:line="240" w:lineRule="auto"/>
              <w:rPr>
                <w:ins w:id="393" w:author="Stefanie Lane" w:date="2022-05-11T11:20:00Z"/>
                <w:rFonts w:ascii="Calibri" w:eastAsia="Times New Roman" w:hAnsi="Calibri" w:cs="Calibri"/>
                <w:b/>
                <w:bCs/>
                <w:color w:val="000000"/>
                <w:rPrChange w:id="394" w:author="Stefanie Lane" w:date="2022-05-11T11:20:00Z">
                  <w:rPr>
                    <w:ins w:id="395" w:author="Stefanie Lane" w:date="2022-05-11T11:20:00Z"/>
                  </w:rPr>
                </w:rPrChange>
              </w:rPr>
              <w:pPrChange w:id="396" w:author="Stefanie Lane" w:date="2022-05-11T11:20:00Z">
                <w:pPr/>
              </w:pPrChange>
            </w:pPr>
            <w:ins w:id="397" w:author="Stefanie Lane" w:date="2022-05-11T11:20:00Z">
              <w:r w:rsidRPr="0089145E">
                <w:rPr>
                  <w:rFonts w:ascii="Calibri" w:eastAsia="Times New Roman" w:hAnsi="Calibri" w:cs="Calibri"/>
                  <w:b/>
                  <w:bCs/>
                  <w:color w:val="000000"/>
                  <w:rPrChange w:id="398" w:author="Stefanie Lane" w:date="2022-05-11T11:20:00Z">
                    <w:rPr/>
                  </w:rPrChange>
                </w:rPr>
                <w:t>Sedge</w:t>
              </w:r>
            </w:ins>
          </w:p>
        </w:tc>
        <w:tc>
          <w:tcPr>
            <w:tcW w:w="960" w:type="dxa"/>
            <w:tcBorders>
              <w:top w:val="nil"/>
              <w:left w:val="nil"/>
              <w:bottom w:val="nil"/>
              <w:right w:val="nil"/>
            </w:tcBorders>
            <w:shd w:val="clear" w:color="auto" w:fill="auto"/>
            <w:noWrap/>
            <w:vAlign w:val="bottom"/>
            <w:hideMark/>
            <w:tcPrChange w:id="399" w:author="Stefanie Lane" w:date="2022-05-11T11:20:00Z">
              <w:tcPr>
                <w:tcW w:w="960" w:type="dxa"/>
                <w:tcBorders>
                  <w:top w:val="nil"/>
                  <w:left w:val="nil"/>
                  <w:bottom w:val="nil"/>
                  <w:right w:val="nil"/>
                </w:tcBorders>
                <w:shd w:val="clear" w:color="auto" w:fill="auto"/>
                <w:noWrap/>
                <w:vAlign w:val="bottom"/>
                <w:hideMark/>
              </w:tcPr>
            </w:tcPrChange>
          </w:tcPr>
          <w:p w14:paraId="0102C4DE" w14:textId="77777777" w:rsidR="0089145E" w:rsidRPr="0089145E" w:rsidRDefault="0089145E">
            <w:pPr>
              <w:spacing w:after="0" w:line="240" w:lineRule="auto"/>
              <w:rPr>
                <w:ins w:id="400" w:author="Stefanie Lane" w:date="2022-05-11T11:20:00Z"/>
                <w:rFonts w:ascii="Calibri" w:eastAsia="Times New Roman" w:hAnsi="Calibri" w:cs="Calibri"/>
                <w:b/>
                <w:bCs/>
                <w:color w:val="000000"/>
                <w:rPrChange w:id="401" w:author="Stefanie Lane" w:date="2022-05-11T11:20:00Z">
                  <w:rPr>
                    <w:ins w:id="402" w:author="Stefanie Lane" w:date="2022-05-11T11:20:00Z"/>
                  </w:rPr>
                </w:rPrChange>
              </w:rPr>
              <w:pPrChange w:id="403" w:author="Stefanie Lane" w:date="2022-05-11T11:20:00Z">
                <w:pPr/>
              </w:pPrChange>
            </w:pPr>
          </w:p>
        </w:tc>
        <w:tc>
          <w:tcPr>
            <w:tcW w:w="960" w:type="dxa"/>
            <w:tcBorders>
              <w:top w:val="nil"/>
              <w:left w:val="nil"/>
              <w:bottom w:val="nil"/>
              <w:right w:val="nil"/>
            </w:tcBorders>
            <w:shd w:val="clear" w:color="auto" w:fill="auto"/>
            <w:noWrap/>
            <w:vAlign w:val="bottom"/>
            <w:hideMark/>
            <w:tcPrChange w:id="404" w:author="Stefanie Lane" w:date="2022-05-11T11:20:00Z">
              <w:tcPr>
                <w:tcW w:w="960" w:type="dxa"/>
                <w:tcBorders>
                  <w:top w:val="nil"/>
                  <w:left w:val="nil"/>
                  <w:bottom w:val="nil"/>
                  <w:right w:val="nil"/>
                </w:tcBorders>
                <w:shd w:val="clear" w:color="auto" w:fill="auto"/>
                <w:noWrap/>
                <w:vAlign w:val="bottom"/>
                <w:hideMark/>
              </w:tcPr>
            </w:tcPrChange>
          </w:tcPr>
          <w:p w14:paraId="62471EEF" w14:textId="77777777" w:rsidR="0089145E" w:rsidRPr="0089145E" w:rsidRDefault="0089145E">
            <w:pPr>
              <w:spacing w:after="0" w:line="240" w:lineRule="auto"/>
              <w:rPr>
                <w:ins w:id="405" w:author="Stefanie Lane" w:date="2022-05-11T11:20:00Z"/>
                <w:rFonts w:ascii="Times New Roman" w:eastAsia="Times New Roman" w:hAnsi="Times New Roman" w:cs="Times New Roman"/>
                <w:sz w:val="20"/>
                <w:szCs w:val="20"/>
                <w:rPrChange w:id="406" w:author="Stefanie Lane" w:date="2022-05-11T11:20:00Z">
                  <w:rPr>
                    <w:ins w:id="407" w:author="Stefanie Lane" w:date="2022-05-11T11:20:00Z"/>
                  </w:rPr>
                </w:rPrChange>
              </w:rPr>
              <w:pPrChange w:id="408" w:author="Stefanie Lane" w:date="2022-05-11T11:20:00Z">
                <w:pPr/>
              </w:pPrChange>
            </w:pPr>
          </w:p>
        </w:tc>
        <w:tc>
          <w:tcPr>
            <w:tcW w:w="300" w:type="dxa"/>
            <w:tcBorders>
              <w:top w:val="nil"/>
              <w:left w:val="nil"/>
              <w:bottom w:val="nil"/>
              <w:right w:val="nil"/>
            </w:tcBorders>
            <w:shd w:val="clear" w:color="auto" w:fill="auto"/>
            <w:noWrap/>
            <w:vAlign w:val="bottom"/>
            <w:hideMark/>
            <w:tcPrChange w:id="409" w:author="Stefanie Lane" w:date="2022-05-11T11:20:00Z">
              <w:tcPr>
                <w:tcW w:w="300" w:type="dxa"/>
                <w:tcBorders>
                  <w:top w:val="nil"/>
                  <w:left w:val="nil"/>
                  <w:bottom w:val="nil"/>
                  <w:right w:val="nil"/>
                </w:tcBorders>
                <w:shd w:val="clear" w:color="auto" w:fill="auto"/>
                <w:noWrap/>
                <w:vAlign w:val="bottom"/>
                <w:hideMark/>
              </w:tcPr>
            </w:tcPrChange>
          </w:tcPr>
          <w:p w14:paraId="5D7AB00F" w14:textId="77777777" w:rsidR="0089145E" w:rsidRPr="0089145E" w:rsidRDefault="0089145E">
            <w:pPr>
              <w:spacing w:after="0" w:line="240" w:lineRule="auto"/>
              <w:rPr>
                <w:ins w:id="410" w:author="Stefanie Lane" w:date="2022-05-11T11:20:00Z"/>
                <w:rFonts w:ascii="Times New Roman" w:eastAsia="Times New Roman" w:hAnsi="Times New Roman" w:cs="Times New Roman"/>
                <w:sz w:val="20"/>
                <w:szCs w:val="20"/>
                <w:rPrChange w:id="411" w:author="Stefanie Lane" w:date="2022-05-11T11:20:00Z">
                  <w:rPr>
                    <w:ins w:id="412" w:author="Stefanie Lane" w:date="2022-05-11T11:20:00Z"/>
                  </w:rPr>
                </w:rPrChange>
              </w:rPr>
              <w:pPrChange w:id="413" w:author="Stefanie Lane" w:date="2022-05-11T11:20:00Z">
                <w:pPr/>
              </w:pPrChange>
            </w:pPr>
          </w:p>
        </w:tc>
        <w:tc>
          <w:tcPr>
            <w:tcW w:w="920" w:type="dxa"/>
            <w:tcBorders>
              <w:top w:val="nil"/>
              <w:left w:val="nil"/>
              <w:bottom w:val="nil"/>
              <w:right w:val="nil"/>
            </w:tcBorders>
            <w:shd w:val="clear" w:color="auto" w:fill="auto"/>
            <w:noWrap/>
            <w:vAlign w:val="bottom"/>
            <w:hideMark/>
            <w:tcPrChange w:id="414" w:author="Stefanie Lane" w:date="2022-05-11T11:20:00Z">
              <w:tcPr>
                <w:tcW w:w="920" w:type="dxa"/>
                <w:tcBorders>
                  <w:top w:val="nil"/>
                  <w:left w:val="nil"/>
                  <w:bottom w:val="nil"/>
                  <w:right w:val="nil"/>
                </w:tcBorders>
                <w:shd w:val="clear" w:color="auto" w:fill="auto"/>
                <w:noWrap/>
                <w:vAlign w:val="bottom"/>
                <w:hideMark/>
              </w:tcPr>
            </w:tcPrChange>
          </w:tcPr>
          <w:p w14:paraId="46C110B5" w14:textId="77777777" w:rsidR="0089145E" w:rsidRPr="0089145E" w:rsidRDefault="0089145E">
            <w:pPr>
              <w:spacing w:after="0" w:line="240" w:lineRule="auto"/>
              <w:rPr>
                <w:ins w:id="415" w:author="Stefanie Lane" w:date="2022-05-11T11:20:00Z"/>
                <w:rFonts w:ascii="Times New Roman" w:eastAsia="Times New Roman" w:hAnsi="Times New Roman" w:cs="Times New Roman"/>
                <w:sz w:val="20"/>
                <w:szCs w:val="20"/>
                <w:rPrChange w:id="416" w:author="Stefanie Lane" w:date="2022-05-11T11:20:00Z">
                  <w:rPr>
                    <w:ins w:id="417" w:author="Stefanie Lane" w:date="2022-05-11T11:20:00Z"/>
                  </w:rPr>
                </w:rPrChange>
              </w:rPr>
              <w:pPrChange w:id="418" w:author="Stefanie Lane" w:date="2022-05-11T11:20:00Z">
                <w:pPr/>
              </w:pPrChange>
            </w:pPr>
          </w:p>
        </w:tc>
        <w:tc>
          <w:tcPr>
            <w:tcW w:w="920" w:type="dxa"/>
            <w:tcBorders>
              <w:top w:val="nil"/>
              <w:left w:val="nil"/>
              <w:bottom w:val="nil"/>
              <w:right w:val="nil"/>
            </w:tcBorders>
            <w:shd w:val="clear" w:color="auto" w:fill="auto"/>
            <w:noWrap/>
            <w:vAlign w:val="bottom"/>
            <w:hideMark/>
            <w:tcPrChange w:id="419" w:author="Stefanie Lane" w:date="2022-05-11T11:20:00Z">
              <w:tcPr>
                <w:tcW w:w="920" w:type="dxa"/>
                <w:tcBorders>
                  <w:top w:val="nil"/>
                  <w:left w:val="nil"/>
                  <w:bottom w:val="nil"/>
                  <w:right w:val="nil"/>
                </w:tcBorders>
                <w:shd w:val="clear" w:color="auto" w:fill="auto"/>
                <w:noWrap/>
                <w:vAlign w:val="bottom"/>
                <w:hideMark/>
              </w:tcPr>
            </w:tcPrChange>
          </w:tcPr>
          <w:p w14:paraId="77AAC0C0" w14:textId="77777777" w:rsidR="0089145E" w:rsidRPr="0089145E" w:rsidRDefault="0089145E">
            <w:pPr>
              <w:spacing w:after="0" w:line="240" w:lineRule="auto"/>
              <w:rPr>
                <w:ins w:id="420" w:author="Stefanie Lane" w:date="2022-05-11T11:20:00Z"/>
                <w:rFonts w:ascii="Times New Roman" w:eastAsia="Times New Roman" w:hAnsi="Times New Roman" w:cs="Times New Roman"/>
                <w:sz w:val="20"/>
                <w:szCs w:val="20"/>
                <w:rPrChange w:id="421" w:author="Stefanie Lane" w:date="2022-05-11T11:20:00Z">
                  <w:rPr>
                    <w:ins w:id="422" w:author="Stefanie Lane" w:date="2022-05-11T11:20:00Z"/>
                  </w:rPr>
                </w:rPrChange>
              </w:rPr>
              <w:pPrChange w:id="423" w:author="Stefanie Lane" w:date="2022-05-11T11:20:00Z">
                <w:pPr/>
              </w:pPrChange>
            </w:pPr>
          </w:p>
        </w:tc>
        <w:tc>
          <w:tcPr>
            <w:tcW w:w="900" w:type="dxa"/>
            <w:tcBorders>
              <w:top w:val="nil"/>
              <w:left w:val="nil"/>
              <w:bottom w:val="nil"/>
              <w:right w:val="nil"/>
            </w:tcBorders>
            <w:shd w:val="clear" w:color="auto" w:fill="auto"/>
            <w:noWrap/>
            <w:vAlign w:val="bottom"/>
            <w:hideMark/>
            <w:tcPrChange w:id="424" w:author="Stefanie Lane" w:date="2022-05-11T11:20:00Z">
              <w:tcPr>
                <w:tcW w:w="900" w:type="dxa"/>
                <w:tcBorders>
                  <w:top w:val="nil"/>
                  <w:left w:val="nil"/>
                  <w:bottom w:val="nil"/>
                  <w:right w:val="nil"/>
                </w:tcBorders>
                <w:shd w:val="clear" w:color="auto" w:fill="auto"/>
                <w:noWrap/>
                <w:vAlign w:val="bottom"/>
                <w:hideMark/>
              </w:tcPr>
            </w:tcPrChange>
          </w:tcPr>
          <w:p w14:paraId="6CB16D26" w14:textId="77777777" w:rsidR="0089145E" w:rsidRPr="0089145E" w:rsidRDefault="0089145E">
            <w:pPr>
              <w:spacing w:after="0" w:line="240" w:lineRule="auto"/>
              <w:rPr>
                <w:ins w:id="425" w:author="Stefanie Lane" w:date="2022-05-11T11:20:00Z"/>
                <w:rFonts w:ascii="Times New Roman" w:eastAsia="Times New Roman" w:hAnsi="Times New Roman" w:cs="Times New Roman"/>
                <w:sz w:val="20"/>
                <w:szCs w:val="20"/>
                <w:rPrChange w:id="426" w:author="Stefanie Lane" w:date="2022-05-11T11:20:00Z">
                  <w:rPr>
                    <w:ins w:id="427" w:author="Stefanie Lane" w:date="2022-05-11T11:20:00Z"/>
                  </w:rPr>
                </w:rPrChange>
              </w:rPr>
              <w:pPrChange w:id="428" w:author="Stefanie Lane" w:date="2022-05-11T11:20:00Z">
                <w:pPr/>
              </w:pPrChange>
            </w:pPr>
          </w:p>
        </w:tc>
      </w:tr>
      <w:tr w:rsidR="0089145E" w:rsidRPr="0089145E" w14:paraId="1DC78868" w14:textId="77777777" w:rsidTr="0089145E">
        <w:trPr>
          <w:trHeight w:val="290"/>
          <w:jc w:val="center"/>
          <w:ins w:id="429" w:author="Stefanie Lane" w:date="2022-05-11T11:20:00Z"/>
          <w:trPrChange w:id="430"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431"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5D1CF3B7" w14:textId="77777777" w:rsidR="0089145E" w:rsidRPr="0089145E" w:rsidRDefault="0089145E">
            <w:pPr>
              <w:spacing w:after="0" w:line="240" w:lineRule="auto"/>
              <w:jc w:val="right"/>
              <w:rPr>
                <w:ins w:id="432" w:author="Stefanie Lane" w:date="2022-05-11T11:20:00Z"/>
                <w:rFonts w:ascii="Calibri" w:eastAsia="Times New Roman" w:hAnsi="Calibri" w:cs="Calibri"/>
                <w:color w:val="000000"/>
                <w:rPrChange w:id="433" w:author="Stefanie Lane" w:date="2022-05-11T11:20:00Z">
                  <w:rPr>
                    <w:ins w:id="434" w:author="Stefanie Lane" w:date="2022-05-11T11:20:00Z"/>
                  </w:rPr>
                </w:rPrChange>
              </w:rPr>
              <w:pPrChange w:id="435" w:author="Stefanie Lane" w:date="2022-05-11T11:20:00Z">
                <w:pPr>
                  <w:jc w:val="right"/>
                </w:pPr>
              </w:pPrChange>
            </w:pPr>
            <w:ins w:id="436" w:author="Stefanie Lane" w:date="2022-05-11T11:20:00Z">
              <w:r w:rsidRPr="0089145E">
                <w:rPr>
                  <w:rFonts w:ascii="Calibri" w:eastAsia="Times New Roman" w:hAnsi="Calibri" w:cs="Calibri"/>
                  <w:color w:val="000000"/>
                  <w:rPrChange w:id="437" w:author="Stefanie Lane" w:date="2022-05-11T11:2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438"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3ABEA632" w14:textId="77777777" w:rsidR="0089145E" w:rsidRPr="0089145E" w:rsidRDefault="0089145E">
            <w:pPr>
              <w:spacing w:after="0" w:line="240" w:lineRule="auto"/>
              <w:jc w:val="center"/>
              <w:rPr>
                <w:ins w:id="439" w:author="Stefanie Lane" w:date="2022-05-11T11:20:00Z"/>
                <w:rFonts w:ascii="Calibri" w:eastAsia="Times New Roman" w:hAnsi="Calibri" w:cs="Calibri"/>
                <w:color w:val="000000"/>
                <w:rPrChange w:id="440" w:author="Stefanie Lane" w:date="2022-05-11T11:20:00Z">
                  <w:rPr>
                    <w:ins w:id="441" w:author="Stefanie Lane" w:date="2022-05-11T11:20:00Z"/>
                  </w:rPr>
                </w:rPrChange>
              </w:rPr>
              <w:pPrChange w:id="442" w:author="Stefanie Lane" w:date="2022-05-11T11:20:00Z">
                <w:pPr>
                  <w:jc w:val="center"/>
                </w:pPr>
              </w:pPrChange>
            </w:pPr>
            <w:ins w:id="443" w:author="Stefanie Lane" w:date="2022-05-11T11:20:00Z">
              <w:r w:rsidRPr="0089145E">
                <w:rPr>
                  <w:rFonts w:ascii="Calibri" w:eastAsia="Times New Roman" w:hAnsi="Calibri" w:cs="Calibri"/>
                  <w:color w:val="000000"/>
                  <w:rPrChange w:id="444" w:author="Stefanie Lane" w:date="2022-05-11T11:20:00Z">
                    <w:rPr/>
                  </w:rPrChange>
                </w:rPr>
                <w:t>34</w:t>
              </w:r>
            </w:ins>
          </w:p>
        </w:tc>
        <w:tc>
          <w:tcPr>
            <w:tcW w:w="960" w:type="dxa"/>
            <w:tcBorders>
              <w:top w:val="single" w:sz="4" w:space="0" w:color="auto"/>
              <w:left w:val="nil"/>
              <w:bottom w:val="single" w:sz="4" w:space="0" w:color="auto"/>
              <w:right w:val="nil"/>
            </w:tcBorders>
            <w:shd w:val="clear" w:color="auto" w:fill="auto"/>
            <w:noWrap/>
            <w:vAlign w:val="bottom"/>
            <w:hideMark/>
            <w:tcPrChange w:id="445"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3EFAA986" w14:textId="77777777" w:rsidR="0089145E" w:rsidRPr="0089145E" w:rsidRDefault="0089145E">
            <w:pPr>
              <w:spacing w:after="0" w:line="240" w:lineRule="auto"/>
              <w:jc w:val="center"/>
              <w:rPr>
                <w:ins w:id="446" w:author="Stefanie Lane" w:date="2022-05-11T11:20:00Z"/>
                <w:rFonts w:ascii="Calibri" w:eastAsia="Times New Roman" w:hAnsi="Calibri" w:cs="Calibri"/>
                <w:color w:val="000000"/>
                <w:rPrChange w:id="447" w:author="Stefanie Lane" w:date="2022-05-11T11:20:00Z">
                  <w:rPr>
                    <w:ins w:id="448" w:author="Stefanie Lane" w:date="2022-05-11T11:20:00Z"/>
                  </w:rPr>
                </w:rPrChange>
              </w:rPr>
              <w:pPrChange w:id="449" w:author="Stefanie Lane" w:date="2022-05-11T11:20:00Z">
                <w:pPr>
                  <w:jc w:val="center"/>
                </w:pPr>
              </w:pPrChange>
            </w:pPr>
            <w:ins w:id="450" w:author="Stefanie Lane" w:date="2022-05-11T11:20:00Z">
              <w:r w:rsidRPr="0089145E">
                <w:rPr>
                  <w:rFonts w:ascii="Calibri" w:eastAsia="Times New Roman" w:hAnsi="Calibri" w:cs="Calibri"/>
                  <w:color w:val="000000"/>
                  <w:rPrChange w:id="451" w:author="Stefanie Lane" w:date="2022-05-11T11:20:00Z">
                    <w:rPr/>
                  </w:rPrChange>
                </w:rPr>
                <w:t>36</w:t>
              </w:r>
            </w:ins>
          </w:p>
        </w:tc>
        <w:tc>
          <w:tcPr>
            <w:tcW w:w="300" w:type="dxa"/>
            <w:tcBorders>
              <w:top w:val="nil"/>
              <w:left w:val="nil"/>
              <w:bottom w:val="nil"/>
              <w:right w:val="nil"/>
            </w:tcBorders>
            <w:shd w:val="clear" w:color="auto" w:fill="auto"/>
            <w:noWrap/>
            <w:vAlign w:val="bottom"/>
            <w:hideMark/>
            <w:tcPrChange w:id="452" w:author="Stefanie Lane" w:date="2022-05-11T11:20:00Z">
              <w:tcPr>
                <w:tcW w:w="300" w:type="dxa"/>
                <w:tcBorders>
                  <w:top w:val="nil"/>
                  <w:left w:val="nil"/>
                  <w:bottom w:val="nil"/>
                  <w:right w:val="nil"/>
                </w:tcBorders>
                <w:shd w:val="clear" w:color="auto" w:fill="auto"/>
                <w:noWrap/>
                <w:vAlign w:val="bottom"/>
                <w:hideMark/>
              </w:tcPr>
            </w:tcPrChange>
          </w:tcPr>
          <w:p w14:paraId="31465FF5" w14:textId="77777777" w:rsidR="0089145E" w:rsidRPr="0089145E" w:rsidRDefault="0089145E">
            <w:pPr>
              <w:spacing w:after="0" w:line="240" w:lineRule="auto"/>
              <w:jc w:val="center"/>
              <w:rPr>
                <w:ins w:id="453" w:author="Stefanie Lane" w:date="2022-05-11T11:20:00Z"/>
                <w:rFonts w:ascii="Calibri" w:eastAsia="Times New Roman" w:hAnsi="Calibri" w:cs="Calibri"/>
                <w:color w:val="000000"/>
                <w:rPrChange w:id="454" w:author="Stefanie Lane" w:date="2022-05-11T11:20:00Z">
                  <w:rPr>
                    <w:ins w:id="455" w:author="Stefanie Lane" w:date="2022-05-11T11:20:00Z"/>
                  </w:rPr>
                </w:rPrChange>
              </w:rPr>
              <w:pPrChange w:id="456"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noWrap/>
            <w:vAlign w:val="bottom"/>
            <w:hideMark/>
            <w:tcPrChange w:id="457"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73DC1184" w14:textId="77777777" w:rsidR="0089145E" w:rsidRPr="0089145E" w:rsidRDefault="0089145E">
            <w:pPr>
              <w:spacing w:after="0" w:line="240" w:lineRule="auto"/>
              <w:jc w:val="center"/>
              <w:rPr>
                <w:ins w:id="458" w:author="Stefanie Lane" w:date="2022-05-11T11:20:00Z"/>
                <w:rFonts w:ascii="Calibri" w:eastAsia="Times New Roman" w:hAnsi="Calibri" w:cs="Calibri"/>
                <w:color w:val="000000"/>
                <w:rPrChange w:id="459" w:author="Stefanie Lane" w:date="2022-05-11T11:20:00Z">
                  <w:rPr>
                    <w:ins w:id="460" w:author="Stefanie Lane" w:date="2022-05-11T11:20:00Z"/>
                  </w:rPr>
                </w:rPrChange>
              </w:rPr>
              <w:pPrChange w:id="461" w:author="Stefanie Lane" w:date="2022-05-11T11:20:00Z">
                <w:pPr>
                  <w:jc w:val="center"/>
                </w:pPr>
              </w:pPrChange>
            </w:pPr>
            <w:ins w:id="462" w:author="Stefanie Lane" w:date="2022-05-11T11:20:00Z">
              <w:r w:rsidRPr="0089145E">
                <w:rPr>
                  <w:rFonts w:ascii="Calibri" w:eastAsia="Times New Roman" w:hAnsi="Calibri" w:cs="Calibri"/>
                  <w:color w:val="000000"/>
                  <w:rPrChange w:id="463" w:author="Stefanie Lane" w:date="2022-05-11T11:20:00Z">
                    <w:rPr/>
                  </w:rPrChange>
                </w:rPr>
                <w:t>8.74</w:t>
              </w:r>
            </w:ins>
          </w:p>
        </w:tc>
        <w:tc>
          <w:tcPr>
            <w:tcW w:w="920" w:type="dxa"/>
            <w:tcBorders>
              <w:top w:val="single" w:sz="4" w:space="0" w:color="auto"/>
              <w:left w:val="nil"/>
              <w:bottom w:val="single" w:sz="4" w:space="0" w:color="auto"/>
              <w:right w:val="nil"/>
            </w:tcBorders>
            <w:shd w:val="clear" w:color="auto" w:fill="auto"/>
            <w:noWrap/>
            <w:vAlign w:val="bottom"/>
            <w:hideMark/>
            <w:tcPrChange w:id="464"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5C98FB26" w14:textId="77777777" w:rsidR="0089145E" w:rsidRPr="0089145E" w:rsidRDefault="0089145E">
            <w:pPr>
              <w:spacing w:after="0" w:line="240" w:lineRule="auto"/>
              <w:jc w:val="center"/>
              <w:rPr>
                <w:ins w:id="465" w:author="Stefanie Lane" w:date="2022-05-11T11:20:00Z"/>
                <w:rFonts w:ascii="Calibri" w:eastAsia="Times New Roman" w:hAnsi="Calibri" w:cs="Calibri"/>
                <w:color w:val="000000"/>
                <w:rPrChange w:id="466" w:author="Stefanie Lane" w:date="2022-05-11T11:20:00Z">
                  <w:rPr>
                    <w:ins w:id="467" w:author="Stefanie Lane" w:date="2022-05-11T11:20:00Z"/>
                  </w:rPr>
                </w:rPrChange>
              </w:rPr>
              <w:pPrChange w:id="468" w:author="Stefanie Lane" w:date="2022-05-11T11:20:00Z">
                <w:pPr>
                  <w:jc w:val="center"/>
                </w:pPr>
              </w:pPrChange>
            </w:pPr>
            <w:ins w:id="469" w:author="Stefanie Lane" w:date="2022-05-11T11:20:00Z">
              <w:r w:rsidRPr="0089145E">
                <w:rPr>
                  <w:rFonts w:ascii="Calibri" w:eastAsia="Times New Roman" w:hAnsi="Calibri" w:cs="Calibri"/>
                  <w:color w:val="000000"/>
                  <w:rPrChange w:id="470" w:author="Stefanie Lane" w:date="2022-05-11T11:20:00Z">
                    <w:rPr/>
                  </w:rPrChange>
                </w:rPr>
                <w:t>2.45</w:t>
              </w:r>
            </w:ins>
          </w:p>
        </w:tc>
        <w:tc>
          <w:tcPr>
            <w:tcW w:w="900" w:type="dxa"/>
            <w:tcBorders>
              <w:top w:val="single" w:sz="4" w:space="0" w:color="auto"/>
              <w:left w:val="nil"/>
              <w:bottom w:val="single" w:sz="4" w:space="0" w:color="auto"/>
              <w:right w:val="nil"/>
            </w:tcBorders>
            <w:shd w:val="clear" w:color="auto" w:fill="auto"/>
            <w:noWrap/>
            <w:vAlign w:val="bottom"/>
            <w:hideMark/>
            <w:tcPrChange w:id="471" w:author="Stefanie Lane" w:date="2022-05-11T11:20:00Z">
              <w:tcPr>
                <w:tcW w:w="900" w:type="dxa"/>
                <w:tcBorders>
                  <w:top w:val="single" w:sz="4" w:space="0" w:color="auto"/>
                  <w:left w:val="nil"/>
                  <w:bottom w:val="single" w:sz="4" w:space="0" w:color="auto"/>
                  <w:right w:val="nil"/>
                </w:tcBorders>
                <w:shd w:val="clear" w:color="auto" w:fill="auto"/>
                <w:noWrap/>
                <w:vAlign w:val="bottom"/>
                <w:hideMark/>
              </w:tcPr>
            </w:tcPrChange>
          </w:tcPr>
          <w:p w14:paraId="73E7C6EE" w14:textId="77777777" w:rsidR="0089145E" w:rsidRPr="0089145E" w:rsidRDefault="0089145E">
            <w:pPr>
              <w:spacing w:after="0" w:line="240" w:lineRule="auto"/>
              <w:jc w:val="center"/>
              <w:rPr>
                <w:ins w:id="472" w:author="Stefanie Lane" w:date="2022-05-11T11:20:00Z"/>
                <w:rFonts w:ascii="Calibri" w:eastAsia="Times New Roman" w:hAnsi="Calibri" w:cs="Calibri"/>
                <w:color w:val="000000"/>
                <w:rPrChange w:id="473" w:author="Stefanie Lane" w:date="2022-05-11T11:20:00Z">
                  <w:rPr>
                    <w:ins w:id="474" w:author="Stefanie Lane" w:date="2022-05-11T11:20:00Z"/>
                  </w:rPr>
                </w:rPrChange>
              </w:rPr>
              <w:pPrChange w:id="475" w:author="Stefanie Lane" w:date="2022-05-11T11:20:00Z">
                <w:pPr>
                  <w:jc w:val="center"/>
                </w:pPr>
              </w:pPrChange>
            </w:pPr>
            <w:ins w:id="476" w:author="Stefanie Lane" w:date="2022-05-11T11:20:00Z">
              <w:r w:rsidRPr="0089145E">
                <w:rPr>
                  <w:rFonts w:ascii="Calibri" w:eastAsia="Times New Roman" w:hAnsi="Calibri" w:cs="Calibri"/>
                  <w:color w:val="000000"/>
                  <w:rPrChange w:id="477" w:author="Stefanie Lane" w:date="2022-05-11T11:20:00Z">
                    <w:rPr/>
                  </w:rPrChange>
                </w:rPr>
                <w:t>3.89</w:t>
              </w:r>
            </w:ins>
          </w:p>
        </w:tc>
      </w:tr>
      <w:tr w:rsidR="0089145E" w:rsidRPr="0089145E" w14:paraId="2B95033E" w14:textId="77777777" w:rsidTr="0089145E">
        <w:trPr>
          <w:trHeight w:val="290"/>
          <w:jc w:val="center"/>
          <w:ins w:id="478" w:author="Stefanie Lane" w:date="2022-05-11T11:20:00Z"/>
          <w:trPrChange w:id="479"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480" w:author="Stefanie Lane" w:date="2022-05-11T11:20:00Z">
              <w:tcPr>
                <w:tcW w:w="1180" w:type="dxa"/>
                <w:tcBorders>
                  <w:top w:val="nil"/>
                  <w:left w:val="nil"/>
                  <w:bottom w:val="nil"/>
                  <w:right w:val="nil"/>
                </w:tcBorders>
                <w:shd w:val="clear" w:color="auto" w:fill="auto"/>
                <w:noWrap/>
                <w:vAlign w:val="bottom"/>
                <w:hideMark/>
              </w:tcPr>
            </w:tcPrChange>
          </w:tcPr>
          <w:p w14:paraId="0AC8BFA6" w14:textId="77777777" w:rsidR="0089145E" w:rsidRPr="0089145E" w:rsidRDefault="0089145E">
            <w:pPr>
              <w:spacing w:after="0" w:line="240" w:lineRule="auto"/>
              <w:jc w:val="right"/>
              <w:rPr>
                <w:ins w:id="481" w:author="Stefanie Lane" w:date="2022-05-11T11:20:00Z"/>
                <w:rFonts w:ascii="Calibri" w:eastAsia="Times New Roman" w:hAnsi="Calibri" w:cs="Calibri"/>
                <w:color w:val="000000"/>
                <w:rPrChange w:id="482" w:author="Stefanie Lane" w:date="2022-05-11T11:20:00Z">
                  <w:rPr>
                    <w:ins w:id="483" w:author="Stefanie Lane" w:date="2022-05-11T11:20:00Z"/>
                  </w:rPr>
                </w:rPrChange>
              </w:rPr>
              <w:pPrChange w:id="484" w:author="Stefanie Lane" w:date="2022-05-11T11:20:00Z">
                <w:pPr>
                  <w:jc w:val="right"/>
                </w:pPr>
              </w:pPrChange>
            </w:pPr>
            <w:ins w:id="485" w:author="Stefanie Lane" w:date="2022-05-11T11:20:00Z">
              <w:r w:rsidRPr="0089145E">
                <w:rPr>
                  <w:rFonts w:ascii="Calibri" w:eastAsia="Times New Roman" w:hAnsi="Calibri" w:cs="Calibri"/>
                  <w:color w:val="000000"/>
                  <w:rPrChange w:id="486" w:author="Stefanie Lane" w:date="2022-05-11T11:20:00Z">
                    <w:rPr/>
                  </w:rPrChange>
                </w:rPr>
                <w:t>1999</w:t>
              </w:r>
            </w:ins>
          </w:p>
        </w:tc>
        <w:tc>
          <w:tcPr>
            <w:tcW w:w="960" w:type="dxa"/>
            <w:tcBorders>
              <w:top w:val="nil"/>
              <w:left w:val="nil"/>
              <w:bottom w:val="single" w:sz="4" w:space="0" w:color="auto"/>
              <w:right w:val="nil"/>
            </w:tcBorders>
            <w:shd w:val="clear" w:color="auto" w:fill="auto"/>
            <w:noWrap/>
            <w:vAlign w:val="bottom"/>
            <w:hideMark/>
            <w:tcPrChange w:id="487"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526CE9D1" w14:textId="77777777" w:rsidR="0089145E" w:rsidRPr="0089145E" w:rsidRDefault="0089145E">
            <w:pPr>
              <w:spacing w:after="0" w:line="240" w:lineRule="auto"/>
              <w:jc w:val="center"/>
              <w:rPr>
                <w:ins w:id="488" w:author="Stefanie Lane" w:date="2022-05-11T11:20:00Z"/>
                <w:rFonts w:ascii="Calibri" w:eastAsia="Times New Roman" w:hAnsi="Calibri" w:cs="Calibri"/>
                <w:color w:val="000000"/>
                <w:rPrChange w:id="489" w:author="Stefanie Lane" w:date="2022-05-11T11:20:00Z">
                  <w:rPr>
                    <w:ins w:id="490" w:author="Stefanie Lane" w:date="2022-05-11T11:20:00Z"/>
                  </w:rPr>
                </w:rPrChange>
              </w:rPr>
              <w:pPrChange w:id="491" w:author="Stefanie Lane" w:date="2022-05-11T11:20:00Z">
                <w:pPr>
                  <w:jc w:val="center"/>
                </w:pPr>
              </w:pPrChange>
            </w:pPr>
            <w:ins w:id="492" w:author="Stefanie Lane" w:date="2022-05-11T11:20:00Z">
              <w:r w:rsidRPr="0089145E">
                <w:rPr>
                  <w:rFonts w:ascii="Calibri" w:eastAsia="Times New Roman" w:hAnsi="Calibri" w:cs="Calibri"/>
                  <w:color w:val="000000"/>
                  <w:rPrChange w:id="493" w:author="Stefanie Lane" w:date="2022-05-11T11:20:00Z">
                    <w:rPr/>
                  </w:rPrChange>
                </w:rPr>
                <w:t>31</w:t>
              </w:r>
            </w:ins>
          </w:p>
        </w:tc>
        <w:tc>
          <w:tcPr>
            <w:tcW w:w="960" w:type="dxa"/>
            <w:tcBorders>
              <w:top w:val="nil"/>
              <w:left w:val="nil"/>
              <w:bottom w:val="nil"/>
              <w:right w:val="nil"/>
            </w:tcBorders>
            <w:shd w:val="clear" w:color="auto" w:fill="auto"/>
            <w:noWrap/>
            <w:vAlign w:val="bottom"/>
            <w:hideMark/>
            <w:tcPrChange w:id="494" w:author="Stefanie Lane" w:date="2022-05-11T11:20:00Z">
              <w:tcPr>
                <w:tcW w:w="960" w:type="dxa"/>
                <w:tcBorders>
                  <w:top w:val="nil"/>
                  <w:left w:val="nil"/>
                  <w:bottom w:val="nil"/>
                  <w:right w:val="nil"/>
                </w:tcBorders>
                <w:shd w:val="clear" w:color="auto" w:fill="auto"/>
                <w:noWrap/>
                <w:vAlign w:val="bottom"/>
                <w:hideMark/>
              </w:tcPr>
            </w:tcPrChange>
          </w:tcPr>
          <w:p w14:paraId="3752DEB4" w14:textId="77777777" w:rsidR="0089145E" w:rsidRPr="0089145E" w:rsidRDefault="0089145E">
            <w:pPr>
              <w:spacing w:after="0" w:line="240" w:lineRule="auto"/>
              <w:jc w:val="center"/>
              <w:rPr>
                <w:ins w:id="495" w:author="Stefanie Lane" w:date="2022-05-11T11:20:00Z"/>
                <w:rFonts w:ascii="Calibri" w:eastAsia="Times New Roman" w:hAnsi="Calibri" w:cs="Calibri"/>
                <w:color w:val="000000"/>
                <w:rPrChange w:id="496" w:author="Stefanie Lane" w:date="2022-05-11T11:20:00Z">
                  <w:rPr>
                    <w:ins w:id="497" w:author="Stefanie Lane" w:date="2022-05-11T11:20:00Z"/>
                  </w:rPr>
                </w:rPrChange>
              </w:rPr>
              <w:pPrChange w:id="498" w:author="Stefanie Lane" w:date="2022-05-11T11:20:00Z">
                <w:pPr>
                  <w:jc w:val="center"/>
                </w:pPr>
              </w:pPrChange>
            </w:pPr>
            <w:ins w:id="499" w:author="Stefanie Lane" w:date="2022-05-11T11:20:00Z">
              <w:r w:rsidRPr="0089145E">
                <w:rPr>
                  <w:rFonts w:ascii="Calibri" w:eastAsia="Times New Roman" w:hAnsi="Calibri" w:cs="Calibri"/>
                  <w:color w:val="000000"/>
                  <w:rPrChange w:id="500" w:author="Stefanie Lane" w:date="2022-05-11T11:20:00Z">
                    <w:rPr/>
                  </w:rPrChange>
                </w:rPr>
                <w:t>35</w:t>
              </w:r>
            </w:ins>
          </w:p>
        </w:tc>
        <w:tc>
          <w:tcPr>
            <w:tcW w:w="300" w:type="dxa"/>
            <w:tcBorders>
              <w:top w:val="nil"/>
              <w:left w:val="nil"/>
              <w:bottom w:val="nil"/>
              <w:right w:val="nil"/>
            </w:tcBorders>
            <w:shd w:val="clear" w:color="auto" w:fill="auto"/>
            <w:noWrap/>
            <w:vAlign w:val="bottom"/>
            <w:hideMark/>
            <w:tcPrChange w:id="501" w:author="Stefanie Lane" w:date="2022-05-11T11:20:00Z">
              <w:tcPr>
                <w:tcW w:w="300" w:type="dxa"/>
                <w:tcBorders>
                  <w:top w:val="nil"/>
                  <w:left w:val="nil"/>
                  <w:bottom w:val="nil"/>
                  <w:right w:val="nil"/>
                </w:tcBorders>
                <w:shd w:val="clear" w:color="auto" w:fill="auto"/>
                <w:noWrap/>
                <w:vAlign w:val="bottom"/>
                <w:hideMark/>
              </w:tcPr>
            </w:tcPrChange>
          </w:tcPr>
          <w:p w14:paraId="013668D3" w14:textId="77777777" w:rsidR="0089145E" w:rsidRPr="0089145E" w:rsidRDefault="0089145E">
            <w:pPr>
              <w:spacing w:after="0" w:line="240" w:lineRule="auto"/>
              <w:jc w:val="center"/>
              <w:rPr>
                <w:ins w:id="502" w:author="Stefanie Lane" w:date="2022-05-11T11:20:00Z"/>
                <w:rFonts w:ascii="Calibri" w:eastAsia="Times New Roman" w:hAnsi="Calibri" w:cs="Calibri"/>
                <w:color w:val="000000"/>
                <w:rPrChange w:id="503" w:author="Stefanie Lane" w:date="2022-05-11T11:20:00Z">
                  <w:rPr>
                    <w:ins w:id="504" w:author="Stefanie Lane" w:date="2022-05-11T11:20:00Z"/>
                  </w:rPr>
                </w:rPrChange>
              </w:rPr>
              <w:pPrChange w:id="505"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506"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1F601A6E" w14:textId="77777777" w:rsidR="0089145E" w:rsidRPr="0089145E" w:rsidRDefault="0089145E">
            <w:pPr>
              <w:spacing w:after="0" w:line="240" w:lineRule="auto"/>
              <w:jc w:val="center"/>
              <w:rPr>
                <w:ins w:id="507" w:author="Stefanie Lane" w:date="2022-05-11T11:20:00Z"/>
                <w:rFonts w:ascii="Calibri" w:eastAsia="Times New Roman" w:hAnsi="Calibri" w:cs="Calibri"/>
                <w:color w:val="000000"/>
                <w:rPrChange w:id="508" w:author="Stefanie Lane" w:date="2022-05-11T11:20:00Z">
                  <w:rPr>
                    <w:ins w:id="509" w:author="Stefanie Lane" w:date="2022-05-11T11:20:00Z"/>
                  </w:rPr>
                </w:rPrChange>
              </w:rPr>
              <w:pPrChange w:id="510" w:author="Stefanie Lane" w:date="2022-05-11T11:20:00Z">
                <w:pPr>
                  <w:jc w:val="center"/>
                </w:pPr>
              </w:pPrChange>
            </w:pPr>
            <w:ins w:id="511" w:author="Stefanie Lane" w:date="2022-05-11T11:20:00Z">
              <w:r w:rsidRPr="0089145E">
                <w:rPr>
                  <w:rFonts w:ascii="Calibri" w:eastAsia="Times New Roman" w:hAnsi="Calibri" w:cs="Calibri"/>
                  <w:color w:val="000000"/>
                  <w:rPrChange w:id="512" w:author="Stefanie Lane" w:date="2022-05-11T11:20:00Z">
                    <w:rPr/>
                  </w:rPrChange>
                </w:rPr>
                <w:t>8.26</w:t>
              </w:r>
            </w:ins>
          </w:p>
        </w:tc>
        <w:tc>
          <w:tcPr>
            <w:tcW w:w="920" w:type="dxa"/>
            <w:tcBorders>
              <w:top w:val="nil"/>
              <w:left w:val="nil"/>
              <w:bottom w:val="single" w:sz="4" w:space="0" w:color="auto"/>
              <w:right w:val="nil"/>
            </w:tcBorders>
            <w:shd w:val="clear" w:color="auto" w:fill="auto"/>
            <w:noWrap/>
            <w:vAlign w:val="bottom"/>
            <w:hideMark/>
            <w:tcPrChange w:id="513"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44E2B525" w14:textId="77777777" w:rsidR="0089145E" w:rsidRPr="0089145E" w:rsidRDefault="0089145E">
            <w:pPr>
              <w:spacing w:after="0" w:line="240" w:lineRule="auto"/>
              <w:jc w:val="center"/>
              <w:rPr>
                <w:ins w:id="514" w:author="Stefanie Lane" w:date="2022-05-11T11:20:00Z"/>
                <w:rFonts w:ascii="Calibri" w:eastAsia="Times New Roman" w:hAnsi="Calibri" w:cs="Calibri"/>
                <w:color w:val="000000"/>
                <w:rPrChange w:id="515" w:author="Stefanie Lane" w:date="2022-05-11T11:20:00Z">
                  <w:rPr>
                    <w:ins w:id="516" w:author="Stefanie Lane" w:date="2022-05-11T11:20:00Z"/>
                  </w:rPr>
                </w:rPrChange>
              </w:rPr>
              <w:pPrChange w:id="517" w:author="Stefanie Lane" w:date="2022-05-11T11:20:00Z">
                <w:pPr>
                  <w:jc w:val="center"/>
                </w:pPr>
              </w:pPrChange>
            </w:pPr>
            <w:ins w:id="518" w:author="Stefanie Lane" w:date="2022-05-11T11:20:00Z">
              <w:r w:rsidRPr="0089145E">
                <w:rPr>
                  <w:rFonts w:ascii="Calibri" w:eastAsia="Times New Roman" w:hAnsi="Calibri" w:cs="Calibri"/>
                  <w:color w:val="000000"/>
                  <w:rPrChange w:id="519" w:author="Stefanie Lane" w:date="2022-05-11T11:20:00Z">
                    <w:rPr/>
                  </w:rPrChange>
                </w:rPr>
                <w:t>1.98</w:t>
              </w:r>
            </w:ins>
          </w:p>
        </w:tc>
        <w:tc>
          <w:tcPr>
            <w:tcW w:w="900" w:type="dxa"/>
            <w:tcBorders>
              <w:top w:val="nil"/>
              <w:left w:val="nil"/>
              <w:bottom w:val="single" w:sz="4" w:space="0" w:color="auto"/>
              <w:right w:val="nil"/>
            </w:tcBorders>
            <w:shd w:val="clear" w:color="auto" w:fill="auto"/>
            <w:noWrap/>
            <w:vAlign w:val="bottom"/>
            <w:hideMark/>
            <w:tcPrChange w:id="520"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484C20D9" w14:textId="77777777" w:rsidR="0089145E" w:rsidRPr="0089145E" w:rsidRDefault="0089145E">
            <w:pPr>
              <w:spacing w:after="0" w:line="240" w:lineRule="auto"/>
              <w:jc w:val="center"/>
              <w:rPr>
                <w:ins w:id="521" w:author="Stefanie Lane" w:date="2022-05-11T11:20:00Z"/>
                <w:rFonts w:ascii="Calibri" w:eastAsia="Times New Roman" w:hAnsi="Calibri" w:cs="Calibri"/>
                <w:color w:val="000000"/>
                <w:rPrChange w:id="522" w:author="Stefanie Lane" w:date="2022-05-11T11:20:00Z">
                  <w:rPr>
                    <w:ins w:id="523" w:author="Stefanie Lane" w:date="2022-05-11T11:20:00Z"/>
                  </w:rPr>
                </w:rPrChange>
              </w:rPr>
              <w:pPrChange w:id="524" w:author="Stefanie Lane" w:date="2022-05-11T11:20:00Z">
                <w:pPr>
                  <w:jc w:val="center"/>
                </w:pPr>
              </w:pPrChange>
            </w:pPr>
            <w:ins w:id="525" w:author="Stefanie Lane" w:date="2022-05-11T11:20:00Z">
              <w:r w:rsidRPr="0089145E">
                <w:rPr>
                  <w:rFonts w:ascii="Calibri" w:eastAsia="Times New Roman" w:hAnsi="Calibri" w:cs="Calibri"/>
                  <w:color w:val="000000"/>
                  <w:rPrChange w:id="526" w:author="Stefanie Lane" w:date="2022-05-11T11:20:00Z">
                    <w:rPr/>
                  </w:rPrChange>
                </w:rPr>
                <w:t>4.24</w:t>
              </w:r>
            </w:ins>
          </w:p>
        </w:tc>
      </w:tr>
      <w:tr w:rsidR="0089145E" w:rsidRPr="0089145E" w14:paraId="398ED044" w14:textId="77777777" w:rsidTr="0089145E">
        <w:trPr>
          <w:trHeight w:val="290"/>
          <w:jc w:val="center"/>
          <w:ins w:id="527" w:author="Stefanie Lane" w:date="2022-05-11T11:20:00Z"/>
          <w:trPrChange w:id="528"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529"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0EAA3645" w14:textId="77777777" w:rsidR="0089145E" w:rsidRPr="0089145E" w:rsidRDefault="0089145E">
            <w:pPr>
              <w:spacing w:after="0" w:line="240" w:lineRule="auto"/>
              <w:jc w:val="right"/>
              <w:rPr>
                <w:ins w:id="530" w:author="Stefanie Lane" w:date="2022-05-11T11:20:00Z"/>
                <w:rFonts w:ascii="Calibri" w:eastAsia="Times New Roman" w:hAnsi="Calibri" w:cs="Calibri"/>
                <w:color w:val="000000"/>
                <w:rPrChange w:id="531" w:author="Stefanie Lane" w:date="2022-05-11T11:20:00Z">
                  <w:rPr>
                    <w:ins w:id="532" w:author="Stefanie Lane" w:date="2022-05-11T11:20:00Z"/>
                  </w:rPr>
                </w:rPrChange>
              </w:rPr>
              <w:pPrChange w:id="533" w:author="Stefanie Lane" w:date="2022-05-11T11:20:00Z">
                <w:pPr>
                  <w:jc w:val="right"/>
                </w:pPr>
              </w:pPrChange>
            </w:pPr>
            <w:ins w:id="534" w:author="Stefanie Lane" w:date="2022-05-11T11:20:00Z">
              <w:r w:rsidRPr="0089145E">
                <w:rPr>
                  <w:rFonts w:ascii="Calibri" w:eastAsia="Times New Roman" w:hAnsi="Calibri" w:cs="Calibri"/>
                  <w:color w:val="000000"/>
                  <w:rPrChange w:id="535" w:author="Stefanie Lane" w:date="2022-05-11T11:20:00Z">
                    <w:rPr/>
                  </w:rPrChange>
                </w:rPr>
                <w:t>2019</w:t>
              </w:r>
            </w:ins>
          </w:p>
        </w:tc>
        <w:tc>
          <w:tcPr>
            <w:tcW w:w="960" w:type="dxa"/>
            <w:tcBorders>
              <w:top w:val="nil"/>
              <w:left w:val="nil"/>
              <w:bottom w:val="single" w:sz="4" w:space="0" w:color="auto"/>
              <w:right w:val="nil"/>
            </w:tcBorders>
            <w:shd w:val="clear" w:color="auto" w:fill="auto"/>
            <w:noWrap/>
            <w:vAlign w:val="bottom"/>
            <w:hideMark/>
            <w:tcPrChange w:id="536"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32F0B941" w14:textId="77777777" w:rsidR="0089145E" w:rsidRPr="0089145E" w:rsidRDefault="0089145E">
            <w:pPr>
              <w:spacing w:after="0" w:line="240" w:lineRule="auto"/>
              <w:jc w:val="center"/>
              <w:rPr>
                <w:ins w:id="537" w:author="Stefanie Lane" w:date="2022-05-11T11:20:00Z"/>
                <w:rFonts w:ascii="Calibri" w:eastAsia="Times New Roman" w:hAnsi="Calibri" w:cs="Calibri"/>
                <w:color w:val="000000"/>
                <w:rPrChange w:id="538" w:author="Stefanie Lane" w:date="2022-05-11T11:20:00Z">
                  <w:rPr>
                    <w:ins w:id="539" w:author="Stefanie Lane" w:date="2022-05-11T11:20:00Z"/>
                  </w:rPr>
                </w:rPrChange>
              </w:rPr>
              <w:pPrChange w:id="540" w:author="Stefanie Lane" w:date="2022-05-11T11:20:00Z">
                <w:pPr>
                  <w:jc w:val="center"/>
                </w:pPr>
              </w:pPrChange>
            </w:pPr>
            <w:ins w:id="541" w:author="Stefanie Lane" w:date="2022-05-11T11:20:00Z">
              <w:r w:rsidRPr="0089145E">
                <w:rPr>
                  <w:rFonts w:ascii="Calibri" w:eastAsia="Times New Roman" w:hAnsi="Calibri" w:cs="Calibri"/>
                  <w:color w:val="000000"/>
                  <w:rPrChange w:id="542" w:author="Stefanie Lane" w:date="2022-05-11T11:20:00Z">
                    <w:rPr/>
                  </w:rPrChange>
                </w:rPr>
                <w:t>28</w:t>
              </w:r>
            </w:ins>
          </w:p>
        </w:tc>
        <w:tc>
          <w:tcPr>
            <w:tcW w:w="960" w:type="dxa"/>
            <w:tcBorders>
              <w:top w:val="single" w:sz="4" w:space="0" w:color="auto"/>
              <w:left w:val="nil"/>
              <w:bottom w:val="single" w:sz="4" w:space="0" w:color="auto"/>
              <w:right w:val="nil"/>
            </w:tcBorders>
            <w:shd w:val="clear" w:color="auto" w:fill="auto"/>
            <w:noWrap/>
            <w:vAlign w:val="bottom"/>
            <w:hideMark/>
            <w:tcPrChange w:id="543"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57FFB154" w14:textId="77777777" w:rsidR="0089145E" w:rsidRPr="0089145E" w:rsidRDefault="0089145E">
            <w:pPr>
              <w:spacing w:after="0" w:line="240" w:lineRule="auto"/>
              <w:jc w:val="center"/>
              <w:rPr>
                <w:ins w:id="544" w:author="Stefanie Lane" w:date="2022-05-11T11:20:00Z"/>
                <w:rFonts w:ascii="Calibri" w:eastAsia="Times New Roman" w:hAnsi="Calibri" w:cs="Calibri"/>
                <w:color w:val="000000"/>
                <w:rPrChange w:id="545" w:author="Stefanie Lane" w:date="2022-05-11T11:20:00Z">
                  <w:rPr>
                    <w:ins w:id="546" w:author="Stefanie Lane" w:date="2022-05-11T11:20:00Z"/>
                  </w:rPr>
                </w:rPrChange>
              </w:rPr>
              <w:pPrChange w:id="547" w:author="Stefanie Lane" w:date="2022-05-11T11:20:00Z">
                <w:pPr>
                  <w:jc w:val="center"/>
                </w:pPr>
              </w:pPrChange>
            </w:pPr>
            <w:ins w:id="548" w:author="Stefanie Lane" w:date="2022-05-11T11:20:00Z">
              <w:r w:rsidRPr="0089145E">
                <w:rPr>
                  <w:rFonts w:ascii="Calibri" w:eastAsia="Times New Roman" w:hAnsi="Calibri" w:cs="Calibri"/>
                  <w:color w:val="000000"/>
                  <w:rPrChange w:id="549" w:author="Stefanie Lane" w:date="2022-05-11T11:20:00Z">
                    <w:rPr/>
                  </w:rPrChange>
                </w:rPr>
                <w:t>34</w:t>
              </w:r>
            </w:ins>
          </w:p>
        </w:tc>
        <w:tc>
          <w:tcPr>
            <w:tcW w:w="300" w:type="dxa"/>
            <w:tcBorders>
              <w:top w:val="nil"/>
              <w:left w:val="nil"/>
              <w:bottom w:val="nil"/>
              <w:right w:val="nil"/>
            </w:tcBorders>
            <w:shd w:val="clear" w:color="auto" w:fill="auto"/>
            <w:noWrap/>
            <w:vAlign w:val="bottom"/>
            <w:hideMark/>
            <w:tcPrChange w:id="550" w:author="Stefanie Lane" w:date="2022-05-11T11:20:00Z">
              <w:tcPr>
                <w:tcW w:w="300" w:type="dxa"/>
                <w:tcBorders>
                  <w:top w:val="nil"/>
                  <w:left w:val="nil"/>
                  <w:bottom w:val="nil"/>
                  <w:right w:val="nil"/>
                </w:tcBorders>
                <w:shd w:val="clear" w:color="auto" w:fill="auto"/>
                <w:noWrap/>
                <w:vAlign w:val="bottom"/>
                <w:hideMark/>
              </w:tcPr>
            </w:tcPrChange>
          </w:tcPr>
          <w:p w14:paraId="0742BEA2" w14:textId="77777777" w:rsidR="0089145E" w:rsidRPr="0089145E" w:rsidRDefault="0089145E">
            <w:pPr>
              <w:spacing w:after="0" w:line="240" w:lineRule="auto"/>
              <w:jc w:val="center"/>
              <w:rPr>
                <w:ins w:id="551" w:author="Stefanie Lane" w:date="2022-05-11T11:20:00Z"/>
                <w:rFonts w:ascii="Calibri" w:eastAsia="Times New Roman" w:hAnsi="Calibri" w:cs="Calibri"/>
                <w:color w:val="000000"/>
                <w:rPrChange w:id="552" w:author="Stefanie Lane" w:date="2022-05-11T11:20:00Z">
                  <w:rPr>
                    <w:ins w:id="553" w:author="Stefanie Lane" w:date="2022-05-11T11:20:00Z"/>
                  </w:rPr>
                </w:rPrChange>
              </w:rPr>
              <w:pPrChange w:id="554"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555"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2697FB89" w14:textId="77777777" w:rsidR="0089145E" w:rsidRPr="0089145E" w:rsidRDefault="0089145E">
            <w:pPr>
              <w:spacing w:after="0" w:line="240" w:lineRule="auto"/>
              <w:jc w:val="center"/>
              <w:rPr>
                <w:ins w:id="556" w:author="Stefanie Lane" w:date="2022-05-11T11:20:00Z"/>
                <w:rFonts w:ascii="Calibri" w:eastAsia="Times New Roman" w:hAnsi="Calibri" w:cs="Calibri"/>
                <w:color w:val="000000"/>
                <w:rPrChange w:id="557" w:author="Stefanie Lane" w:date="2022-05-11T11:20:00Z">
                  <w:rPr>
                    <w:ins w:id="558" w:author="Stefanie Lane" w:date="2022-05-11T11:20:00Z"/>
                  </w:rPr>
                </w:rPrChange>
              </w:rPr>
              <w:pPrChange w:id="559" w:author="Stefanie Lane" w:date="2022-05-11T11:20:00Z">
                <w:pPr>
                  <w:jc w:val="center"/>
                </w:pPr>
              </w:pPrChange>
            </w:pPr>
            <w:ins w:id="560" w:author="Stefanie Lane" w:date="2022-05-11T11:20:00Z">
              <w:r w:rsidRPr="0089145E">
                <w:rPr>
                  <w:rFonts w:ascii="Calibri" w:eastAsia="Times New Roman" w:hAnsi="Calibri" w:cs="Calibri"/>
                  <w:color w:val="000000"/>
                  <w:rPrChange w:id="561" w:author="Stefanie Lane" w:date="2022-05-11T11:20:00Z">
                    <w:rPr/>
                  </w:rPrChange>
                </w:rPr>
                <w:t>7.89</w:t>
              </w:r>
            </w:ins>
          </w:p>
        </w:tc>
        <w:tc>
          <w:tcPr>
            <w:tcW w:w="920" w:type="dxa"/>
            <w:tcBorders>
              <w:top w:val="nil"/>
              <w:left w:val="nil"/>
              <w:bottom w:val="single" w:sz="4" w:space="0" w:color="auto"/>
              <w:right w:val="nil"/>
            </w:tcBorders>
            <w:shd w:val="clear" w:color="auto" w:fill="auto"/>
            <w:noWrap/>
            <w:vAlign w:val="bottom"/>
            <w:hideMark/>
            <w:tcPrChange w:id="562"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2F997077" w14:textId="77777777" w:rsidR="0089145E" w:rsidRPr="0089145E" w:rsidRDefault="0089145E">
            <w:pPr>
              <w:spacing w:after="0" w:line="240" w:lineRule="auto"/>
              <w:jc w:val="center"/>
              <w:rPr>
                <w:ins w:id="563" w:author="Stefanie Lane" w:date="2022-05-11T11:20:00Z"/>
                <w:rFonts w:ascii="Calibri" w:eastAsia="Times New Roman" w:hAnsi="Calibri" w:cs="Calibri"/>
                <w:color w:val="000000"/>
                <w:rPrChange w:id="564" w:author="Stefanie Lane" w:date="2022-05-11T11:20:00Z">
                  <w:rPr>
                    <w:ins w:id="565" w:author="Stefanie Lane" w:date="2022-05-11T11:20:00Z"/>
                  </w:rPr>
                </w:rPrChange>
              </w:rPr>
              <w:pPrChange w:id="566" w:author="Stefanie Lane" w:date="2022-05-11T11:20:00Z">
                <w:pPr>
                  <w:jc w:val="center"/>
                </w:pPr>
              </w:pPrChange>
            </w:pPr>
            <w:ins w:id="567" w:author="Stefanie Lane" w:date="2022-05-11T11:20:00Z">
              <w:r w:rsidRPr="0089145E">
                <w:rPr>
                  <w:rFonts w:ascii="Calibri" w:eastAsia="Times New Roman" w:hAnsi="Calibri" w:cs="Calibri"/>
                  <w:color w:val="000000"/>
                  <w:rPrChange w:id="568" w:author="Stefanie Lane" w:date="2022-05-11T11:20:00Z">
                    <w:rPr/>
                  </w:rPrChange>
                </w:rPr>
                <w:t>2.69</w:t>
              </w:r>
            </w:ins>
          </w:p>
        </w:tc>
        <w:tc>
          <w:tcPr>
            <w:tcW w:w="900" w:type="dxa"/>
            <w:tcBorders>
              <w:top w:val="nil"/>
              <w:left w:val="nil"/>
              <w:bottom w:val="single" w:sz="4" w:space="0" w:color="auto"/>
              <w:right w:val="nil"/>
            </w:tcBorders>
            <w:shd w:val="clear" w:color="auto" w:fill="auto"/>
            <w:noWrap/>
            <w:vAlign w:val="bottom"/>
            <w:hideMark/>
            <w:tcPrChange w:id="569"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2C7C59D3" w14:textId="77777777" w:rsidR="0089145E" w:rsidRPr="0089145E" w:rsidRDefault="0089145E">
            <w:pPr>
              <w:spacing w:after="0" w:line="240" w:lineRule="auto"/>
              <w:jc w:val="center"/>
              <w:rPr>
                <w:ins w:id="570" w:author="Stefanie Lane" w:date="2022-05-11T11:20:00Z"/>
                <w:rFonts w:ascii="Calibri" w:eastAsia="Times New Roman" w:hAnsi="Calibri" w:cs="Calibri"/>
                <w:color w:val="000000"/>
                <w:rPrChange w:id="571" w:author="Stefanie Lane" w:date="2022-05-11T11:20:00Z">
                  <w:rPr>
                    <w:ins w:id="572" w:author="Stefanie Lane" w:date="2022-05-11T11:20:00Z"/>
                  </w:rPr>
                </w:rPrChange>
              </w:rPr>
              <w:pPrChange w:id="573" w:author="Stefanie Lane" w:date="2022-05-11T11:20:00Z">
                <w:pPr>
                  <w:jc w:val="center"/>
                </w:pPr>
              </w:pPrChange>
            </w:pPr>
            <w:ins w:id="574" w:author="Stefanie Lane" w:date="2022-05-11T11:20:00Z">
              <w:r w:rsidRPr="0089145E">
                <w:rPr>
                  <w:rFonts w:ascii="Calibri" w:eastAsia="Times New Roman" w:hAnsi="Calibri" w:cs="Calibri"/>
                  <w:color w:val="000000"/>
                  <w:rPrChange w:id="575" w:author="Stefanie Lane" w:date="2022-05-11T11:20:00Z">
                    <w:rPr/>
                  </w:rPrChange>
                </w:rPr>
                <w:t>4.31</w:t>
              </w:r>
            </w:ins>
          </w:p>
        </w:tc>
      </w:tr>
      <w:tr w:rsidR="0089145E" w:rsidRPr="0089145E" w14:paraId="5677872F" w14:textId="77777777" w:rsidTr="0089145E">
        <w:trPr>
          <w:trHeight w:val="290"/>
          <w:jc w:val="center"/>
          <w:ins w:id="576" w:author="Stefanie Lane" w:date="2022-05-11T11:20:00Z"/>
          <w:trPrChange w:id="577"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578" w:author="Stefanie Lane" w:date="2022-05-11T11:20:00Z">
              <w:tcPr>
                <w:tcW w:w="1180" w:type="dxa"/>
                <w:tcBorders>
                  <w:top w:val="nil"/>
                  <w:left w:val="nil"/>
                  <w:bottom w:val="nil"/>
                  <w:right w:val="nil"/>
                </w:tcBorders>
                <w:shd w:val="clear" w:color="auto" w:fill="auto"/>
                <w:noWrap/>
                <w:vAlign w:val="bottom"/>
                <w:hideMark/>
              </w:tcPr>
            </w:tcPrChange>
          </w:tcPr>
          <w:p w14:paraId="36D887A9" w14:textId="77777777" w:rsidR="0089145E" w:rsidRPr="0089145E" w:rsidRDefault="0089145E">
            <w:pPr>
              <w:spacing w:after="0" w:line="240" w:lineRule="auto"/>
              <w:jc w:val="center"/>
              <w:rPr>
                <w:ins w:id="579" w:author="Stefanie Lane" w:date="2022-05-11T11:20:00Z"/>
                <w:rFonts w:ascii="Calibri" w:eastAsia="Times New Roman" w:hAnsi="Calibri" w:cs="Calibri"/>
                <w:color w:val="000000"/>
                <w:rPrChange w:id="580" w:author="Stefanie Lane" w:date="2022-05-11T11:20:00Z">
                  <w:rPr>
                    <w:ins w:id="581" w:author="Stefanie Lane" w:date="2022-05-11T11:20:00Z"/>
                  </w:rPr>
                </w:rPrChange>
              </w:rPr>
              <w:pPrChange w:id="582" w:author="Stefanie Lane" w:date="2022-05-11T11:20:00Z">
                <w:pPr>
                  <w:jc w:val="center"/>
                </w:pPr>
              </w:pPrChange>
            </w:pPr>
          </w:p>
        </w:tc>
        <w:tc>
          <w:tcPr>
            <w:tcW w:w="960" w:type="dxa"/>
            <w:tcBorders>
              <w:top w:val="nil"/>
              <w:left w:val="nil"/>
              <w:bottom w:val="nil"/>
              <w:right w:val="nil"/>
            </w:tcBorders>
            <w:shd w:val="clear" w:color="auto" w:fill="auto"/>
            <w:noWrap/>
            <w:vAlign w:val="bottom"/>
            <w:hideMark/>
            <w:tcPrChange w:id="583" w:author="Stefanie Lane" w:date="2022-05-11T11:20:00Z">
              <w:tcPr>
                <w:tcW w:w="960" w:type="dxa"/>
                <w:tcBorders>
                  <w:top w:val="nil"/>
                  <w:left w:val="nil"/>
                  <w:bottom w:val="nil"/>
                  <w:right w:val="nil"/>
                </w:tcBorders>
                <w:shd w:val="clear" w:color="auto" w:fill="auto"/>
                <w:noWrap/>
                <w:vAlign w:val="bottom"/>
                <w:hideMark/>
              </w:tcPr>
            </w:tcPrChange>
          </w:tcPr>
          <w:p w14:paraId="2BD938C2" w14:textId="77777777" w:rsidR="0089145E" w:rsidRPr="0089145E" w:rsidRDefault="0089145E">
            <w:pPr>
              <w:spacing w:after="0" w:line="240" w:lineRule="auto"/>
              <w:rPr>
                <w:ins w:id="584" w:author="Stefanie Lane" w:date="2022-05-11T11:20:00Z"/>
                <w:rFonts w:ascii="Times New Roman" w:eastAsia="Times New Roman" w:hAnsi="Times New Roman" w:cs="Times New Roman"/>
                <w:sz w:val="20"/>
                <w:szCs w:val="20"/>
                <w:rPrChange w:id="585" w:author="Stefanie Lane" w:date="2022-05-11T11:20:00Z">
                  <w:rPr>
                    <w:ins w:id="586" w:author="Stefanie Lane" w:date="2022-05-11T11:20:00Z"/>
                  </w:rPr>
                </w:rPrChange>
              </w:rPr>
              <w:pPrChange w:id="587" w:author="Stefanie Lane" w:date="2022-05-11T11:20:00Z">
                <w:pPr/>
              </w:pPrChange>
            </w:pPr>
          </w:p>
        </w:tc>
        <w:tc>
          <w:tcPr>
            <w:tcW w:w="960" w:type="dxa"/>
            <w:tcBorders>
              <w:top w:val="nil"/>
              <w:left w:val="nil"/>
              <w:bottom w:val="nil"/>
              <w:right w:val="nil"/>
            </w:tcBorders>
            <w:shd w:val="clear" w:color="auto" w:fill="auto"/>
            <w:noWrap/>
            <w:vAlign w:val="bottom"/>
            <w:hideMark/>
            <w:tcPrChange w:id="588" w:author="Stefanie Lane" w:date="2022-05-11T11:20:00Z">
              <w:tcPr>
                <w:tcW w:w="960" w:type="dxa"/>
                <w:tcBorders>
                  <w:top w:val="nil"/>
                  <w:left w:val="nil"/>
                  <w:bottom w:val="nil"/>
                  <w:right w:val="nil"/>
                </w:tcBorders>
                <w:shd w:val="clear" w:color="auto" w:fill="auto"/>
                <w:noWrap/>
                <w:vAlign w:val="bottom"/>
                <w:hideMark/>
              </w:tcPr>
            </w:tcPrChange>
          </w:tcPr>
          <w:p w14:paraId="47634690" w14:textId="77777777" w:rsidR="0089145E" w:rsidRPr="0089145E" w:rsidRDefault="0089145E">
            <w:pPr>
              <w:spacing w:after="0" w:line="240" w:lineRule="auto"/>
              <w:rPr>
                <w:ins w:id="589" w:author="Stefanie Lane" w:date="2022-05-11T11:20:00Z"/>
                <w:rFonts w:ascii="Times New Roman" w:eastAsia="Times New Roman" w:hAnsi="Times New Roman" w:cs="Times New Roman"/>
                <w:sz w:val="20"/>
                <w:szCs w:val="20"/>
                <w:rPrChange w:id="590" w:author="Stefanie Lane" w:date="2022-05-11T11:20:00Z">
                  <w:rPr>
                    <w:ins w:id="591" w:author="Stefanie Lane" w:date="2022-05-11T11:20:00Z"/>
                  </w:rPr>
                </w:rPrChange>
              </w:rPr>
              <w:pPrChange w:id="592" w:author="Stefanie Lane" w:date="2022-05-11T11:20:00Z">
                <w:pPr/>
              </w:pPrChange>
            </w:pPr>
          </w:p>
        </w:tc>
        <w:tc>
          <w:tcPr>
            <w:tcW w:w="300" w:type="dxa"/>
            <w:tcBorders>
              <w:top w:val="nil"/>
              <w:left w:val="nil"/>
              <w:bottom w:val="nil"/>
              <w:right w:val="nil"/>
            </w:tcBorders>
            <w:shd w:val="clear" w:color="auto" w:fill="auto"/>
            <w:noWrap/>
            <w:vAlign w:val="bottom"/>
            <w:hideMark/>
            <w:tcPrChange w:id="593" w:author="Stefanie Lane" w:date="2022-05-11T11:20:00Z">
              <w:tcPr>
                <w:tcW w:w="300" w:type="dxa"/>
                <w:tcBorders>
                  <w:top w:val="nil"/>
                  <w:left w:val="nil"/>
                  <w:bottom w:val="nil"/>
                  <w:right w:val="nil"/>
                </w:tcBorders>
                <w:shd w:val="clear" w:color="auto" w:fill="auto"/>
                <w:noWrap/>
                <w:vAlign w:val="bottom"/>
                <w:hideMark/>
              </w:tcPr>
            </w:tcPrChange>
          </w:tcPr>
          <w:p w14:paraId="4696E538" w14:textId="77777777" w:rsidR="0089145E" w:rsidRPr="0089145E" w:rsidRDefault="0089145E">
            <w:pPr>
              <w:spacing w:after="0" w:line="240" w:lineRule="auto"/>
              <w:rPr>
                <w:ins w:id="594" w:author="Stefanie Lane" w:date="2022-05-11T11:20:00Z"/>
                <w:rFonts w:ascii="Times New Roman" w:eastAsia="Times New Roman" w:hAnsi="Times New Roman" w:cs="Times New Roman"/>
                <w:sz w:val="20"/>
                <w:szCs w:val="20"/>
                <w:rPrChange w:id="595" w:author="Stefanie Lane" w:date="2022-05-11T11:20:00Z">
                  <w:rPr>
                    <w:ins w:id="596" w:author="Stefanie Lane" w:date="2022-05-11T11:20:00Z"/>
                  </w:rPr>
                </w:rPrChange>
              </w:rPr>
              <w:pPrChange w:id="597" w:author="Stefanie Lane" w:date="2022-05-11T11:20:00Z">
                <w:pPr/>
              </w:pPrChange>
            </w:pPr>
          </w:p>
        </w:tc>
        <w:tc>
          <w:tcPr>
            <w:tcW w:w="920" w:type="dxa"/>
            <w:tcBorders>
              <w:top w:val="nil"/>
              <w:left w:val="nil"/>
              <w:bottom w:val="nil"/>
              <w:right w:val="nil"/>
            </w:tcBorders>
            <w:shd w:val="clear" w:color="auto" w:fill="auto"/>
            <w:noWrap/>
            <w:vAlign w:val="bottom"/>
            <w:hideMark/>
            <w:tcPrChange w:id="598" w:author="Stefanie Lane" w:date="2022-05-11T11:20:00Z">
              <w:tcPr>
                <w:tcW w:w="920" w:type="dxa"/>
                <w:tcBorders>
                  <w:top w:val="nil"/>
                  <w:left w:val="nil"/>
                  <w:bottom w:val="nil"/>
                  <w:right w:val="nil"/>
                </w:tcBorders>
                <w:shd w:val="clear" w:color="auto" w:fill="auto"/>
                <w:noWrap/>
                <w:vAlign w:val="bottom"/>
                <w:hideMark/>
              </w:tcPr>
            </w:tcPrChange>
          </w:tcPr>
          <w:p w14:paraId="25E46631" w14:textId="77777777" w:rsidR="0089145E" w:rsidRPr="0089145E" w:rsidRDefault="0089145E">
            <w:pPr>
              <w:spacing w:after="0" w:line="240" w:lineRule="auto"/>
              <w:rPr>
                <w:ins w:id="599" w:author="Stefanie Lane" w:date="2022-05-11T11:20:00Z"/>
                <w:rFonts w:ascii="Times New Roman" w:eastAsia="Times New Roman" w:hAnsi="Times New Roman" w:cs="Times New Roman"/>
                <w:sz w:val="20"/>
                <w:szCs w:val="20"/>
                <w:rPrChange w:id="600" w:author="Stefanie Lane" w:date="2022-05-11T11:20:00Z">
                  <w:rPr>
                    <w:ins w:id="601" w:author="Stefanie Lane" w:date="2022-05-11T11:20:00Z"/>
                  </w:rPr>
                </w:rPrChange>
              </w:rPr>
              <w:pPrChange w:id="602" w:author="Stefanie Lane" w:date="2022-05-11T11:20:00Z">
                <w:pPr/>
              </w:pPrChange>
            </w:pPr>
          </w:p>
        </w:tc>
        <w:tc>
          <w:tcPr>
            <w:tcW w:w="920" w:type="dxa"/>
            <w:tcBorders>
              <w:top w:val="nil"/>
              <w:left w:val="nil"/>
              <w:bottom w:val="nil"/>
              <w:right w:val="nil"/>
            </w:tcBorders>
            <w:shd w:val="clear" w:color="auto" w:fill="auto"/>
            <w:noWrap/>
            <w:vAlign w:val="bottom"/>
            <w:hideMark/>
            <w:tcPrChange w:id="603" w:author="Stefanie Lane" w:date="2022-05-11T11:20:00Z">
              <w:tcPr>
                <w:tcW w:w="920" w:type="dxa"/>
                <w:tcBorders>
                  <w:top w:val="nil"/>
                  <w:left w:val="nil"/>
                  <w:bottom w:val="nil"/>
                  <w:right w:val="nil"/>
                </w:tcBorders>
                <w:shd w:val="clear" w:color="auto" w:fill="auto"/>
                <w:noWrap/>
                <w:vAlign w:val="bottom"/>
                <w:hideMark/>
              </w:tcPr>
            </w:tcPrChange>
          </w:tcPr>
          <w:p w14:paraId="46313F44" w14:textId="77777777" w:rsidR="0089145E" w:rsidRPr="0089145E" w:rsidRDefault="0089145E">
            <w:pPr>
              <w:spacing w:after="0" w:line="240" w:lineRule="auto"/>
              <w:rPr>
                <w:ins w:id="604" w:author="Stefanie Lane" w:date="2022-05-11T11:20:00Z"/>
                <w:rFonts w:ascii="Times New Roman" w:eastAsia="Times New Roman" w:hAnsi="Times New Roman" w:cs="Times New Roman"/>
                <w:sz w:val="20"/>
                <w:szCs w:val="20"/>
                <w:rPrChange w:id="605" w:author="Stefanie Lane" w:date="2022-05-11T11:20:00Z">
                  <w:rPr>
                    <w:ins w:id="606" w:author="Stefanie Lane" w:date="2022-05-11T11:20:00Z"/>
                  </w:rPr>
                </w:rPrChange>
              </w:rPr>
              <w:pPrChange w:id="607" w:author="Stefanie Lane" w:date="2022-05-11T11:20:00Z">
                <w:pPr/>
              </w:pPrChange>
            </w:pPr>
          </w:p>
        </w:tc>
        <w:tc>
          <w:tcPr>
            <w:tcW w:w="900" w:type="dxa"/>
            <w:tcBorders>
              <w:top w:val="nil"/>
              <w:left w:val="nil"/>
              <w:bottom w:val="nil"/>
              <w:right w:val="nil"/>
            </w:tcBorders>
            <w:shd w:val="clear" w:color="auto" w:fill="auto"/>
            <w:noWrap/>
            <w:vAlign w:val="bottom"/>
            <w:hideMark/>
            <w:tcPrChange w:id="608" w:author="Stefanie Lane" w:date="2022-05-11T11:20:00Z">
              <w:tcPr>
                <w:tcW w:w="900" w:type="dxa"/>
                <w:tcBorders>
                  <w:top w:val="nil"/>
                  <w:left w:val="nil"/>
                  <w:bottom w:val="nil"/>
                  <w:right w:val="nil"/>
                </w:tcBorders>
                <w:shd w:val="clear" w:color="auto" w:fill="auto"/>
                <w:noWrap/>
                <w:vAlign w:val="bottom"/>
                <w:hideMark/>
              </w:tcPr>
            </w:tcPrChange>
          </w:tcPr>
          <w:p w14:paraId="6A54E8E5" w14:textId="77777777" w:rsidR="0089145E" w:rsidRPr="0089145E" w:rsidRDefault="0089145E">
            <w:pPr>
              <w:spacing w:after="0" w:line="240" w:lineRule="auto"/>
              <w:rPr>
                <w:ins w:id="609" w:author="Stefanie Lane" w:date="2022-05-11T11:20:00Z"/>
                <w:rFonts w:ascii="Times New Roman" w:eastAsia="Times New Roman" w:hAnsi="Times New Roman" w:cs="Times New Roman"/>
                <w:sz w:val="20"/>
                <w:szCs w:val="20"/>
                <w:rPrChange w:id="610" w:author="Stefanie Lane" w:date="2022-05-11T11:20:00Z">
                  <w:rPr>
                    <w:ins w:id="611" w:author="Stefanie Lane" w:date="2022-05-11T11:20:00Z"/>
                  </w:rPr>
                </w:rPrChange>
              </w:rPr>
              <w:pPrChange w:id="612" w:author="Stefanie Lane" w:date="2022-05-11T11:20:00Z">
                <w:pPr/>
              </w:pPrChange>
            </w:pPr>
          </w:p>
        </w:tc>
      </w:tr>
      <w:tr w:rsidR="0089145E" w:rsidRPr="0089145E" w14:paraId="27A413D1" w14:textId="77777777" w:rsidTr="0089145E">
        <w:trPr>
          <w:trHeight w:val="290"/>
          <w:jc w:val="center"/>
          <w:ins w:id="613" w:author="Stefanie Lane" w:date="2022-05-11T11:20:00Z"/>
          <w:trPrChange w:id="614"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615" w:author="Stefanie Lane" w:date="2022-05-11T11:20:00Z">
              <w:tcPr>
                <w:tcW w:w="1180" w:type="dxa"/>
                <w:tcBorders>
                  <w:top w:val="nil"/>
                  <w:left w:val="nil"/>
                  <w:bottom w:val="nil"/>
                  <w:right w:val="nil"/>
                </w:tcBorders>
                <w:shd w:val="clear" w:color="auto" w:fill="auto"/>
                <w:noWrap/>
                <w:vAlign w:val="bottom"/>
                <w:hideMark/>
              </w:tcPr>
            </w:tcPrChange>
          </w:tcPr>
          <w:p w14:paraId="428A08CA" w14:textId="77777777" w:rsidR="0089145E" w:rsidRPr="0089145E" w:rsidRDefault="0089145E">
            <w:pPr>
              <w:spacing w:after="0" w:line="240" w:lineRule="auto"/>
              <w:rPr>
                <w:ins w:id="616" w:author="Stefanie Lane" w:date="2022-05-11T11:20:00Z"/>
                <w:rFonts w:ascii="Calibri" w:eastAsia="Times New Roman" w:hAnsi="Calibri" w:cs="Calibri"/>
                <w:b/>
                <w:bCs/>
                <w:color w:val="000000"/>
                <w:rPrChange w:id="617" w:author="Stefanie Lane" w:date="2022-05-11T11:20:00Z">
                  <w:rPr>
                    <w:ins w:id="618" w:author="Stefanie Lane" w:date="2022-05-11T11:20:00Z"/>
                  </w:rPr>
                </w:rPrChange>
              </w:rPr>
              <w:pPrChange w:id="619" w:author="Stefanie Lane" w:date="2022-05-11T11:20:00Z">
                <w:pPr/>
              </w:pPrChange>
            </w:pPr>
            <w:ins w:id="620" w:author="Stefanie Lane" w:date="2022-05-11T11:20:00Z">
              <w:r w:rsidRPr="0089145E">
                <w:rPr>
                  <w:rFonts w:ascii="Calibri" w:eastAsia="Times New Roman" w:hAnsi="Calibri" w:cs="Calibri"/>
                  <w:b/>
                  <w:bCs/>
                  <w:color w:val="000000"/>
                  <w:rPrChange w:id="621" w:author="Stefanie Lane" w:date="2022-05-11T11:20:00Z">
                    <w:rPr/>
                  </w:rPrChange>
                </w:rPr>
                <w:t>Fescue</w:t>
              </w:r>
            </w:ins>
          </w:p>
        </w:tc>
        <w:tc>
          <w:tcPr>
            <w:tcW w:w="960" w:type="dxa"/>
            <w:tcBorders>
              <w:top w:val="nil"/>
              <w:left w:val="nil"/>
              <w:bottom w:val="nil"/>
              <w:right w:val="nil"/>
            </w:tcBorders>
            <w:shd w:val="clear" w:color="auto" w:fill="auto"/>
            <w:noWrap/>
            <w:vAlign w:val="bottom"/>
            <w:hideMark/>
            <w:tcPrChange w:id="622" w:author="Stefanie Lane" w:date="2022-05-11T11:20:00Z">
              <w:tcPr>
                <w:tcW w:w="960" w:type="dxa"/>
                <w:tcBorders>
                  <w:top w:val="nil"/>
                  <w:left w:val="nil"/>
                  <w:bottom w:val="nil"/>
                  <w:right w:val="nil"/>
                </w:tcBorders>
                <w:shd w:val="clear" w:color="auto" w:fill="auto"/>
                <w:noWrap/>
                <w:vAlign w:val="bottom"/>
                <w:hideMark/>
              </w:tcPr>
            </w:tcPrChange>
          </w:tcPr>
          <w:p w14:paraId="44800ABE" w14:textId="77777777" w:rsidR="0089145E" w:rsidRPr="0089145E" w:rsidRDefault="0089145E">
            <w:pPr>
              <w:spacing w:after="0" w:line="240" w:lineRule="auto"/>
              <w:rPr>
                <w:ins w:id="623" w:author="Stefanie Lane" w:date="2022-05-11T11:20:00Z"/>
                <w:rFonts w:ascii="Calibri" w:eastAsia="Times New Roman" w:hAnsi="Calibri" w:cs="Calibri"/>
                <w:b/>
                <w:bCs/>
                <w:color w:val="000000"/>
                <w:rPrChange w:id="624" w:author="Stefanie Lane" w:date="2022-05-11T11:20:00Z">
                  <w:rPr>
                    <w:ins w:id="625" w:author="Stefanie Lane" w:date="2022-05-11T11:20:00Z"/>
                  </w:rPr>
                </w:rPrChange>
              </w:rPr>
              <w:pPrChange w:id="626" w:author="Stefanie Lane" w:date="2022-05-11T11:20:00Z">
                <w:pPr/>
              </w:pPrChange>
            </w:pPr>
          </w:p>
        </w:tc>
        <w:tc>
          <w:tcPr>
            <w:tcW w:w="960" w:type="dxa"/>
            <w:tcBorders>
              <w:top w:val="nil"/>
              <w:left w:val="nil"/>
              <w:bottom w:val="nil"/>
              <w:right w:val="nil"/>
            </w:tcBorders>
            <w:shd w:val="clear" w:color="auto" w:fill="auto"/>
            <w:noWrap/>
            <w:vAlign w:val="bottom"/>
            <w:hideMark/>
            <w:tcPrChange w:id="627" w:author="Stefanie Lane" w:date="2022-05-11T11:20:00Z">
              <w:tcPr>
                <w:tcW w:w="960" w:type="dxa"/>
                <w:tcBorders>
                  <w:top w:val="nil"/>
                  <w:left w:val="nil"/>
                  <w:bottom w:val="nil"/>
                  <w:right w:val="nil"/>
                </w:tcBorders>
                <w:shd w:val="clear" w:color="auto" w:fill="auto"/>
                <w:noWrap/>
                <w:vAlign w:val="bottom"/>
                <w:hideMark/>
              </w:tcPr>
            </w:tcPrChange>
          </w:tcPr>
          <w:p w14:paraId="7F29014C" w14:textId="77777777" w:rsidR="0089145E" w:rsidRPr="0089145E" w:rsidRDefault="0089145E">
            <w:pPr>
              <w:spacing w:after="0" w:line="240" w:lineRule="auto"/>
              <w:rPr>
                <w:ins w:id="628" w:author="Stefanie Lane" w:date="2022-05-11T11:20:00Z"/>
                <w:rFonts w:ascii="Times New Roman" w:eastAsia="Times New Roman" w:hAnsi="Times New Roman" w:cs="Times New Roman"/>
                <w:sz w:val="20"/>
                <w:szCs w:val="20"/>
                <w:rPrChange w:id="629" w:author="Stefanie Lane" w:date="2022-05-11T11:20:00Z">
                  <w:rPr>
                    <w:ins w:id="630" w:author="Stefanie Lane" w:date="2022-05-11T11:20:00Z"/>
                  </w:rPr>
                </w:rPrChange>
              </w:rPr>
              <w:pPrChange w:id="631" w:author="Stefanie Lane" w:date="2022-05-11T11:20:00Z">
                <w:pPr/>
              </w:pPrChange>
            </w:pPr>
          </w:p>
        </w:tc>
        <w:tc>
          <w:tcPr>
            <w:tcW w:w="300" w:type="dxa"/>
            <w:tcBorders>
              <w:top w:val="nil"/>
              <w:left w:val="nil"/>
              <w:bottom w:val="nil"/>
              <w:right w:val="nil"/>
            </w:tcBorders>
            <w:shd w:val="clear" w:color="auto" w:fill="auto"/>
            <w:noWrap/>
            <w:vAlign w:val="bottom"/>
            <w:hideMark/>
            <w:tcPrChange w:id="632" w:author="Stefanie Lane" w:date="2022-05-11T11:20:00Z">
              <w:tcPr>
                <w:tcW w:w="300" w:type="dxa"/>
                <w:tcBorders>
                  <w:top w:val="nil"/>
                  <w:left w:val="nil"/>
                  <w:bottom w:val="nil"/>
                  <w:right w:val="nil"/>
                </w:tcBorders>
                <w:shd w:val="clear" w:color="auto" w:fill="auto"/>
                <w:noWrap/>
                <w:vAlign w:val="bottom"/>
                <w:hideMark/>
              </w:tcPr>
            </w:tcPrChange>
          </w:tcPr>
          <w:p w14:paraId="6323BE7D" w14:textId="77777777" w:rsidR="0089145E" w:rsidRPr="0089145E" w:rsidRDefault="0089145E">
            <w:pPr>
              <w:spacing w:after="0" w:line="240" w:lineRule="auto"/>
              <w:rPr>
                <w:ins w:id="633" w:author="Stefanie Lane" w:date="2022-05-11T11:20:00Z"/>
                <w:rFonts w:ascii="Times New Roman" w:eastAsia="Times New Roman" w:hAnsi="Times New Roman" w:cs="Times New Roman"/>
                <w:sz w:val="20"/>
                <w:szCs w:val="20"/>
                <w:rPrChange w:id="634" w:author="Stefanie Lane" w:date="2022-05-11T11:20:00Z">
                  <w:rPr>
                    <w:ins w:id="635" w:author="Stefanie Lane" w:date="2022-05-11T11:20:00Z"/>
                  </w:rPr>
                </w:rPrChange>
              </w:rPr>
              <w:pPrChange w:id="636" w:author="Stefanie Lane" w:date="2022-05-11T11:20:00Z">
                <w:pPr/>
              </w:pPrChange>
            </w:pPr>
          </w:p>
        </w:tc>
        <w:tc>
          <w:tcPr>
            <w:tcW w:w="920" w:type="dxa"/>
            <w:tcBorders>
              <w:top w:val="nil"/>
              <w:left w:val="nil"/>
              <w:bottom w:val="nil"/>
              <w:right w:val="nil"/>
            </w:tcBorders>
            <w:shd w:val="clear" w:color="auto" w:fill="auto"/>
            <w:noWrap/>
            <w:vAlign w:val="bottom"/>
            <w:hideMark/>
            <w:tcPrChange w:id="637" w:author="Stefanie Lane" w:date="2022-05-11T11:20:00Z">
              <w:tcPr>
                <w:tcW w:w="920" w:type="dxa"/>
                <w:tcBorders>
                  <w:top w:val="nil"/>
                  <w:left w:val="nil"/>
                  <w:bottom w:val="nil"/>
                  <w:right w:val="nil"/>
                </w:tcBorders>
                <w:shd w:val="clear" w:color="auto" w:fill="auto"/>
                <w:noWrap/>
                <w:vAlign w:val="bottom"/>
                <w:hideMark/>
              </w:tcPr>
            </w:tcPrChange>
          </w:tcPr>
          <w:p w14:paraId="6D4FA13E" w14:textId="77777777" w:rsidR="0089145E" w:rsidRPr="0089145E" w:rsidRDefault="0089145E">
            <w:pPr>
              <w:spacing w:after="0" w:line="240" w:lineRule="auto"/>
              <w:rPr>
                <w:ins w:id="638" w:author="Stefanie Lane" w:date="2022-05-11T11:20:00Z"/>
                <w:rFonts w:ascii="Times New Roman" w:eastAsia="Times New Roman" w:hAnsi="Times New Roman" w:cs="Times New Roman"/>
                <w:sz w:val="20"/>
                <w:szCs w:val="20"/>
                <w:rPrChange w:id="639" w:author="Stefanie Lane" w:date="2022-05-11T11:20:00Z">
                  <w:rPr>
                    <w:ins w:id="640" w:author="Stefanie Lane" w:date="2022-05-11T11:20:00Z"/>
                  </w:rPr>
                </w:rPrChange>
              </w:rPr>
              <w:pPrChange w:id="641" w:author="Stefanie Lane" w:date="2022-05-11T11:20:00Z">
                <w:pPr/>
              </w:pPrChange>
            </w:pPr>
          </w:p>
        </w:tc>
        <w:tc>
          <w:tcPr>
            <w:tcW w:w="920" w:type="dxa"/>
            <w:tcBorders>
              <w:top w:val="nil"/>
              <w:left w:val="nil"/>
              <w:bottom w:val="nil"/>
              <w:right w:val="nil"/>
            </w:tcBorders>
            <w:shd w:val="clear" w:color="auto" w:fill="auto"/>
            <w:noWrap/>
            <w:vAlign w:val="bottom"/>
            <w:hideMark/>
            <w:tcPrChange w:id="642" w:author="Stefanie Lane" w:date="2022-05-11T11:20:00Z">
              <w:tcPr>
                <w:tcW w:w="920" w:type="dxa"/>
                <w:tcBorders>
                  <w:top w:val="nil"/>
                  <w:left w:val="nil"/>
                  <w:bottom w:val="nil"/>
                  <w:right w:val="nil"/>
                </w:tcBorders>
                <w:shd w:val="clear" w:color="auto" w:fill="auto"/>
                <w:noWrap/>
                <w:vAlign w:val="bottom"/>
                <w:hideMark/>
              </w:tcPr>
            </w:tcPrChange>
          </w:tcPr>
          <w:p w14:paraId="22E9AD94" w14:textId="77777777" w:rsidR="0089145E" w:rsidRPr="0089145E" w:rsidRDefault="0089145E">
            <w:pPr>
              <w:spacing w:after="0" w:line="240" w:lineRule="auto"/>
              <w:rPr>
                <w:ins w:id="643" w:author="Stefanie Lane" w:date="2022-05-11T11:20:00Z"/>
                <w:rFonts w:ascii="Times New Roman" w:eastAsia="Times New Roman" w:hAnsi="Times New Roman" w:cs="Times New Roman"/>
                <w:sz w:val="20"/>
                <w:szCs w:val="20"/>
                <w:rPrChange w:id="644" w:author="Stefanie Lane" w:date="2022-05-11T11:20:00Z">
                  <w:rPr>
                    <w:ins w:id="645" w:author="Stefanie Lane" w:date="2022-05-11T11:20:00Z"/>
                  </w:rPr>
                </w:rPrChange>
              </w:rPr>
              <w:pPrChange w:id="646" w:author="Stefanie Lane" w:date="2022-05-11T11:20:00Z">
                <w:pPr/>
              </w:pPrChange>
            </w:pPr>
          </w:p>
        </w:tc>
        <w:tc>
          <w:tcPr>
            <w:tcW w:w="900" w:type="dxa"/>
            <w:tcBorders>
              <w:top w:val="nil"/>
              <w:left w:val="nil"/>
              <w:bottom w:val="nil"/>
              <w:right w:val="nil"/>
            </w:tcBorders>
            <w:shd w:val="clear" w:color="auto" w:fill="auto"/>
            <w:noWrap/>
            <w:vAlign w:val="bottom"/>
            <w:hideMark/>
            <w:tcPrChange w:id="647" w:author="Stefanie Lane" w:date="2022-05-11T11:20:00Z">
              <w:tcPr>
                <w:tcW w:w="900" w:type="dxa"/>
                <w:tcBorders>
                  <w:top w:val="nil"/>
                  <w:left w:val="nil"/>
                  <w:bottom w:val="nil"/>
                  <w:right w:val="nil"/>
                </w:tcBorders>
                <w:shd w:val="clear" w:color="auto" w:fill="auto"/>
                <w:noWrap/>
                <w:vAlign w:val="bottom"/>
                <w:hideMark/>
              </w:tcPr>
            </w:tcPrChange>
          </w:tcPr>
          <w:p w14:paraId="79B4C986" w14:textId="77777777" w:rsidR="0089145E" w:rsidRPr="0089145E" w:rsidRDefault="0089145E">
            <w:pPr>
              <w:spacing w:after="0" w:line="240" w:lineRule="auto"/>
              <w:rPr>
                <w:ins w:id="648" w:author="Stefanie Lane" w:date="2022-05-11T11:20:00Z"/>
                <w:rFonts w:ascii="Times New Roman" w:eastAsia="Times New Roman" w:hAnsi="Times New Roman" w:cs="Times New Roman"/>
                <w:sz w:val="20"/>
                <w:szCs w:val="20"/>
                <w:rPrChange w:id="649" w:author="Stefanie Lane" w:date="2022-05-11T11:20:00Z">
                  <w:rPr>
                    <w:ins w:id="650" w:author="Stefanie Lane" w:date="2022-05-11T11:20:00Z"/>
                  </w:rPr>
                </w:rPrChange>
              </w:rPr>
              <w:pPrChange w:id="651" w:author="Stefanie Lane" w:date="2022-05-11T11:20:00Z">
                <w:pPr/>
              </w:pPrChange>
            </w:pPr>
          </w:p>
        </w:tc>
      </w:tr>
      <w:tr w:rsidR="0089145E" w:rsidRPr="0089145E" w14:paraId="1703374D" w14:textId="77777777" w:rsidTr="0089145E">
        <w:trPr>
          <w:trHeight w:val="290"/>
          <w:jc w:val="center"/>
          <w:ins w:id="652" w:author="Stefanie Lane" w:date="2022-05-11T11:20:00Z"/>
          <w:trPrChange w:id="653"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654"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5C98EF66" w14:textId="77777777" w:rsidR="0089145E" w:rsidRPr="0089145E" w:rsidRDefault="0089145E">
            <w:pPr>
              <w:spacing w:after="0" w:line="240" w:lineRule="auto"/>
              <w:jc w:val="right"/>
              <w:rPr>
                <w:ins w:id="655" w:author="Stefanie Lane" w:date="2022-05-11T11:20:00Z"/>
                <w:rFonts w:ascii="Calibri" w:eastAsia="Times New Roman" w:hAnsi="Calibri" w:cs="Calibri"/>
                <w:color w:val="000000"/>
                <w:rPrChange w:id="656" w:author="Stefanie Lane" w:date="2022-05-11T11:20:00Z">
                  <w:rPr>
                    <w:ins w:id="657" w:author="Stefanie Lane" w:date="2022-05-11T11:20:00Z"/>
                  </w:rPr>
                </w:rPrChange>
              </w:rPr>
              <w:pPrChange w:id="658" w:author="Stefanie Lane" w:date="2022-05-11T11:20:00Z">
                <w:pPr>
                  <w:jc w:val="right"/>
                </w:pPr>
              </w:pPrChange>
            </w:pPr>
            <w:ins w:id="659" w:author="Stefanie Lane" w:date="2022-05-11T11:20:00Z">
              <w:r w:rsidRPr="0089145E">
                <w:rPr>
                  <w:rFonts w:ascii="Calibri" w:eastAsia="Times New Roman" w:hAnsi="Calibri" w:cs="Calibri"/>
                  <w:color w:val="000000"/>
                  <w:rPrChange w:id="660" w:author="Stefanie Lane" w:date="2022-05-11T11:2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661"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7224F7EA" w14:textId="77777777" w:rsidR="0089145E" w:rsidRPr="0089145E" w:rsidRDefault="0089145E">
            <w:pPr>
              <w:spacing w:after="0" w:line="240" w:lineRule="auto"/>
              <w:jc w:val="center"/>
              <w:rPr>
                <w:ins w:id="662" w:author="Stefanie Lane" w:date="2022-05-11T11:20:00Z"/>
                <w:rFonts w:ascii="Calibri" w:eastAsia="Times New Roman" w:hAnsi="Calibri" w:cs="Calibri"/>
                <w:color w:val="000000"/>
                <w:rPrChange w:id="663" w:author="Stefanie Lane" w:date="2022-05-11T11:20:00Z">
                  <w:rPr>
                    <w:ins w:id="664" w:author="Stefanie Lane" w:date="2022-05-11T11:20:00Z"/>
                  </w:rPr>
                </w:rPrChange>
              </w:rPr>
              <w:pPrChange w:id="665" w:author="Stefanie Lane" w:date="2022-05-11T11:20:00Z">
                <w:pPr>
                  <w:jc w:val="center"/>
                </w:pPr>
              </w:pPrChange>
            </w:pPr>
            <w:ins w:id="666" w:author="Stefanie Lane" w:date="2022-05-11T11:20:00Z">
              <w:r w:rsidRPr="0089145E">
                <w:rPr>
                  <w:rFonts w:ascii="Calibri" w:eastAsia="Times New Roman" w:hAnsi="Calibri" w:cs="Calibri"/>
                  <w:color w:val="000000"/>
                  <w:rPrChange w:id="667" w:author="Stefanie Lane" w:date="2022-05-11T11:20:00Z">
                    <w:rPr/>
                  </w:rPrChange>
                </w:rPr>
                <w:t>29</w:t>
              </w:r>
            </w:ins>
          </w:p>
        </w:tc>
        <w:tc>
          <w:tcPr>
            <w:tcW w:w="960" w:type="dxa"/>
            <w:tcBorders>
              <w:top w:val="single" w:sz="4" w:space="0" w:color="auto"/>
              <w:left w:val="nil"/>
              <w:bottom w:val="single" w:sz="4" w:space="0" w:color="auto"/>
              <w:right w:val="nil"/>
            </w:tcBorders>
            <w:shd w:val="clear" w:color="auto" w:fill="auto"/>
            <w:noWrap/>
            <w:vAlign w:val="bottom"/>
            <w:hideMark/>
            <w:tcPrChange w:id="668"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0F47C060" w14:textId="77777777" w:rsidR="0089145E" w:rsidRPr="0089145E" w:rsidRDefault="0089145E">
            <w:pPr>
              <w:spacing w:after="0" w:line="240" w:lineRule="auto"/>
              <w:jc w:val="center"/>
              <w:rPr>
                <w:ins w:id="669" w:author="Stefanie Lane" w:date="2022-05-11T11:20:00Z"/>
                <w:rFonts w:ascii="Calibri" w:eastAsia="Times New Roman" w:hAnsi="Calibri" w:cs="Calibri"/>
                <w:color w:val="000000"/>
                <w:rPrChange w:id="670" w:author="Stefanie Lane" w:date="2022-05-11T11:20:00Z">
                  <w:rPr>
                    <w:ins w:id="671" w:author="Stefanie Lane" w:date="2022-05-11T11:20:00Z"/>
                  </w:rPr>
                </w:rPrChange>
              </w:rPr>
              <w:pPrChange w:id="672" w:author="Stefanie Lane" w:date="2022-05-11T11:20:00Z">
                <w:pPr>
                  <w:jc w:val="center"/>
                </w:pPr>
              </w:pPrChange>
            </w:pPr>
            <w:ins w:id="673" w:author="Stefanie Lane" w:date="2022-05-11T11:20:00Z">
              <w:r w:rsidRPr="0089145E">
                <w:rPr>
                  <w:rFonts w:ascii="Calibri" w:eastAsia="Times New Roman" w:hAnsi="Calibri" w:cs="Calibri"/>
                  <w:color w:val="000000"/>
                  <w:rPrChange w:id="674" w:author="Stefanie Lane" w:date="2022-05-11T11:20:00Z">
                    <w:rPr/>
                  </w:rPrChange>
                </w:rPr>
                <w:t>47</w:t>
              </w:r>
            </w:ins>
          </w:p>
        </w:tc>
        <w:tc>
          <w:tcPr>
            <w:tcW w:w="300" w:type="dxa"/>
            <w:tcBorders>
              <w:top w:val="nil"/>
              <w:left w:val="nil"/>
              <w:bottom w:val="nil"/>
              <w:right w:val="nil"/>
            </w:tcBorders>
            <w:shd w:val="clear" w:color="auto" w:fill="auto"/>
            <w:noWrap/>
            <w:vAlign w:val="bottom"/>
            <w:hideMark/>
            <w:tcPrChange w:id="675" w:author="Stefanie Lane" w:date="2022-05-11T11:20:00Z">
              <w:tcPr>
                <w:tcW w:w="300" w:type="dxa"/>
                <w:tcBorders>
                  <w:top w:val="nil"/>
                  <w:left w:val="nil"/>
                  <w:bottom w:val="nil"/>
                  <w:right w:val="nil"/>
                </w:tcBorders>
                <w:shd w:val="clear" w:color="auto" w:fill="auto"/>
                <w:noWrap/>
                <w:vAlign w:val="bottom"/>
                <w:hideMark/>
              </w:tcPr>
            </w:tcPrChange>
          </w:tcPr>
          <w:p w14:paraId="4EABD9CC" w14:textId="77777777" w:rsidR="0089145E" w:rsidRPr="0089145E" w:rsidRDefault="0089145E">
            <w:pPr>
              <w:spacing w:after="0" w:line="240" w:lineRule="auto"/>
              <w:jc w:val="center"/>
              <w:rPr>
                <w:ins w:id="676" w:author="Stefanie Lane" w:date="2022-05-11T11:20:00Z"/>
                <w:rFonts w:ascii="Calibri" w:eastAsia="Times New Roman" w:hAnsi="Calibri" w:cs="Calibri"/>
                <w:color w:val="000000"/>
                <w:rPrChange w:id="677" w:author="Stefanie Lane" w:date="2022-05-11T11:20:00Z">
                  <w:rPr>
                    <w:ins w:id="678" w:author="Stefanie Lane" w:date="2022-05-11T11:20:00Z"/>
                  </w:rPr>
                </w:rPrChange>
              </w:rPr>
              <w:pPrChange w:id="679"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noWrap/>
            <w:vAlign w:val="bottom"/>
            <w:hideMark/>
            <w:tcPrChange w:id="680"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31CF466B" w14:textId="77777777" w:rsidR="0089145E" w:rsidRPr="0089145E" w:rsidRDefault="0089145E">
            <w:pPr>
              <w:spacing w:after="0" w:line="240" w:lineRule="auto"/>
              <w:jc w:val="center"/>
              <w:rPr>
                <w:ins w:id="681" w:author="Stefanie Lane" w:date="2022-05-11T11:20:00Z"/>
                <w:rFonts w:ascii="Calibri" w:eastAsia="Times New Roman" w:hAnsi="Calibri" w:cs="Calibri"/>
                <w:color w:val="000000"/>
                <w:rPrChange w:id="682" w:author="Stefanie Lane" w:date="2022-05-11T11:20:00Z">
                  <w:rPr>
                    <w:ins w:id="683" w:author="Stefanie Lane" w:date="2022-05-11T11:20:00Z"/>
                  </w:rPr>
                </w:rPrChange>
              </w:rPr>
              <w:pPrChange w:id="684" w:author="Stefanie Lane" w:date="2022-05-11T11:20:00Z">
                <w:pPr>
                  <w:jc w:val="center"/>
                </w:pPr>
              </w:pPrChange>
            </w:pPr>
            <w:ins w:id="685" w:author="Stefanie Lane" w:date="2022-05-11T11:20:00Z">
              <w:r w:rsidRPr="0089145E">
                <w:rPr>
                  <w:rFonts w:ascii="Calibri" w:eastAsia="Times New Roman" w:hAnsi="Calibri" w:cs="Calibri"/>
                  <w:color w:val="000000"/>
                  <w:rPrChange w:id="686" w:author="Stefanie Lane" w:date="2022-05-11T11:20:00Z">
                    <w:rPr/>
                  </w:rPrChange>
                </w:rPr>
                <w:t>12.83</w:t>
              </w:r>
            </w:ins>
          </w:p>
        </w:tc>
        <w:tc>
          <w:tcPr>
            <w:tcW w:w="920" w:type="dxa"/>
            <w:tcBorders>
              <w:top w:val="single" w:sz="4" w:space="0" w:color="auto"/>
              <w:left w:val="nil"/>
              <w:bottom w:val="single" w:sz="4" w:space="0" w:color="auto"/>
              <w:right w:val="nil"/>
            </w:tcBorders>
            <w:shd w:val="clear" w:color="auto" w:fill="auto"/>
            <w:noWrap/>
            <w:vAlign w:val="bottom"/>
            <w:hideMark/>
            <w:tcPrChange w:id="687"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77CD5281" w14:textId="77777777" w:rsidR="0089145E" w:rsidRPr="0089145E" w:rsidRDefault="0089145E">
            <w:pPr>
              <w:spacing w:after="0" w:line="240" w:lineRule="auto"/>
              <w:jc w:val="center"/>
              <w:rPr>
                <w:ins w:id="688" w:author="Stefanie Lane" w:date="2022-05-11T11:20:00Z"/>
                <w:rFonts w:ascii="Calibri" w:eastAsia="Times New Roman" w:hAnsi="Calibri" w:cs="Calibri"/>
                <w:color w:val="000000"/>
                <w:rPrChange w:id="689" w:author="Stefanie Lane" w:date="2022-05-11T11:20:00Z">
                  <w:rPr>
                    <w:ins w:id="690" w:author="Stefanie Lane" w:date="2022-05-11T11:20:00Z"/>
                  </w:rPr>
                </w:rPrChange>
              </w:rPr>
              <w:pPrChange w:id="691" w:author="Stefanie Lane" w:date="2022-05-11T11:20:00Z">
                <w:pPr>
                  <w:jc w:val="center"/>
                </w:pPr>
              </w:pPrChange>
            </w:pPr>
            <w:ins w:id="692" w:author="Stefanie Lane" w:date="2022-05-11T11:20:00Z">
              <w:r w:rsidRPr="0089145E">
                <w:rPr>
                  <w:rFonts w:ascii="Calibri" w:eastAsia="Times New Roman" w:hAnsi="Calibri" w:cs="Calibri"/>
                  <w:color w:val="000000"/>
                  <w:rPrChange w:id="693" w:author="Stefanie Lane" w:date="2022-05-11T11:20:00Z">
                    <w:rPr/>
                  </w:rPrChange>
                </w:rPr>
                <w:t>3.87</w:t>
              </w:r>
            </w:ins>
          </w:p>
        </w:tc>
        <w:tc>
          <w:tcPr>
            <w:tcW w:w="900" w:type="dxa"/>
            <w:tcBorders>
              <w:top w:val="single" w:sz="4" w:space="0" w:color="auto"/>
              <w:left w:val="nil"/>
              <w:bottom w:val="single" w:sz="4" w:space="0" w:color="auto"/>
              <w:right w:val="nil"/>
            </w:tcBorders>
            <w:shd w:val="clear" w:color="auto" w:fill="auto"/>
            <w:noWrap/>
            <w:vAlign w:val="bottom"/>
            <w:hideMark/>
            <w:tcPrChange w:id="694" w:author="Stefanie Lane" w:date="2022-05-11T11:20:00Z">
              <w:tcPr>
                <w:tcW w:w="900" w:type="dxa"/>
                <w:tcBorders>
                  <w:top w:val="single" w:sz="4" w:space="0" w:color="auto"/>
                  <w:left w:val="nil"/>
                  <w:bottom w:val="single" w:sz="4" w:space="0" w:color="auto"/>
                  <w:right w:val="nil"/>
                </w:tcBorders>
                <w:shd w:val="clear" w:color="auto" w:fill="auto"/>
                <w:noWrap/>
                <w:vAlign w:val="bottom"/>
                <w:hideMark/>
              </w:tcPr>
            </w:tcPrChange>
          </w:tcPr>
          <w:p w14:paraId="1AE324B0" w14:textId="77777777" w:rsidR="0089145E" w:rsidRPr="0089145E" w:rsidRDefault="0089145E">
            <w:pPr>
              <w:spacing w:after="0" w:line="240" w:lineRule="auto"/>
              <w:jc w:val="center"/>
              <w:rPr>
                <w:ins w:id="695" w:author="Stefanie Lane" w:date="2022-05-11T11:20:00Z"/>
                <w:rFonts w:ascii="Calibri" w:eastAsia="Times New Roman" w:hAnsi="Calibri" w:cs="Calibri"/>
                <w:color w:val="000000"/>
                <w:rPrChange w:id="696" w:author="Stefanie Lane" w:date="2022-05-11T11:20:00Z">
                  <w:rPr>
                    <w:ins w:id="697" w:author="Stefanie Lane" w:date="2022-05-11T11:20:00Z"/>
                  </w:rPr>
                </w:rPrChange>
              </w:rPr>
              <w:pPrChange w:id="698" w:author="Stefanie Lane" w:date="2022-05-11T11:20:00Z">
                <w:pPr>
                  <w:jc w:val="center"/>
                </w:pPr>
              </w:pPrChange>
            </w:pPr>
            <w:ins w:id="699" w:author="Stefanie Lane" w:date="2022-05-11T11:20:00Z">
              <w:r w:rsidRPr="0089145E">
                <w:rPr>
                  <w:rFonts w:ascii="Calibri" w:eastAsia="Times New Roman" w:hAnsi="Calibri" w:cs="Calibri"/>
                  <w:color w:val="000000"/>
                  <w:rPrChange w:id="700" w:author="Stefanie Lane" w:date="2022-05-11T11:20:00Z">
                    <w:rPr/>
                  </w:rPrChange>
                </w:rPr>
                <w:t>3.66</w:t>
              </w:r>
            </w:ins>
          </w:p>
        </w:tc>
      </w:tr>
      <w:tr w:rsidR="0089145E" w:rsidRPr="0089145E" w14:paraId="0F768E23" w14:textId="77777777" w:rsidTr="0089145E">
        <w:trPr>
          <w:trHeight w:val="290"/>
          <w:jc w:val="center"/>
          <w:ins w:id="701" w:author="Stefanie Lane" w:date="2022-05-11T11:20:00Z"/>
          <w:trPrChange w:id="702"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703" w:author="Stefanie Lane" w:date="2022-05-11T11:20:00Z">
              <w:tcPr>
                <w:tcW w:w="1180" w:type="dxa"/>
                <w:tcBorders>
                  <w:top w:val="nil"/>
                  <w:left w:val="nil"/>
                  <w:bottom w:val="nil"/>
                  <w:right w:val="nil"/>
                </w:tcBorders>
                <w:shd w:val="clear" w:color="auto" w:fill="auto"/>
                <w:noWrap/>
                <w:vAlign w:val="bottom"/>
                <w:hideMark/>
              </w:tcPr>
            </w:tcPrChange>
          </w:tcPr>
          <w:p w14:paraId="716D43C3" w14:textId="77777777" w:rsidR="0089145E" w:rsidRPr="0089145E" w:rsidRDefault="0089145E">
            <w:pPr>
              <w:spacing w:after="0" w:line="240" w:lineRule="auto"/>
              <w:jc w:val="right"/>
              <w:rPr>
                <w:ins w:id="704" w:author="Stefanie Lane" w:date="2022-05-11T11:20:00Z"/>
                <w:rFonts w:ascii="Calibri" w:eastAsia="Times New Roman" w:hAnsi="Calibri" w:cs="Calibri"/>
                <w:color w:val="000000"/>
                <w:rPrChange w:id="705" w:author="Stefanie Lane" w:date="2022-05-11T11:20:00Z">
                  <w:rPr>
                    <w:ins w:id="706" w:author="Stefanie Lane" w:date="2022-05-11T11:20:00Z"/>
                  </w:rPr>
                </w:rPrChange>
              </w:rPr>
              <w:pPrChange w:id="707" w:author="Stefanie Lane" w:date="2022-05-11T11:20:00Z">
                <w:pPr>
                  <w:jc w:val="right"/>
                </w:pPr>
              </w:pPrChange>
            </w:pPr>
            <w:ins w:id="708" w:author="Stefanie Lane" w:date="2022-05-11T11:20:00Z">
              <w:r w:rsidRPr="0089145E">
                <w:rPr>
                  <w:rFonts w:ascii="Calibri" w:eastAsia="Times New Roman" w:hAnsi="Calibri" w:cs="Calibri"/>
                  <w:color w:val="000000"/>
                  <w:rPrChange w:id="709" w:author="Stefanie Lane" w:date="2022-05-11T11:20:00Z">
                    <w:rPr/>
                  </w:rPrChange>
                </w:rPr>
                <w:t>1999</w:t>
              </w:r>
            </w:ins>
          </w:p>
        </w:tc>
        <w:tc>
          <w:tcPr>
            <w:tcW w:w="960" w:type="dxa"/>
            <w:tcBorders>
              <w:top w:val="nil"/>
              <w:left w:val="nil"/>
              <w:bottom w:val="single" w:sz="4" w:space="0" w:color="auto"/>
              <w:right w:val="nil"/>
            </w:tcBorders>
            <w:shd w:val="clear" w:color="auto" w:fill="auto"/>
            <w:noWrap/>
            <w:vAlign w:val="bottom"/>
            <w:hideMark/>
            <w:tcPrChange w:id="710"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07CD71ED" w14:textId="77777777" w:rsidR="0089145E" w:rsidRPr="0089145E" w:rsidRDefault="0089145E">
            <w:pPr>
              <w:spacing w:after="0" w:line="240" w:lineRule="auto"/>
              <w:jc w:val="center"/>
              <w:rPr>
                <w:ins w:id="711" w:author="Stefanie Lane" w:date="2022-05-11T11:20:00Z"/>
                <w:rFonts w:ascii="Calibri" w:eastAsia="Times New Roman" w:hAnsi="Calibri" w:cs="Calibri"/>
                <w:color w:val="000000"/>
                <w:rPrChange w:id="712" w:author="Stefanie Lane" w:date="2022-05-11T11:20:00Z">
                  <w:rPr>
                    <w:ins w:id="713" w:author="Stefanie Lane" w:date="2022-05-11T11:20:00Z"/>
                  </w:rPr>
                </w:rPrChange>
              </w:rPr>
              <w:pPrChange w:id="714" w:author="Stefanie Lane" w:date="2022-05-11T11:20:00Z">
                <w:pPr>
                  <w:jc w:val="center"/>
                </w:pPr>
              </w:pPrChange>
            </w:pPr>
            <w:ins w:id="715" w:author="Stefanie Lane" w:date="2022-05-11T11:20:00Z">
              <w:r w:rsidRPr="0089145E">
                <w:rPr>
                  <w:rFonts w:ascii="Calibri" w:eastAsia="Times New Roman" w:hAnsi="Calibri" w:cs="Calibri"/>
                  <w:color w:val="000000"/>
                  <w:rPrChange w:id="716" w:author="Stefanie Lane" w:date="2022-05-11T11:20:00Z">
                    <w:rPr/>
                  </w:rPrChange>
                </w:rPr>
                <w:t>33</w:t>
              </w:r>
            </w:ins>
          </w:p>
        </w:tc>
        <w:tc>
          <w:tcPr>
            <w:tcW w:w="960" w:type="dxa"/>
            <w:tcBorders>
              <w:top w:val="nil"/>
              <w:left w:val="nil"/>
              <w:bottom w:val="nil"/>
              <w:right w:val="nil"/>
            </w:tcBorders>
            <w:shd w:val="clear" w:color="auto" w:fill="auto"/>
            <w:noWrap/>
            <w:vAlign w:val="bottom"/>
            <w:hideMark/>
            <w:tcPrChange w:id="717" w:author="Stefanie Lane" w:date="2022-05-11T11:20:00Z">
              <w:tcPr>
                <w:tcW w:w="960" w:type="dxa"/>
                <w:tcBorders>
                  <w:top w:val="nil"/>
                  <w:left w:val="nil"/>
                  <w:bottom w:val="nil"/>
                  <w:right w:val="nil"/>
                </w:tcBorders>
                <w:shd w:val="clear" w:color="auto" w:fill="auto"/>
                <w:noWrap/>
                <w:vAlign w:val="bottom"/>
                <w:hideMark/>
              </w:tcPr>
            </w:tcPrChange>
          </w:tcPr>
          <w:p w14:paraId="6F983BBB" w14:textId="77777777" w:rsidR="0089145E" w:rsidRPr="0089145E" w:rsidRDefault="0089145E">
            <w:pPr>
              <w:spacing w:after="0" w:line="240" w:lineRule="auto"/>
              <w:jc w:val="center"/>
              <w:rPr>
                <w:ins w:id="718" w:author="Stefanie Lane" w:date="2022-05-11T11:20:00Z"/>
                <w:rFonts w:ascii="Calibri" w:eastAsia="Times New Roman" w:hAnsi="Calibri" w:cs="Calibri"/>
                <w:color w:val="000000"/>
                <w:rPrChange w:id="719" w:author="Stefanie Lane" w:date="2022-05-11T11:20:00Z">
                  <w:rPr>
                    <w:ins w:id="720" w:author="Stefanie Lane" w:date="2022-05-11T11:20:00Z"/>
                  </w:rPr>
                </w:rPrChange>
              </w:rPr>
              <w:pPrChange w:id="721" w:author="Stefanie Lane" w:date="2022-05-11T11:20:00Z">
                <w:pPr>
                  <w:jc w:val="center"/>
                </w:pPr>
              </w:pPrChange>
            </w:pPr>
            <w:ins w:id="722" w:author="Stefanie Lane" w:date="2022-05-11T11:20:00Z">
              <w:r w:rsidRPr="0089145E">
                <w:rPr>
                  <w:rFonts w:ascii="Calibri" w:eastAsia="Times New Roman" w:hAnsi="Calibri" w:cs="Calibri"/>
                  <w:color w:val="000000"/>
                  <w:rPrChange w:id="723" w:author="Stefanie Lane" w:date="2022-05-11T11:20:00Z">
                    <w:rPr/>
                  </w:rPrChange>
                </w:rPr>
                <w:t>41</w:t>
              </w:r>
            </w:ins>
          </w:p>
        </w:tc>
        <w:tc>
          <w:tcPr>
            <w:tcW w:w="300" w:type="dxa"/>
            <w:tcBorders>
              <w:top w:val="nil"/>
              <w:left w:val="nil"/>
              <w:bottom w:val="nil"/>
              <w:right w:val="nil"/>
            </w:tcBorders>
            <w:shd w:val="clear" w:color="auto" w:fill="auto"/>
            <w:noWrap/>
            <w:vAlign w:val="bottom"/>
            <w:hideMark/>
            <w:tcPrChange w:id="724" w:author="Stefanie Lane" w:date="2022-05-11T11:20:00Z">
              <w:tcPr>
                <w:tcW w:w="300" w:type="dxa"/>
                <w:tcBorders>
                  <w:top w:val="nil"/>
                  <w:left w:val="nil"/>
                  <w:bottom w:val="nil"/>
                  <w:right w:val="nil"/>
                </w:tcBorders>
                <w:shd w:val="clear" w:color="auto" w:fill="auto"/>
                <w:noWrap/>
                <w:vAlign w:val="bottom"/>
                <w:hideMark/>
              </w:tcPr>
            </w:tcPrChange>
          </w:tcPr>
          <w:p w14:paraId="3E385C56" w14:textId="77777777" w:rsidR="0089145E" w:rsidRPr="0089145E" w:rsidRDefault="0089145E">
            <w:pPr>
              <w:spacing w:after="0" w:line="240" w:lineRule="auto"/>
              <w:jc w:val="center"/>
              <w:rPr>
                <w:ins w:id="725" w:author="Stefanie Lane" w:date="2022-05-11T11:20:00Z"/>
                <w:rFonts w:ascii="Calibri" w:eastAsia="Times New Roman" w:hAnsi="Calibri" w:cs="Calibri"/>
                <w:color w:val="000000"/>
                <w:rPrChange w:id="726" w:author="Stefanie Lane" w:date="2022-05-11T11:20:00Z">
                  <w:rPr>
                    <w:ins w:id="727" w:author="Stefanie Lane" w:date="2022-05-11T11:20:00Z"/>
                  </w:rPr>
                </w:rPrChange>
              </w:rPr>
              <w:pPrChange w:id="728"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729"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133B1C32" w14:textId="77777777" w:rsidR="0089145E" w:rsidRPr="0089145E" w:rsidRDefault="0089145E">
            <w:pPr>
              <w:spacing w:after="0" w:line="240" w:lineRule="auto"/>
              <w:jc w:val="center"/>
              <w:rPr>
                <w:ins w:id="730" w:author="Stefanie Lane" w:date="2022-05-11T11:20:00Z"/>
                <w:rFonts w:ascii="Calibri" w:eastAsia="Times New Roman" w:hAnsi="Calibri" w:cs="Calibri"/>
                <w:color w:val="000000"/>
                <w:rPrChange w:id="731" w:author="Stefanie Lane" w:date="2022-05-11T11:20:00Z">
                  <w:rPr>
                    <w:ins w:id="732" w:author="Stefanie Lane" w:date="2022-05-11T11:20:00Z"/>
                  </w:rPr>
                </w:rPrChange>
              </w:rPr>
              <w:pPrChange w:id="733" w:author="Stefanie Lane" w:date="2022-05-11T11:20:00Z">
                <w:pPr>
                  <w:jc w:val="center"/>
                </w:pPr>
              </w:pPrChange>
            </w:pPr>
            <w:ins w:id="734" w:author="Stefanie Lane" w:date="2022-05-11T11:20:00Z">
              <w:r w:rsidRPr="0089145E">
                <w:rPr>
                  <w:rFonts w:ascii="Calibri" w:eastAsia="Times New Roman" w:hAnsi="Calibri" w:cs="Calibri"/>
                  <w:color w:val="000000"/>
                  <w:rPrChange w:id="735" w:author="Stefanie Lane" w:date="2022-05-11T11:20:00Z">
                    <w:rPr/>
                  </w:rPrChange>
                </w:rPr>
                <w:t>9.69</w:t>
              </w:r>
            </w:ins>
          </w:p>
        </w:tc>
        <w:tc>
          <w:tcPr>
            <w:tcW w:w="920" w:type="dxa"/>
            <w:tcBorders>
              <w:top w:val="nil"/>
              <w:left w:val="nil"/>
              <w:bottom w:val="single" w:sz="4" w:space="0" w:color="auto"/>
              <w:right w:val="nil"/>
            </w:tcBorders>
            <w:shd w:val="clear" w:color="auto" w:fill="auto"/>
            <w:noWrap/>
            <w:vAlign w:val="bottom"/>
            <w:hideMark/>
            <w:tcPrChange w:id="736"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5DB5728B" w14:textId="77777777" w:rsidR="0089145E" w:rsidRPr="0089145E" w:rsidRDefault="0089145E">
            <w:pPr>
              <w:spacing w:after="0" w:line="240" w:lineRule="auto"/>
              <w:jc w:val="center"/>
              <w:rPr>
                <w:ins w:id="737" w:author="Stefanie Lane" w:date="2022-05-11T11:20:00Z"/>
                <w:rFonts w:ascii="Calibri" w:eastAsia="Times New Roman" w:hAnsi="Calibri" w:cs="Calibri"/>
                <w:color w:val="000000"/>
                <w:rPrChange w:id="738" w:author="Stefanie Lane" w:date="2022-05-11T11:20:00Z">
                  <w:rPr>
                    <w:ins w:id="739" w:author="Stefanie Lane" w:date="2022-05-11T11:20:00Z"/>
                  </w:rPr>
                </w:rPrChange>
              </w:rPr>
              <w:pPrChange w:id="740" w:author="Stefanie Lane" w:date="2022-05-11T11:20:00Z">
                <w:pPr>
                  <w:jc w:val="center"/>
                </w:pPr>
              </w:pPrChange>
            </w:pPr>
            <w:ins w:id="741" w:author="Stefanie Lane" w:date="2022-05-11T11:20:00Z">
              <w:r w:rsidRPr="0089145E">
                <w:rPr>
                  <w:rFonts w:ascii="Calibri" w:eastAsia="Times New Roman" w:hAnsi="Calibri" w:cs="Calibri"/>
                  <w:color w:val="000000"/>
                  <w:rPrChange w:id="742" w:author="Stefanie Lane" w:date="2022-05-11T11:20:00Z">
                    <w:rPr/>
                  </w:rPrChange>
                </w:rPr>
                <w:t>3.96</w:t>
              </w:r>
            </w:ins>
          </w:p>
        </w:tc>
        <w:tc>
          <w:tcPr>
            <w:tcW w:w="900" w:type="dxa"/>
            <w:tcBorders>
              <w:top w:val="nil"/>
              <w:left w:val="nil"/>
              <w:bottom w:val="single" w:sz="4" w:space="0" w:color="auto"/>
              <w:right w:val="nil"/>
            </w:tcBorders>
            <w:shd w:val="clear" w:color="auto" w:fill="auto"/>
            <w:noWrap/>
            <w:vAlign w:val="bottom"/>
            <w:hideMark/>
            <w:tcPrChange w:id="743"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14F82A2C" w14:textId="77777777" w:rsidR="0089145E" w:rsidRPr="0089145E" w:rsidRDefault="0089145E">
            <w:pPr>
              <w:spacing w:after="0" w:line="240" w:lineRule="auto"/>
              <w:jc w:val="center"/>
              <w:rPr>
                <w:ins w:id="744" w:author="Stefanie Lane" w:date="2022-05-11T11:20:00Z"/>
                <w:rFonts w:ascii="Calibri" w:eastAsia="Times New Roman" w:hAnsi="Calibri" w:cs="Calibri"/>
                <w:color w:val="000000"/>
                <w:rPrChange w:id="745" w:author="Stefanie Lane" w:date="2022-05-11T11:20:00Z">
                  <w:rPr>
                    <w:ins w:id="746" w:author="Stefanie Lane" w:date="2022-05-11T11:20:00Z"/>
                  </w:rPr>
                </w:rPrChange>
              </w:rPr>
              <w:pPrChange w:id="747" w:author="Stefanie Lane" w:date="2022-05-11T11:20:00Z">
                <w:pPr>
                  <w:jc w:val="center"/>
                </w:pPr>
              </w:pPrChange>
            </w:pPr>
            <w:ins w:id="748" w:author="Stefanie Lane" w:date="2022-05-11T11:20:00Z">
              <w:r w:rsidRPr="0089145E">
                <w:rPr>
                  <w:rFonts w:ascii="Calibri" w:eastAsia="Times New Roman" w:hAnsi="Calibri" w:cs="Calibri"/>
                  <w:color w:val="000000"/>
                  <w:rPrChange w:id="749" w:author="Stefanie Lane" w:date="2022-05-11T11:20:00Z">
                    <w:rPr/>
                  </w:rPrChange>
                </w:rPr>
                <w:t>4.23</w:t>
              </w:r>
            </w:ins>
          </w:p>
        </w:tc>
      </w:tr>
      <w:tr w:rsidR="0089145E" w:rsidRPr="0089145E" w14:paraId="023F5FD2" w14:textId="77777777" w:rsidTr="0089145E">
        <w:trPr>
          <w:trHeight w:val="290"/>
          <w:jc w:val="center"/>
          <w:ins w:id="750" w:author="Stefanie Lane" w:date="2022-05-11T11:20:00Z"/>
          <w:trPrChange w:id="751"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752"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52379860" w14:textId="77777777" w:rsidR="0089145E" w:rsidRPr="0089145E" w:rsidRDefault="0089145E">
            <w:pPr>
              <w:spacing w:after="0" w:line="240" w:lineRule="auto"/>
              <w:jc w:val="right"/>
              <w:rPr>
                <w:ins w:id="753" w:author="Stefanie Lane" w:date="2022-05-11T11:20:00Z"/>
                <w:rFonts w:ascii="Calibri" w:eastAsia="Times New Roman" w:hAnsi="Calibri" w:cs="Calibri"/>
                <w:color w:val="000000"/>
                <w:rPrChange w:id="754" w:author="Stefanie Lane" w:date="2022-05-11T11:20:00Z">
                  <w:rPr>
                    <w:ins w:id="755" w:author="Stefanie Lane" w:date="2022-05-11T11:20:00Z"/>
                  </w:rPr>
                </w:rPrChange>
              </w:rPr>
              <w:pPrChange w:id="756" w:author="Stefanie Lane" w:date="2022-05-11T11:20:00Z">
                <w:pPr>
                  <w:jc w:val="right"/>
                </w:pPr>
              </w:pPrChange>
            </w:pPr>
            <w:ins w:id="757" w:author="Stefanie Lane" w:date="2022-05-11T11:20:00Z">
              <w:r w:rsidRPr="0089145E">
                <w:rPr>
                  <w:rFonts w:ascii="Calibri" w:eastAsia="Times New Roman" w:hAnsi="Calibri" w:cs="Calibri"/>
                  <w:color w:val="000000"/>
                  <w:rPrChange w:id="758" w:author="Stefanie Lane" w:date="2022-05-11T11:20:00Z">
                    <w:rPr/>
                  </w:rPrChange>
                </w:rPr>
                <w:t>2019</w:t>
              </w:r>
            </w:ins>
          </w:p>
        </w:tc>
        <w:tc>
          <w:tcPr>
            <w:tcW w:w="960" w:type="dxa"/>
            <w:tcBorders>
              <w:top w:val="nil"/>
              <w:left w:val="nil"/>
              <w:bottom w:val="single" w:sz="4" w:space="0" w:color="auto"/>
              <w:right w:val="nil"/>
            </w:tcBorders>
            <w:shd w:val="clear" w:color="auto" w:fill="auto"/>
            <w:noWrap/>
            <w:vAlign w:val="bottom"/>
            <w:hideMark/>
            <w:tcPrChange w:id="759"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39DD758A" w14:textId="77777777" w:rsidR="0089145E" w:rsidRPr="0089145E" w:rsidRDefault="0089145E">
            <w:pPr>
              <w:spacing w:after="0" w:line="240" w:lineRule="auto"/>
              <w:jc w:val="center"/>
              <w:rPr>
                <w:ins w:id="760" w:author="Stefanie Lane" w:date="2022-05-11T11:20:00Z"/>
                <w:rFonts w:ascii="Calibri" w:eastAsia="Times New Roman" w:hAnsi="Calibri" w:cs="Calibri"/>
                <w:color w:val="000000"/>
                <w:rPrChange w:id="761" w:author="Stefanie Lane" w:date="2022-05-11T11:20:00Z">
                  <w:rPr>
                    <w:ins w:id="762" w:author="Stefanie Lane" w:date="2022-05-11T11:20:00Z"/>
                  </w:rPr>
                </w:rPrChange>
              </w:rPr>
              <w:pPrChange w:id="763" w:author="Stefanie Lane" w:date="2022-05-11T11:20:00Z">
                <w:pPr>
                  <w:jc w:val="center"/>
                </w:pPr>
              </w:pPrChange>
            </w:pPr>
            <w:ins w:id="764" w:author="Stefanie Lane" w:date="2022-05-11T11:20:00Z">
              <w:r w:rsidRPr="0089145E">
                <w:rPr>
                  <w:rFonts w:ascii="Calibri" w:eastAsia="Times New Roman" w:hAnsi="Calibri" w:cs="Calibri"/>
                  <w:color w:val="000000"/>
                  <w:rPrChange w:id="765" w:author="Stefanie Lane" w:date="2022-05-11T11:20: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766"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7FF300BA" w14:textId="77777777" w:rsidR="0089145E" w:rsidRPr="0089145E" w:rsidRDefault="0089145E">
            <w:pPr>
              <w:spacing w:after="0" w:line="240" w:lineRule="auto"/>
              <w:jc w:val="center"/>
              <w:rPr>
                <w:ins w:id="767" w:author="Stefanie Lane" w:date="2022-05-11T11:20:00Z"/>
                <w:rFonts w:ascii="Calibri" w:eastAsia="Times New Roman" w:hAnsi="Calibri" w:cs="Calibri"/>
                <w:color w:val="000000"/>
                <w:rPrChange w:id="768" w:author="Stefanie Lane" w:date="2022-05-11T11:20:00Z">
                  <w:rPr>
                    <w:ins w:id="769" w:author="Stefanie Lane" w:date="2022-05-11T11:20:00Z"/>
                  </w:rPr>
                </w:rPrChange>
              </w:rPr>
              <w:pPrChange w:id="770" w:author="Stefanie Lane" w:date="2022-05-11T11:20:00Z">
                <w:pPr>
                  <w:jc w:val="center"/>
                </w:pPr>
              </w:pPrChange>
            </w:pPr>
            <w:ins w:id="771" w:author="Stefanie Lane" w:date="2022-05-11T11:20:00Z">
              <w:r w:rsidRPr="0089145E">
                <w:rPr>
                  <w:rFonts w:ascii="Calibri" w:eastAsia="Times New Roman" w:hAnsi="Calibri" w:cs="Calibri"/>
                  <w:color w:val="000000"/>
                  <w:rPrChange w:id="772" w:author="Stefanie Lane" w:date="2022-05-11T11:20:00Z">
                    <w:rPr/>
                  </w:rPrChange>
                </w:rPr>
                <w:t>27</w:t>
              </w:r>
            </w:ins>
          </w:p>
        </w:tc>
        <w:tc>
          <w:tcPr>
            <w:tcW w:w="300" w:type="dxa"/>
            <w:tcBorders>
              <w:top w:val="nil"/>
              <w:left w:val="nil"/>
              <w:bottom w:val="nil"/>
              <w:right w:val="nil"/>
            </w:tcBorders>
            <w:shd w:val="clear" w:color="auto" w:fill="auto"/>
            <w:noWrap/>
            <w:vAlign w:val="bottom"/>
            <w:hideMark/>
            <w:tcPrChange w:id="773" w:author="Stefanie Lane" w:date="2022-05-11T11:20:00Z">
              <w:tcPr>
                <w:tcW w:w="300" w:type="dxa"/>
                <w:tcBorders>
                  <w:top w:val="nil"/>
                  <w:left w:val="nil"/>
                  <w:bottom w:val="nil"/>
                  <w:right w:val="nil"/>
                </w:tcBorders>
                <w:shd w:val="clear" w:color="auto" w:fill="auto"/>
                <w:noWrap/>
                <w:vAlign w:val="bottom"/>
                <w:hideMark/>
              </w:tcPr>
            </w:tcPrChange>
          </w:tcPr>
          <w:p w14:paraId="286FD85B" w14:textId="77777777" w:rsidR="0089145E" w:rsidRPr="0089145E" w:rsidRDefault="0089145E">
            <w:pPr>
              <w:spacing w:after="0" w:line="240" w:lineRule="auto"/>
              <w:jc w:val="center"/>
              <w:rPr>
                <w:ins w:id="774" w:author="Stefanie Lane" w:date="2022-05-11T11:20:00Z"/>
                <w:rFonts w:ascii="Calibri" w:eastAsia="Times New Roman" w:hAnsi="Calibri" w:cs="Calibri"/>
                <w:color w:val="000000"/>
                <w:rPrChange w:id="775" w:author="Stefanie Lane" w:date="2022-05-11T11:20:00Z">
                  <w:rPr>
                    <w:ins w:id="776" w:author="Stefanie Lane" w:date="2022-05-11T11:20:00Z"/>
                  </w:rPr>
                </w:rPrChange>
              </w:rPr>
              <w:pPrChange w:id="777"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778"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65CBED67" w14:textId="77777777" w:rsidR="0089145E" w:rsidRPr="0089145E" w:rsidRDefault="0089145E">
            <w:pPr>
              <w:spacing w:after="0" w:line="240" w:lineRule="auto"/>
              <w:jc w:val="center"/>
              <w:rPr>
                <w:ins w:id="779" w:author="Stefanie Lane" w:date="2022-05-11T11:20:00Z"/>
                <w:rFonts w:ascii="Calibri" w:eastAsia="Times New Roman" w:hAnsi="Calibri" w:cs="Calibri"/>
                <w:color w:val="000000"/>
                <w:rPrChange w:id="780" w:author="Stefanie Lane" w:date="2022-05-11T11:20:00Z">
                  <w:rPr>
                    <w:ins w:id="781" w:author="Stefanie Lane" w:date="2022-05-11T11:20:00Z"/>
                  </w:rPr>
                </w:rPrChange>
              </w:rPr>
              <w:pPrChange w:id="782" w:author="Stefanie Lane" w:date="2022-05-11T11:20:00Z">
                <w:pPr>
                  <w:jc w:val="center"/>
                </w:pPr>
              </w:pPrChange>
            </w:pPr>
            <w:ins w:id="783" w:author="Stefanie Lane" w:date="2022-05-11T11:20:00Z">
              <w:r w:rsidRPr="0089145E">
                <w:rPr>
                  <w:rFonts w:ascii="Calibri" w:eastAsia="Times New Roman" w:hAnsi="Calibri" w:cs="Calibri"/>
                  <w:color w:val="000000"/>
                  <w:rPrChange w:id="784" w:author="Stefanie Lane" w:date="2022-05-11T11:20:00Z">
                    <w:rPr/>
                  </w:rPrChange>
                </w:rPr>
                <w:t>5.83</w:t>
              </w:r>
            </w:ins>
          </w:p>
        </w:tc>
        <w:tc>
          <w:tcPr>
            <w:tcW w:w="920" w:type="dxa"/>
            <w:tcBorders>
              <w:top w:val="nil"/>
              <w:left w:val="nil"/>
              <w:bottom w:val="single" w:sz="4" w:space="0" w:color="auto"/>
              <w:right w:val="nil"/>
            </w:tcBorders>
            <w:shd w:val="clear" w:color="auto" w:fill="auto"/>
            <w:noWrap/>
            <w:vAlign w:val="bottom"/>
            <w:hideMark/>
            <w:tcPrChange w:id="785"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5B5F7A28" w14:textId="77777777" w:rsidR="0089145E" w:rsidRPr="0089145E" w:rsidRDefault="0089145E">
            <w:pPr>
              <w:spacing w:after="0" w:line="240" w:lineRule="auto"/>
              <w:jc w:val="center"/>
              <w:rPr>
                <w:ins w:id="786" w:author="Stefanie Lane" w:date="2022-05-11T11:20:00Z"/>
                <w:rFonts w:ascii="Calibri" w:eastAsia="Times New Roman" w:hAnsi="Calibri" w:cs="Calibri"/>
                <w:color w:val="000000"/>
                <w:rPrChange w:id="787" w:author="Stefanie Lane" w:date="2022-05-11T11:20:00Z">
                  <w:rPr>
                    <w:ins w:id="788" w:author="Stefanie Lane" w:date="2022-05-11T11:20:00Z"/>
                  </w:rPr>
                </w:rPrChange>
              </w:rPr>
              <w:pPrChange w:id="789" w:author="Stefanie Lane" w:date="2022-05-11T11:20:00Z">
                <w:pPr>
                  <w:jc w:val="center"/>
                </w:pPr>
              </w:pPrChange>
            </w:pPr>
            <w:ins w:id="790" w:author="Stefanie Lane" w:date="2022-05-11T11:20:00Z">
              <w:r w:rsidRPr="0089145E">
                <w:rPr>
                  <w:rFonts w:ascii="Calibri" w:eastAsia="Times New Roman" w:hAnsi="Calibri" w:cs="Calibri"/>
                  <w:color w:val="000000"/>
                  <w:rPrChange w:id="791" w:author="Stefanie Lane" w:date="2022-05-11T11:20:00Z">
                    <w:rPr/>
                  </w:rPrChange>
                </w:rPr>
                <w:t>2.79</w:t>
              </w:r>
            </w:ins>
          </w:p>
        </w:tc>
        <w:tc>
          <w:tcPr>
            <w:tcW w:w="900" w:type="dxa"/>
            <w:tcBorders>
              <w:top w:val="nil"/>
              <w:left w:val="nil"/>
              <w:bottom w:val="single" w:sz="4" w:space="0" w:color="auto"/>
              <w:right w:val="nil"/>
            </w:tcBorders>
            <w:shd w:val="clear" w:color="auto" w:fill="auto"/>
            <w:noWrap/>
            <w:vAlign w:val="bottom"/>
            <w:hideMark/>
            <w:tcPrChange w:id="792"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78DE4664" w14:textId="77777777" w:rsidR="0089145E" w:rsidRPr="0089145E" w:rsidRDefault="0089145E">
            <w:pPr>
              <w:spacing w:after="0" w:line="240" w:lineRule="auto"/>
              <w:jc w:val="center"/>
              <w:rPr>
                <w:ins w:id="793" w:author="Stefanie Lane" w:date="2022-05-11T11:20:00Z"/>
                <w:rFonts w:ascii="Calibri" w:eastAsia="Times New Roman" w:hAnsi="Calibri" w:cs="Calibri"/>
                <w:color w:val="000000"/>
                <w:rPrChange w:id="794" w:author="Stefanie Lane" w:date="2022-05-11T11:20:00Z">
                  <w:rPr>
                    <w:ins w:id="795" w:author="Stefanie Lane" w:date="2022-05-11T11:20:00Z"/>
                  </w:rPr>
                </w:rPrChange>
              </w:rPr>
              <w:pPrChange w:id="796" w:author="Stefanie Lane" w:date="2022-05-11T11:20:00Z">
                <w:pPr>
                  <w:jc w:val="center"/>
                </w:pPr>
              </w:pPrChange>
            </w:pPr>
            <w:ins w:id="797" w:author="Stefanie Lane" w:date="2022-05-11T11:20:00Z">
              <w:r w:rsidRPr="0089145E">
                <w:rPr>
                  <w:rFonts w:ascii="Calibri" w:eastAsia="Times New Roman" w:hAnsi="Calibri" w:cs="Calibri"/>
                  <w:color w:val="000000"/>
                  <w:rPrChange w:id="798" w:author="Stefanie Lane" w:date="2022-05-11T11:20:00Z">
                    <w:rPr/>
                  </w:rPrChange>
                </w:rPr>
                <w:t>4.63</w:t>
              </w:r>
            </w:ins>
          </w:p>
        </w:tc>
      </w:tr>
      <w:tr w:rsidR="0089145E" w:rsidRPr="0089145E" w14:paraId="11D56326" w14:textId="77777777" w:rsidTr="0089145E">
        <w:trPr>
          <w:trHeight w:val="290"/>
          <w:jc w:val="center"/>
          <w:ins w:id="799" w:author="Stefanie Lane" w:date="2022-05-11T11:20:00Z"/>
          <w:trPrChange w:id="800"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801" w:author="Stefanie Lane" w:date="2022-05-11T11:20:00Z">
              <w:tcPr>
                <w:tcW w:w="1180" w:type="dxa"/>
                <w:tcBorders>
                  <w:top w:val="nil"/>
                  <w:left w:val="nil"/>
                  <w:bottom w:val="nil"/>
                  <w:right w:val="nil"/>
                </w:tcBorders>
                <w:shd w:val="clear" w:color="auto" w:fill="auto"/>
                <w:noWrap/>
                <w:vAlign w:val="bottom"/>
                <w:hideMark/>
              </w:tcPr>
            </w:tcPrChange>
          </w:tcPr>
          <w:p w14:paraId="544BA792" w14:textId="77777777" w:rsidR="0089145E" w:rsidRPr="0089145E" w:rsidRDefault="0089145E">
            <w:pPr>
              <w:spacing w:after="0" w:line="240" w:lineRule="auto"/>
              <w:jc w:val="center"/>
              <w:rPr>
                <w:ins w:id="802" w:author="Stefanie Lane" w:date="2022-05-11T11:20:00Z"/>
                <w:rFonts w:ascii="Calibri" w:eastAsia="Times New Roman" w:hAnsi="Calibri" w:cs="Calibri"/>
                <w:color w:val="000000"/>
                <w:rPrChange w:id="803" w:author="Stefanie Lane" w:date="2022-05-11T11:20:00Z">
                  <w:rPr>
                    <w:ins w:id="804" w:author="Stefanie Lane" w:date="2022-05-11T11:20:00Z"/>
                  </w:rPr>
                </w:rPrChange>
              </w:rPr>
              <w:pPrChange w:id="805" w:author="Stefanie Lane" w:date="2022-05-11T11:20:00Z">
                <w:pPr>
                  <w:jc w:val="center"/>
                </w:pPr>
              </w:pPrChange>
            </w:pPr>
          </w:p>
        </w:tc>
        <w:tc>
          <w:tcPr>
            <w:tcW w:w="960" w:type="dxa"/>
            <w:tcBorders>
              <w:top w:val="nil"/>
              <w:left w:val="nil"/>
              <w:bottom w:val="nil"/>
              <w:right w:val="nil"/>
            </w:tcBorders>
            <w:shd w:val="clear" w:color="auto" w:fill="auto"/>
            <w:noWrap/>
            <w:vAlign w:val="bottom"/>
            <w:hideMark/>
            <w:tcPrChange w:id="806" w:author="Stefanie Lane" w:date="2022-05-11T11:20:00Z">
              <w:tcPr>
                <w:tcW w:w="960" w:type="dxa"/>
                <w:tcBorders>
                  <w:top w:val="nil"/>
                  <w:left w:val="nil"/>
                  <w:bottom w:val="nil"/>
                  <w:right w:val="nil"/>
                </w:tcBorders>
                <w:shd w:val="clear" w:color="auto" w:fill="auto"/>
                <w:noWrap/>
                <w:vAlign w:val="bottom"/>
                <w:hideMark/>
              </w:tcPr>
            </w:tcPrChange>
          </w:tcPr>
          <w:p w14:paraId="7568734A" w14:textId="77777777" w:rsidR="0089145E" w:rsidRPr="0089145E" w:rsidRDefault="0089145E">
            <w:pPr>
              <w:spacing w:after="0" w:line="240" w:lineRule="auto"/>
              <w:rPr>
                <w:ins w:id="807" w:author="Stefanie Lane" w:date="2022-05-11T11:20:00Z"/>
                <w:rFonts w:ascii="Times New Roman" w:eastAsia="Times New Roman" w:hAnsi="Times New Roman" w:cs="Times New Roman"/>
                <w:sz w:val="20"/>
                <w:szCs w:val="20"/>
                <w:rPrChange w:id="808" w:author="Stefanie Lane" w:date="2022-05-11T11:20:00Z">
                  <w:rPr>
                    <w:ins w:id="809" w:author="Stefanie Lane" w:date="2022-05-11T11:20:00Z"/>
                  </w:rPr>
                </w:rPrChange>
              </w:rPr>
              <w:pPrChange w:id="810" w:author="Stefanie Lane" w:date="2022-05-11T11:20:00Z">
                <w:pPr/>
              </w:pPrChange>
            </w:pPr>
          </w:p>
        </w:tc>
        <w:tc>
          <w:tcPr>
            <w:tcW w:w="960" w:type="dxa"/>
            <w:tcBorders>
              <w:top w:val="nil"/>
              <w:left w:val="nil"/>
              <w:bottom w:val="nil"/>
              <w:right w:val="nil"/>
            </w:tcBorders>
            <w:shd w:val="clear" w:color="auto" w:fill="auto"/>
            <w:noWrap/>
            <w:vAlign w:val="bottom"/>
            <w:hideMark/>
            <w:tcPrChange w:id="811" w:author="Stefanie Lane" w:date="2022-05-11T11:20:00Z">
              <w:tcPr>
                <w:tcW w:w="960" w:type="dxa"/>
                <w:tcBorders>
                  <w:top w:val="nil"/>
                  <w:left w:val="nil"/>
                  <w:bottom w:val="nil"/>
                  <w:right w:val="nil"/>
                </w:tcBorders>
                <w:shd w:val="clear" w:color="auto" w:fill="auto"/>
                <w:noWrap/>
                <w:vAlign w:val="bottom"/>
                <w:hideMark/>
              </w:tcPr>
            </w:tcPrChange>
          </w:tcPr>
          <w:p w14:paraId="431BDA44" w14:textId="77777777" w:rsidR="0089145E" w:rsidRPr="0089145E" w:rsidRDefault="0089145E">
            <w:pPr>
              <w:spacing w:after="0" w:line="240" w:lineRule="auto"/>
              <w:rPr>
                <w:ins w:id="812" w:author="Stefanie Lane" w:date="2022-05-11T11:20:00Z"/>
                <w:rFonts w:ascii="Times New Roman" w:eastAsia="Times New Roman" w:hAnsi="Times New Roman" w:cs="Times New Roman"/>
                <w:sz w:val="20"/>
                <w:szCs w:val="20"/>
                <w:rPrChange w:id="813" w:author="Stefanie Lane" w:date="2022-05-11T11:20:00Z">
                  <w:rPr>
                    <w:ins w:id="814" w:author="Stefanie Lane" w:date="2022-05-11T11:20:00Z"/>
                  </w:rPr>
                </w:rPrChange>
              </w:rPr>
              <w:pPrChange w:id="815" w:author="Stefanie Lane" w:date="2022-05-11T11:20:00Z">
                <w:pPr/>
              </w:pPrChange>
            </w:pPr>
          </w:p>
        </w:tc>
        <w:tc>
          <w:tcPr>
            <w:tcW w:w="300" w:type="dxa"/>
            <w:tcBorders>
              <w:top w:val="nil"/>
              <w:left w:val="nil"/>
              <w:bottom w:val="nil"/>
              <w:right w:val="nil"/>
            </w:tcBorders>
            <w:shd w:val="clear" w:color="auto" w:fill="auto"/>
            <w:noWrap/>
            <w:vAlign w:val="bottom"/>
            <w:hideMark/>
            <w:tcPrChange w:id="816" w:author="Stefanie Lane" w:date="2022-05-11T11:20:00Z">
              <w:tcPr>
                <w:tcW w:w="300" w:type="dxa"/>
                <w:tcBorders>
                  <w:top w:val="nil"/>
                  <w:left w:val="nil"/>
                  <w:bottom w:val="nil"/>
                  <w:right w:val="nil"/>
                </w:tcBorders>
                <w:shd w:val="clear" w:color="auto" w:fill="auto"/>
                <w:noWrap/>
                <w:vAlign w:val="bottom"/>
                <w:hideMark/>
              </w:tcPr>
            </w:tcPrChange>
          </w:tcPr>
          <w:p w14:paraId="1E912A43" w14:textId="77777777" w:rsidR="0089145E" w:rsidRPr="0089145E" w:rsidRDefault="0089145E">
            <w:pPr>
              <w:spacing w:after="0" w:line="240" w:lineRule="auto"/>
              <w:rPr>
                <w:ins w:id="817" w:author="Stefanie Lane" w:date="2022-05-11T11:20:00Z"/>
                <w:rFonts w:ascii="Times New Roman" w:eastAsia="Times New Roman" w:hAnsi="Times New Roman" w:cs="Times New Roman"/>
                <w:sz w:val="20"/>
                <w:szCs w:val="20"/>
                <w:rPrChange w:id="818" w:author="Stefanie Lane" w:date="2022-05-11T11:20:00Z">
                  <w:rPr>
                    <w:ins w:id="819" w:author="Stefanie Lane" w:date="2022-05-11T11:20:00Z"/>
                  </w:rPr>
                </w:rPrChange>
              </w:rPr>
              <w:pPrChange w:id="820" w:author="Stefanie Lane" w:date="2022-05-11T11:20:00Z">
                <w:pPr/>
              </w:pPrChange>
            </w:pPr>
          </w:p>
        </w:tc>
        <w:tc>
          <w:tcPr>
            <w:tcW w:w="920" w:type="dxa"/>
            <w:tcBorders>
              <w:top w:val="nil"/>
              <w:left w:val="nil"/>
              <w:bottom w:val="nil"/>
              <w:right w:val="nil"/>
            </w:tcBorders>
            <w:shd w:val="clear" w:color="auto" w:fill="auto"/>
            <w:noWrap/>
            <w:vAlign w:val="bottom"/>
            <w:hideMark/>
            <w:tcPrChange w:id="821" w:author="Stefanie Lane" w:date="2022-05-11T11:20:00Z">
              <w:tcPr>
                <w:tcW w:w="920" w:type="dxa"/>
                <w:tcBorders>
                  <w:top w:val="nil"/>
                  <w:left w:val="nil"/>
                  <w:bottom w:val="nil"/>
                  <w:right w:val="nil"/>
                </w:tcBorders>
                <w:shd w:val="clear" w:color="auto" w:fill="auto"/>
                <w:noWrap/>
                <w:vAlign w:val="bottom"/>
                <w:hideMark/>
              </w:tcPr>
            </w:tcPrChange>
          </w:tcPr>
          <w:p w14:paraId="420F11B9" w14:textId="77777777" w:rsidR="0089145E" w:rsidRPr="0089145E" w:rsidRDefault="0089145E">
            <w:pPr>
              <w:spacing w:after="0" w:line="240" w:lineRule="auto"/>
              <w:rPr>
                <w:ins w:id="822" w:author="Stefanie Lane" w:date="2022-05-11T11:20:00Z"/>
                <w:rFonts w:ascii="Times New Roman" w:eastAsia="Times New Roman" w:hAnsi="Times New Roman" w:cs="Times New Roman"/>
                <w:sz w:val="20"/>
                <w:szCs w:val="20"/>
                <w:rPrChange w:id="823" w:author="Stefanie Lane" w:date="2022-05-11T11:20:00Z">
                  <w:rPr>
                    <w:ins w:id="824" w:author="Stefanie Lane" w:date="2022-05-11T11:20:00Z"/>
                  </w:rPr>
                </w:rPrChange>
              </w:rPr>
              <w:pPrChange w:id="825" w:author="Stefanie Lane" w:date="2022-05-11T11:20:00Z">
                <w:pPr/>
              </w:pPrChange>
            </w:pPr>
          </w:p>
        </w:tc>
        <w:tc>
          <w:tcPr>
            <w:tcW w:w="920" w:type="dxa"/>
            <w:tcBorders>
              <w:top w:val="nil"/>
              <w:left w:val="nil"/>
              <w:bottom w:val="nil"/>
              <w:right w:val="nil"/>
            </w:tcBorders>
            <w:shd w:val="clear" w:color="auto" w:fill="auto"/>
            <w:noWrap/>
            <w:vAlign w:val="bottom"/>
            <w:hideMark/>
            <w:tcPrChange w:id="826" w:author="Stefanie Lane" w:date="2022-05-11T11:20:00Z">
              <w:tcPr>
                <w:tcW w:w="920" w:type="dxa"/>
                <w:tcBorders>
                  <w:top w:val="nil"/>
                  <w:left w:val="nil"/>
                  <w:bottom w:val="nil"/>
                  <w:right w:val="nil"/>
                </w:tcBorders>
                <w:shd w:val="clear" w:color="auto" w:fill="auto"/>
                <w:noWrap/>
                <w:vAlign w:val="bottom"/>
                <w:hideMark/>
              </w:tcPr>
            </w:tcPrChange>
          </w:tcPr>
          <w:p w14:paraId="5727C7B0" w14:textId="77777777" w:rsidR="0089145E" w:rsidRPr="0089145E" w:rsidRDefault="0089145E">
            <w:pPr>
              <w:spacing w:after="0" w:line="240" w:lineRule="auto"/>
              <w:rPr>
                <w:ins w:id="827" w:author="Stefanie Lane" w:date="2022-05-11T11:20:00Z"/>
                <w:rFonts w:ascii="Times New Roman" w:eastAsia="Times New Roman" w:hAnsi="Times New Roman" w:cs="Times New Roman"/>
                <w:sz w:val="20"/>
                <w:szCs w:val="20"/>
                <w:rPrChange w:id="828" w:author="Stefanie Lane" w:date="2022-05-11T11:20:00Z">
                  <w:rPr>
                    <w:ins w:id="829" w:author="Stefanie Lane" w:date="2022-05-11T11:20:00Z"/>
                  </w:rPr>
                </w:rPrChange>
              </w:rPr>
              <w:pPrChange w:id="830" w:author="Stefanie Lane" w:date="2022-05-11T11:20:00Z">
                <w:pPr/>
              </w:pPrChange>
            </w:pPr>
          </w:p>
        </w:tc>
        <w:tc>
          <w:tcPr>
            <w:tcW w:w="900" w:type="dxa"/>
            <w:tcBorders>
              <w:top w:val="nil"/>
              <w:left w:val="nil"/>
              <w:bottom w:val="nil"/>
              <w:right w:val="nil"/>
            </w:tcBorders>
            <w:shd w:val="clear" w:color="auto" w:fill="auto"/>
            <w:noWrap/>
            <w:vAlign w:val="bottom"/>
            <w:hideMark/>
            <w:tcPrChange w:id="831" w:author="Stefanie Lane" w:date="2022-05-11T11:20:00Z">
              <w:tcPr>
                <w:tcW w:w="900" w:type="dxa"/>
                <w:tcBorders>
                  <w:top w:val="nil"/>
                  <w:left w:val="nil"/>
                  <w:bottom w:val="nil"/>
                  <w:right w:val="nil"/>
                </w:tcBorders>
                <w:shd w:val="clear" w:color="auto" w:fill="auto"/>
                <w:noWrap/>
                <w:vAlign w:val="bottom"/>
                <w:hideMark/>
              </w:tcPr>
            </w:tcPrChange>
          </w:tcPr>
          <w:p w14:paraId="2C2490D7" w14:textId="77777777" w:rsidR="0089145E" w:rsidRPr="0089145E" w:rsidRDefault="0089145E">
            <w:pPr>
              <w:spacing w:after="0" w:line="240" w:lineRule="auto"/>
              <w:rPr>
                <w:ins w:id="832" w:author="Stefanie Lane" w:date="2022-05-11T11:20:00Z"/>
                <w:rFonts w:ascii="Times New Roman" w:eastAsia="Times New Roman" w:hAnsi="Times New Roman" w:cs="Times New Roman"/>
                <w:sz w:val="20"/>
                <w:szCs w:val="20"/>
                <w:rPrChange w:id="833" w:author="Stefanie Lane" w:date="2022-05-11T11:20:00Z">
                  <w:rPr>
                    <w:ins w:id="834" w:author="Stefanie Lane" w:date="2022-05-11T11:20:00Z"/>
                  </w:rPr>
                </w:rPrChange>
              </w:rPr>
              <w:pPrChange w:id="835" w:author="Stefanie Lane" w:date="2022-05-11T11:20:00Z">
                <w:pPr/>
              </w:pPrChange>
            </w:pPr>
          </w:p>
        </w:tc>
      </w:tr>
      <w:tr w:rsidR="0089145E" w:rsidRPr="0089145E" w14:paraId="10D1EA63" w14:textId="77777777" w:rsidTr="0089145E">
        <w:trPr>
          <w:trHeight w:val="290"/>
          <w:jc w:val="center"/>
          <w:ins w:id="836" w:author="Stefanie Lane" w:date="2022-05-11T11:20:00Z"/>
          <w:trPrChange w:id="837"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838" w:author="Stefanie Lane" w:date="2022-05-11T11:20:00Z">
              <w:tcPr>
                <w:tcW w:w="1180" w:type="dxa"/>
                <w:tcBorders>
                  <w:top w:val="nil"/>
                  <w:left w:val="nil"/>
                  <w:bottom w:val="nil"/>
                  <w:right w:val="nil"/>
                </w:tcBorders>
                <w:shd w:val="clear" w:color="auto" w:fill="auto"/>
                <w:noWrap/>
                <w:vAlign w:val="bottom"/>
                <w:hideMark/>
              </w:tcPr>
            </w:tcPrChange>
          </w:tcPr>
          <w:p w14:paraId="42495084" w14:textId="77777777" w:rsidR="0089145E" w:rsidRPr="0089145E" w:rsidRDefault="0089145E">
            <w:pPr>
              <w:spacing w:after="0" w:line="240" w:lineRule="auto"/>
              <w:rPr>
                <w:ins w:id="839" w:author="Stefanie Lane" w:date="2022-05-11T11:20:00Z"/>
                <w:rFonts w:ascii="Calibri" w:eastAsia="Times New Roman" w:hAnsi="Calibri" w:cs="Calibri"/>
                <w:b/>
                <w:bCs/>
                <w:color w:val="000000"/>
                <w:rPrChange w:id="840" w:author="Stefanie Lane" w:date="2022-05-11T11:20:00Z">
                  <w:rPr>
                    <w:ins w:id="841" w:author="Stefanie Lane" w:date="2022-05-11T11:20:00Z"/>
                  </w:rPr>
                </w:rPrChange>
              </w:rPr>
              <w:pPrChange w:id="842" w:author="Stefanie Lane" w:date="2022-05-11T11:20:00Z">
                <w:pPr/>
              </w:pPrChange>
            </w:pPr>
            <w:ins w:id="843" w:author="Stefanie Lane" w:date="2022-05-11T11:20:00Z">
              <w:r w:rsidRPr="0089145E">
                <w:rPr>
                  <w:rFonts w:ascii="Calibri" w:eastAsia="Times New Roman" w:hAnsi="Calibri" w:cs="Calibri"/>
                  <w:b/>
                  <w:bCs/>
                  <w:color w:val="000000"/>
                  <w:rPrChange w:id="844" w:author="Stefanie Lane" w:date="2022-05-11T11:20:00Z">
                    <w:rPr/>
                  </w:rPrChange>
                </w:rPr>
                <w:t>Bogbean</w:t>
              </w:r>
            </w:ins>
          </w:p>
        </w:tc>
        <w:tc>
          <w:tcPr>
            <w:tcW w:w="960" w:type="dxa"/>
            <w:tcBorders>
              <w:top w:val="nil"/>
              <w:left w:val="nil"/>
              <w:bottom w:val="nil"/>
              <w:right w:val="nil"/>
            </w:tcBorders>
            <w:shd w:val="clear" w:color="auto" w:fill="auto"/>
            <w:noWrap/>
            <w:vAlign w:val="bottom"/>
            <w:hideMark/>
            <w:tcPrChange w:id="845" w:author="Stefanie Lane" w:date="2022-05-11T11:20:00Z">
              <w:tcPr>
                <w:tcW w:w="960" w:type="dxa"/>
                <w:tcBorders>
                  <w:top w:val="nil"/>
                  <w:left w:val="nil"/>
                  <w:bottom w:val="nil"/>
                  <w:right w:val="nil"/>
                </w:tcBorders>
                <w:shd w:val="clear" w:color="auto" w:fill="auto"/>
                <w:noWrap/>
                <w:vAlign w:val="bottom"/>
                <w:hideMark/>
              </w:tcPr>
            </w:tcPrChange>
          </w:tcPr>
          <w:p w14:paraId="11A2BC23" w14:textId="77777777" w:rsidR="0089145E" w:rsidRPr="0089145E" w:rsidRDefault="0089145E">
            <w:pPr>
              <w:spacing w:after="0" w:line="240" w:lineRule="auto"/>
              <w:rPr>
                <w:ins w:id="846" w:author="Stefanie Lane" w:date="2022-05-11T11:20:00Z"/>
                <w:rFonts w:ascii="Calibri" w:eastAsia="Times New Roman" w:hAnsi="Calibri" w:cs="Calibri"/>
                <w:b/>
                <w:bCs/>
                <w:color w:val="000000"/>
                <w:rPrChange w:id="847" w:author="Stefanie Lane" w:date="2022-05-11T11:20:00Z">
                  <w:rPr>
                    <w:ins w:id="848" w:author="Stefanie Lane" w:date="2022-05-11T11:20:00Z"/>
                  </w:rPr>
                </w:rPrChange>
              </w:rPr>
              <w:pPrChange w:id="849" w:author="Stefanie Lane" w:date="2022-05-11T11:20:00Z">
                <w:pPr/>
              </w:pPrChange>
            </w:pPr>
          </w:p>
        </w:tc>
        <w:tc>
          <w:tcPr>
            <w:tcW w:w="960" w:type="dxa"/>
            <w:tcBorders>
              <w:top w:val="nil"/>
              <w:left w:val="nil"/>
              <w:bottom w:val="nil"/>
              <w:right w:val="nil"/>
            </w:tcBorders>
            <w:shd w:val="clear" w:color="auto" w:fill="auto"/>
            <w:noWrap/>
            <w:vAlign w:val="bottom"/>
            <w:hideMark/>
            <w:tcPrChange w:id="850" w:author="Stefanie Lane" w:date="2022-05-11T11:20:00Z">
              <w:tcPr>
                <w:tcW w:w="960" w:type="dxa"/>
                <w:tcBorders>
                  <w:top w:val="nil"/>
                  <w:left w:val="nil"/>
                  <w:bottom w:val="nil"/>
                  <w:right w:val="nil"/>
                </w:tcBorders>
                <w:shd w:val="clear" w:color="auto" w:fill="auto"/>
                <w:noWrap/>
                <w:vAlign w:val="bottom"/>
                <w:hideMark/>
              </w:tcPr>
            </w:tcPrChange>
          </w:tcPr>
          <w:p w14:paraId="2B183893" w14:textId="77777777" w:rsidR="0089145E" w:rsidRPr="0089145E" w:rsidRDefault="0089145E">
            <w:pPr>
              <w:spacing w:after="0" w:line="240" w:lineRule="auto"/>
              <w:rPr>
                <w:ins w:id="851" w:author="Stefanie Lane" w:date="2022-05-11T11:20:00Z"/>
                <w:rFonts w:ascii="Times New Roman" w:eastAsia="Times New Roman" w:hAnsi="Times New Roman" w:cs="Times New Roman"/>
                <w:sz w:val="20"/>
                <w:szCs w:val="20"/>
                <w:rPrChange w:id="852" w:author="Stefanie Lane" w:date="2022-05-11T11:20:00Z">
                  <w:rPr>
                    <w:ins w:id="853" w:author="Stefanie Lane" w:date="2022-05-11T11:20:00Z"/>
                  </w:rPr>
                </w:rPrChange>
              </w:rPr>
              <w:pPrChange w:id="854" w:author="Stefanie Lane" w:date="2022-05-11T11:20:00Z">
                <w:pPr/>
              </w:pPrChange>
            </w:pPr>
          </w:p>
        </w:tc>
        <w:tc>
          <w:tcPr>
            <w:tcW w:w="300" w:type="dxa"/>
            <w:tcBorders>
              <w:top w:val="nil"/>
              <w:left w:val="nil"/>
              <w:bottom w:val="nil"/>
              <w:right w:val="nil"/>
            </w:tcBorders>
            <w:shd w:val="clear" w:color="auto" w:fill="auto"/>
            <w:noWrap/>
            <w:vAlign w:val="bottom"/>
            <w:hideMark/>
            <w:tcPrChange w:id="855" w:author="Stefanie Lane" w:date="2022-05-11T11:20:00Z">
              <w:tcPr>
                <w:tcW w:w="300" w:type="dxa"/>
                <w:tcBorders>
                  <w:top w:val="nil"/>
                  <w:left w:val="nil"/>
                  <w:bottom w:val="nil"/>
                  <w:right w:val="nil"/>
                </w:tcBorders>
                <w:shd w:val="clear" w:color="auto" w:fill="auto"/>
                <w:noWrap/>
                <w:vAlign w:val="bottom"/>
                <w:hideMark/>
              </w:tcPr>
            </w:tcPrChange>
          </w:tcPr>
          <w:p w14:paraId="5B3F192C" w14:textId="77777777" w:rsidR="0089145E" w:rsidRPr="0089145E" w:rsidRDefault="0089145E">
            <w:pPr>
              <w:spacing w:after="0" w:line="240" w:lineRule="auto"/>
              <w:rPr>
                <w:ins w:id="856" w:author="Stefanie Lane" w:date="2022-05-11T11:20:00Z"/>
                <w:rFonts w:ascii="Times New Roman" w:eastAsia="Times New Roman" w:hAnsi="Times New Roman" w:cs="Times New Roman"/>
                <w:sz w:val="20"/>
                <w:szCs w:val="20"/>
                <w:rPrChange w:id="857" w:author="Stefanie Lane" w:date="2022-05-11T11:20:00Z">
                  <w:rPr>
                    <w:ins w:id="858" w:author="Stefanie Lane" w:date="2022-05-11T11:20:00Z"/>
                  </w:rPr>
                </w:rPrChange>
              </w:rPr>
              <w:pPrChange w:id="859" w:author="Stefanie Lane" w:date="2022-05-11T11:20:00Z">
                <w:pPr/>
              </w:pPrChange>
            </w:pPr>
          </w:p>
        </w:tc>
        <w:tc>
          <w:tcPr>
            <w:tcW w:w="920" w:type="dxa"/>
            <w:tcBorders>
              <w:top w:val="nil"/>
              <w:left w:val="nil"/>
              <w:bottom w:val="nil"/>
              <w:right w:val="nil"/>
            </w:tcBorders>
            <w:shd w:val="clear" w:color="auto" w:fill="auto"/>
            <w:noWrap/>
            <w:vAlign w:val="bottom"/>
            <w:hideMark/>
            <w:tcPrChange w:id="860" w:author="Stefanie Lane" w:date="2022-05-11T11:20:00Z">
              <w:tcPr>
                <w:tcW w:w="920" w:type="dxa"/>
                <w:tcBorders>
                  <w:top w:val="nil"/>
                  <w:left w:val="nil"/>
                  <w:bottom w:val="nil"/>
                  <w:right w:val="nil"/>
                </w:tcBorders>
                <w:shd w:val="clear" w:color="auto" w:fill="auto"/>
                <w:noWrap/>
                <w:vAlign w:val="bottom"/>
                <w:hideMark/>
              </w:tcPr>
            </w:tcPrChange>
          </w:tcPr>
          <w:p w14:paraId="1EB5888D" w14:textId="77777777" w:rsidR="0089145E" w:rsidRPr="0089145E" w:rsidRDefault="0089145E">
            <w:pPr>
              <w:spacing w:after="0" w:line="240" w:lineRule="auto"/>
              <w:rPr>
                <w:ins w:id="861" w:author="Stefanie Lane" w:date="2022-05-11T11:20:00Z"/>
                <w:rFonts w:ascii="Times New Roman" w:eastAsia="Times New Roman" w:hAnsi="Times New Roman" w:cs="Times New Roman"/>
                <w:sz w:val="20"/>
                <w:szCs w:val="20"/>
                <w:rPrChange w:id="862" w:author="Stefanie Lane" w:date="2022-05-11T11:20:00Z">
                  <w:rPr>
                    <w:ins w:id="863" w:author="Stefanie Lane" w:date="2022-05-11T11:20:00Z"/>
                  </w:rPr>
                </w:rPrChange>
              </w:rPr>
              <w:pPrChange w:id="864" w:author="Stefanie Lane" w:date="2022-05-11T11:20:00Z">
                <w:pPr/>
              </w:pPrChange>
            </w:pPr>
          </w:p>
        </w:tc>
        <w:tc>
          <w:tcPr>
            <w:tcW w:w="920" w:type="dxa"/>
            <w:tcBorders>
              <w:top w:val="nil"/>
              <w:left w:val="nil"/>
              <w:bottom w:val="nil"/>
              <w:right w:val="nil"/>
            </w:tcBorders>
            <w:shd w:val="clear" w:color="auto" w:fill="auto"/>
            <w:noWrap/>
            <w:vAlign w:val="bottom"/>
            <w:hideMark/>
            <w:tcPrChange w:id="865" w:author="Stefanie Lane" w:date="2022-05-11T11:20:00Z">
              <w:tcPr>
                <w:tcW w:w="920" w:type="dxa"/>
                <w:tcBorders>
                  <w:top w:val="nil"/>
                  <w:left w:val="nil"/>
                  <w:bottom w:val="nil"/>
                  <w:right w:val="nil"/>
                </w:tcBorders>
                <w:shd w:val="clear" w:color="auto" w:fill="auto"/>
                <w:noWrap/>
                <w:vAlign w:val="bottom"/>
                <w:hideMark/>
              </w:tcPr>
            </w:tcPrChange>
          </w:tcPr>
          <w:p w14:paraId="35443B5A" w14:textId="77777777" w:rsidR="0089145E" w:rsidRPr="0089145E" w:rsidRDefault="0089145E">
            <w:pPr>
              <w:spacing w:after="0" w:line="240" w:lineRule="auto"/>
              <w:rPr>
                <w:ins w:id="866" w:author="Stefanie Lane" w:date="2022-05-11T11:20:00Z"/>
                <w:rFonts w:ascii="Times New Roman" w:eastAsia="Times New Roman" w:hAnsi="Times New Roman" w:cs="Times New Roman"/>
                <w:sz w:val="20"/>
                <w:szCs w:val="20"/>
                <w:rPrChange w:id="867" w:author="Stefanie Lane" w:date="2022-05-11T11:20:00Z">
                  <w:rPr>
                    <w:ins w:id="868" w:author="Stefanie Lane" w:date="2022-05-11T11:20:00Z"/>
                  </w:rPr>
                </w:rPrChange>
              </w:rPr>
              <w:pPrChange w:id="869" w:author="Stefanie Lane" w:date="2022-05-11T11:20:00Z">
                <w:pPr/>
              </w:pPrChange>
            </w:pPr>
          </w:p>
        </w:tc>
        <w:tc>
          <w:tcPr>
            <w:tcW w:w="900" w:type="dxa"/>
            <w:tcBorders>
              <w:top w:val="nil"/>
              <w:left w:val="nil"/>
              <w:bottom w:val="nil"/>
              <w:right w:val="nil"/>
            </w:tcBorders>
            <w:shd w:val="clear" w:color="auto" w:fill="auto"/>
            <w:noWrap/>
            <w:vAlign w:val="bottom"/>
            <w:hideMark/>
            <w:tcPrChange w:id="870" w:author="Stefanie Lane" w:date="2022-05-11T11:20:00Z">
              <w:tcPr>
                <w:tcW w:w="900" w:type="dxa"/>
                <w:tcBorders>
                  <w:top w:val="nil"/>
                  <w:left w:val="nil"/>
                  <w:bottom w:val="nil"/>
                  <w:right w:val="nil"/>
                </w:tcBorders>
                <w:shd w:val="clear" w:color="auto" w:fill="auto"/>
                <w:noWrap/>
                <w:vAlign w:val="bottom"/>
                <w:hideMark/>
              </w:tcPr>
            </w:tcPrChange>
          </w:tcPr>
          <w:p w14:paraId="15A5B308" w14:textId="77777777" w:rsidR="0089145E" w:rsidRPr="0089145E" w:rsidRDefault="0089145E">
            <w:pPr>
              <w:spacing w:after="0" w:line="240" w:lineRule="auto"/>
              <w:rPr>
                <w:ins w:id="871" w:author="Stefanie Lane" w:date="2022-05-11T11:20:00Z"/>
                <w:rFonts w:ascii="Times New Roman" w:eastAsia="Times New Roman" w:hAnsi="Times New Roman" w:cs="Times New Roman"/>
                <w:sz w:val="20"/>
                <w:szCs w:val="20"/>
                <w:rPrChange w:id="872" w:author="Stefanie Lane" w:date="2022-05-11T11:20:00Z">
                  <w:rPr>
                    <w:ins w:id="873" w:author="Stefanie Lane" w:date="2022-05-11T11:20:00Z"/>
                  </w:rPr>
                </w:rPrChange>
              </w:rPr>
              <w:pPrChange w:id="874" w:author="Stefanie Lane" w:date="2022-05-11T11:20:00Z">
                <w:pPr/>
              </w:pPrChange>
            </w:pPr>
          </w:p>
        </w:tc>
      </w:tr>
      <w:tr w:rsidR="0089145E" w:rsidRPr="0089145E" w14:paraId="38E9D725" w14:textId="77777777" w:rsidTr="0089145E">
        <w:trPr>
          <w:trHeight w:val="290"/>
          <w:jc w:val="center"/>
          <w:ins w:id="875" w:author="Stefanie Lane" w:date="2022-05-11T11:20:00Z"/>
          <w:trPrChange w:id="876"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877"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60199F72" w14:textId="77777777" w:rsidR="0089145E" w:rsidRPr="0089145E" w:rsidRDefault="0089145E">
            <w:pPr>
              <w:spacing w:after="0" w:line="240" w:lineRule="auto"/>
              <w:jc w:val="right"/>
              <w:rPr>
                <w:ins w:id="878" w:author="Stefanie Lane" w:date="2022-05-11T11:20:00Z"/>
                <w:rFonts w:ascii="Calibri" w:eastAsia="Times New Roman" w:hAnsi="Calibri" w:cs="Calibri"/>
                <w:color w:val="000000"/>
                <w:rPrChange w:id="879" w:author="Stefanie Lane" w:date="2022-05-11T11:20:00Z">
                  <w:rPr>
                    <w:ins w:id="880" w:author="Stefanie Lane" w:date="2022-05-11T11:20:00Z"/>
                  </w:rPr>
                </w:rPrChange>
              </w:rPr>
              <w:pPrChange w:id="881" w:author="Stefanie Lane" w:date="2022-05-11T11:20:00Z">
                <w:pPr>
                  <w:jc w:val="right"/>
                </w:pPr>
              </w:pPrChange>
            </w:pPr>
            <w:ins w:id="882" w:author="Stefanie Lane" w:date="2022-05-11T11:20:00Z">
              <w:r w:rsidRPr="0089145E">
                <w:rPr>
                  <w:rFonts w:ascii="Calibri" w:eastAsia="Times New Roman" w:hAnsi="Calibri" w:cs="Calibri"/>
                  <w:color w:val="000000"/>
                  <w:rPrChange w:id="883" w:author="Stefanie Lane" w:date="2022-05-11T11:2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884"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5206BD31" w14:textId="77777777" w:rsidR="0089145E" w:rsidRPr="0089145E" w:rsidRDefault="0089145E">
            <w:pPr>
              <w:spacing w:after="0" w:line="240" w:lineRule="auto"/>
              <w:jc w:val="center"/>
              <w:rPr>
                <w:ins w:id="885" w:author="Stefanie Lane" w:date="2022-05-11T11:20:00Z"/>
                <w:rFonts w:ascii="Calibri" w:eastAsia="Times New Roman" w:hAnsi="Calibri" w:cs="Calibri"/>
                <w:color w:val="000000"/>
                <w:rPrChange w:id="886" w:author="Stefanie Lane" w:date="2022-05-11T11:20:00Z">
                  <w:rPr>
                    <w:ins w:id="887" w:author="Stefanie Lane" w:date="2022-05-11T11:20:00Z"/>
                  </w:rPr>
                </w:rPrChange>
              </w:rPr>
              <w:pPrChange w:id="888" w:author="Stefanie Lane" w:date="2022-05-11T11:20:00Z">
                <w:pPr>
                  <w:jc w:val="center"/>
                </w:pPr>
              </w:pPrChange>
            </w:pPr>
            <w:ins w:id="889" w:author="Stefanie Lane" w:date="2022-05-11T11:20:00Z">
              <w:r w:rsidRPr="0089145E">
                <w:rPr>
                  <w:rFonts w:ascii="Calibri" w:eastAsia="Times New Roman" w:hAnsi="Calibri" w:cs="Calibri"/>
                  <w:color w:val="000000"/>
                  <w:rPrChange w:id="890" w:author="Stefanie Lane" w:date="2022-05-11T11:20:00Z">
                    <w:rPr/>
                  </w:rPrChange>
                </w:rPr>
                <w:t>19</w:t>
              </w:r>
            </w:ins>
          </w:p>
        </w:tc>
        <w:tc>
          <w:tcPr>
            <w:tcW w:w="960" w:type="dxa"/>
            <w:tcBorders>
              <w:top w:val="single" w:sz="4" w:space="0" w:color="auto"/>
              <w:left w:val="nil"/>
              <w:bottom w:val="single" w:sz="4" w:space="0" w:color="auto"/>
              <w:right w:val="nil"/>
            </w:tcBorders>
            <w:shd w:val="clear" w:color="auto" w:fill="auto"/>
            <w:noWrap/>
            <w:vAlign w:val="bottom"/>
            <w:hideMark/>
            <w:tcPrChange w:id="891"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6794E667" w14:textId="77777777" w:rsidR="0089145E" w:rsidRPr="0089145E" w:rsidRDefault="0089145E">
            <w:pPr>
              <w:spacing w:after="0" w:line="240" w:lineRule="auto"/>
              <w:jc w:val="center"/>
              <w:rPr>
                <w:ins w:id="892" w:author="Stefanie Lane" w:date="2022-05-11T11:20:00Z"/>
                <w:rFonts w:ascii="Calibri" w:eastAsia="Times New Roman" w:hAnsi="Calibri" w:cs="Calibri"/>
                <w:color w:val="000000"/>
                <w:rPrChange w:id="893" w:author="Stefanie Lane" w:date="2022-05-11T11:20:00Z">
                  <w:rPr>
                    <w:ins w:id="894" w:author="Stefanie Lane" w:date="2022-05-11T11:20:00Z"/>
                  </w:rPr>
                </w:rPrChange>
              </w:rPr>
              <w:pPrChange w:id="895" w:author="Stefanie Lane" w:date="2022-05-11T11:20:00Z">
                <w:pPr>
                  <w:jc w:val="center"/>
                </w:pPr>
              </w:pPrChange>
            </w:pPr>
            <w:ins w:id="896" w:author="Stefanie Lane" w:date="2022-05-11T11:20:00Z">
              <w:r w:rsidRPr="0089145E">
                <w:rPr>
                  <w:rFonts w:ascii="Calibri" w:eastAsia="Times New Roman" w:hAnsi="Calibri" w:cs="Calibri"/>
                  <w:color w:val="000000"/>
                  <w:rPrChange w:id="897" w:author="Stefanie Lane" w:date="2022-05-11T11:20:00Z">
                    <w:rPr/>
                  </w:rPrChange>
                </w:rPr>
                <w:t>32</w:t>
              </w:r>
            </w:ins>
          </w:p>
        </w:tc>
        <w:tc>
          <w:tcPr>
            <w:tcW w:w="300" w:type="dxa"/>
            <w:tcBorders>
              <w:top w:val="nil"/>
              <w:left w:val="nil"/>
              <w:bottom w:val="nil"/>
              <w:right w:val="nil"/>
            </w:tcBorders>
            <w:shd w:val="clear" w:color="auto" w:fill="auto"/>
            <w:noWrap/>
            <w:vAlign w:val="bottom"/>
            <w:hideMark/>
            <w:tcPrChange w:id="898" w:author="Stefanie Lane" w:date="2022-05-11T11:20:00Z">
              <w:tcPr>
                <w:tcW w:w="300" w:type="dxa"/>
                <w:tcBorders>
                  <w:top w:val="nil"/>
                  <w:left w:val="nil"/>
                  <w:bottom w:val="nil"/>
                  <w:right w:val="nil"/>
                </w:tcBorders>
                <w:shd w:val="clear" w:color="auto" w:fill="auto"/>
                <w:noWrap/>
                <w:vAlign w:val="bottom"/>
                <w:hideMark/>
              </w:tcPr>
            </w:tcPrChange>
          </w:tcPr>
          <w:p w14:paraId="5657E2F2" w14:textId="77777777" w:rsidR="0089145E" w:rsidRPr="0089145E" w:rsidRDefault="0089145E">
            <w:pPr>
              <w:spacing w:after="0" w:line="240" w:lineRule="auto"/>
              <w:jc w:val="center"/>
              <w:rPr>
                <w:ins w:id="899" w:author="Stefanie Lane" w:date="2022-05-11T11:20:00Z"/>
                <w:rFonts w:ascii="Calibri" w:eastAsia="Times New Roman" w:hAnsi="Calibri" w:cs="Calibri"/>
                <w:color w:val="000000"/>
                <w:rPrChange w:id="900" w:author="Stefanie Lane" w:date="2022-05-11T11:20:00Z">
                  <w:rPr>
                    <w:ins w:id="901" w:author="Stefanie Lane" w:date="2022-05-11T11:20:00Z"/>
                  </w:rPr>
                </w:rPrChange>
              </w:rPr>
              <w:pPrChange w:id="902"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noWrap/>
            <w:vAlign w:val="bottom"/>
            <w:hideMark/>
            <w:tcPrChange w:id="903"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04AA3C7A" w14:textId="77777777" w:rsidR="0089145E" w:rsidRPr="0089145E" w:rsidRDefault="0089145E">
            <w:pPr>
              <w:spacing w:after="0" w:line="240" w:lineRule="auto"/>
              <w:jc w:val="center"/>
              <w:rPr>
                <w:ins w:id="904" w:author="Stefanie Lane" w:date="2022-05-11T11:20:00Z"/>
                <w:rFonts w:ascii="Calibri" w:eastAsia="Times New Roman" w:hAnsi="Calibri" w:cs="Calibri"/>
                <w:color w:val="000000"/>
                <w:rPrChange w:id="905" w:author="Stefanie Lane" w:date="2022-05-11T11:20:00Z">
                  <w:rPr>
                    <w:ins w:id="906" w:author="Stefanie Lane" w:date="2022-05-11T11:20:00Z"/>
                  </w:rPr>
                </w:rPrChange>
              </w:rPr>
              <w:pPrChange w:id="907" w:author="Stefanie Lane" w:date="2022-05-11T11:20:00Z">
                <w:pPr>
                  <w:jc w:val="center"/>
                </w:pPr>
              </w:pPrChange>
            </w:pPr>
            <w:ins w:id="908" w:author="Stefanie Lane" w:date="2022-05-11T11:20:00Z">
              <w:r w:rsidRPr="0089145E">
                <w:rPr>
                  <w:rFonts w:ascii="Calibri" w:eastAsia="Times New Roman" w:hAnsi="Calibri" w:cs="Calibri"/>
                  <w:color w:val="000000"/>
                  <w:rPrChange w:id="909" w:author="Stefanie Lane" w:date="2022-05-11T11:20:00Z">
                    <w:rPr/>
                  </w:rPrChange>
                </w:rPr>
                <w:t>12.84</w:t>
              </w:r>
            </w:ins>
          </w:p>
        </w:tc>
        <w:tc>
          <w:tcPr>
            <w:tcW w:w="920" w:type="dxa"/>
            <w:tcBorders>
              <w:top w:val="single" w:sz="4" w:space="0" w:color="auto"/>
              <w:left w:val="nil"/>
              <w:bottom w:val="single" w:sz="4" w:space="0" w:color="auto"/>
              <w:right w:val="nil"/>
            </w:tcBorders>
            <w:shd w:val="clear" w:color="auto" w:fill="auto"/>
            <w:noWrap/>
            <w:vAlign w:val="bottom"/>
            <w:hideMark/>
            <w:tcPrChange w:id="910"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11DED0A4" w14:textId="77777777" w:rsidR="0089145E" w:rsidRPr="0089145E" w:rsidRDefault="0089145E">
            <w:pPr>
              <w:spacing w:after="0" w:line="240" w:lineRule="auto"/>
              <w:jc w:val="center"/>
              <w:rPr>
                <w:ins w:id="911" w:author="Stefanie Lane" w:date="2022-05-11T11:20:00Z"/>
                <w:rFonts w:ascii="Calibri" w:eastAsia="Times New Roman" w:hAnsi="Calibri" w:cs="Calibri"/>
                <w:color w:val="000000"/>
                <w:rPrChange w:id="912" w:author="Stefanie Lane" w:date="2022-05-11T11:20:00Z">
                  <w:rPr>
                    <w:ins w:id="913" w:author="Stefanie Lane" w:date="2022-05-11T11:20:00Z"/>
                  </w:rPr>
                </w:rPrChange>
              </w:rPr>
              <w:pPrChange w:id="914" w:author="Stefanie Lane" w:date="2022-05-11T11:20:00Z">
                <w:pPr>
                  <w:jc w:val="center"/>
                </w:pPr>
              </w:pPrChange>
            </w:pPr>
            <w:ins w:id="915" w:author="Stefanie Lane" w:date="2022-05-11T11:20:00Z">
              <w:r w:rsidRPr="0089145E">
                <w:rPr>
                  <w:rFonts w:ascii="Calibri" w:eastAsia="Times New Roman" w:hAnsi="Calibri" w:cs="Calibri"/>
                  <w:color w:val="000000"/>
                  <w:rPrChange w:id="916" w:author="Stefanie Lane" w:date="2022-05-11T11:20:00Z">
                    <w:rPr/>
                  </w:rPrChange>
                </w:rPr>
                <w:t>3.61</w:t>
              </w:r>
            </w:ins>
          </w:p>
        </w:tc>
        <w:tc>
          <w:tcPr>
            <w:tcW w:w="900" w:type="dxa"/>
            <w:tcBorders>
              <w:top w:val="single" w:sz="4" w:space="0" w:color="auto"/>
              <w:left w:val="nil"/>
              <w:bottom w:val="single" w:sz="4" w:space="0" w:color="auto"/>
              <w:right w:val="nil"/>
            </w:tcBorders>
            <w:shd w:val="clear" w:color="auto" w:fill="auto"/>
            <w:noWrap/>
            <w:vAlign w:val="bottom"/>
            <w:hideMark/>
            <w:tcPrChange w:id="917" w:author="Stefanie Lane" w:date="2022-05-11T11:20:00Z">
              <w:tcPr>
                <w:tcW w:w="900" w:type="dxa"/>
                <w:tcBorders>
                  <w:top w:val="single" w:sz="4" w:space="0" w:color="auto"/>
                  <w:left w:val="nil"/>
                  <w:bottom w:val="single" w:sz="4" w:space="0" w:color="auto"/>
                  <w:right w:val="nil"/>
                </w:tcBorders>
                <w:shd w:val="clear" w:color="auto" w:fill="auto"/>
                <w:noWrap/>
                <w:vAlign w:val="bottom"/>
                <w:hideMark/>
              </w:tcPr>
            </w:tcPrChange>
          </w:tcPr>
          <w:p w14:paraId="2BF6DF86" w14:textId="77777777" w:rsidR="0089145E" w:rsidRPr="0089145E" w:rsidRDefault="0089145E">
            <w:pPr>
              <w:spacing w:after="0" w:line="240" w:lineRule="auto"/>
              <w:jc w:val="center"/>
              <w:rPr>
                <w:ins w:id="918" w:author="Stefanie Lane" w:date="2022-05-11T11:20:00Z"/>
                <w:rFonts w:ascii="Calibri" w:eastAsia="Times New Roman" w:hAnsi="Calibri" w:cs="Calibri"/>
                <w:color w:val="000000"/>
                <w:rPrChange w:id="919" w:author="Stefanie Lane" w:date="2022-05-11T11:20:00Z">
                  <w:rPr>
                    <w:ins w:id="920" w:author="Stefanie Lane" w:date="2022-05-11T11:20:00Z"/>
                  </w:rPr>
                </w:rPrChange>
              </w:rPr>
              <w:pPrChange w:id="921" w:author="Stefanie Lane" w:date="2022-05-11T11:20:00Z">
                <w:pPr>
                  <w:jc w:val="center"/>
                </w:pPr>
              </w:pPrChange>
            </w:pPr>
            <w:ins w:id="922" w:author="Stefanie Lane" w:date="2022-05-11T11:20:00Z">
              <w:r w:rsidRPr="0089145E">
                <w:rPr>
                  <w:rFonts w:ascii="Calibri" w:eastAsia="Times New Roman" w:hAnsi="Calibri" w:cs="Calibri"/>
                  <w:color w:val="000000"/>
                  <w:rPrChange w:id="923" w:author="Stefanie Lane" w:date="2022-05-11T11:20:00Z">
                    <w:rPr/>
                  </w:rPrChange>
                </w:rPr>
                <w:t>2.49</w:t>
              </w:r>
            </w:ins>
          </w:p>
        </w:tc>
      </w:tr>
      <w:tr w:rsidR="0089145E" w:rsidRPr="0089145E" w14:paraId="77DB2B23" w14:textId="77777777" w:rsidTr="0089145E">
        <w:trPr>
          <w:trHeight w:val="290"/>
          <w:jc w:val="center"/>
          <w:ins w:id="924" w:author="Stefanie Lane" w:date="2022-05-11T11:20:00Z"/>
          <w:trPrChange w:id="925"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926" w:author="Stefanie Lane" w:date="2022-05-11T11:20:00Z">
              <w:tcPr>
                <w:tcW w:w="1180" w:type="dxa"/>
                <w:tcBorders>
                  <w:top w:val="nil"/>
                  <w:left w:val="nil"/>
                  <w:bottom w:val="nil"/>
                  <w:right w:val="nil"/>
                </w:tcBorders>
                <w:shd w:val="clear" w:color="auto" w:fill="auto"/>
                <w:noWrap/>
                <w:vAlign w:val="bottom"/>
                <w:hideMark/>
              </w:tcPr>
            </w:tcPrChange>
          </w:tcPr>
          <w:p w14:paraId="7DEF7A82" w14:textId="77777777" w:rsidR="0089145E" w:rsidRPr="0089145E" w:rsidRDefault="0089145E">
            <w:pPr>
              <w:spacing w:after="0" w:line="240" w:lineRule="auto"/>
              <w:jc w:val="right"/>
              <w:rPr>
                <w:ins w:id="927" w:author="Stefanie Lane" w:date="2022-05-11T11:20:00Z"/>
                <w:rFonts w:ascii="Calibri" w:eastAsia="Times New Roman" w:hAnsi="Calibri" w:cs="Calibri"/>
                <w:color w:val="000000"/>
                <w:rPrChange w:id="928" w:author="Stefanie Lane" w:date="2022-05-11T11:20:00Z">
                  <w:rPr>
                    <w:ins w:id="929" w:author="Stefanie Lane" w:date="2022-05-11T11:20:00Z"/>
                  </w:rPr>
                </w:rPrChange>
              </w:rPr>
              <w:pPrChange w:id="930" w:author="Stefanie Lane" w:date="2022-05-11T11:20:00Z">
                <w:pPr>
                  <w:jc w:val="right"/>
                </w:pPr>
              </w:pPrChange>
            </w:pPr>
            <w:ins w:id="931" w:author="Stefanie Lane" w:date="2022-05-11T11:20:00Z">
              <w:r w:rsidRPr="0089145E">
                <w:rPr>
                  <w:rFonts w:ascii="Calibri" w:eastAsia="Times New Roman" w:hAnsi="Calibri" w:cs="Calibri"/>
                  <w:color w:val="000000"/>
                  <w:rPrChange w:id="932" w:author="Stefanie Lane" w:date="2022-05-11T11:20:00Z">
                    <w:rPr/>
                  </w:rPrChange>
                </w:rPr>
                <w:t>1999</w:t>
              </w:r>
            </w:ins>
          </w:p>
        </w:tc>
        <w:tc>
          <w:tcPr>
            <w:tcW w:w="960" w:type="dxa"/>
            <w:tcBorders>
              <w:top w:val="nil"/>
              <w:left w:val="nil"/>
              <w:bottom w:val="single" w:sz="4" w:space="0" w:color="auto"/>
              <w:right w:val="nil"/>
            </w:tcBorders>
            <w:shd w:val="clear" w:color="auto" w:fill="auto"/>
            <w:noWrap/>
            <w:vAlign w:val="bottom"/>
            <w:hideMark/>
            <w:tcPrChange w:id="933"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673BC5C9" w14:textId="77777777" w:rsidR="0089145E" w:rsidRPr="0089145E" w:rsidRDefault="0089145E">
            <w:pPr>
              <w:spacing w:after="0" w:line="240" w:lineRule="auto"/>
              <w:jc w:val="center"/>
              <w:rPr>
                <w:ins w:id="934" w:author="Stefanie Lane" w:date="2022-05-11T11:20:00Z"/>
                <w:rFonts w:ascii="Calibri" w:eastAsia="Times New Roman" w:hAnsi="Calibri" w:cs="Calibri"/>
                <w:color w:val="000000"/>
                <w:rPrChange w:id="935" w:author="Stefanie Lane" w:date="2022-05-11T11:20:00Z">
                  <w:rPr>
                    <w:ins w:id="936" w:author="Stefanie Lane" w:date="2022-05-11T11:20:00Z"/>
                  </w:rPr>
                </w:rPrChange>
              </w:rPr>
              <w:pPrChange w:id="937" w:author="Stefanie Lane" w:date="2022-05-11T11:20:00Z">
                <w:pPr>
                  <w:jc w:val="center"/>
                </w:pPr>
              </w:pPrChange>
            </w:pPr>
            <w:ins w:id="938" w:author="Stefanie Lane" w:date="2022-05-11T11:20:00Z">
              <w:r w:rsidRPr="0089145E">
                <w:rPr>
                  <w:rFonts w:ascii="Calibri" w:eastAsia="Times New Roman" w:hAnsi="Calibri" w:cs="Calibri"/>
                  <w:color w:val="000000"/>
                  <w:rPrChange w:id="939" w:author="Stefanie Lane" w:date="2022-05-11T11:20:00Z">
                    <w:rPr/>
                  </w:rPrChange>
                </w:rPr>
                <w:t>18</w:t>
              </w:r>
            </w:ins>
          </w:p>
        </w:tc>
        <w:tc>
          <w:tcPr>
            <w:tcW w:w="960" w:type="dxa"/>
            <w:tcBorders>
              <w:top w:val="nil"/>
              <w:left w:val="nil"/>
              <w:bottom w:val="nil"/>
              <w:right w:val="nil"/>
            </w:tcBorders>
            <w:shd w:val="clear" w:color="auto" w:fill="auto"/>
            <w:noWrap/>
            <w:vAlign w:val="bottom"/>
            <w:hideMark/>
            <w:tcPrChange w:id="940" w:author="Stefanie Lane" w:date="2022-05-11T11:20:00Z">
              <w:tcPr>
                <w:tcW w:w="960" w:type="dxa"/>
                <w:tcBorders>
                  <w:top w:val="nil"/>
                  <w:left w:val="nil"/>
                  <w:bottom w:val="nil"/>
                  <w:right w:val="nil"/>
                </w:tcBorders>
                <w:shd w:val="clear" w:color="auto" w:fill="auto"/>
                <w:noWrap/>
                <w:vAlign w:val="bottom"/>
                <w:hideMark/>
              </w:tcPr>
            </w:tcPrChange>
          </w:tcPr>
          <w:p w14:paraId="7B1F93E5" w14:textId="77777777" w:rsidR="0089145E" w:rsidRPr="0089145E" w:rsidRDefault="0089145E">
            <w:pPr>
              <w:spacing w:after="0" w:line="240" w:lineRule="auto"/>
              <w:jc w:val="center"/>
              <w:rPr>
                <w:ins w:id="941" w:author="Stefanie Lane" w:date="2022-05-11T11:20:00Z"/>
                <w:rFonts w:ascii="Calibri" w:eastAsia="Times New Roman" w:hAnsi="Calibri" w:cs="Calibri"/>
                <w:color w:val="000000"/>
                <w:rPrChange w:id="942" w:author="Stefanie Lane" w:date="2022-05-11T11:20:00Z">
                  <w:rPr>
                    <w:ins w:id="943" w:author="Stefanie Lane" w:date="2022-05-11T11:20:00Z"/>
                  </w:rPr>
                </w:rPrChange>
              </w:rPr>
              <w:pPrChange w:id="944" w:author="Stefanie Lane" w:date="2022-05-11T11:20:00Z">
                <w:pPr>
                  <w:jc w:val="center"/>
                </w:pPr>
              </w:pPrChange>
            </w:pPr>
            <w:ins w:id="945" w:author="Stefanie Lane" w:date="2022-05-11T11:20:00Z">
              <w:r w:rsidRPr="0089145E">
                <w:rPr>
                  <w:rFonts w:ascii="Calibri" w:eastAsia="Times New Roman" w:hAnsi="Calibri" w:cs="Calibri"/>
                  <w:color w:val="000000"/>
                  <w:rPrChange w:id="946" w:author="Stefanie Lane" w:date="2022-05-11T11:20:00Z">
                    <w:rPr/>
                  </w:rPrChange>
                </w:rPr>
                <w:t>36</w:t>
              </w:r>
            </w:ins>
          </w:p>
        </w:tc>
        <w:tc>
          <w:tcPr>
            <w:tcW w:w="300" w:type="dxa"/>
            <w:tcBorders>
              <w:top w:val="nil"/>
              <w:left w:val="nil"/>
              <w:bottom w:val="nil"/>
              <w:right w:val="nil"/>
            </w:tcBorders>
            <w:shd w:val="clear" w:color="auto" w:fill="auto"/>
            <w:noWrap/>
            <w:vAlign w:val="bottom"/>
            <w:hideMark/>
            <w:tcPrChange w:id="947" w:author="Stefanie Lane" w:date="2022-05-11T11:20:00Z">
              <w:tcPr>
                <w:tcW w:w="300" w:type="dxa"/>
                <w:tcBorders>
                  <w:top w:val="nil"/>
                  <w:left w:val="nil"/>
                  <w:bottom w:val="nil"/>
                  <w:right w:val="nil"/>
                </w:tcBorders>
                <w:shd w:val="clear" w:color="auto" w:fill="auto"/>
                <w:noWrap/>
                <w:vAlign w:val="bottom"/>
                <w:hideMark/>
              </w:tcPr>
            </w:tcPrChange>
          </w:tcPr>
          <w:p w14:paraId="0579BD45" w14:textId="77777777" w:rsidR="0089145E" w:rsidRPr="0089145E" w:rsidRDefault="0089145E">
            <w:pPr>
              <w:spacing w:after="0" w:line="240" w:lineRule="auto"/>
              <w:jc w:val="center"/>
              <w:rPr>
                <w:ins w:id="948" w:author="Stefanie Lane" w:date="2022-05-11T11:20:00Z"/>
                <w:rFonts w:ascii="Calibri" w:eastAsia="Times New Roman" w:hAnsi="Calibri" w:cs="Calibri"/>
                <w:color w:val="000000"/>
                <w:rPrChange w:id="949" w:author="Stefanie Lane" w:date="2022-05-11T11:20:00Z">
                  <w:rPr>
                    <w:ins w:id="950" w:author="Stefanie Lane" w:date="2022-05-11T11:20:00Z"/>
                  </w:rPr>
                </w:rPrChange>
              </w:rPr>
              <w:pPrChange w:id="951"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952"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2A5EA3F5" w14:textId="77777777" w:rsidR="0089145E" w:rsidRPr="0089145E" w:rsidRDefault="0089145E">
            <w:pPr>
              <w:spacing w:after="0" w:line="240" w:lineRule="auto"/>
              <w:jc w:val="center"/>
              <w:rPr>
                <w:ins w:id="953" w:author="Stefanie Lane" w:date="2022-05-11T11:20:00Z"/>
                <w:rFonts w:ascii="Calibri" w:eastAsia="Times New Roman" w:hAnsi="Calibri" w:cs="Calibri"/>
                <w:color w:val="000000"/>
                <w:rPrChange w:id="954" w:author="Stefanie Lane" w:date="2022-05-11T11:20:00Z">
                  <w:rPr>
                    <w:ins w:id="955" w:author="Stefanie Lane" w:date="2022-05-11T11:20:00Z"/>
                  </w:rPr>
                </w:rPrChange>
              </w:rPr>
              <w:pPrChange w:id="956" w:author="Stefanie Lane" w:date="2022-05-11T11:20:00Z">
                <w:pPr>
                  <w:jc w:val="center"/>
                </w:pPr>
              </w:pPrChange>
            </w:pPr>
            <w:ins w:id="957" w:author="Stefanie Lane" w:date="2022-05-11T11:20:00Z">
              <w:r w:rsidRPr="0089145E">
                <w:rPr>
                  <w:rFonts w:ascii="Calibri" w:eastAsia="Times New Roman" w:hAnsi="Calibri" w:cs="Calibri"/>
                  <w:color w:val="000000"/>
                  <w:rPrChange w:id="958" w:author="Stefanie Lane" w:date="2022-05-11T11:20:00Z">
                    <w:rPr/>
                  </w:rPrChange>
                </w:rPr>
                <w:t>11.50</w:t>
              </w:r>
            </w:ins>
          </w:p>
        </w:tc>
        <w:tc>
          <w:tcPr>
            <w:tcW w:w="920" w:type="dxa"/>
            <w:tcBorders>
              <w:top w:val="nil"/>
              <w:left w:val="nil"/>
              <w:bottom w:val="single" w:sz="4" w:space="0" w:color="auto"/>
              <w:right w:val="nil"/>
            </w:tcBorders>
            <w:shd w:val="clear" w:color="auto" w:fill="auto"/>
            <w:noWrap/>
            <w:vAlign w:val="bottom"/>
            <w:hideMark/>
            <w:tcPrChange w:id="959"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0BC4C812" w14:textId="77777777" w:rsidR="0089145E" w:rsidRPr="0089145E" w:rsidRDefault="0089145E">
            <w:pPr>
              <w:spacing w:after="0" w:line="240" w:lineRule="auto"/>
              <w:jc w:val="center"/>
              <w:rPr>
                <w:ins w:id="960" w:author="Stefanie Lane" w:date="2022-05-11T11:20:00Z"/>
                <w:rFonts w:ascii="Calibri" w:eastAsia="Times New Roman" w:hAnsi="Calibri" w:cs="Calibri"/>
                <w:color w:val="000000"/>
                <w:rPrChange w:id="961" w:author="Stefanie Lane" w:date="2022-05-11T11:20:00Z">
                  <w:rPr>
                    <w:ins w:id="962" w:author="Stefanie Lane" w:date="2022-05-11T11:20:00Z"/>
                  </w:rPr>
                </w:rPrChange>
              </w:rPr>
              <w:pPrChange w:id="963" w:author="Stefanie Lane" w:date="2022-05-11T11:20:00Z">
                <w:pPr>
                  <w:jc w:val="center"/>
                </w:pPr>
              </w:pPrChange>
            </w:pPr>
            <w:ins w:id="964" w:author="Stefanie Lane" w:date="2022-05-11T11:20:00Z">
              <w:r w:rsidRPr="0089145E">
                <w:rPr>
                  <w:rFonts w:ascii="Calibri" w:eastAsia="Times New Roman" w:hAnsi="Calibri" w:cs="Calibri"/>
                  <w:color w:val="000000"/>
                  <w:rPrChange w:id="965" w:author="Stefanie Lane" w:date="2022-05-11T11:20:00Z">
                    <w:rPr/>
                  </w:rPrChange>
                </w:rPr>
                <w:t>2.92</w:t>
              </w:r>
            </w:ins>
          </w:p>
        </w:tc>
        <w:tc>
          <w:tcPr>
            <w:tcW w:w="900" w:type="dxa"/>
            <w:tcBorders>
              <w:top w:val="nil"/>
              <w:left w:val="nil"/>
              <w:bottom w:val="single" w:sz="4" w:space="0" w:color="auto"/>
              <w:right w:val="nil"/>
            </w:tcBorders>
            <w:shd w:val="clear" w:color="auto" w:fill="auto"/>
            <w:noWrap/>
            <w:vAlign w:val="bottom"/>
            <w:hideMark/>
            <w:tcPrChange w:id="966"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173C1AC1" w14:textId="77777777" w:rsidR="0089145E" w:rsidRPr="0089145E" w:rsidRDefault="0089145E">
            <w:pPr>
              <w:spacing w:after="0" w:line="240" w:lineRule="auto"/>
              <w:jc w:val="center"/>
              <w:rPr>
                <w:ins w:id="967" w:author="Stefanie Lane" w:date="2022-05-11T11:20:00Z"/>
                <w:rFonts w:ascii="Calibri" w:eastAsia="Times New Roman" w:hAnsi="Calibri" w:cs="Calibri"/>
                <w:color w:val="000000"/>
                <w:rPrChange w:id="968" w:author="Stefanie Lane" w:date="2022-05-11T11:20:00Z">
                  <w:rPr>
                    <w:ins w:id="969" w:author="Stefanie Lane" w:date="2022-05-11T11:20:00Z"/>
                  </w:rPr>
                </w:rPrChange>
              </w:rPr>
              <w:pPrChange w:id="970" w:author="Stefanie Lane" w:date="2022-05-11T11:20:00Z">
                <w:pPr>
                  <w:jc w:val="center"/>
                </w:pPr>
              </w:pPrChange>
            </w:pPr>
            <w:ins w:id="971" w:author="Stefanie Lane" w:date="2022-05-11T11:20:00Z">
              <w:r w:rsidRPr="0089145E">
                <w:rPr>
                  <w:rFonts w:ascii="Calibri" w:eastAsia="Times New Roman" w:hAnsi="Calibri" w:cs="Calibri"/>
                  <w:color w:val="000000"/>
                  <w:rPrChange w:id="972" w:author="Stefanie Lane" w:date="2022-05-11T11:20:00Z">
                    <w:rPr/>
                  </w:rPrChange>
                </w:rPr>
                <w:t>3.13</w:t>
              </w:r>
            </w:ins>
          </w:p>
        </w:tc>
      </w:tr>
      <w:tr w:rsidR="0089145E" w:rsidRPr="0089145E" w14:paraId="7AFCF578" w14:textId="77777777" w:rsidTr="0089145E">
        <w:trPr>
          <w:trHeight w:val="290"/>
          <w:jc w:val="center"/>
          <w:ins w:id="973" w:author="Stefanie Lane" w:date="2022-05-11T11:20:00Z"/>
          <w:trPrChange w:id="974"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975"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2E12D36E" w14:textId="77777777" w:rsidR="0089145E" w:rsidRPr="0089145E" w:rsidRDefault="0089145E">
            <w:pPr>
              <w:spacing w:after="0" w:line="240" w:lineRule="auto"/>
              <w:jc w:val="right"/>
              <w:rPr>
                <w:ins w:id="976" w:author="Stefanie Lane" w:date="2022-05-11T11:20:00Z"/>
                <w:rFonts w:ascii="Calibri" w:eastAsia="Times New Roman" w:hAnsi="Calibri" w:cs="Calibri"/>
                <w:color w:val="000000"/>
                <w:rPrChange w:id="977" w:author="Stefanie Lane" w:date="2022-05-11T11:20:00Z">
                  <w:rPr>
                    <w:ins w:id="978" w:author="Stefanie Lane" w:date="2022-05-11T11:20:00Z"/>
                  </w:rPr>
                </w:rPrChange>
              </w:rPr>
              <w:pPrChange w:id="979" w:author="Stefanie Lane" w:date="2022-05-11T11:20:00Z">
                <w:pPr>
                  <w:jc w:val="right"/>
                </w:pPr>
              </w:pPrChange>
            </w:pPr>
            <w:ins w:id="980" w:author="Stefanie Lane" w:date="2022-05-11T11:20:00Z">
              <w:r w:rsidRPr="0089145E">
                <w:rPr>
                  <w:rFonts w:ascii="Calibri" w:eastAsia="Times New Roman" w:hAnsi="Calibri" w:cs="Calibri"/>
                  <w:color w:val="000000"/>
                  <w:rPrChange w:id="981" w:author="Stefanie Lane" w:date="2022-05-11T11:20:00Z">
                    <w:rPr/>
                  </w:rPrChange>
                </w:rPr>
                <w:t>2019</w:t>
              </w:r>
            </w:ins>
          </w:p>
        </w:tc>
        <w:tc>
          <w:tcPr>
            <w:tcW w:w="960" w:type="dxa"/>
            <w:tcBorders>
              <w:top w:val="nil"/>
              <w:left w:val="nil"/>
              <w:bottom w:val="single" w:sz="4" w:space="0" w:color="auto"/>
              <w:right w:val="nil"/>
            </w:tcBorders>
            <w:shd w:val="clear" w:color="auto" w:fill="auto"/>
            <w:noWrap/>
            <w:vAlign w:val="bottom"/>
            <w:hideMark/>
            <w:tcPrChange w:id="982"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2345E43A" w14:textId="77777777" w:rsidR="0089145E" w:rsidRPr="0089145E" w:rsidRDefault="0089145E">
            <w:pPr>
              <w:spacing w:after="0" w:line="240" w:lineRule="auto"/>
              <w:jc w:val="center"/>
              <w:rPr>
                <w:ins w:id="983" w:author="Stefanie Lane" w:date="2022-05-11T11:20:00Z"/>
                <w:rFonts w:ascii="Calibri" w:eastAsia="Times New Roman" w:hAnsi="Calibri" w:cs="Calibri"/>
                <w:color w:val="000000"/>
                <w:rPrChange w:id="984" w:author="Stefanie Lane" w:date="2022-05-11T11:20:00Z">
                  <w:rPr>
                    <w:ins w:id="985" w:author="Stefanie Lane" w:date="2022-05-11T11:20:00Z"/>
                  </w:rPr>
                </w:rPrChange>
              </w:rPr>
              <w:pPrChange w:id="986" w:author="Stefanie Lane" w:date="2022-05-11T11:20:00Z">
                <w:pPr>
                  <w:jc w:val="center"/>
                </w:pPr>
              </w:pPrChange>
            </w:pPr>
            <w:ins w:id="987" w:author="Stefanie Lane" w:date="2022-05-11T11:20:00Z">
              <w:r w:rsidRPr="0089145E">
                <w:rPr>
                  <w:rFonts w:ascii="Calibri" w:eastAsia="Times New Roman" w:hAnsi="Calibri" w:cs="Calibri"/>
                  <w:color w:val="000000"/>
                  <w:rPrChange w:id="988" w:author="Stefanie Lane" w:date="2022-05-11T11:20:00Z">
                    <w:rPr/>
                  </w:rPrChange>
                </w:rPr>
                <w:t>28</w:t>
              </w:r>
            </w:ins>
          </w:p>
        </w:tc>
        <w:tc>
          <w:tcPr>
            <w:tcW w:w="960" w:type="dxa"/>
            <w:tcBorders>
              <w:top w:val="single" w:sz="4" w:space="0" w:color="auto"/>
              <w:left w:val="nil"/>
              <w:bottom w:val="single" w:sz="4" w:space="0" w:color="auto"/>
              <w:right w:val="nil"/>
            </w:tcBorders>
            <w:shd w:val="clear" w:color="auto" w:fill="auto"/>
            <w:noWrap/>
            <w:vAlign w:val="bottom"/>
            <w:hideMark/>
            <w:tcPrChange w:id="989"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4B514090" w14:textId="77777777" w:rsidR="0089145E" w:rsidRPr="0089145E" w:rsidRDefault="0089145E">
            <w:pPr>
              <w:spacing w:after="0" w:line="240" w:lineRule="auto"/>
              <w:jc w:val="center"/>
              <w:rPr>
                <w:ins w:id="990" w:author="Stefanie Lane" w:date="2022-05-11T11:20:00Z"/>
                <w:rFonts w:ascii="Calibri" w:eastAsia="Times New Roman" w:hAnsi="Calibri" w:cs="Calibri"/>
                <w:color w:val="000000"/>
                <w:rPrChange w:id="991" w:author="Stefanie Lane" w:date="2022-05-11T11:20:00Z">
                  <w:rPr>
                    <w:ins w:id="992" w:author="Stefanie Lane" w:date="2022-05-11T11:20:00Z"/>
                  </w:rPr>
                </w:rPrChange>
              </w:rPr>
              <w:pPrChange w:id="993" w:author="Stefanie Lane" w:date="2022-05-11T11:20:00Z">
                <w:pPr>
                  <w:jc w:val="center"/>
                </w:pPr>
              </w:pPrChange>
            </w:pPr>
            <w:ins w:id="994" w:author="Stefanie Lane" w:date="2022-05-11T11:20:00Z">
              <w:r w:rsidRPr="0089145E">
                <w:rPr>
                  <w:rFonts w:ascii="Calibri" w:eastAsia="Times New Roman" w:hAnsi="Calibri" w:cs="Calibri"/>
                  <w:color w:val="000000"/>
                  <w:rPrChange w:id="995" w:author="Stefanie Lane" w:date="2022-05-11T11:20:00Z">
                    <w:rPr/>
                  </w:rPrChange>
                </w:rPr>
                <w:t>34</w:t>
              </w:r>
            </w:ins>
          </w:p>
        </w:tc>
        <w:tc>
          <w:tcPr>
            <w:tcW w:w="300" w:type="dxa"/>
            <w:tcBorders>
              <w:top w:val="nil"/>
              <w:left w:val="nil"/>
              <w:bottom w:val="nil"/>
              <w:right w:val="nil"/>
            </w:tcBorders>
            <w:shd w:val="clear" w:color="auto" w:fill="auto"/>
            <w:noWrap/>
            <w:vAlign w:val="bottom"/>
            <w:hideMark/>
            <w:tcPrChange w:id="996" w:author="Stefanie Lane" w:date="2022-05-11T11:20:00Z">
              <w:tcPr>
                <w:tcW w:w="300" w:type="dxa"/>
                <w:tcBorders>
                  <w:top w:val="nil"/>
                  <w:left w:val="nil"/>
                  <w:bottom w:val="nil"/>
                  <w:right w:val="nil"/>
                </w:tcBorders>
                <w:shd w:val="clear" w:color="auto" w:fill="auto"/>
                <w:noWrap/>
                <w:vAlign w:val="bottom"/>
                <w:hideMark/>
              </w:tcPr>
            </w:tcPrChange>
          </w:tcPr>
          <w:p w14:paraId="0726B6B2" w14:textId="77777777" w:rsidR="0089145E" w:rsidRPr="0089145E" w:rsidRDefault="0089145E">
            <w:pPr>
              <w:spacing w:after="0" w:line="240" w:lineRule="auto"/>
              <w:jc w:val="center"/>
              <w:rPr>
                <w:ins w:id="997" w:author="Stefanie Lane" w:date="2022-05-11T11:20:00Z"/>
                <w:rFonts w:ascii="Calibri" w:eastAsia="Times New Roman" w:hAnsi="Calibri" w:cs="Calibri"/>
                <w:color w:val="000000"/>
                <w:rPrChange w:id="998" w:author="Stefanie Lane" w:date="2022-05-11T11:20:00Z">
                  <w:rPr>
                    <w:ins w:id="999" w:author="Stefanie Lane" w:date="2022-05-11T11:20:00Z"/>
                  </w:rPr>
                </w:rPrChange>
              </w:rPr>
              <w:pPrChange w:id="1000" w:author="Stefanie Lane" w:date="2022-05-11T11:20:00Z">
                <w:pPr>
                  <w:jc w:val="center"/>
                </w:pPr>
              </w:pPrChange>
            </w:pPr>
          </w:p>
        </w:tc>
        <w:tc>
          <w:tcPr>
            <w:tcW w:w="920" w:type="dxa"/>
            <w:tcBorders>
              <w:top w:val="nil"/>
              <w:left w:val="nil"/>
              <w:bottom w:val="single" w:sz="4" w:space="0" w:color="auto"/>
              <w:right w:val="nil"/>
            </w:tcBorders>
            <w:shd w:val="clear" w:color="auto" w:fill="auto"/>
            <w:noWrap/>
            <w:vAlign w:val="bottom"/>
            <w:hideMark/>
            <w:tcPrChange w:id="1001"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733B9118" w14:textId="77777777" w:rsidR="0089145E" w:rsidRPr="0089145E" w:rsidRDefault="0089145E">
            <w:pPr>
              <w:spacing w:after="0" w:line="240" w:lineRule="auto"/>
              <w:jc w:val="center"/>
              <w:rPr>
                <w:ins w:id="1002" w:author="Stefanie Lane" w:date="2022-05-11T11:20:00Z"/>
                <w:rFonts w:ascii="Calibri" w:eastAsia="Times New Roman" w:hAnsi="Calibri" w:cs="Calibri"/>
                <w:color w:val="000000"/>
                <w:rPrChange w:id="1003" w:author="Stefanie Lane" w:date="2022-05-11T11:20:00Z">
                  <w:rPr>
                    <w:ins w:id="1004" w:author="Stefanie Lane" w:date="2022-05-11T11:20:00Z"/>
                  </w:rPr>
                </w:rPrChange>
              </w:rPr>
              <w:pPrChange w:id="1005" w:author="Stefanie Lane" w:date="2022-05-11T11:20:00Z">
                <w:pPr>
                  <w:jc w:val="center"/>
                </w:pPr>
              </w:pPrChange>
            </w:pPr>
            <w:ins w:id="1006" w:author="Stefanie Lane" w:date="2022-05-11T11:20:00Z">
              <w:r w:rsidRPr="0089145E">
                <w:rPr>
                  <w:rFonts w:ascii="Calibri" w:eastAsia="Times New Roman" w:hAnsi="Calibri" w:cs="Calibri"/>
                  <w:color w:val="000000"/>
                  <w:rPrChange w:id="1007" w:author="Stefanie Lane" w:date="2022-05-11T11:20:00Z">
                    <w:rPr/>
                  </w:rPrChange>
                </w:rPr>
                <w:t>10.46</w:t>
              </w:r>
            </w:ins>
          </w:p>
        </w:tc>
        <w:tc>
          <w:tcPr>
            <w:tcW w:w="920" w:type="dxa"/>
            <w:tcBorders>
              <w:top w:val="nil"/>
              <w:left w:val="nil"/>
              <w:bottom w:val="single" w:sz="4" w:space="0" w:color="auto"/>
              <w:right w:val="nil"/>
            </w:tcBorders>
            <w:shd w:val="clear" w:color="auto" w:fill="auto"/>
            <w:noWrap/>
            <w:vAlign w:val="bottom"/>
            <w:hideMark/>
            <w:tcPrChange w:id="1008" w:author="Stefanie Lane" w:date="2022-05-11T11:20:00Z">
              <w:tcPr>
                <w:tcW w:w="920" w:type="dxa"/>
                <w:tcBorders>
                  <w:top w:val="nil"/>
                  <w:left w:val="nil"/>
                  <w:bottom w:val="single" w:sz="4" w:space="0" w:color="auto"/>
                  <w:right w:val="nil"/>
                </w:tcBorders>
                <w:shd w:val="clear" w:color="auto" w:fill="auto"/>
                <w:noWrap/>
                <w:vAlign w:val="bottom"/>
                <w:hideMark/>
              </w:tcPr>
            </w:tcPrChange>
          </w:tcPr>
          <w:p w14:paraId="4F3A3C08" w14:textId="77777777" w:rsidR="0089145E" w:rsidRPr="0089145E" w:rsidRDefault="0089145E">
            <w:pPr>
              <w:spacing w:after="0" w:line="240" w:lineRule="auto"/>
              <w:jc w:val="center"/>
              <w:rPr>
                <w:ins w:id="1009" w:author="Stefanie Lane" w:date="2022-05-11T11:20:00Z"/>
                <w:rFonts w:ascii="Calibri" w:eastAsia="Times New Roman" w:hAnsi="Calibri" w:cs="Calibri"/>
                <w:color w:val="000000"/>
                <w:rPrChange w:id="1010" w:author="Stefanie Lane" w:date="2022-05-11T11:20:00Z">
                  <w:rPr>
                    <w:ins w:id="1011" w:author="Stefanie Lane" w:date="2022-05-11T11:20:00Z"/>
                  </w:rPr>
                </w:rPrChange>
              </w:rPr>
              <w:pPrChange w:id="1012" w:author="Stefanie Lane" w:date="2022-05-11T11:20:00Z">
                <w:pPr>
                  <w:jc w:val="center"/>
                </w:pPr>
              </w:pPrChange>
            </w:pPr>
            <w:ins w:id="1013" w:author="Stefanie Lane" w:date="2022-05-11T11:20:00Z">
              <w:r w:rsidRPr="0089145E">
                <w:rPr>
                  <w:rFonts w:ascii="Calibri" w:eastAsia="Times New Roman" w:hAnsi="Calibri" w:cs="Calibri"/>
                  <w:color w:val="000000"/>
                  <w:rPrChange w:id="1014" w:author="Stefanie Lane" w:date="2022-05-11T11:20:00Z">
                    <w:rPr/>
                  </w:rPrChange>
                </w:rPr>
                <w:t>1.90</w:t>
              </w:r>
            </w:ins>
          </w:p>
        </w:tc>
        <w:tc>
          <w:tcPr>
            <w:tcW w:w="900" w:type="dxa"/>
            <w:tcBorders>
              <w:top w:val="nil"/>
              <w:left w:val="nil"/>
              <w:bottom w:val="single" w:sz="4" w:space="0" w:color="auto"/>
              <w:right w:val="nil"/>
            </w:tcBorders>
            <w:shd w:val="clear" w:color="auto" w:fill="auto"/>
            <w:noWrap/>
            <w:vAlign w:val="bottom"/>
            <w:hideMark/>
            <w:tcPrChange w:id="1015" w:author="Stefanie Lane" w:date="2022-05-11T11:20:00Z">
              <w:tcPr>
                <w:tcW w:w="900" w:type="dxa"/>
                <w:tcBorders>
                  <w:top w:val="nil"/>
                  <w:left w:val="nil"/>
                  <w:bottom w:val="single" w:sz="4" w:space="0" w:color="auto"/>
                  <w:right w:val="nil"/>
                </w:tcBorders>
                <w:shd w:val="clear" w:color="auto" w:fill="auto"/>
                <w:noWrap/>
                <w:vAlign w:val="bottom"/>
                <w:hideMark/>
              </w:tcPr>
            </w:tcPrChange>
          </w:tcPr>
          <w:p w14:paraId="081DD18E" w14:textId="77777777" w:rsidR="0089145E" w:rsidRPr="0089145E" w:rsidRDefault="0089145E">
            <w:pPr>
              <w:spacing w:after="0" w:line="240" w:lineRule="auto"/>
              <w:jc w:val="center"/>
              <w:rPr>
                <w:ins w:id="1016" w:author="Stefanie Lane" w:date="2022-05-11T11:20:00Z"/>
                <w:rFonts w:ascii="Calibri" w:eastAsia="Times New Roman" w:hAnsi="Calibri" w:cs="Calibri"/>
                <w:color w:val="000000"/>
                <w:rPrChange w:id="1017" w:author="Stefanie Lane" w:date="2022-05-11T11:20:00Z">
                  <w:rPr>
                    <w:ins w:id="1018" w:author="Stefanie Lane" w:date="2022-05-11T11:20:00Z"/>
                  </w:rPr>
                </w:rPrChange>
              </w:rPr>
              <w:pPrChange w:id="1019" w:author="Stefanie Lane" w:date="2022-05-11T11:20:00Z">
                <w:pPr>
                  <w:jc w:val="center"/>
                </w:pPr>
              </w:pPrChange>
            </w:pPr>
            <w:ins w:id="1020" w:author="Stefanie Lane" w:date="2022-05-11T11:20:00Z">
              <w:r w:rsidRPr="0089145E">
                <w:rPr>
                  <w:rFonts w:ascii="Calibri" w:eastAsia="Times New Roman" w:hAnsi="Calibri" w:cs="Calibri"/>
                  <w:color w:val="000000"/>
                  <w:rPrChange w:id="1021" w:author="Stefanie Lane" w:date="2022-05-11T11:20:00Z">
                    <w:rPr/>
                  </w:rPrChange>
                </w:rPr>
                <w:t>3.25</w:t>
              </w:r>
            </w:ins>
          </w:p>
        </w:tc>
      </w:tr>
      <w:tr w:rsidR="0089145E" w:rsidRPr="0089145E" w14:paraId="4C7FA474" w14:textId="77777777" w:rsidTr="0089145E">
        <w:trPr>
          <w:trHeight w:val="290"/>
          <w:jc w:val="center"/>
          <w:ins w:id="1022" w:author="Stefanie Lane" w:date="2022-05-11T11:20:00Z"/>
          <w:trPrChange w:id="1023"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1024" w:author="Stefanie Lane" w:date="2022-05-11T11:20:00Z">
              <w:tcPr>
                <w:tcW w:w="1180" w:type="dxa"/>
                <w:tcBorders>
                  <w:top w:val="nil"/>
                  <w:left w:val="nil"/>
                  <w:bottom w:val="nil"/>
                  <w:right w:val="nil"/>
                </w:tcBorders>
                <w:shd w:val="clear" w:color="auto" w:fill="auto"/>
                <w:noWrap/>
                <w:vAlign w:val="bottom"/>
                <w:hideMark/>
              </w:tcPr>
            </w:tcPrChange>
          </w:tcPr>
          <w:p w14:paraId="55620856" w14:textId="77777777" w:rsidR="0089145E" w:rsidRPr="0089145E" w:rsidRDefault="0089145E">
            <w:pPr>
              <w:spacing w:after="0" w:line="240" w:lineRule="auto"/>
              <w:jc w:val="center"/>
              <w:rPr>
                <w:ins w:id="1025" w:author="Stefanie Lane" w:date="2022-05-11T11:20:00Z"/>
                <w:rFonts w:ascii="Calibri" w:eastAsia="Times New Roman" w:hAnsi="Calibri" w:cs="Calibri"/>
                <w:color w:val="000000"/>
                <w:rPrChange w:id="1026" w:author="Stefanie Lane" w:date="2022-05-11T11:20:00Z">
                  <w:rPr>
                    <w:ins w:id="1027" w:author="Stefanie Lane" w:date="2022-05-11T11:20:00Z"/>
                  </w:rPr>
                </w:rPrChange>
              </w:rPr>
              <w:pPrChange w:id="1028" w:author="Stefanie Lane" w:date="2022-05-11T11:20:00Z">
                <w:pPr>
                  <w:jc w:val="center"/>
                </w:pPr>
              </w:pPrChange>
            </w:pPr>
          </w:p>
        </w:tc>
        <w:tc>
          <w:tcPr>
            <w:tcW w:w="960" w:type="dxa"/>
            <w:tcBorders>
              <w:top w:val="nil"/>
              <w:left w:val="nil"/>
              <w:bottom w:val="nil"/>
              <w:right w:val="nil"/>
            </w:tcBorders>
            <w:shd w:val="clear" w:color="auto" w:fill="auto"/>
            <w:noWrap/>
            <w:vAlign w:val="bottom"/>
            <w:hideMark/>
            <w:tcPrChange w:id="1029" w:author="Stefanie Lane" w:date="2022-05-11T11:20:00Z">
              <w:tcPr>
                <w:tcW w:w="960" w:type="dxa"/>
                <w:tcBorders>
                  <w:top w:val="nil"/>
                  <w:left w:val="nil"/>
                  <w:bottom w:val="nil"/>
                  <w:right w:val="nil"/>
                </w:tcBorders>
                <w:shd w:val="clear" w:color="auto" w:fill="auto"/>
                <w:noWrap/>
                <w:vAlign w:val="bottom"/>
                <w:hideMark/>
              </w:tcPr>
            </w:tcPrChange>
          </w:tcPr>
          <w:p w14:paraId="2CE69BF1" w14:textId="77777777" w:rsidR="0089145E" w:rsidRPr="0089145E" w:rsidRDefault="0089145E">
            <w:pPr>
              <w:spacing w:after="0" w:line="240" w:lineRule="auto"/>
              <w:rPr>
                <w:ins w:id="1030" w:author="Stefanie Lane" w:date="2022-05-11T11:20:00Z"/>
                <w:rFonts w:ascii="Times New Roman" w:eastAsia="Times New Roman" w:hAnsi="Times New Roman" w:cs="Times New Roman"/>
                <w:sz w:val="20"/>
                <w:szCs w:val="20"/>
                <w:rPrChange w:id="1031" w:author="Stefanie Lane" w:date="2022-05-11T11:20:00Z">
                  <w:rPr>
                    <w:ins w:id="1032" w:author="Stefanie Lane" w:date="2022-05-11T11:20:00Z"/>
                  </w:rPr>
                </w:rPrChange>
              </w:rPr>
              <w:pPrChange w:id="1033" w:author="Stefanie Lane" w:date="2022-05-11T11:20:00Z">
                <w:pPr/>
              </w:pPrChange>
            </w:pPr>
          </w:p>
        </w:tc>
        <w:tc>
          <w:tcPr>
            <w:tcW w:w="960" w:type="dxa"/>
            <w:tcBorders>
              <w:top w:val="nil"/>
              <w:left w:val="nil"/>
              <w:bottom w:val="nil"/>
              <w:right w:val="nil"/>
            </w:tcBorders>
            <w:shd w:val="clear" w:color="auto" w:fill="auto"/>
            <w:noWrap/>
            <w:vAlign w:val="bottom"/>
            <w:hideMark/>
            <w:tcPrChange w:id="1034" w:author="Stefanie Lane" w:date="2022-05-11T11:20:00Z">
              <w:tcPr>
                <w:tcW w:w="960" w:type="dxa"/>
                <w:tcBorders>
                  <w:top w:val="nil"/>
                  <w:left w:val="nil"/>
                  <w:bottom w:val="nil"/>
                  <w:right w:val="nil"/>
                </w:tcBorders>
                <w:shd w:val="clear" w:color="auto" w:fill="auto"/>
                <w:noWrap/>
                <w:vAlign w:val="bottom"/>
                <w:hideMark/>
              </w:tcPr>
            </w:tcPrChange>
          </w:tcPr>
          <w:p w14:paraId="25F93815" w14:textId="77777777" w:rsidR="0089145E" w:rsidRPr="0089145E" w:rsidRDefault="0089145E">
            <w:pPr>
              <w:spacing w:after="0" w:line="240" w:lineRule="auto"/>
              <w:rPr>
                <w:ins w:id="1035" w:author="Stefanie Lane" w:date="2022-05-11T11:20:00Z"/>
                <w:rFonts w:ascii="Times New Roman" w:eastAsia="Times New Roman" w:hAnsi="Times New Roman" w:cs="Times New Roman"/>
                <w:sz w:val="20"/>
                <w:szCs w:val="20"/>
                <w:rPrChange w:id="1036" w:author="Stefanie Lane" w:date="2022-05-11T11:20:00Z">
                  <w:rPr>
                    <w:ins w:id="1037" w:author="Stefanie Lane" w:date="2022-05-11T11:20:00Z"/>
                  </w:rPr>
                </w:rPrChange>
              </w:rPr>
              <w:pPrChange w:id="1038" w:author="Stefanie Lane" w:date="2022-05-11T11:20:00Z">
                <w:pPr/>
              </w:pPrChange>
            </w:pPr>
          </w:p>
        </w:tc>
        <w:tc>
          <w:tcPr>
            <w:tcW w:w="300" w:type="dxa"/>
            <w:tcBorders>
              <w:top w:val="nil"/>
              <w:left w:val="nil"/>
              <w:bottom w:val="nil"/>
              <w:right w:val="nil"/>
            </w:tcBorders>
            <w:shd w:val="clear" w:color="auto" w:fill="auto"/>
            <w:noWrap/>
            <w:vAlign w:val="bottom"/>
            <w:hideMark/>
            <w:tcPrChange w:id="1039" w:author="Stefanie Lane" w:date="2022-05-11T11:20:00Z">
              <w:tcPr>
                <w:tcW w:w="300" w:type="dxa"/>
                <w:tcBorders>
                  <w:top w:val="nil"/>
                  <w:left w:val="nil"/>
                  <w:bottom w:val="nil"/>
                  <w:right w:val="nil"/>
                </w:tcBorders>
                <w:shd w:val="clear" w:color="auto" w:fill="auto"/>
                <w:noWrap/>
                <w:vAlign w:val="bottom"/>
                <w:hideMark/>
              </w:tcPr>
            </w:tcPrChange>
          </w:tcPr>
          <w:p w14:paraId="64E934B3" w14:textId="77777777" w:rsidR="0089145E" w:rsidRPr="0089145E" w:rsidRDefault="0089145E">
            <w:pPr>
              <w:spacing w:after="0" w:line="240" w:lineRule="auto"/>
              <w:rPr>
                <w:ins w:id="1040" w:author="Stefanie Lane" w:date="2022-05-11T11:20:00Z"/>
                <w:rFonts w:ascii="Times New Roman" w:eastAsia="Times New Roman" w:hAnsi="Times New Roman" w:cs="Times New Roman"/>
                <w:sz w:val="20"/>
                <w:szCs w:val="20"/>
                <w:rPrChange w:id="1041" w:author="Stefanie Lane" w:date="2022-05-11T11:20:00Z">
                  <w:rPr>
                    <w:ins w:id="1042" w:author="Stefanie Lane" w:date="2022-05-11T11:20:00Z"/>
                  </w:rPr>
                </w:rPrChange>
              </w:rPr>
              <w:pPrChange w:id="1043" w:author="Stefanie Lane" w:date="2022-05-11T11:20:00Z">
                <w:pPr/>
              </w:pPrChange>
            </w:pPr>
          </w:p>
        </w:tc>
        <w:tc>
          <w:tcPr>
            <w:tcW w:w="920" w:type="dxa"/>
            <w:tcBorders>
              <w:top w:val="nil"/>
              <w:left w:val="nil"/>
              <w:bottom w:val="nil"/>
              <w:right w:val="nil"/>
            </w:tcBorders>
            <w:shd w:val="clear" w:color="auto" w:fill="auto"/>
            <w:noWrap/>
            <w:vAlign w:val="bottom"/>
            <w:hideMark/>
            <w:tcPrChange w:id="1044" w:author="Stefanie Lane" w:date="2022-05-11T11:20:00Z">
              <w:tcPr>
                <w:tcW w:w="920" w:type="dxa"/>
                <w:tcBorders>
                  <w:top w:val="nil"/>
                  <w:left w:val="nil"/>
                  <w:bottom w:val="nil"/>
                  <w:right w:val="nil"/>
                </w:tcBorders>
                <w:shd w:val="clear" w:color="auto" w:fill="auto"/>
                <w:noWrap/>
                <w:vAlign w:val="bottom"/>
                <w:hideMark/>
              </w:tcPr>
            </w:tcPrChange>
          </w:tcPr>
          <w:p w14:paraId="6197A445" w14:textId="77777777" w:rsidR="0089145E" w:rsidRPr="0089145E" w:rsidRDefault="0089145E">
            <w:pPr>
              <w:spacing w:after="0" w:line="240" w:lineRule="auto"/>
              <w:rPr>
                <w:ins w:id="1045" w:author="Stefanie Lane" w:date="2022-05-11T11:20:00Z"/>
                <w:rFonts w:ascii="Times New Roman" w:eastAsia="Times New Roman" w:hAnsi="Times New Roman" w:cs="Times New Roman"/>
                <w:sz w:val="20"/>
                <w:szCs w:val="20"/>
                <w:rPrChange w:id="1046" w:author="Stefanie Lane" w:date="2022-05-11T11:20:00Z">
                  <w:rPr>
                    <w:ins w:id="1047" w:author="Stefanie Lane" w:date="2022-05-11T11:20:00Z"/>
                  </w:rPr>
                </w:rPrChange>
              </w:rPr>
              <w:pPrChange w:id="1048" w:author="Stefanie Lane" w:date="2022-05-11T11:20:00Z">
                <w:pPr/>
              </w:pPrChange>
            </w:pPr>
          </w:p>
        </w:tc>
        <w:tc>
          <w:tcPr>
            <w:tcW w:w="920" w:type="dxa"/>
            <w:tcBorders>
              <w:top w:val="nil"/>
              <w:left w:val="nil"/>
              <w:bottom w:val="nil"/>
              <w:right w:val="nil"/>
            </w:tcBorders>
            <w:shd w:val="clear" w:color="auto" w:fill="auto"/>
            <w:noWrap/>
            <w:vAlign w:val="bottom"/>
            <w:hideMark/>
            <w:tcPrChange w:id="1049" w:author="Stefanie Lane" w:date="2022-05-11T11:20:00Z">
              <w:tcPr>
                <w:tcW w:w="920" w:type="dxa"/>
                <w:tcBorders>
                  <w:top w:val="nil"/>
                  <w:left w:val="nil"/>
                  <w:bottom w:val="nil"/>
                  <w:right w:val="nil"/>
                </w:tcBorders>
                <w:shd w:val="clear" w:color="auto" w:fill="auto"/>
                <w:noWrap/>
                <w:vAlign w:val="bottom"/>
                <w:hideMark/>
              </w:tcPr>
            </w:tcPrChange>
          </w:tcPr>
          <w:p w14:paraId="1185E4D4" w14:textId="77777777" w:rsidR="0089145E" w:rsidRPr="0089145E" w:rsidRDefault="0089145E">
            <w:pPr>
              <w:spacing w:after="0" w:line="240" w:lineRule="auto"/>
              <w:rPr>
                <w:ins w:id="1050" w:author="Stefanie Lane" w:date="2022-05-11T11:20:00Z"/>
                <w:rFonts w:ascii="Times New Roman" w:eastAsia="Times New Roman" w:hAnsi="Times New Roman" w:cs="Times New Roman"/>
                <w:sz w:val="20"/>
                <w:szCs w:val="20"/>
                <w:rPrChange w:id="1051" w:author="Stefanie Lane" w:date="2022-05-11T11:20:00Z">
                  <w:rPr>
                    <w:ins w:id="1052" w:author="Stefanie Lane" w:date="2022-05-11T11:20:00Z"/>
                  </w:rPr>
                </w:rPrChange>
              </w:rPr>
              <w:pPrChange w:id="1053" w:author="Stefanie Lane" w:date="2022-05-11T11:20:00Z">
                <w:pPr/>
              </w:pPrChange>
            </w:pPr>
          </w:p>
        </w:tc>
        <w:tc>
          <w:tcPr>
            <w:tcW w:w="900" w:type="dxa"/>
            <w:tcBorders>
              <w:top w:val="nil"/>
              <w:left w:val="nil"/>
              <w:bottom w:val="nil"/>
              <w:right w:val="nil"/>
            </w:tcBorders>
            <w:shd w:val="clear" w:color="auto" w:fill="auto"/>
            <w:noWrap/>
            <w:vAlign w:val="bottom"/>
            <w:hideMark/>
            <w:tcPrChange w:id="1054" w:author="Stefanie Lane" w:date="2022-05-11T11:20:00Z">
              <w:tcPr>
                <w:tcW w:w="900" w:type="dxa"/>
                <w:tcBorders>
                  <w:top w:val="nil"/>
                  <w:left w:val="nil"/>
                  <w:bottom w:val="nil"/>
                  <w:right w:val="nil"/>
                </w:tcBorders>
                <w:shd w:val="clear" w:color="auto" w:fill="auto"/>
                <w:noWrap/>
                <w:vAlign w:val="bottom"/>
                <w:hideMark/>
              </w:tcPr>
            </w:tcPrChange>
          </w:tcPr>
          <w:p w14:paraId="58A852DC" w14:textId="77777777" w:rsidR="0089145E" w:rsidRPr="0089145E" w:rsidRDefault="0089145E">
            <w:pPr>
              <w:spacing w:after="0" w:line="240" w:lineRule="auto"/>
              <w:rPr>
                <w:ins w:id="1055" w:author="Stefanie Lane" w:date="2022-05-11T11:20:00Z"/>
                <w:rFonts w:ascii="Times New Roman" w:eastAsia="Times New Roman" w:hAnsi="Times New Roman" w:cs="Times New Roman"/>
                <w:sz w:val="20"/>
                <w:szCs w:val="20"/>
                <w:rPrChange w:id="1056" w:author="Stefanie Lane" w:date="2022-05-11T11:20:00Z">
                  <w:rPr>
                    <w:ins w:id="1057" w:author="Stefanie Lane" w:date="2022-05-11T11:20:00Z"/>
                  </w:rPr>
                </w:rPrChange>
              </w:rPr>
              <w:pPrChange w:id="1058" w:author="Stefanie Lane" w:date="2022-05-11T11:20:00Z">
                <w:pPr/>
              </w:pPrChange>
            </w:pPr>
          </w:p>
        </w:tc>
      </w:tr>
      <w:tr w:rsidR="0089145E" w:rsidRPr="0089145E" w14:paraId="039B629D" w14:textId="77777777" w:rsidTr="0089145E">
        <w:trPr>
          <w:trHeight w:val="290"/>
          <w:jc w:val="center"/>
          <w:ins w:id="1059" w:author="Stefanie Lane" w:date="2022-05-11T11:20:00Z"/>
          <w:trPrChange w:id="1060"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1061" w:author="Stefanie Lane" w:date="2022-05-11T11:20:00Z">
              <w:tcPr>
                <w:tcW w:w="1180" w:type="dxa"/>
                <w:tcBorders>
                  <w:top w:val="nil"/>
                  <w:left w:val="nil"/>
                  <w:bottom w:val="nil"/>
                  <w:right w:val="nil"/>
                </w:tcBorders>
                <w:shd w:val="clear" w:color="auto" w:fill="auto"/>
                <w:noWrap/>
                <w:vAlign w:val="bottom"/>
                <w:hideMark/>
              </w:tcPr>
            </w:tcPrChange>
          </w:tcPr>
          <w:p w14:paraId="57D4CA82" w14:textId="77777777" w:rsidR="0089145E" w:rsidRPr="0089145E" w:rsidRDefault="0089145E">
            <w:pPr>
              <w:spacing w:after="0" w:line="240" w:lineRule="auto"/>
              <w:rPr>
                <w:ins w:id="1062" w:author="Stefanie Lane" w:date="2022-05-11T11:20:00Z"/>
                <w:rFonts w:ascii="Calibri" w:eastAsia="Times New Roman" w:hAnsi="Calibri" w:cs="Calibri"/>
                <w:b/>
                <w:bCs/>
                <w:color w:val="000000"/>
                <w:rPrChange w:id="1063" w:author="Stefanie Lane" w:date="2022-05-11T11:20:00Z">
                  <w:rPr>
                    <w:ins w:id="1064" w:author="Stefanie Lane" w:date="2022-05-11T11:20:00Z"/>
                  </w:rPr>
                </w:rPrChange>
              </w:rPr>
              <w:pPrChange w:id="1065" w:author="Stefanie Lane" w:date="2022-05-11T11:20:00Z">
                <w:pPr/>
              </w:pPrChange>
            </w:pPr>
            <w:ins w:id="1066" w:author="Stefanie Lane" w:date="2022-05-11T11:20:00Z">
              <w:r w:rsidRPr="0089145E">
                <w:rPr>
                  <w:rFonts w:ascii="Calibri" w:eastAsia="Times New Roman" w:hAnsi="Calibri" w:cs="Calibri"/>
                  <w:b/>
                  <w:bCs/>
                  <w:color w:val="000000"/>
                  <w:rPrChange w:id="1067" w:author="Stefanie Lane" w:date="2022-05-11T11:20:00Z">
                    <w:rPr/>
                  </w:rPrChange>
                </w:rPr>
                <w:t>Total</w:t>
              </w:r>
            </w:ins>
          </w:p>
        </w:tc>
        <w:tc>
          <w:tcPr>
            <w:tcW w:w="960" w:type="dxa"/>
            <w:tcBorders>
              <w:top w:val="nil"/>
              <w:left w:val="nil"/>
              <w:bottom w:val="nil"/>
              <w:right w:val="nil"/>
            </w:tcBorders>
            <w:shd w:val="clear" w:color="auto" w:fill="auto"/>
            <w:noWrap/>
            <w:vAlign w:val="bottom"/>
            <w:hideMark/>
            <w:tcPrChange w:id="1068" w:author="Stefanie Lane" w:date="2022-05-11T11:20:00Z">
              <w:tcPr>
                <w:tcW w:w="960" w:type="dxa"/>
                <w:tcBorders>
                  <w:top w:val="nil"/>
                  <w:left w:val="nil"/>
                  <w:bottom w:val="nil"/>
                  <w:right w:val="nil"/>
                </w:tcBorders>
                <w:shd w:val="clear" w:color="auto" w:fill="auto"/>
                <w:noWrap/>
                <w:vAlign w:val="bottom"/>
                <w:hideMark/>
              </w:tcPr>
            </w:tcPrChange>
          </w:tcPr>
          <w:p w14:paraId="1969CB4D" w14:textId="77777777" w:rsidR="0089145E" w:rsidRPr="0089145E" w:rsidRDefault="0089145E">
            <w:pPr>
              <w:spacing w:after="0" w:line="240" w:lineRule="auto"/>
              <w:rPr>
                <w:ins w:id="1069" w:author="Stefanie Lane" w:date="2022-05-11T11:20:00Z"/>
                <w:rFonts w:ascii="Calibri" w:eastAsia="Times New Roman" w:hAnsi="Calibri" w:cs="Calibri"/>
                <w:b/>
                <w:bCs/>
                <w:color w:val="000000"/>
                <w:rPrChange w:id="1070" w:author="Stefanie Lane" w:date="2022-05-11T11:20:00Z">
                  <w:rPr>
                    <w:ins w:id="1071" w:author="Stefanie Lane" w:date="2022-05-11T11:20:00Z"/>
                  </w:rPr>
                </w:rPrChange>
              </w:rPr>
              <w:pPrChange w:id="1072" w:author="Stefanie Lane" w:date="2022-05-11T11:20:00Z">
                <w:pPr/>
              </w:pPrChange>
            </w:pPr>
          </w:p>
        </w:tc>
        <w:tc>
          <w:tcPr>
            <w:tcW w:w="960" w:type="dxa"/>
            <w:tcBorders>
              <w:top w:val="nil"/>
              <w:left w:val="nil"/>
              <w:bottom w:val="nil"/>
              <w:right w:val="nil"/>
            </w:tcBorders>
            <w:shd w:val="clear" w:color="auto" w:fill="auto"/>
            <w:noWrap/>
            <w:vAlign w:val="bottom"/>
            <w:hideMark/>
            <w:tcPrChange w:id="1073" w:author="Stefanie Lane" w:date="2022-05-11T11:20:00Z">
              <w:tcPr>
                <w:tcW w:w="960" w:type="dxa"/>
                <w:tcBorders>
                  <w:top w:val="nil"/>
                  <w:left w:val="nil"/>
                  <w:bottom w:val="nil"/>
                  <w:right w:val="nil"/>
                </w:tcBorders>
                <w:shd w:val="clear" w:color="auto" w:fill="auto"/>
                <w:noWrap/>
                <w:vAlign w:val="bottom"/>
                <w:hideMark/>
              </w:tcPr>
            </w:tcPrChange>
          </w:tcPr>
          <w:p w14:paraId="0AA8F5EF" w14:textId="77777777" w:rsidR="0089145E" w:rsidRPr="0089145E" w:rsidRDefault="0089145E">
            <w:pPr>
              <w:spacing w:after="0" w:line="240" w:lineRule="auto"/>
              <w:rPr>
                <w:ins w:id="1074" w:author="Stefanie Lane" w:date="2022-05-11T11:20:00Z"/>
                <w:rFonts w:ascii="Times New Roman" w:eastAsia="Times New Roman" w:hAnsi="Times New Roman" w:cs="Times New Roman"/>
                <w:sz w:val="20"/>
                <w:szCs w:val="20"/>
                <w:rPrChange w:id="1075" w:author="Stefanie Lane" w:date="2022-05-11T11:20:00Z">
                  <w:rPr>
                    <w:ins w:id="1076" w:author="Stefanie Lane" w:date="2022-05-11T11:20:00Z"/>
                  </w:rPr>
                </w:rPrChange>
              </w:rPr>
              <w:pPrChange w:id="1077" w:author="Stefanie Lane" w:date="2022-05-11T11:20:00Z">
                <w:pPr/>
              </w:pPrChange>
            </w:pPr>
          </w:p>
        </w:tc>
        <w:tc>
          <w:tcPr>
            <w:tcW w:w="300" w:type="dxa"/>
            <w:tcBorders>
              <w:top w:val="nil"/>
              <w:left w:val="nil"/>
              <w:bottom w:val="nil"/>
              <w:right w:val="nil"/>
            </w:tcBorders>
            <w:shd w:val="clear" w:color="auto" w:fill="auto"/>
            <w:noWrap/>
            <w:vAlign w:val="bottom"/>
            <w:hideMark/>
            <w:tcPrChange w:id="1078" w:author="Stefanie Lane" w:date="2022-05-11T11:20:00Z">
              <w:tcPr>
                <w:tcW w:w="300" w:type="dxa"/>
                <w:tcBorders>
                  <w:top w:val="nil"/>
                  <w:left w:val="nil"/>
                  <w:bottom w:val="nil"/>
                  <w:right w:val="nil"/>
                </w:tcBorders>
                <w:shd w:val="clear" w:color="auto" w:fill="auto"/>
                <w:noWrap/>
                <w:vAlign w:val="bottom"/>
                <w:hideMark/>
              </w:tcPr>
            </w:tcPrChange>
          </w:tcPr>
          <w:p w14:paraId="0EEF84B4" w14:textId="77777777" w:rsidR="0089145E" w:rsidRPr="0089145E" w:rsidRDefault="0089145E">
            <w:pPr>
              <w:spacing w:after="0" w:line="240" w:lineRule="auto"/>
              <w:rPr>
                <w:ins w:id="1079" w:author="Stefanie Lane" w:date="2022-05-11T11:20:00Z"/>
                <w:rFonts w:ascii="Times New Roman" w:eastAsia="Times New Roman" w:hAnsi="Times New Roman" w:cs="Times New Roman"/>
                <w:sz w:val="20"/>
                <w:szCs w:val="20"/>
                <w:rPrChange w:id="1080" w:author="Stefanie Lane" w:date="2022-05-11T11:20:00Z">
                  <w:rPr>
                    <w:ins w:id="1081" w:author="Stefanie Lane" w:date="2022-05-11T11:20:00Z"/>
                  </w:rPr>
                </w:rPrChange>
              </w:rPr>
              <w:pPrChange w:id="1082" w:author="Stefanie Lane" w:date="2022-05-11T11:20:00Z">
                <w:pPr/>
              </w:pPrChange>
            </w:pPr>
          </w:p>
        </w:tc>
        <w:tc>
          <w:tcPr>
            <w:tcW w:w="920" w:type="dxa"/>
            <w:tcBorders>
              <w:top w:val="nil"/>
              <w:left w:val="nil"/>
              <w:bottom w:val="nil"/>
              <w:right w:val="nil"/>
            </w:tcBorders>
            <w:shd w:val="clear" w:color="auto" w:fill="auto"/>
            <w:noWrap/>
            <w:vAlign w:val="bottom"/>
            <w:hideMark/>
            <w:tcPrChange w:id="1083" w:author="Stefanie Lane" w:date="2022-05-11T11:20:00Z">
              <w:tcPr>
                <w:tcW w:w="920" w:type="dxa"/>
                <w:tcBorders>
                  <w:top w:val="nil"/>
                  <w:left w:val="nil"/>
                  <w:bottom w:val="nil"/>
                  <w:right w:val="nil"/>
                </w:tcBorders>
                <w:shd w:val="clear" w:color="auto" w:fill="auto"/>
                <w:noWrap/>
                <w:vAlign w:val="bottom"/>
                <w:hideMark/>
              </w:tcPr>
            </w:tcPrChange>
          </w:tcPr>
          <w:p w14:paraId="15C2ADAF" w14:textId="77777777" w:rsidR="0089145E" w:rsidRPr="0089145E" w:rsidRDefault="0089145E">
            <w:pPr>
              <w:spacing w:after="0" w:line="240" w:lineRule="auto"/>
              <w:rPr>
                <w:ins w:id="1084" w:author="Stefanie Lane" w:date="2022-05-11T11:20:00Z"/>
                <w:rFonts w:ascii="Times New Roman" w:eastAsia="Times New Roman" w:hAnsi="Times New Roman" w:cs="Times New Roman"/>
                <w:sz w:val="20"/>
                <w:szCs w:val="20"/>
                <w:rPrChange w:id="1085" w:author="Stefanie Lane" w:date="2022-05-11T11:20:00Z">
                  <w:rPr>
                    <w:ins w:id="1086" w:author="Stefanie Lane" w:date="2022-05-11T11:20:00Z"/>
                  </w:rPr>
                </w:rPrChange>
              </w:rPr>
              <w:pPrChange w:id="1087" w:author="Stefanie Lane" w:date="2022-05-11T11:20:00Z">
                <w:pPr/>
              </w:pPrChange>
            </w:pPr>
          </w:p>
        </w:tc>
        <w:tc>
          <w:tcPr>
            <w:tcW w:w="920" w:type="dxa"/>
            <w:tcBorders>
              <w:top w:val="nil"/>
              <w:left w:val="nil"/>
              <w:bottom w:val="nil"/>
              <w:right w:val="nil"/>
            </w:tcBorders>
            <w:shd w:val="clear" w:color="auto" w:fill="auto"/>
            <w:noWrap/>
            <w:vAlign w:val="bottom"/>
            <w:hideMark/>
            <w:tcPrChange w:id="1088" w:author="Stefanie Lane" w:date="2022-05-11T11:20:00Z">
              <w:tcPr>
                <w:tcW w:w="920" w:type="dxa"/>
                <w:tcBorders>
                  <w:top w:val="nil"/>
                  <w:left w:val="nil"/>
                  <w:bottom w:val="nil"/>
                  <w:right w:val="nil"/>
                </w:tcBorders>
                <w:shd w:val="clear" w:color="auto" w:fill="auto"/>
                <w:noWrap/>
                <w:vAlign w:val="bottom"/>
                <w:hideMark/>
              </w:tcPr>
            </w:tcPrChange>
          </w:tcPr>
          <w:p w14:paraId="688DC034" w14:textId="77777777" w:rsidR="0089145E" w:rsidRPr="0089145E" w:rsidRDefault="0089145E">
            <w:pPr>
              <w:spacing w:after="0" w:line="240" w:lineRule="auto"/>
              <w:rPr>
                <w:ins w:id="1089" w:author="Stefanie Lane" w:date="2022-05-11T11:20:00Z"/>
                <w:rFonts w:ascii="Times New Roman" w:eastAsia="Times New Roman" w:hAnsi="Times New Roman" w:cs="Times New Roman"/>
                <w:sz w:val="20"/>
                <w:szCs w:val="20"/>
                <w:rPrChange w:id="1090" w:author="Stefanie Lane" w:date="2022-05-11T11:20:00Z">
                  <w:rPr>
                    <w:ins w:id="1091" w:author="Stefanie Lane" w:date="2022-05-11T11:20:00Z"/>
                  </w:rPr>
                </w:rPrChange>
              </w:rPr>
              <w:pPrChange w:id="1092" w:author="Stefanie Lane" w:date="2022-05-11T11:20:00Z">
                <w:pPr/>
              </w:pPrChange>
            </w:pPr>
          </w:p>
        </w:tc>
        <w:tc>
          <w:tcPr>
            <w:tcW w:w="900" w:type="dxa"/>
            <w:tcBorders>
              <w:top w:val="nil"/>
              <w:left w:val="nil"/>
              <w:bottom w:val="nil"/>
              <w:right w:val="nil"/>
            </w:tcBorders>
            <w:shd w:val="clear" w:color="auto" w:fill="auto"/>
            <w:noWrap/>
            <w:vAlign w:val="bottom"/>
            <w:hideMark/>
            <w:tcPrChange w:id="1093" w:author="Stefanie Lane" w:date="2022-05-11T11:20:00Z">
              <w:tcPr>
                <w:tcW w:w="900" w:type="dxa"/>
                <w:tcBorders>
                  <w:top w:val="nil"/>
                  <w:left w:val="nil"/>
                  <w:bottom w:val="nil"/>
                  <w:right w:val="nil"/>
                </w:tcBorders>
                <w:shd w:val="clear" w:color="auto" w:fill="auto"/>
                <w:noWrap/>
                <w:vAlign w:val="bottom"/>
                <w:hideMark/>
              </w:tcPr>
            </w:tcPrChange>
          </w:tcPr>
          <w:p w14:paraId="21137C7C" w14:textId="77777777" w:rsidR="0089145E" w:rsidRPr="0089145E" w:rsidRDefault="0089145E">
            <w:pPr>
              <w:spacing w:after="0" w:line="240" w:lineRule="auto"/>
              <w:rPr>
                <w:ins w:id="1094" w:author="Stefanie Lane" w:date="2022-05-11T11:20:00Z"/>
                <w:rFonts w:ascii="Times New Roman" w:eastAsia="Times New Roman" w:hAnsi="Times New Roman" w:cs="Times New Roman"/>
                <w:sz w:val="20"/>
                <w:szCs w:val="20"/>
                <w:rPrChange w:id="1095" w:author="Stefanie Lane" w:date="2022-05-11T11:20:00Z">
                  <w:rPr>
                    <w:ins w:id="1096" w:author="Stefanie Lane" w:date="2022-05-11T11:20:00Z"/>
                  </w:rPr>
                </w:rPrChange>
              </w:rPr>
              <w:pPrChange w:id="1097" w:author="Stefanie Lane" w:date="2022-05-11T11:20:00Z">
                <w:pPr/>
              </w:pPrChange>
            </w:pPr>
          </w:p>
        </w:tc>
      </w:tr>
      <w:tr w:rsidR="0089145E" w:rsidRPr="0089145E" w14:paraId="7FC52FD7" w14:textId="77777777" w:rsidTr="0089145E">
        <w:trPr>
          <w:trHeight w:val="290"/>
          <w:jc w:val="center"/>
          <w:ins w:id="1098" w:author="Stefanie Lane" w:date="2022-05-11T11:20:00Z"/>
          <w:trPrChange w:id="1099"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1100"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7B22D209" w14:textId="77777777" w:rsidR="0089145E" w:rsidRPr="0089145E" w:rsidRDefault="0089145E">
            <w:pPr>
              <w:spacing w:after="0" w:line="240" w:lineRule="auto"/>
              <w:jc w:val="right"/>
              <w:rPr>
                <w:ins w:id="1101" w:author="Stefanie Lane" w:date="2022-05-11T11:20:00Z"/>
                <w:rFonts w:ascii="Calibri" w:eastAsia="Times New Roman" w:hAnsi="Calibri" w:cs="Calibri"/>
                <w:color w:val="000000"/>
                <w:rPrChange w:id="1102" w:author="Stefanie Lane" w:date="2022-05-11T11:20:00Z">
                  <w:rPr>
                    <w:ins w:id="1103" w:author="Stefanie Lane" w:date="2022-05-11T11:20:00Z"/>
                  </w:rPr>
                </w:rPrChange>
              </w:rPr>
              <w:pPrChange w:id="1104" w:author="Stefanie Lane" w:date="2022-05-11T11:20:00Z">
                <w:pPr>
                  <w:jc w:val="right"/>
                </w:pPr>
              </w:pPrChange>
            </w:pPr>
            <w:ins w:id="1105" w:author="Stefanie Lane" w:date="2022-05-11T11:20:00Z">
              <w:r w:rsidRPr="0089145E">
                <w:rPr>
                  <w:rFonts w:ascii="Calibri" w:eastAsia="Times New Roman" w:hAnsi="Calibri" w:cs="Calibri"/>
                  <w:color w:val="000000"/>
                  <w:rPrChange w:id="1106" w:author="Stefanie Lane" w:date="2022-05-11T11:20: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1107"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01E09B89" w14:textId="77777777" w:rsidR="0089145E" w:rsidRPr="0089145E" w:rsidRDefault="0089145E">
            <w:pPr>
              <w:spacing w:after="0" w:line="240" w:lineRule="auto"/>
              <w:jc w:val="center"/>
              <w:rPr>
                <w:ins w:id="1108" w:author="Stefanie Lane" w:date="2022-05-11T11:20:00Z"/>
                <w:rFonts w:ascii="Calibri" w:eastAsia="Times New Roman" w:hAnsi="Calibri" w:cs="Calibri"/>
                <w:color w:val="000000"/>
                <w:rPrChange w:id="1109" w:author="Stefanie Lane" w:date="2022-05-11T11:20:00Z">
                  <w:rPr>
                    <w:ins w:id="1110" w:author="Stefanie Lane" w:date="2022-05-11T11:20:00Z"/>
                  </w:rPr>
                </w:rPrChange>
              </w:rPr>
              <w:pPrChange w:id="1111" w:author="Stefanie Lane" w:date="2022-05-11T11:20:00Z">
                <w:pPr>
                  <w:jc w:val="center"/>
                </w:pPr>
              </w:pPrChange>
            </w:pPr>
            <w:ins w:id="1112" w:author="Stefanie Lane" w:date="2022-05-11T11:20:00Z">
              <w:r w:rsidRPr="0089145E">
                <w:rPr>
                  <w:rFonts w:ascii="Calibri" w:eastAsia="Times New Roman" w:hAnsi="Calibri" w:cs="Calibri"/>
                  <w:color w:val="000000"/>
                  <w:rPrChange w:id="1113" w:author="Stefanie Lane" w:date="2022-05-11T11:20: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Change w:id="1114"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20BB786A" w14:textId="77777777" w:rsidR="0089145E" w:rsidRPr="0089145E" w:rsidRDefault="0089145E">
            <w:pPr>
              <w:spacing w:after="0" w:line="240" w:lineRule="auto"/>
              <w:jc w:val="center"/>
              <w:rPr>
                <w:ins w:id="1115" w:author="Stefanie Lane" w:date="2022-05-11T11:20:00Z"/>
                <w:rFonts w:ascii="Calibri" w:eastAsia="Times New Roman" w:hAnsi="Calibri" w:cs="Calibri"/>
                <w:color w:val="000000"/>
                <w:rPrChange w:id="1116" w:author="Stefanie Lane" w:date="2022-05-11T11:20:00Z">
                  <w:rPr>
                    <w:ins w:id="1117" w:author="Stefanie Lane" w:date="2022-05-11T11:20:00Z"/>
                  </w:rPr>
                </w:rPrChange>
              </w:rPr>
              <w:pPrChange w:id="1118" w:author="Stefanie Lane" w:date="2022-05-11T11:20:00Z">
                <w:pPr>
                  <w:jc w:val="center"/>
                </w:pPr>
              </w:pPrChange>
            </w:pPr>
            <w:ins w:id="1119" w:author="Stefanie Lane" w:date="2022-05-11T11:20:00Z">
              <w:r w:rsidRPr="0089145E">
                <w:rPr>
                  <w:rFonts w:ascii="Calibri" w:eastAsia="Times New Roman" w:hAnsi="Calibri" w:cs="Calibri"/>
                  <w:color w:val="000000"/>
                  <w:rPrChange w:id="1120" w:author="Stefanie Lane" w:date="2022-05-11T11:20:00Z">
                    <w:rPr/>
                  </w:rPrChange>
                </w:rPr>
                <w:t>48</w:t>
              </w:r>
            </w:ins>
          </w:p>
        </w:tc>
        <w:tc>
          <w:tcPr>
            <w:tcW w:w="300" w:type="dxa"/>
            <w:tcBorders>
              <w:top w:val="nil"/>
              <w:left w:val="nil"/>
              <w:bottom w:val="nil"/>
              <w:right w:val="nil"/>
            </w:tcBorders>
            <w:shd w:val="clear" w:color="auto" w:fill="auto"/>
            <w:noWrap/>
            <w:vAlign w:val="bottom"/>
            <w:hideMark/>
            <w:tcPrChange w:id="1121" w:author="Stefanie Lane" w:date="2022-05-11T11:20:00Z">
              <w:tcPr>
                <w:tcW w:w="300" w:type="dxa"/>
                <w:tcBorders>
                  <w:top w:val="nil"/>
                  <w:left w:val="nil"/>
                  <w:bottom w:val="nil"/>
                  <w:right w:val="nil"/>
                </w:tcBorders>
                <w:shd w:val="clear" w:color="auto" w:fill="auto"/>
                <w:noWrap/>
                <w:vAlign w:val="bottom"/>
                <w:hideMark/>
              </w:tcPr>
            </w:tcPrChange>
          </w:tcPr>
          <w:p w14:paraId="53074357" w14:textId="77777777" w:rsidR="0089145E" w:rsidRPr="0089145E" w:rsidRDefault="0089145E">
            <w:pPr>
              <w:spacing w:after="0" w:line="240" w:lineRule="auto"/>
              <w:jc w:val="center"/>
              <w:rPr>
                <w:ins w:id="1122" w:author="Stefanie Lane" w:date="2022-05-11T11:20:00Z"/>
                <w:rFonts w:ascii="Calibri" w:eastAsia="Times New Roman" w:hAnsi="Calibri" w:cs="Calibri"/>
                <w:color w:val="000000"/>
                <w:rPrChange w:id="1123" w:author="Stefanie Lane" w:date="2022-05-11T11:20:00Z">
                  <w:rPr>
                    <w:ins w:id="1124" w:author="Stefanie Lane" w:date="2022-05-11T11:20:00Z"/>
                  </w:rPr>
                </w:rPrChange>
              </w:rPr>
              <w:pPrChange w:id="1125"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noWrap/>
            <w:vAlign w:val="bottom"/>
            <w:hideMark/>
            <w:tcPrChange w:id="1126"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58AF405D" w14:textId="77777777" w:rsidR="0089145E" w:rsidRPr="0089145E" w:rsidRDefault="0089145E">
            <w:pPr>
              <w:spacing w:after="0" w:line="240" w:lineRule="auto"/>
              <w:jc w:val="center"/>
              <w:rPr>
                <w:ins w:id="1127" w:author="Stefanie Lane" w:date="2022-05-11T11:20:00Z"/>
                <w:rFonts w:ascii="Calibri" w:eastAsia="Times New Roman" w:hAnsi="Calibri" w:cs="Calibri"/>
                <w:color w:val="000000"/>
                <w:rPrChange w:id="1128" w:author="Stefanie Lane" w:date="2022-05-11T11:20:00Z">
                  <w:rPr>
                    <w:ins w:id="1129" w:author="Stefanie Lane" w:date="2022-05-11T11:20:00Z"/>
                  </w:rPr>
                </w:rPrChange>
              </w:rPr>
              <w:pPrChange w:id="1130" w:author="Stefanie Lane" w:date="2022-05-11T11:20:00Z">
                <w:pPr>
                  <w:jc w:val="center"/>
                </w:pPr>
              </w:pPrChange>
            </w:pPr>
            <w:ins w:id="1131" w:author="Stefanie Lane" w:date="2022-05-11T11:20:00Z">
              <w:r w:rsidRPr="0089145E">
                <w:rPr>
                  <w:rFonts w:ascii="Calibri" w:eastAsia="Times New Roman" w:hAnsi="Calibri" w:cs="Calibri"/>
                  <w:color w:val="000000"/>
                  <w:rPrChange w:id="1132" w:author="Stefanie Lane" w:date="2022-05-11T11:20:00Z">
                    <w:rPr/>
                  </w:rPrChange>
                </w:rPr>
                <w:t>9.96</w:t>
              </w:r>
            </w:ins>
          </w:p>
        </w:tc>
        <w:tc>
          <w:tcPr>
            <w:tcW w:w="920" w:type="dxa"/>
            <w:tcBorders>
              <w:top w:val="single" w:sz="4" w:space="0" w:color="auto"/>
              <w:left w:val="nil"/>
              <w:bottom w:val="single" w:sz="4" w:space="0" w:color="auto"/>
              <w:right w:val="nil"/>
            </w:tcBorders>
            <w:shd w:val="clear" w:color="auto" w:fill="auto"/>
            <w:noWrap/>
            <w:vAlign w:val="bottom"/>
            <w:hideMark/>
            <w:tcPrChange w:id="1133"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56450EDE" w14:textId="77777777" w:rsidR="0089145E" w:rsidRPr="0089145E" w:rsidRDefault="0089145E">
            <w:pPr>
              <w:spacing w:after="0" w:line="240" w:lineRule="auto"/>
              <w:jc w:val="center"/>
              <w:rPr>
                <w:ins w:id="1134" w:author="Stefanie Lane" w:date="2022-05-11T11:20:00Z"/>
                <w:rFonts w:ascii="Calibri" w:eastAsia="Times New Roman" w:hAnsi="Calibri" w:cs="Calibri"/>
                <w:color w:val="000000"/>
                <w:rPrChange w:id="1135" w:author="Stefanie Lane" w:date="2022-05-11T11:20:00Z">
                  <w:rPr>
                    <w:ins w:id="1136" w:author="Stefanie Lane" w:date="2022-05-11T11:20:00Z"/>
                  </w:rPr>
                </w:rPrChange>
              </w:rPr>
              <w:pPrChange w:id="1137" w:author="Stefanie Lane" w:date="2022-05-11T11:20:00Z">
                <w:pPr>
                  <w:jc w:val="center"/>
                </w:pPr>
              </w:pPrChange>
            </w:pPr>
            <w:ins w:id="1138" w:author="Stefanie Lane" w:date="2022-05-11T11:20:00Z">
              <w:r w:rsidRPr="0089145E">
                <w:rPr>
                  <w:rFonts w:ascii="Calibri" w:eastAsia="Times New Roman" w:hAnsi="Calibri" w:cs="Calibri"/>
                  <w:color w:val="000000"/>
                  <w:rPrChange w:id="1139" w:author="Stefanie Lane" w:date="2022-05-11T11:20:00Z">
                    <w:rPr/>
                  </w:rPrChange>
                </w:rPr>
                <w:t>3.41</w:t>
              </w:r>
            </w:ins>
          </w:p>
        </w:tc>
        <w:tc>
          <w:tcPr>
            <w:tcW w:w="900" w:type="dxa"/>
            <w:tcBorders>
              <w:top w:val="single" w:sz="4" w:space="0" w:color="auto"/>
              <w:left w:val="nil"/>
              <w:bottom w:val="single" w:sz="4" w:space="0" w:color="auto"/>
              <w:right w:val="nil"/>
            </w:tcBorders>
            <w:shd w:val="clear" w:color="auto" w:fill="auto"/>
            <w:noWrap/>
            <w:vAlign w:val="bottom"/>
            <w:hideMark/>
            <w:tcPrChange w:id="1140" w:author="Stefanie Lane" w:date="2022-05-11T11:20:00Z">
              <w:tcPr>
                <w:tcW w:w="900" w:type="dxa"/>
                <w:tcBorders>
                  <w:top w:val="single" w:sz="4" w:space="0" w:color="auto"/>
                  <w:left w:val="nil"/>
                  <w:bottom w:val="single" w:sz="4" w:space="0" w:color="auto"/>
                  <w:right w:val="nil"/>
                </w:tcBorders>
                <w:shd w:val="clear" w:color="auto" w:fill="auto"/>
                <w:noWrap/>
                <w:vAlign w:val="bottom"/>
                <w:hideMark/>
              </w:tcPr>
            </w:tcPrChange>
          </w:tcPr>
          <w:p w14:paraId="325847BF" w14:textId="77777777" w:rsidR="0089145E" w:rsidRPr="0089145E" w:rsidRDefault="0089145E">
            <w:pPr>
              <w:spacing w:after="0" w:line="240" w:lineRule="auto"/>
              <w:jc w:val="center"/>
              <w:rPr>
                <w:ins w:id="1141" w:author="Stefanie Lane" w:date="2022-05-11T11:20:00Z"/>
                <w:rFonts w:ascii="Calibri" w:eastAsia="Times New Roman" w:hAnsi="Calibri" w:cs="Calibri"/>
                <w:color w:val="000000"/>
                <w:rPrChange w:id="1142" w:author="Stefanie Lane" w:date="2022-05-11T11:20:00Z">
                  <w:rPr>
                    <w:ins w:id="1143" w:author="Stefanie Lane" w:date="2022-05-11T11:20:00Z"/>
                  </w:rPr>
                </w:rPrChange>
              </w:rPr>
              <w:pPrChange w:id="1144" w:author="Stefanie Lane" w:date="2022-05-11T11:20:00Z">
                <w:pPr>
                  <w:jc w:val="center"/>
                </w:pPr>
              </w:pPrChange>
            </w:pPr>
            <w:ins w:id="1145" w:author="Stefanie Lane" w:date="2022-05-11T11:20:00Z">
              <w:r w:rsidRPr="0089145E">
                <w:rPr>
                  <w:rFonts w:ascii="Calibri" w:eastAsia="Times New Roman" w:hAnsi="Calibri" w:cs="Calibri"/>
                  <w:color w:val="000000"/>
                  <w:rPrChange w:id="1146" w:author="Stefanie Lane" w:date="2022-05-11T11:20:00Z">
                    <w:rPr/>
                  </w:rPrChange>
                </w:rPr>
                <w:t>4.82</w:t>
              </w:r>
            </w:ins>
          </w:p>
        </w:tc>
      </w:tr>
      <w:tr w:rsidR="0089145E" w:rsidRPr="0089145E" w14:paraId="0C4AF434" w14:textId="77777777" w:rsidTr="0089145E">
        <w:trPr>
          <w:trHeight w:val="290"/>
          <w:jc w:val="center"/>
          <w:ins w:id="1147" w:author="Stefanie Lane" w:date="2022-05-11T11:20:00Z"/>
          <w:trPrChange w:id="1148" w:author="Stefanie Lane" w:date="2022-05-11T11:20:00Z">
            <w:trPr>
              <w:trHeight w:val="290"/>
            </w:trPr>
          </w:trPrChange>
        </w:trPr>
        <w:tc>
          <w:tcPr>
            <w:tcW w:w="1180" w:type="dxa"/>
            <w:tcBorders>
              <w:top w:val="nil"/>
              <w:left w:val="nil"/>
              <w:bottom w:val="nil"/>
              <w:right w:val="nil"/>
            </w:tcBorders>
            <w:shd w:val="clear" w:color="auto" w:fill="auto"/>
            <w:noWrap/>
            <w:vAlign w:val="bottom"/>
            <w:hideMark/>
            <w:tcPrChange w:id="1149" w:author="Stefanie Lane" w:date="2022-05-11T11:20:00Z">
              <w:tcPr>
                <w:tcW w:w="1180" w:type="dxa"/>
                <w:tcBorders>
                  <w:top w:val="nil"/>
                  <w:left w:val="nil"/>
                  <w:bottom w:val="nil"/>
                  <w:right w:val="nil"/>
                </w:tcBorders>
                <w:shd w:val="clear" w:color="auto" w:fill="auto"/>
                <w:noWrap/>
                <w:vAlign w:val="bottom"/>
                <w:hideMark/>
              </w:tcPr>
            </w:tcPrChange>
          </w:tcPr>
          <w:p w14:paraId="4AC959EB" w14:textId="77777777" w:rsidR="0089145E" w:rsidRPr="0089145E" w:rsidRDefault="0089145E">
            <w:pPr>
              <w:spacing w:after="0" w:line="240" w:lineRule="auto"/>
              <w:jc w:val="right"/>
              <w:rPr>
                <w:ins w:id="1150" w:author="Stefanie Lane" w:date="2022-05-11T11:20:00Z"/>
                <w:rFonts w:ascii="Calibri" w:eastAsia="Times New Roman" w:hAnsi="Calibri" w:cs="Calibri"/>
                <w:color w:val="000000"/>
                <w:rPrChange w:id="1151" w:author="Stefanie Lane" w:date="2022-05-11T11:20:00Z">
                  <w:rPr>
                    <w:ins w:id="1152" w:author="Stefanie Lane" w:date="2022-05-11T11:20:00Z"/>
                  </w:rPr>
                </w:rPrChange>
              </w:rPr>
              <w:pPrChange w:id="1153" w:author="Stefanie Lane" w:date="2022-05-11T11:20:00Z">
                <w:pPr>
                  <w:jc w:val="right"/>
                </w:pPr>
              </w:pPrChange>
            </w:pPr>
            <w:ins w:id="1154" w:author="Stefanie Lane" w:date="2022-05-11T11:20:00Z">
              <w:r w:rsidRPr="0089145E">
                <w:rPr>
                  <w:rFonts w:ascii="Calibri" w:eastAsia="Times New Roman" w:hAnsi="Calibri" w:cs="Calibri"/>
                  <w:color w:val="000000"/>
                  <w:rPrChange w:id="1155" w:author="Stefanie Lane" w:date="2022-05-11T11:20:00Z">
                    <w:rPr/>
                  </w:rPrChange>
                </w:rPr>
                <w:t>1999</w:t>
              </w:r>
            </w:ins>
          </w:p>
        </w:tc>
        <w:tc>
          <w:tcPr>
            <w:tcW w:w="960" w:type="dxa"/>
            <w:tcBorders>
              <w:top w:val="nil"/>
              <w:left w:val="nil"/>
              <w:bottom w:val="single" w:sz="4" w:space="0" w:color="auto"/>
              <w:right w:val="nil"/>
            </w:tcBorders>
            <w:shd w:val="clear" w:color="auto" w:fill="auto"/>
            <w:noWrap/>
            <w:vAlign w:val="bottom"/>
            <w:hideMark/>
            <w:tcPrChange w:id="1156"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298B6E4E" w14:textId="77777777" w:rsidR="0089145E" w:rsidRPr="0089145E" w:rsidRDefault="0089145E">
            <w:pPr>
              <w:spacing w:after="0" w:line="240" w:lineRule="auto"/>
              <w:jc w:val="center"/>
              <w:rPr>
                <w:ins w:id="1157" w:author="Stefanie Lane" w:date="2022-05-11T11:20:00Z"/>
                <w:rFonts w:ascii="Calibri" w:eastAsia="Times New Roman" w:hAnsi="Calibri" w:cs="Calibri"/>
                <w:color w:val="000000"/>
                <w:rPrChange w:id="1158" w:author="Stefanie Lane" w:date="2022-05-11T11:20:00Z">
                  <w:rPr>
                    <w:ins w:id="1159" w:author="Stefanie Lane" w:date="2022-05-11T11:20:00Z"/>
                  </w:rPr>
                </w:rPrChange>
              </w:rPr>
              <w:pPrChange w:id="1160" w:author="Stefanie Lane" w:date="2022-05-11T11:20:00Z">
                <w:pPr>
                  <w:jc w:val="center"/>
                </w:pPr>
              </w:pPrChange>
            </w:pPr>
            <w:ins w:id="1161" w:author="Stefanie Lane" w:date="2022-05-11T11:20:00Z">
              <w:r w:rsidRPr="0089145E">
                <w:rPr>
                  <w:rFonts w:ascii="Calibri" w:eastAsia="Times New Roman" w:hAnsi="Calibri" w:cs="Calibri"/>
                  <w:color w:val="000000"/>
                  <w:rPrChange w:id="1162" w:author="Stefanie Lane" w:date="2022-05-11T11:20:00Z">
                    <w:rPr/>
                  </w:rPrChange>
                </w:rPr>
                <w:t>82</w:t>
              </w:r>
            </w:ins>
          </w:p>
        </w:tc>
        <w:tc>
          <w:tcPr>
            <w:tcW w:w="960" w:type="dxa"/>
            <w:tcBorders>
              <w:top w:val="nil"/>
              <w:left w:val="nil"/>
              <w:bottom w:val="nil"/>
              <w:right w:val="nil"/>
            </w:tcBorders>
            <w:shd w:val="clear" w:color="auto" w:fill="auto"/>
            <w:noWrap/>
            <w:vAlign w:val="bottom"/>
            <w:hideMark/>
            <w:tcPrChange w:id="1163" w:author="Stefanie Lane" w:date="2022-05-11T11:20:00Z">
              <w:tcPr>
                <w:tcW w:w="960" w:type="dxa"/>
                <w:tcBorders>
                  <w:top w:val="nil"/>
                  <w:left w:val="nil"/>
                  <w:bottom w:val="nil"/>
                  <w:right w:val="nil"/>
                </w:tcBorders>
                <w:shd w:val="clear" w:color="auto" w:fill="auto"/>
                <w:noWrap/>
                <w:vAlign w:val="bottom"/>
                <w:hideMark/>
              </w:tcPr>
            </w:tcPrChange>
          </w:tcPr>
          <w:p w14:paraId="65136952" w14:textId="77777777" w:rsidR="0089145E" w:rsidRPr="0089145E" w:rsidRDefault="0089145E">
            <w:pPr>
              <w:spacing w:after="0" w:line="240" w:lineRule="auto"/>
              <w:jc w:val="center"/>
              <w:rPr>
                <w:ins w:id="1164" w:author="Stefanie Lane" w:date="2022-05-11T11:20:00Z"/>
                <w:rFonts w:ascii="Calibri" w:eastAsia="Times New Roman" w:hAnsi="Calibri" w:cs="Calibri"/>
                <w:color w:val="000000"/>
                <w:rPrChange w:id="1165" w:author="Stefanie Lane" w:date="2022-05-11T11:20:00Z">
                  <w:rPr>
                    <w:ins w:id="1166" w:author="Stefanie Lane" w:date="2022-05-11T11:20:00Z"/>
                  </w:rPr>
                </w:rPrChange>
              </w:rPr>
              <w:pPrChange w:id="1167" w:author="Stefanie Lane" w:date="2022-05-11T11:20:00Z">
                <w:pPr>
                  <w:jc w:val="center"/>
                </w:pPr>
              </w:pPrChange>
            </w:pPr>
            <w:ins w:id="1168" w:author="Stefanie Lane" w:date="2022-05-11T11:20:00Z">
              <w:r w:rsidRPr="0089145E">
                <w:rPr>
                  <w:rFonts w:ascii="Calibri" w:eastAsia="Times New Roman" w:hAnsi="Calibri" w:cs="Calibri"/>
                  <w:color w:val="000000"/>
                  <w:rPrChange w:id="1169" w:author="Stefanie Lane" w:date="2022-05-11T11:20:00Z">
                    <w:rPr/>
                  </w:rPrChange>
                </w:rPr>
                <w:t>45</w:t>
              </w:r>
            </w:ins>
          </w:p>
        </w:tc>
        <w:tc>
          <w:tcPr>
            <w:tcW w:w="300" w:type="dxa"/>
            <w:tcBorders>
              <w:top w:val="nil"/>
              <w:left w:val="nil"/>
              <w:bottom w:val="nil"/>
              <w:right w:val="nil"/>
            </w:tcBorders>
            <w:shd w:val="clear" w:color="auto" w:fill="auto"/>
            <w:noWrap/>
            <w:vAlign w:val="bottom"/>
            <w:hideMark/>
            <w:tcPrChange w:id="1170" w:author="Stefanie Lane" w:date="2022-05-11T11:20:00Z">
              <w:tcPr>
                <w:tcW w:w="300" w:type="dxa"/>
                <w:tcBorders>
                  <w:top w:val="nil"/>
                  <w:left w:val="nil"/>
                  <w:bottom w:val="nil"/>
                  <w:right w:val="nil"/>
                </w:tcBorders>
                <w:shd w:val="clear" w:color="auto" w:fill="auto"/>
                <w:noWrap/>
                <w:vAlign w:val="bottom"/>
                <w:hideMark/>
              </w:tcPr>
            </w:tcPrChange>
          </w:tcPr>
          <w:p w14:paraId="34BC5777" w14:textId="77777777" w:rsidR="0089145E" w:rsidRPr="0089145E" w:rsidRDefault="0089145E">
            <w:pPr>
              <w:spacing w:after="0" w:line="240" w:lineRule="auto"/>
              <w:jc w:val="center"/>
              <w:rPr>
                <w:ins w:id="1171" w:author="Stefanie Lane" w:date="2022-05-11T11:20:00Z"/>
                <w:rFonts w:ascii="Calibri" w:eastAsia="Times New Roman" w:hAnsi="Calibri" w:cs="Calibri"/>
                <w:color w:val="000000"/>
                <w:rPrChange w:id="1172" w:author="Stefanie Lane" w:date="2022-05-11T11:20:00Z">
                  <w:rPr>
                    <w:ins w:id="1173" w:author="Stefanie Lane" w:date="2022-05-11T11:20:00Z"/>
                  </w:rPr>
                </w:rPrChange>
              </w:rPr>
              <w:pPrChange w:id="1174" w:author="Stefanie Lane" w:date="2022-05-11T11:20:00Z">
                <w:pPr>
                  <w:jc w:val="center"/>
                </w:pPr>
              </w:pPrChange>
            </w:pPr>
          </w:p>
        </w:tc>
        <w:tc>
          <w:tcPr>
            <w:tcW w:w="920" w:type="dxa"/>
            <w:tcBorders>
              <w:top w:val="nil"/>
              <w:left w:val="nil"/>
              <w:bottom w:val="nil"/>
              <w:right w:val="nil"/>
            </w:tcBorders>
            <w:shd w:val="clear" w:color="auto" w:fill="auto"/>
            <w:noWrap/>
            <w:vAlign w:val="bottom"/>
            <w:hideMark/>
            <w:tcPrChange w:id="1175" w:author="Stefanie Lane" w:date="2022-05-11T11:20:00Z">
              <w:tcPr>
                <w:tcW w:w="920" w:type="dxa"/>
                <w:tcBorders>
                  <w:top w:val="nil"/>
                  <w:left w:val="nil"/>
                  <w:bottom w:val="nil"/>
                  <w:right w:val="nil"/>
                </w:tcBorders>
                <w:shd w:val="clear" w:color="auto" w:fill="auto"/>
                <w:noWrap/>
                <w:vAlign w:val="bottom"/>
                <w:hideMark/>
              </w:tcPr>
            </w:tcPrChange>
          </w:tcPr>
          <w:p w14:paraId="3874408E" w14:textId="77777777" w:rsidR="0089145E" w:rsidRPr="0089145E" w:rsidRDefault="0089145E">
            <w:pPr>
              <w:spacing w:after="0" w:line="240" w:lineRule="auto"/>
              <w:jc w:val="center"/>
              <w:rPr>
                <w:ins w:id="1176" w:author="Stefanie Lane" w:date="2022-05-11T11:20:00Z"/>
                <w:rFonts w:ascii="Calibri" w:eastAsia="Times New Roman" w:hAnsi="Calibri" w:cs="Calibri"/>
                <w:color w:val="000000"/>
                <w:rPrChange w:id="1177" w:author="Stefanie Lane" w:date="2022-05-11T11:20:00Z">
                  <w:rPr>
                    <w:ins w:id="1178" w:author="Stefanie Lane" w:date="2022-05-11T11:20:00Z"/>
                  </w:rPr>
                </w:rPrChange>
              </w:rPr>
              <w:pPrChange w:id="1179" w:author="Stefanie Lane" w:date="2022-05-11T11:20:00Z">
                <w:pPr>
                  <w:jc w:val="center"/>
                </w:pPr>
              </w:pPrChange>
            </w:pPr>
            <w:ins w:id="1180" w:author="Stefanie Lane" w:date="2022-05-11T11:20:00Z">
              <w:r w:rsidRPr="0089145E">
                <w:rPr>
                  <w:rFonts w:ascii="Calibri" w:eastAsia="Times New Roman" w:hAnsi="Calibri" w:cs="Calibri"/>
                  <w:color w:val="000000"/>
                  <w:rPrChange w:id="1181" w:author="Stefanie Lane" w:date="2022-05-11T11:20:00Z">
                    <w:rPr/>
                  </w:rPrChange>
                </w:rPr>
                <w:t>9.55</w:t>
              </w:r>
            </w:ins>
          </w:p>
        </w:tc>
        <w:tc>
          <w:tcPr>
            <w:tcW w:w="920" w:type="dxa"/>
            <w:tcBorders>
              <w:top w:val="nil"/>
              <w:left w:val="nil"/>
              <w:bottom w:val="nil"/>
              <w:right w:val="nil"/>
            </w:tcBorders>
            <w:shd w:val="clear" w:color="auto" w:fill="auto"/>
            <w:noWrap/>
            <w:vAlign w:val="bottom"/>
            <w:hideMark/>
            <w:tcPrChange w:id="1182" w:author="Stefanie Lane" w:date="2022-05-11T11:20:00Z">
              <w:tcPr>
                <w:tcW w:w="920" w:type="dxa"/>
                <w:tcBorders>
                  <w:top w:val="nil"/>
                  <w:left w:val="nil"/>
                  <w:bottom w:val="nil"/>
                  <w:right w:val="nil"/>
                </w:tcBorders>
                <w:shd w:val="clear" w:color="auto" w:fill="auto"/>
                <w:noWrap/>
                <w:vAlign w:val="bottom"/>
                <w:hideMark/>
              </w:tcPr>
            </w:tcPrChange>
          </w:tcPr>
          <w:p w14:paraId="5EDD56A2" w14:textId="77777777" w:rsidR="0089145E" w:rsidRPr="0089145E" w:rsidRDefault="0089145E">
            <w:pPr>
              <w:spacing w:after="0" w:line="240" w:lineRule="auto"/>
              <w:jc w:val="center"/>
              <w:rPr>
                <w:ins w:id="1183" w:author="Stefanie Lane" w:date="2022-05-11T11:20:00Z"/>
                <w:rFonts w:ascii="Calibri" w:eastAsia="Times New Roman" w:hAnsi="Calibri" w:cs="Calibri"/>
                <w:color w:val="000000"/>
                <w:rPrChange w:id="1184" w:author="Stefanie Lane" w:date="2022-05-11T11:20:00Z">
                  <w:rPr>
                    <w:ins w:id="1185" w:author="Stefanie Lane" w:date="2022-05-11T11:20:00Z"/>
                  </w:rPr>
                </w:rPrChange>
              </w:rPr>
              <w:pPrChange w:id="1186" w:author="Stefanie Lane" w:date="2022-05-11T11:20:00Z">
                <w:pPr>
                  <w:jc w:val="center"/>
                </w:pPr>
              </w:pPrChange>
            </w:pPr>
            <w:ins w:id="1187" w:author="Stefanie Lane" w:date="2022-05-11T11:20:00Z">
              <w:r w:rsidRPr="0089145E">
                <w:rPr>
                  <w:rFonts w:ascii="Calibri" w:eastAsia="Times New Roman" w:hAnsi="Calibri" w:cs="Calibri"/>
                  <w:color w:val="000000"/>
                  <w:rPrChange w:id="1188" w:author="Stefanie Lane" w:date="2022-05-11T11:20:00Z">
                    <w:rPr/>
                  </w:rPrChange>
                </w:rPr>
                <w:t>3.30</w:t>
              </w:r>
            </w:ins>
          </w:p>
        </w:tc>
        <w:tc>
          <w:tcPr>
            <w:tcW w:w="900" w:type="dxa"/>
            <w:tcBorders>
              <w:top w:val="nil"/>
              <w:left w:val="nil"/>
              <w:bottom w:val="nil"/>
              <w:right w:val="nil"/>
            </w:tcBorders>
            <w:shd w:val="clear" w:color="auto" w:fill="auto"/>
            <w:noWrap/>
            <w:vAlign w:val="bottom"/>
            <w:hideMark/>
            <w:tcPrChange w:id="1189" w:author="Stefanie Lane" w:date="2022-05-11T11:20:00Z">
              <w:tcPr>
                <w:tcW w:w="900" w:type="dxa"/>
                <w:tcBorders>
                  <w:top w:val="nil"/>
                  <w:left w:val="nil"/>
                  <w:bottom w:val="nil"/>
                  <w:right w:val="nil"/>
                </w:tcBorders>
                <w:shd w:val="clear" w:color="auto" w:fill="auto"/>
                <w:noWrap/>
                <w:vAlign w:val="bottom"/>
                <w:hideMark/>
              </w:tcPr>
            </w:tcPrChange>
          </w:tcPr>
          <w:p w14:paraId="6C5176E4" w14:textId="77777777" w:rsidR="0089145E" w:rsidRPr="0089145E" w:rsidRDefault="0089145E">
            <w:pPr>
              <w:spacing w:after="0" w:line="240" w:lineRule="auto"/>
              <w:jc w:val="center"/>
              <w:rPr>
                <w:ins w:id="1190" w:author="Stefanie Lane" w:date="2022-05-11T11:20:00Z"/>
                <w:rFonts w:ascii="Calibri" w:eastAsia="Times New Roman" w:hAnsi="Calibri" w:cs="Calibri"/>
                <w:color w:val="000000"/>
                <w:rPrChange w:id="1191" w:author="Stefanie Lane" w:date="2022-05-11T11:20:00Z">
                  <w:rPr>
                    <w:ins w:id="1192" w:author="Stefanie Lane" w:date="2022-05-11T11:20:00Z"/>
                  </w:rPr>
                </w:rPrChange>
              </w:rPr>
              <w:pPrChange w:id="1193" w:author="Stefanie Lane" w:date="2022-05-11T11:20:00Z">
                <w:pPr>
                  <w:jc w:val="center"/>
                </w:pPr>
              </w:pPrChange>
            </w:pPr>
            <w:ins w:id="1194" w:author="Stefanie Lane" w:date="2022-05-11T11:20:00Z">
              <w:r w:rsidRPr="0089145E">
                <w:rPr>
                  <w:rFonts w:ascii="Calibri" w:eastAsia="Times New Roman" w:hAnsi="Calibri" w:cs="Calibri"/>
                  <w:color w:val="000000"/>
                  <w:rPrChange w:id="1195" w:author="Stefanie Lane" w:date="2022-05-11T11:20:00Z">
                    <w:rPr/>
                  </w:rPrChange>
                </w:rPr>
                <w:t>4.71</w:t>
              </w:r>
            </w:ins>
          </w:p>
        </w:tc>
      </w:tr>
      <w:tr w:rsidR="0089145E" w:rsidRPr="0089145E" w14:paraId="6AD05394" w14:textId="77777777" w:rsidTr="0089145E">
        <w:trPr>
          <w:trHeight w:val="290"/>
          <w:jc w:val="center"/>
          <w:ins w:id="1196" w:author="Stefanie Lane" w:date="2022-05-11T11:20:00Z"/>
          <w:trPrChange w:id="1197" w:author="Stefanie Lane" w:date="2022-05-11T11:20:00Z">
            <w:trPr>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1198" w:author="Stefanie Lane" w:date="2022-05-11T11:20:00Z">
              <w:tcPr>
                <w:tcW w:w="1180" w:type="dxa"/>
                <w:tcBorders>
                  <w:top w:val="single" w:sz="4" w:space="0" w:color="auto"/>
                  <w:left w:val="nil"/>
                  <w:bottom w:val="single" w:sz="4" w:space="0" w:color="auto"/>
                  <w:right w:val="nil"/>
                </w:tcBorders>
                <w:shd w:val="clear" w:color="auto" w:fill="auto"/>
                <w:noWrap/>
                <w:vAlign w:val="bottom"/>
                <w:hideMark/>
              </w:tcPr>
            </w:tcPrChange>
          </w:tcPr>
          <w:p w14:paraId="32872D9B" w14:textId="77777777" w:rsidR="0089145E" w:rsidRPr="0089145E" w:rsidRDefault="0089145E">
            <w:pPr>
              <w:spacing w:after="0" w:line="240" w:lineRule="auto"/>
              <w:jc w:val="right"/>
              <w:rPr>
                <w:ins w:id="1199" w:author="Stefanie Lane" w:date="2022-05-11T11:20:00Z"/>
                <w:rFonts w:ascii="Calibri" w:eastAsia="Times New Roman" w:hAnsi="Calibri" w:cs="Calibri"/>
                <w:color w:val="000000"/>
                <w:rPrChange w:id="1200" w:author="Stefanie Lane" w:date="2022-05-11T11:20:00Z">
                  <w:rPr>
                    <w:ins w:id="1201" w:author="Stefanie Lane" w:date="2022-05-11T11:20:00Z"/>
                  </w:rPr>
                </w:rPrChange>
              </w:rPr>
              <w:pPrChange w:id="1202" w:author="Stefanie Lane" w:date="2022-05-11T11:20:00Z">
                <w:pPr>
                  <w:jc w:val="right"/>
                </w:pPr>
              </w:pPrChange>
            </w:pPr>
            <w:ins w:id="1203" w:author="Stefanie Lane" w:date="2022-05-11T11:20:00Z">
              <w:r w:rsidRPr="0089145E">
                <w:rPr>
                  <w:rFonts w:ascii="Calibri" w:eastAsia="Times New Roman" w:hAnsi="Calibri" w:cs="Calibri"/>
                  <w:color w:val="000000"/>
                  <w:rPrChange w:id="1204" w:author="Stefanie Lane" w:date="2022-05-11T11:20:00Z">
                    <w:rPr/>
                  </w:rPrChange>
                </w:rPr>
                <w:t>2019</w:t>
              </w:r>
            </w:ins>
          </w:p>
        </w:tc>
        <w:tc>
          <w:tcPr>
            <w:tcW w:w="960" w:type="dxa"/>
            <w:tcBorders>
              <w:top w:val="nil"/>
              <w:left w:val="nil"/>
              <w:bottom w:val="single" w:sz="4" w:space="0" w:color="auto"/>
              <w:right w:val="nil"/>
            </w:tcBorders>
            <w:shd w:val="clear" w:color="auto" w:fill="auto"/>
            <w:noWrap/>
            <w:vAlign w:val="bottom"/>
            <w:hideMark/>
            <w:tcPrChange w:id="1205" w:author="Stefanie Lane" w:date="2022-05-11T11:20:00Z">
              <w:tcPr>
                <w:tcW w:w="960" w:type="dxa"/>
                <w:tcBorders>
                  <w:top w:val="nil"/>
                  <w:left w:val="nil"/>
                  <w:bottom w:val="single" w:sz="4" w:space="0" w:color="auto"/>
                  <w:right w:val="nil"/>
                </w:tcBorders>
                <w:shd w:val="clear" w:color="auto" w:fill="auto"/>
                <w:noWrap/>
                <w:vAlign w:val="bottom"/>
                <w:hideMark/>
              </w:tcPr>
            </w:tcPrChange>
          </w:tcPr>
          <w:p w14:paraId="06ED6E6D" w14:textId="77777777" w:rsidR="0089145E" w:rsidRPr="0089145E" w:rsidRDefault="0089145E">
            <w:pPr>
              <w:spacing w:after="0" w:line="240" w:lineRule="auto"/>
              <w:jc w:val="center"/>
              <w:rPr>
                <w:ins w:id="1206" w:author="Stefanie Lane" w:date="2022-05-11T11:20:00Z"/>
                <w:rFonts w:ascii="Calibri" w:eastAsia="Times New Roman" w:hAnsi="Calibri" w:cs="Calibri"/>
                <w:color w:val="000000"/>
                <w:rPrChange w:id="1207" w:author="Stefanie Lane" w:date="2022-05-11T11:20:00Z">
                  <w:rPr>
                    <w:ins w:id="1208" w:author="Stefanie Lane" w:date="2022-05-11T11:20:00Z"/>
                  </w:rPr>
                </w:rPrChange>
              </w:rPr>
              <w:pPrChange w:id="1209" w:author="Stefanie Lane" w:date="2022-05-11T11:20:00Z">
                <w:pPr>
                  <w:jc w:val="center"/>
                </w:pPr>
              </w:pPrChange>
            </w:pPr>
            <w:ins w:id="1210" w:author="Stefanie Lane" w:date="2022-05-11T11:20:00Z">
              <w:r w:rsidRPr="0089145E">
                <w:rPr>
                  <w:rFonts w:ascii="Calibri" w:eastAsia="Times New Roman" w:hAnsi="Calibri" w:cs="Calibri"/>
                  <w:color w:val="000000"/>
                  <w:rPrChange w:id="1211" w:author="Stefanie Lane" w:date="2022-05-11T11:20:00Z">
                    <w:rPr/>
                  </w:rPrChange>
                </w:rPr>
                <w:t>74</w:t>
              </w:r>
            </w:ins>
          </w:p>
        </w:tc>
        <w:tc>
          <w:tcPr>
            <w:tcW w:w="960" w:type="dxa"/>
            <w:tcBorders>
              <w:top w:val="single" w:sz="4" w:space="0" w:color="auto"/>
              <w:left w:val="nil"/>
              <w:bottom w:val="single" w:sz="4" w:space="0" w:color="auto"/>
              <w:right w:val="nil"/>
            </w:tcBorders>
            <w:shd w:val="clear" w:color="auto" w:fill="auto"/>
            <w:noWrap/>
            <w:vAlign w:val="bottom"/>
            <w:hideMark/>
            <w:tcPrChange w:id="1212" w:author="Stefanie Lane" w:date="2022-05-11T11:20:00Z">
              <w:tcPr>
                <w:tcW w:w="960" w:type="dxa"/>
                <w:tcBorders>
                  <w:top w:val="single" w:sz="4" w:space="0" w:color="auto"/>
                  <w:left w:val="nil"/>
                  <w:bottom w:val="single" w:sz="4" w:space="0" w:color="auto"/>
                  <w:right w:val="nil"/>
                </w:tcBorders>
                <w:shd w:val="clear" w:color="auto" w:fill="auto"/>
                <w:noWrap/>
                <w:vAlign w:val="bottom"/>
                <w:hideMark/>
              </w:tcPr>
            </w:tcPrChange>
          </w:tcPr>
          <w:p w14:paraId="5DB1FA47" w14:textId="77777777" w:rsidR="0089145E" w:rsidRPr="0089145E" w:rsidRDefault="0089145E">
            <w:pPr>
              <w:spacing w:after="0" w:line="240" w:lineRule="auto"/>
              <w:jc w:val="center"/>
              <w:rPr>
                <w:ins w:id="1213" w:author="Stefanie Lane" w:date="2022-05-11T11:20:00Z"/>
                <w:rFonts w:ascii="Calibri" w:eastAsia="Times New Roman" w:hAnsi="Calibri" w:cs="Calibri"/>
                <w:color w:val="000000"/>
                <w:rPrChange w:id="1214" w:author="Stefanie Lane" w:date="2022-05-11T11:20:00Z">
                  <w:rPr>
                    <w:ins w:id="1215" w:author="Stefanie Lane" w:date="2022-05-11T11:20:00Z"/>
                  </w:rPr>
                </w:rPrChange>
              </w:rPr>
              <w:pPrChange w:id="1216" w:author="Stefanie Lane" w:date="2022-05-11T11:20:00Z">
                <w:pPr>
                  <w:jc w:val="center"/>
                </w:pPr>
              </w:pPrChange>
            </w:pPr>
            <w:ins w:id="1217" w:author="Stefanie Lane" w:date="2022-05-11T11:20:00Z">
              <w:r w:rsidRPr="0089145E">
                <w:rPr>
                  <w:rFonts w:ascii="Calibri" w:eastAsia="Times New Roman" w:hAnsi="Calibri" w:cs="Calibri"/>
                  <w:color w:val="000000"/>
                  <w:rPrChange w:id="1218" w:author="Stefanie Lane" w:date="2022-05-11T11:20:00Z">
                    <w:rPr/>
                  </w:rPrChange>
                </w:rPr>
                <w:t>43</w:t>
              </w:r>
            </w:ins>
          </w:p>
        </w:tc>
        <w:tc>
          <w:tcPr>
            <w:tcW w:w="300" w:type="dxa"/>
            <w:tcBorders>
              <w:top w:val="nil"/>
              <w:left w:val="nil"/>
              <w:bottom w:val="nil"/>
              <w:right w:val="nil"/>
            </w:tcBorders>
            <w:shd w:val="clear" w:color="auto" w:fill="auto"/>
            <w:noWrap/>
            <w:vAlign w:val="bottom"/>
            <w:hideMark/>
            <w:tcPrChange w:id="1219" w:author="Stefanie Lane" w:date="2022-05-11T11:20:00Z">
              <w:tcPr>
                <w:tcW w:w="300" w:type="dxa"/>
                <w:tcBorders>
                  <w:top w:val="nil"/>
                  <w:left w:val="nil"/>
                  <w:bottom w:val="nil"/>
                  <w:right w:val="nil"/>
                </w:tcBorders>
                <w:shd w:val="clear" w:color="auto" w:fill="auto"/>
                <w:noWrap/>
                <w:vAlign w:val="bottom"/>
                <w:hideMark/>
              </w:tcPr>
            </w:tcPrChange>
          </w:tcPr>
          <w:p w14:paraId="0FDB55DB" w14:textId="77777777" w:rsidR="0089145E" w:rsidRPr="0089145E" w:rsidRDefault="0089145E">
            <w:pPr>
              <w:spacing w:after="0" w:line="240" w:lineRule="auto"/>
              <w:jc w:val="center"/>
              <w:rPr>
                <w:ins w:id="1220" w:author="Stefanie Lane" w:date="2022-05-11T11:20:00Z"/>
                <w:rFonts w:ascii="Calibri" w:eastAsia="Times New Roman" w:hAnsi="Calibri" w:cs="Calibri"/>
                <w:color w:val="000000"/>
                <w:rPrChange w:id="1221" w:author="Stefanie Lane" w:date="2022-05-11T11:20:00Z">
                  <w:rPr>
                    <w:ins w:id="1222" w:author="Stefanie Lane" w:date="2022-05-11T11:20:00Z"/>
                  </w:rPr>
                </w:rPrChange>
              </w:rPr>
              <w:pPrChange w:id="1223" w:author="Stefanie Lane" w:date="2022-05-11T11:20:00Z">
                <w:pPr>
                  <w:jc w:val="center"/>
                </w:pPr>
              </w:pPrChange>
            </w:pPr>
          </w:p>
        </w:tc>
        <w:tc>
          <w:tcPr>
            <w:tcW w:w="920" w:type="dxa"/>
            <w:tcBorders>
              <w:top w:val="single" w:sz="4" w:space="0" w:color="auto"/>
              <w:left w:val="nil"/>
              <w:bottom w:val="single" w:sz="4" w:space="0" w:color="auto"/>
              <w:right w:val="nil"/>
            </w:tcBorders>
            <w:shd w:val="clear" w:color="auto" w:fill="auto"/>
            <w:noWrap/>
            <w:vAlign w:val="bottom"/>
            <w:hideMark/>
            <w:tcPrChange w:id="1224"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6C7960C9" w14:textId="77777777" w:rsidR="0089145E" w:rsidRPr="0089145E" w:rsidRDefault="0089145E">
            <w:pPr>
              <w:spacing w:after="0" w:line="240" w:lineRule="auto"/>
              <w:jc w:val="center"/>
              <w:rPr>
                <w:ins w:id="1225" w:author="Stefanie Lane" w:date="2022-05-11T11:20:00Z"/>
                <w:rFonts w:ascii="Calibri" w:eastAsia="Times New Roman" w:hAnsi="Calibri" w:cs="Calibri"/>
                <w:color w:val="000000"/>
                <w:rPrChange w:id="1226" w:author="Stefanie Lane" w:date="2022-05-11T11:20:00Z">
                  <w:rPr>
                    <w:ins w:id="1227" w:author="Stefanie Lane" w:date="2022-05-11T11:20:00Z"/>
                  </w:rPr>
                </w:rPrChange>
              </w:rPr>
              <w:pPrChange w:id="1228" w:author="Stefanie Lane" w:date="2022-05-11T11:20:00Z">
                <w:pPr>
                  <w:jc w:val="center"/>
                </w:pPr>
              </w:pPrChange>
            </w:pPr>
            <w:ins w:id="1229" w:author="Stefanie Lane" w:date="2022-05-11T11:20:00Z">
              <w:r w:rsidRPr="0089145E">
                <w:rPr>
                  <w:rFonts w:ascii="Calibri" w:eastAsia="Times New Roman" w:hAnsi="Calibri" w:cs="Calibri"/>
                  <w:color w:val="000000"/>
                  <w:rPrChange w:id="1230" w:author="Stefanie Lane" w:date="2022-05-11T11:20:00Z">
                    <w:rPr/>
                  </w:rPrChange>
                </w:rPr>
                <w:t>8.36</w:t>
              </w:r>
            </w:ins>
          </w:p>
        </w:tc>
        <w:tc>
          <w:tcPr>
            <w:tcW w:w="920" w:type="dxa"/>
            <w:tcBorders>
              <w:top w:val="single" w:sz="4" w:space="0" w:color="auto"/>
              <w:left w:val="nil"/>
              <w:bottom w:val="single" w:sz="4" w:space="0" w:color="auto"/>
              <w:right w:val="nil"/>
            </w:tcBorders>
            <w:shd w:val="clear" w:color="auto" w:fill="auto"/>
            <w:noWrap/>
            <w:vAlign w:val="bottom"/>
            <w:hideMark/>
            <w:tcPrChange w:id="1231" w:author="Stefanie Lane" w:date="2022-05-11T11:20:00Z">
              <w:tcPr>
                <w:tcW w:w="920" w:type="dxa"/>
                <w:tcBorders>
                  <w:top w:val="single" w:sz="4" w:space="0" w:color="auto"/>
                  <w:left w:val="nil"/>
                  <w:bottom w:val="single" w:sz="4" w:space="0" w:color="auto"/>
                  <w:right w:val="nil"/>
                </w:tcBorders>
                <w:shd w:val="clear" w:color="auto" w:fill="auto"/>
                <w:noWrap/>
                <w:vAlign w:val="bottom"/>
                <w:hideMark/>
              </w:tcPr>
            </w:tcPrChange>
          </w:tcPr>
          <w:p w14:paraId="078301FF" w14:textId="77777777" w:rsidR="0089145E" w:rsidRPr="0089145E" w:rsidRDefault="0089145E">
            <w:pPr>
              <w:spacing w:after="0" w:line="240" w:lineRule="auto"/>
              <w:jc w:val="center"/>
              <w:rPr>
                <w:ins w:id="1232" w:author="Stefanie Lane" w:date="2022-05-11T11:20:00Z"/>
                <w:rFonts w:ascii="Calibri" w:eastAsia="Times New Roman" w:hAnsi="Calibri" w:cs="Calibri"/>
                <w:color w:val="000000"/>
                <w:rPrChange w:id="1233" w:author="Stefanie Lane" w:date="2022-05-11T11:20:00Z">
                  <w:rPr>
                    <w:ins w:id="1234" w:author="Stefanie Lane" w:date="2022-05-11T11:20:00Z"/>
                  </w:rPr>
                </w:rPrChange>
              </w:rPr>
              <w:pPrChange w:id="1235" w:author="Stefanie Lane" w:date="2022-05-11T11:20:00Z">
                <w:pPr>
                  <w:jc w:val="center"/>
                </w:pPr>
              </w:pPrChange>
            </w:pPr>
            <w:ins w:id="1236" w:author="Stefanie Lane" w:date="2022-05-11T11:20:00Z">
              <w:r w:rsidRPr="0089145E">
                <w:rPr>
                  <w:rFonts w:ascii="Calibri" w:eastAsia="Times New Roman" w:hAnsi="Calibri" w:cs="Calibri"/>
                  <w:color w:val="000000"/>
                  <w:rPrChange w:id="1237" w:author="Stefanie Lane" w:date="2022-05-11T11:20:00Z">
                    <w:rPr/>
                  </w:rPrChange>
                </w:rPr>
                <w:t>3.03</w:t>
              </w:r>
            </w:ins>
          </w:p>
        </w:tc>
        <w:tc>
          <w:tcPr>
            <w:tcW w:w="900" w:type="dxa"/>
            <w:tcBorders>
              <w:top w:val="single" w:sz="4" w:space="0" w:color="auto"/>
              <w:left w:val="nil"/>
              <w:bottom w:val="single" w:sz="4" w:space="0" w:color="auto"/>
              <w:right w:val="nil"/>
            </w:tcBorders>
            <w:shd w:val="clear" w:color="auto" w:fill="auto"/>
            <w:noWrap/>
            <w:vAlign w:val="bottom"/>
            <w:hideMark/>
            <w:tcPrChange w:id="1238" w:author="Stefanie Lane" w:date="2022-05-11T11:20:00Z">
              <w:tcPr>
                <w:tcW w:w="900" w:type="dxa"/>
                <w:tcBorders>
                  <w:top w:val="single" w:sz="4" w:space="0" w:color="auto"/>
                  <w:left w:val="nil"/>
                  <w:bottom w:val="single" w:sz="4" w:space="0" w:color="auto"/>
                  <w:right w:val="nil"/>
                </w:tcBorders>
                <w:shd w:val="clear" w:color="auto" w:fill="auto"/>
                <w:noWrap/>
                <w:vAlign w:val="bottom"/>
                <w:hideMark/>
              </w:tcPr>
            </w:tcPrChange>
          </w:tcPr>
          <w:p w14:paraId="47F05A98" w14:textId="77777777" w:rsidR="0089145E" w:rsidRPr="0089145E" w:rsidRDefault="0089145E">
            <w:pPr>
              <w:spacing w:after="0" w:line="240" w:lineRule="auto"/>
              <w:jc w:val="center"/>
              <w:rPr>
                <w:ins w:id="1239" w:author="Stefanie Lane" w:date="2022-05-11T11:20:00Z"/>
                <w:rFonts w:ascii="Calibri" w:eastAsia="Times New Roman" w:hAnsi="Calibri" w:cs="Calibri"/>
                <w:color w:val="000000"/>
                <w:rPrChange w:id="1240" w:author="Stefanie Lane" w:date="2022-05-11T11:20:00Z">
                  <w:rPr>
                    <w:ins w:id="1241" w:author="Stefanie Lane" w:date="2022-05-11T11:20:00Z"/>
                  </w:rPr>
                </w:rPrChange>
              </w:rPr>
              <w:pPrChange w:id="1242" w:author="Stefanie Lane" w:date="2022-05-11T11:20:00Z">
                <w:pPr>
                  <w:jc w:val="center"/>
                </w:pPr>
              </w:pPrChange>
            </w:pPr>
            <w:ins w:id="1243" w:author="Stefanie Lane" w:date="2022-05-11T11:20:00Z">
              <w:r w:rsidRPr="0089145E">
                <w:rPr>
                  <w:rFonts w:ascii="Calibri" w:eastAsia="Times New Roman" w:hAnsi="Calibri" w:cs="Calibri"/>
                  <w:color w:val="000000"/>
                  <w:rPrChange w:id="1244" w:author="Stefanie Lane" w:date="2022-05-11T11:20:00Z">
                    <w:rPr/>
                  </w:rPrChange>
                </w:rPr>
                <w:t>5.14</w:t>
              </w:r>
            </w:ins>
          </w:p>
        </w:tc>
      </w:tr>
    </w:tbl>
    <w:p w14:paraId="07FF81FA" w14:textId="4FB32858" w:rsidR="0054108C" w:rsidRDefault="0089145E" w:rsidP="00D81CB7">
      <w:pPr>
        <w:rPr>
          <w:ins w:id="1245" w:author="Stefanie Lane" w:date="2022-05-10T13:25:00Z"/>
        </w:rPr>
      </w:pPr>
      <w:ins w:id="1246" w:author="Stefanie Lane" w:date="2022-05-11T11:20:00Z">
        <w:r>
          <w:fldChar w:fldCharType="end"/>
        </w:r>
      </w:ins>
    </w:p>
    <w:p w14:paraId="16CCA436" w14:textId="1C5ADD0A" w:rsidR="00BA28BB" w:rsidRDefault="00BA28BB" w:rsidP="00D81CB7"/>
    <w:p w14:paraId="6886E8B1" w14:textId="16929155" w:rsidR="00673842" w:rsidRDefault="00CE544C" w:rsidP="00673842">
      <w:pPr>
        <w:pStyle w:val="Caption"/>
        <w:keepNext/>
      </w:pPr>
      <w:bookmarkStart w:id="1247" w:name="_Ref94197100"/>
      <w:bookmarkStart w:id="1248" w:name="_Ref94197081"/>
      <w:r>
        <w:rPr>
          <w:noProof/>
        </w:rPr>
        <w:drawing>
          <wp:anchor distT="0" distB="0" distL="114300" distR="114300" simplePos="0" relativeHeight="251660288" behindDoc="0" locked="0" layoutInCell="1" allowOverlap="1" wp14:anchorId="67501CB9" wp14:editId="1EA4C16A">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r w:rsidR="00673842">
        <w:t xml:space="preserve">Table </w:t>
      </w:r>
      <w:fldSimple w:instr=" SEQ Table \* ARABIC ">
        <w:ins w:id="1249" w:author="Stefanie Lane" w:date="2022-05-11T12:52:00Z">
          <w:r w:rsidR="006601E5">
            <w:rPr>
              <w:noProof/>
            </w:rPr>
            <w:t>2</w:t>
          </w:r>
        </w:ins>
        <w:del w:id="1250" w:author="Stefanie Lane" w:date="2022-05-10T13:26:00Z">
          <w:r w:rsidR="004B5482" w:rsidDel="00231BAA">
            <w:rPr>
              <w:noProof/>
            </w:rPr>
            <w:delText>1</w:delText>
          </w:r>
        </w:del>
      </w:fldSimple>
      <w:bookmarkEnd w:id="1247"/>
      <w:r w:rsidR="00673842">
        <w:t xml:space="preserve">. </w:t>
      </w:r>
      <w:r w:rsidR="00516504">
        <w:t xml:space="preserve">Greater </w:t>
      </w:r>
      <w:r w:rsidR="00A04088">
        <w:t>proportions</w:t>
      </w:r>
      <w:r w:rsidR="00516504">
        <w:t xml:space="preserve"> of species </w:t>
      </w:r>
      <w:r w:rsidR="00350D7F">
        <w:t xml:space="preserve">were </w:t>
      </w:r>
      <w:r w:rsidR="00516504">
        <w:t xml:space="preserve">lost </w:t>
      </w:r>
      <w:r w:rsidR="00832709">
        <w:t>from</w:t>
      </w:r>
      <w:r w:rsidR="00516504">
        <w:t xml:space="preserve"> </w:t>
      </w:r>
      <w:r w:rsidR="00350D7F">
        <w:t>all three assemblages in 2019, however more specie</w:t>
      </w:r>
      <w:r w:rsidR="00832709">
        <w:t xml:space="preserve">s were gained in 2019 than in 1999 in the </w:t>
      </w:r>
      <w:r w:rsidR="00FD7BB5">
        <w:t>Sedge</w:t>
      </w:r>
      <w:r w:rsidR="00832709">
        <w:t xml:space="preserve"> assemblage</w:t>
      </w:r>
      <w:r w:rsidR="00A057AC">
        <w:t>.</w:t>
      </w:r>
      <w:bookmarkEnd w:id="1248"/>
      <w:r w:rsidR="00A057AC">
        <w:t xml:space="preserve"> </w:t>
      </w:r>
    </w:p>
    <w:p w14:paraId="389C3AD9" w14:textId="4C32875C" w:rsidR="00B112D7" w:rsidRDefault="00B112D7" w:rsidP="00D81CB7"/>
    <w:p w14:paraId="3BB9E573" w14:textId="412F1895" w:rsidR="001C33F4" w:rsidDel="00F031D4" w:rsidRDefault="001C33F4" w:rsidP="00CE544C">
      <w:pPr>
        <w:rPr>
          <w:del w:id="1251" w:author="Stefanie Lane" w:date="2022-05-11T14:34:00Z"/>
        </w:rPr>
      </w:pPr>
    </w:p>
    <w:p w14:paraId="4C29746C" w14:textId="15FCE271" w:rsidR="00B112D7" w:rsidRDefault="00C661EE" w:rsidP="00D81CB7">
      <w:del w:id="1252" w:author="Stefanie Lane" w:date="2022-05-04T17:02:00Z">
        <w:r w:rsidDel="004D4202">
          <w:rPr>
            <w:noProof/>
          </w:rPr>
          <mc:AlternateContent>
            <mc:Choice Requires="wpg">
              <w:drawing>
                <wp:anchor distT="0" distB="0" distL="114300" distR="114300" simplePos="0" relativeHeight="251658240" behindDoc="0" locked="0" layoutInCell="1" allowOverlap="1" wp14:anchorId="50B854FF" wp14:editId="2187D0C2">
                  <wp:simplePos x="0" y="0"/>
                  <wp:positionH relativeFrom="column">
                    <wp:posOffset>5316</wp:posOffset>
                  </wp:positionH>
                  <wp:positionV relativeFrom="paragraph">
                    <wp:posOffset>254428</wp:posOffset>
                  </wp:positionV>
                  <wp:extent cx="6429375" cy="6368903"/>
                  <wp:effectExtent l="0" t="0" r="9525" b="0"/>
                  <wp:wrapSquare wrapText="bothSides"/>
                  <wp:docPr id="12" name="Group 12"/>
                  <wp:cNvGraphicFramePr/>
                  <a:graphic xmlns:a="http://schemas.openxmlformats.org/drawingml/2006/main">
                    <a:graphicData uri="http://schemas.microsoft.com/office/word/2010/wordprocessingGroup">
                      <wpg:wgp>
                        <wpg:cNvGrpSpPr/>
                        <wpg:grpSpPr>
                          <a:xfrm>
                            <a:off x="0" y="0"/>
                            <a:ext cx="6429375" cy="6368903"/>
                            <a:chOff x="0" y="0"/>
                            <a:chExt cx="6429375" cy="6368903"/>
                          </a:xfrm>
                        </wpg:grpSpPr>
                        <wpg:grpSp>
                          <wpg:cNvPr id="9" name="Group 9"/>
                          <wpg:cNvGrpSpPr/>
                          <wpg:grpSpPr>
                            <a:xfrm>
                              <a:off x="0" y="0"/>
                              <a:ext cx="6235700" cy="5353050"/>
                              <a:chOff x="-1" y="0"/>
                              <a:chExt cx="6710767" cy="5762625"/>
                            </a:xfrm>
                          </wpg:grpSpPr>
                          <pic:pic xmlns:pic="http://schemas.openxmlformats.org/drawingml/2006/picture">
                            <pic:nvPicPr>
                              <pic:cNvPr id="4" name="Picture 3">
                                <a:extLst>
                                  <a:ext uri="{FF2B5EF4-FFF2-40B4-BE49-F238E27FC236}">
                                    <a16:creationId xmlns:a16="http://schemas.microsoft.com/office/drawing/2014/main" id="{0987862F-5CAB-4C32-B3C1-46F5BE788A83}"/>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61925" y="19050"/>
                                <a:ext cx="2994025" cy="2847975"/>
                              </a:xfrm>
                              <a:prstGeom prst="rect">
                                <a:avLst/>
                              </a:prstGeom>
                            </pic:spPr>
                          </pic:pic>
                          <pic:pic xmlns:pic="http://schemas.openxmlformats.org/drawingml/2006/picture">
                            <pic:nvPicPr>
                              <pic:cNvPr id="14" name="Picture 2">
                                <a:extLst>
                                  <a:ext uri="{FF2B5EF4-FFF2-40B4-BE49-F238E27FC236}">
                                    <a16:creationId xmlns:a16="http://schemas.microsoft.com/office/drawing/2014/main" id="{2FB7E4EE-9705-4E3E-BB25-1FFD7925CB4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383829" y="0"/>
                                <a:ext cx="3326937" cy="2800350"/>
                              </a:xfrm>
                              <a:prstGeom prst="rect">
                                <a:avLst/>
                              </a:prstGeom>
                            </pic:spPr>
                          </pic:pic>
                          <pic:pic xmlns:pic="http://schemas.openxmlformats.org/drawingml/2006/picture">
                            <pic:nvPicPr>
                              <pic:cNvPr id="15" name="Picture 1">
                                <a:extLst>
                                  <a:ext uri="{FF2B5EF4-FFF2-40B4-BE49-F238E27FC236}">
                                    <a16:creationId xmlns:a16="http://schemas.microsoft.com/office/drawing/2014/main" id="{6C354018-D0BA-46B1-812C-71383418C11E}"/>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 y="3133725"/>
                                <a:ext cx="3767875" cy="2628900"/>
                              </a:xfrm>
                              <a:prstGeom prst="rect">
                                <a:avLst/>
                              </a:prstGeom>
                            </pic:spPr>
                          </pic:pic>
                        </wpg:grpSp>
                        <wps:wsp>
                          <wps:cNvPr id="10" name="Text Box 10"/>
                          <wps:cNvSpPr txBox="1"/>
                          <wps:spPr>
                            <a:xfrm>
                              <a:off x="3552825" y="2762250"/>
                              <a:ext cx="2876550" cy="3606653"/>
                            </a:xfrm>
                            <a:prstGeom prst="rect">
                              <a:avLst/>
                            </a:prstGeom>
                            <a:solidFill>
                              <a:prstClr val="white"/>
                            </a:solidFill>
                            <a:ln>
                              <a:noFill/>
                            </a:ln>
                          </wps:spPr>
                          <wps:txbx>
                            <w:txbxContent>
                              <w:p w14:paraId="12EC2264" w14:textId="01A4326B" w:rsidR="002D0061" w:rsidRDefault="002D0061" w:rsidP="006D50AD">
                                <w:pPr>
                                  <w:pStyle w:val="Caption"/>
                                </w:pPr>
                                <w:bookmarkStart w:id="1253" w:name="_Ref94197130"/>
                                <w:r>
                                  <w:t xml:space="preserve">Figure </w:t>
                                </w:r>
                                <w:fldSimple w:instr=" SEQ Figure \* ARABIC ">
                                  <w:ins w:id="1254" w:author="Stefanie Lane" w:date="2022-05-11T12:38:00Z">
                                    <w:r>
                                      <w:rPr>
                                        <w:noProof/>
                                      </w:rPr>
                                      <w:t>4</w:t>
                                    </w:r>
                                  </w:ins>
                                  <w:del w:id="1255" w:author="Stefanie Lane" w:date="2022-03-08T12:07:00Z">
                                    <w:r w:rsidDel="001B46DC">
                                      <w:rPr>
                                        <w:noProof/>
                                      </w:rPr>
                                      <w:delText>3</w:delText>
                                    </w:r>
                                  </w:del>
                                </w:fldSimple>
                                <w:bookmarkEnd w:id="1253"/>
                                <w:r>
                                  <w:t>.</w:t>
                                </w:r>
                                <w:r w:rsidRPr="006D50AD">
                                  <w:rPr>
                                    <w:i w:val="0"/>
                                    <w:iCs w:val="0"/>
                                    <w:color w:val="auto"/>
                                    <w:sz w:val="22"/>
                                    <w:szCs w:val="22"/>
                                  </w:rPr>
                                  <w:t xml:space="preserve"> </w:t>
                                </w:r>
                                <w:r w:rsidRPr="006D50AD">
                                  <w:t>Rank abundance clocks</w:t>
                                </w:r>
                                <w:r>
                                  <w:t xml:space="preserve"> visualize the changing abundance (y-axis values) of a given species from center of the plot (0) along a radius extending from the center. Oldest timepoints are in the 12 o’clock position, and observation timepoints proceed clockwise, ending at the 11:59 position. </w:t>
                                </w:r>
                                <w:r w:rsidRPr="006D50AD">
                                  <w:t xml:space="preserve"> </w:t>
                                </w:r>
                                <w:r>
                                  <w:t xml:space="preserve">Clockwise from lower left: </w:t>
                                </w:r>
                              </w:p>
                              <w:p w14:paraId="3F78DFF2" w14:textId="5E394B05" w:rsidR="002D0061" w:rsidRPr="00A65C46" w:rsidRDefault="002D0061"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2D0061" w:rsidRDefault="002D0061"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2D0061" w:rsidRDefault="002D0061"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B854FF" id="Group 12" o:spid="_x0000_s1026" style="position:absolute;margin-left:.4pt;margin-top:20.05pt;width:506.25pt;height:501.5pt;z-index:251658240;mso-height-relative:margin" coordsize="64293,63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">
                  <v:group id="Group 9" o:spid="_x0000_s1027" style="position:absolute;width:62357;height:53530" coordorigin="" coordsize="67107,57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619;top:190;width:29940;height:28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">
                      <v:imagedata r:id="rId22" o:title=""/>
                    </v:shape>
                    <v:shape id="Picture 2" o:spid="_x0000_s1029" type="#_x0000_t75" style="position:absolute;left:33838;width:33269;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">
                      <v:imagedata r:id="rId23" o:title=""/>
                    </v:shape>
                    <v:shape id="Picture 1" o:spid="_x0000_s1030" type="#_x0000_t75" style="position:absolute;top:31337;width:37678;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">
                      <v:imagedata r:id="rId24" o:title=""/>
                    </v:shape>
                  </v:group>
                  <v:shapetype id="_x0000_t202" coordsize="21600,21600" o:spt="202" path="m,l,21600r21600,l21600,xe">
                    <v:stroke joinstyle="miter"/>
                    <v:path gradientshapeok="t" o:connecttype="rect"/>
                  </v:shapetype>
                  <v:shape id="Text Box 10" o:spid="_x0000_s1031" type="#_x0000_t202" style="position:absolute;left:35528;top:27622;width:28765;height:36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12EC2264" w14:textId="01A4326B" w:rsidR="002D0061" w:rsidRDefault="002D0061" w:rsidP="006D50AD">
                          <w:pPr>
                            <w:pStyle w:val="Caption"/>
                          </w:pPr>
                          <w:bookmarkStart w:id="1256" w:name="_Ref94197130"/>
                          <w:r>
                            <w:t xml:space="preserve">Figure </w:t>
                          </w:r>
                          <w:fldSimple w:instr=" SEQ Figure \* ARABIC ">
                            <w:ins w:id="1257" w:author="Stefanie Lane" w:date="2022-05-11T12:38:00Z">
                              <w:r>
                                <w:rPr>
                                  <w:noProof/>
                                </w:rPr>
                                <w:t>4</w:t>
                              </w:r>
                            </w:ins>
                            <w:del w:id="1258" w:author="Stefanie Lane" w:date="2022-03-08T12:07:00Z">
                              <w:r w:rsidDel="001B46DC">
                                <w:rPr>
                                  <w:noProof/>
                                </w:rPr>
                                <w:delText>3</w:delText>
                              </w:r>
                            </w:del>
                          </w:fldSimple>
                          <w:bookmarkEnd w:id="1256"/>
                          <w:r>
                            <w:t>.</w:t>
                          </w:r>
                          <w:r w:rsidRPr="006D50AD">
                            <w:rPr>
                              <w:i w:val="0"/>
                              <w:iCs w:val="0"/>
                              <w:color w:val="auto"/>
                              <w:sz w:val="22"/>
                              <w:szCs w:val="22"/>
                            </w:rPr>
                            <w:t xml:space="preserve"> </w:t>
                          </w:r>
                          <w:r w:rsidRPr="006D50AD">
                            <w:t>Rank abundance clocks</w:t>
                          </w:r>
                          <w:r>
                            <w:t xml:space="preserve"> visualize the changing abundance (y-axis values) of a given species from center of the plot (0) along a radius extending from the center. Oldest timepoints are in the 12 o’clock position, and observation timepoints proceed clockwise, ending at the 11:59 position. </w:t>
                          </w:r>
                          <w:r w:rsidRPr="006D50AD">
                            <w:t xml:space="preserve"> </w:t>
                          </w:r>
                          <w:r>
                            <w:t xml:space="preserve">Clockwise from lower left: </w:t>
                          </w:r>
                        </w:p>
                        <w:p w14:paraId="3F78DFF2" w14:textId="5E394B05" w:rsidR="002D0061" w:rsidRPr="00A65C46" w:rsidRDefault="002D0061"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2D0061" w:rsidRDefault="002D0061"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2D0061" w:rsidRDefault="002D0061"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v:textbox>
                  </v:shape>
                  <w10:wrap type="square"/>
                </v:group>
              </w:pict>
            </mc:Fallback>
          </mc:AlternateContent>
        </w:r>
      </w:del>
    </w:p>
    <w:p w14:paraId="13DD43C5" w14:textId="6E771163" w:rsidR="00B112D7" w:rsidRDefault="00B112D7" w:rsidP="00D81CB7"/>
    <w:p w14:paraId="0896A70D" w14:textId="77777777" w:rsidR="00183E18" w:rsidRDefault="00183E18">
      <w:pPr>
        <w:rPr>
          <w:rFonts w:asciiTheme="majorHAnsi" w:eastAsiaTheme="majorEastAsia" w:hAnsiTheme="majorHAnsi" w:cstheme="majorBidi"/>
          <w:color w:val="2F5496" w:themeColor="accent1" w:themeShade="BF"/>
          <w:sz w:val="32"/>
          <w:szCs w:val="32"/>
        </w:rPr>
      </w:pPr>
      <w:r>
        <w:br w:type="page"/>
      </w:r>
    </w:p>
    <w:p w14:paraId="36087870" w14:textId="25855EE8" w:rsidR="00D81CB7" w:rsidRDefault="00D81CB7" w:rsidP="00D81CB7">
      <w:pPr>
        <w:pStyle w:val="Heading1"/>
      </w:pPr>
      <w:r>
        <w:lastRenderedPageBreak/>
        <w:t>Discussion</w:t>
      </w:r>
    </w:p>
    <w:p w14:paraId="6FAB275B" w14:textId="302977C8" w:rsidR="0020057A" w:rsidDel="00050B97" w:rsidRDefault="003A3518" w:rsidP="00991436">
      <w:pPr>
        <w:rPr>
          <w:del w:id="1259" w:author="Stefanie Lane" w:date="2022-05-12T11:45:00Z"/>
        </w:rPr>
        <w:pPrChange w:id="1260" w:author="Stefanie Lane" w:date="2022-05-12T14:42:00Z">
          <w:pPr>
            <w:ind w:firstLine="720"/>
          </w:pPr>
        </w:pPrChange>
      </w:pPr>
      <w:r>
        <w:tab/>
      </w:r>
      <w:r w:rsidR="005A45E0">
        <w:t xml:space="preserve">In this study </w:t>
      </w:r>
      <w:del w:id="1261" w:author="Stefanie Lane" w:date="2022-05-12T10:53:00Z">
        <w:r w:rsidR="005A45E0" w:rsidDel="005B1812">
          <w:delText>I</w:delText>
        </w:r>
      </w:del>
      <w:ins w:id="1262" w:author="Stefanie Lane" w:date="2022-05-12T10:53:00Z">
        <w:r w:rsidR="005B1812">
          <w:t>we</w:t>
        </w:r>
      </w:ins>
      <w:r w:rsidR="005A45E0">
        <w:t xml:space="preserve"> </w:t>
      </w:r>
      <w:r w:rsidR="00C03394">
        <w:t xml:space="preserve">wanted to identify whether assemblages may be characterized by the same dominant species over time, whether </w:t>
      </w:r>
      <w:ins w:id="1263" w:author="Stefanie Lane" w:date="2022-05-11T14:48:00Z">
        <w:r w:rsidR="006146EA">
          <w:t xml:space="preserve">measures of species diversity were </w:t>
        </w:r>
      </w:ins>
      <w:del w:id="1264" w:author="Stefanie Lane" w:date="2022-05-11T14:48:00Z">
        <w:r w:rsidR="00C03394" w:rsidDel="006146EA">
          <w:delText xml:space="preserve">species abundance was </w:delText>
        </w:r>
      </w:del>
      <w:r w:rsidR="00C03394">
        <w:t xml:space="preserve">stable within and between assemblage types, and </w:t>
      </w:r>
      <w:r w:rsidR="00F22952">
        <w:t>whether turnover may be driven by increasing invasive species abundance</w:t>
      </w:r>
      <w:r w:rsidR="002C3C8D">
        <w:t>.</w:t>
      </w:r>
      <w:r>
        <w:t xml:space="preserve"> </w:t>
      </w:r>
      <w:del w:id="1265" w:author="Stefanie Lane" w:date="2022-05-12T10:53:00Z">
        <w:r w:rsidR="00F22952" w:rsidDel="005B1812">
          <w:delText>I</w:delText>
        </w:r>
      </w:del>
      <w:ins w:id="1266" w:author="Stefanie Lane" w:date="2022-05-12T10:53:00Z">
        <w:r w:rsidR="005B1812">
          <w:t>We</w:t>
        </w:r>
      </w:ins>
      <w:r w:rsidR="00F22952">
        <w:t xml:space="preserve"> found t</w:t>
      </w:r>
      <w:r w:rsidR="005A45E0">
        <w:t xml:space="preserve">he three main assemblages have consistently been defined by the same species over the past 40 years, supporting </w:t>
      </w:r>
      <w:del w:id="1267" w:author="Stefanie Lane" w:date="2022-05-12T10:53:00Z">
        <w:r w:rsidR="005A45E0" w:rsidDel="005B1812">
          <w:delText xml:space="preserve">my </w:delText>
        </w:r>
      </w:del>
      <w:ins w:id="1268" w:author="Stefanie Lane" w:date="2022-05-12T10:53:00Z">
        <w:r w:rsidR="005B1812">
          <w:t xml:space="preserve">our </w:t>
        </w:r>
      </w:ins>
      <w:r w:rsidR="005A45E0">
        <w:t xml:space="preserve">expectation that </w:t>
      </w:r>
      <w:r w:rsidR="004215E5">
        <w:t>these characteristic</w:t>
      </w:r>
      <w:r w:rsidR="005A45E0">
        <w:t xml:space="preserve"> species should not change in the absence of significant environmental disturbance.</w:t>
      </w:r>
      <w:ins w:id="1269" w:author="Stefanie Lane" w:date="2022-05-12T11:44:00Z">
        <w:r w:rsidR="0020057A">
          <w:t xml:space="preserve"> </w:t>
        </w:r>
      </w:ins>
    </w:p>
    <w:p w14:paraId="4065CD53" w14:textId="77777777" w:rsidR="00050B97" w:rsidRDefault="00050B97" w:rsidP="00991436">
      <w:pPr>
        <w:rPr>
          <w:ins w:id="1270" w:author="Stefanie Lane" w:date="2022-05-12T13:19:00Z"/>
        </w:rPr>
        <w:pPrChange w:id="1271" w:author="Stefanie Lane" w:date="2022-05-12T14:42:00Z">
          <w:pPr/>
        </w:pPrChange>
      </w:pPr>
    </w:p>
    <w:p w14:paraId="77B42AC7" w14:textId="03799C71" w:rsidR="003D3366" w:rsidRDefault="00D75DA9" w:rsidP="00D75DA9">
      <w:pPr>
        <w:ind w:firstLine="720"/>
        <w:rPr>
          <w:ins w:id="1272" w:author="Stefanie Lane" w:date="2022-05-12T14:41:00Z"/>
        </w:rPr>
        <w:pPrChange w:id="1273" w:author="Stefanie Lane" w:date="2022-05-12T14:46:00Z">
          <w:pPr>
            <w:ind w:firstLine="720"/>
          </w:pPr>
        </w:pPrChange>
      </w:pPr>
      <w:ins w:id="1274" w:author="Stefanie Lane" w:date="2022-05-12T14:46:00Z">
        <w:r>
          <w:t xml:space="preserve">In their 1982 publication, Bradfield and Porter indicated assemblage occurrence was largely driven by edaphic factors, with the Bogbean assemblage occurring in poorly drained areas, Sedge assemblage occurring in regularly flooded and drained areas, and Fescue assemblage along slightly elevated channel edges. </w:t>
        </w:r>
        <w:r>
          <w:t xml:space="preserve"> </w:t>
        </w:r>
        <w:r>
          <w:rPr>
            <w:i/>
          </w:rPr>
          <w:t>Menyanthes trifoliata</w:t>
        </w:r>
        <w:r>
          <w:t xml:space="preserve"> (bogbean</w:t>
        </w:r>
        <w:r>
          <w:t>)</w:t>
        </w:r>
        <w:r>
          <w:t xml:space="preserve"> and </w:t>
        </w:r>
        <w:r>
          <w:rPr>
            <w:i/>
          </w:rPr>
          <w:t>Mentha aquatica</w:t>
        </w:r>
        <w:r>
          <w:t xml:space="preserve"> </w:t>
        </w:r>
        <w:r>
          <w:t>are highly adapted to aquatic or poorly drained habitats, and the increased prevalence</w:t>
        </w:r>
        <w:r>
          <w:t xml:space="preserve"> of plots clustered in the Bogbean assemblage</w:t>
        </w:r>
        <w:r>
          <w:t xml:space="preserve"> </w:t>
        </w:r>
        <w:r>
          <w:t>with</w:t>
        </w:r>
        <w:r>
          <w:t>in Ladner Marsh may be indicative of changing edaphic factors such as marsh subsidence.</w:t>
        </w:r>
      </w:ins>
      <w:ins w:id="1275" w:author="Stefanie Lane" w:date="2022-05-12T14:47:00Z">
        <w:r w:rsidR="002A21CB">
          <w:t xml:space="preserve"> </w:t>
        </w:r>
      </w:ins>
      <w:ins w:id="1276" w:author="Stefanie Lane" w:date="2022-05-12T14:46:00Z">
        <w:r>
          <w:t xml:space="preserve">In addition to highly saturated soils, the densely rhizomatous cover of these species may be </w:t>
        </w:r>
        <w:r>
          <w:t>precluding establishment of new species.</w:t>
        </w:r>
        <w:r>
          <w:t xml:space="preserve"> </w:t>
        </w:r>
      </w:ins>
      <w:ins w:id="1277" w:author="Stefanie Lane" w:date="2022-05-12T14:48:00Z">
        <w:r w:rsidR="002A21CB" w:rsidRPr="00321C4A">
          <w:t xml:space="preserve">Although the Bogbean assemblage </w:t>
        </w:r>
        <w:r w:rsidR="002A21CB" w:rsidRPr="00321C4A">
          <w:t xml:space="preserve">had </w:t>
        </w:r>
        <w:r w:rsidR="002A21CB" w:rsidRPr="00321C4A">
          <w:t xml:space="preserve">a high abundance of non-native </w:t>
        </w:r>
        <w:r w:rsidR="002A21CB" w:rsidRPr="00321C4A">
          <w:rPr>
            <w:i/>
          </w:rPr>
          <w:t>Mentha aquatica</w:t>
        </w:r>
        <w:r w:rsidR="002A21CB" w:rsidRPr="00321C4A">
          <w:t xml:space="preserve"> cover, it also had the highest</w:t>
        </w:r>
        <w:r w:rsidR="002A21CB" w:rsidRPr="00376B7F">
          <w:t xml:space="preserve"> </w:t>
        </w:r>
        <w:r w:rsidR="002A21CB" w:rsidRPr="00321C4A">
          <w:rPr>
            <w:rFonts w:cstheme="minorHAnsi"/>
          </w:rPr>
          <w:t>α</w:t>
        </w:r>
        <w:r w:rsidR="002A21CB" w:rsidRPr="00321C4A">
          <w:t>-d</w:t>
        </w:r>
        <w:r w:rsidR="002A21CB">
          <w:t xml:space="preserve">iversity, and lowest </w:t>
        </w:r>
        <w:r w:rsidR="002A21CB">
          <w:rPr>
            <w:rFonts w:cstheme="minorHAnsi"/>
          </w:rPr>
          <w:t>β</w:t>
        </w:r>
        <w:r w:rsidR="002A21CB">
          <w:t xml:space="preserve">-diversity over time. </w:t>
        </w:r>
      </w:ins>
      <w:del w:id="1278" w:author="Stefanie Lane" w:date="2022-05-11T14:55:00Z">
        <w:r w:rsidR="00F22952" w:rsidDel="00A4533D">
          <w:delText xml:space="preserve">Species abundance </w:delText>
        </w:r>
        <w:r w:rsidR="009A70CC" w:rsidDel="00A4533D">
          <w:delText>was</w:delText>
        </w:r>
        <w:r w:rsidR="00D95CDE" w:rsidDel="00A4533D">
          <w:delText xml:space="preserve"> most</w:delText>
        </w:r>
        <w:r w:rsidR="009A70CC" w:rsidDel="00A4533D">
          <w:delText xml:space="preserve"> stable in the Bogbean and Sedge assemblages, but not in the Fescue assemblage. Contrary to my expectation, the average community-wide stability was not greater than each assemblage individually.</w:delText>
        </w:r>
        <w:r w:rsidR="00DE3CCB" w:rsidDel="00A4533D">
          <w:delText xml:space="preserve"> </w:delText>
        </w:r>
      </w:del>
      <w:ins w:id="1279" w:author="Stefanie Lane" w:date="2022-05-11T14:55:00Z">
        <w:r w:rsidR="00461840">
          <w:t xml:space="preserve">The Fescue assemblage had the greatest loss of </w:t>
        </w:r>
        <w:r w:rsidR="00461840">
          <w:rPr>
            <w:rFonts w:cstheme="minorHAnsi"/>
          </w:rPr>
          <w:t>α</w:t>
        </w:r>
        <w:r w:rsidR="00461840">
          <w:t>-diversity,</w:t>
        </w:r>
      </w:ins>
      <w:ins w:id="1280" w:author="Stefanie Lane" w:date="2022-05-11T14:56:00Z">
        <w:r w:rsidR="00461840">
          <w:t xml:space="preserve"> and greatest</w:t>
        </w:r>
      </w:ins>
      <w:ins w:id="1281" w:author="Stefanie Lane" w:date="2022-05-12T10:54:00Z">
        <w:r w:rsidR="005B1812">
          <w:t xml:space="preserve"> increase in</w:t>
        </w:r>
      </w:ins>
      <w:ins w:id="1282" w:author="Stefanie Lane" w:date="2022-05-11T14:56:00Z">
        <w:r w:rsidR="00461840">
          <w:t xml:space="preserve"> </w:t>
        </w:r>
        <w:r w:rsidR="00461840">
          <w:rPr>
            <w:rFonts w:cstheme="minorHAnsi"/>
          </w:rPr>
          <w:t>β</w:t>
        </w:r>
        <w:r w:rsidR="00461840">
          <w:t>-diversity.</w:t>
        </w:r>
      </w:ins>
      <w:ins w:id="1283" w:author="Stefanie Lane" w:date="2022-05-11T15:17:00Z">
        <w:r w:rsidR="001A11D6">
          <w:t xml:space="preserve"> Of note is the introduction and greatly </w:t>
        </w:r>
        <w:r w:rsidR="0033682E">
          <w:t>increased</w:t>
        </w:r>
        <w:r w:rsidR="001A11D6">
          <w:t xml:space="preserve"> abundance of </w:t>
        </w:r>
        <w:r w:rsidR="0033682E">
          <w:rPr>
            <w:i/>
          </w:rPr>
          <w:t>Phalaris</w:t>
        </w:r>
        <w:r w:rsidR="001A11D6">
          <w:rPr>
            <w:i/>
          </w:rPr>
          <w:t xml:space="preserve"> arundinaceae</w:t>
        </w:r>
        <w:r w:rsidR="001A11D6">
          <w:t>, an</w:t>
        </w:r>
      </w:ins>
      <w:ins w:id="1284" w:author="Stefanie Lane" w:date="2022-05-11T14:56:00Z">
        <w:r w:rsidR="00461840">
          <w:t xml:space="preserve"> </w:t>
        </w:r>
      </w:ins>
      <w:ins w:id="1285" w:author="Stefanie Lane" w:date="2022-05-11T15:18:00Z">
        <w:r w:rsidR="0033682E">
          <w:t>invasive species of management concern due to its ability to establish near-monocultures in wetland environments (</w:t>
        </w:r>
        <w:r w:rsidR="0033682E" w:rsidRPr="00DD7D83">
          <w:rPr>
            <w:highlight w:val="cyan"/>
            <w:rPrChange w:id="1286" w:author="Stefanie Lane" w:date="2022-05-11T15:20:00Z">
              <w:rPr/>
            </w:rPrChange>
          </w:rPr>
          <w:t>cite</w:t>
        </w:r>
        <w:r w:rsidR="0033682E">
          <w:t xml:space="preserve">). </w:t>
        </w:r>
      </w:ins>
      <w:ins w:id="1287" w:author="Stefanie Lane" w:date="2022-05-11T15:19:00Z">
        <w:r w:rsidR="00AE3431">
          <w:t xml:space="preserve">The </w:t>
        </w:r>
      </w:ins>
      <w:ins w:id="1288" w:author="Stefanie Lane" w:date="2022-05-11T15:18:00Z">
        <w:r w:rsidR="0033682E">
          <w:t xml:space="preserve">overall loss of species, and higher </w:t>
        </w:r>
      </w:ins>
      <w:ins w:id="1289" w:author="Stefanie Lane" w:date="2022-05-11T15:19:00Z">
        <w:r w:rsidR="00C24AE9">
          <w:t xml:space="preserve">variation between plots in this assemblage </w:t>
        </w:r>
      </w:ins>
      <w:ins w:id="1290" w:author="Stefanie Lane" w:date="2022-05-11T14:56:00Z">
        <w:r w:rsidR="00461840">
          <w:t xml:space="preserve">may be indicative </w:t>
        </w:r>
      </w:ins>
      <w:del w:id="1291" w:author="Stefanie Lane" w:date="2022-05-11T14:56:00Z">
        <w:r w:rsidR="009F2497" w:rsidDel="00461840">
          <w:delText>Instab</w:delText>
        </w:r>
      </w:del>
      <w:ins w:id="1292" w:author="Stefanie Lane" w:date="2022-05-11T14:56:00Z">
        <w:r w:rsidR="009B0066">
          <w:t>of</w:t>
        </w:r>
      </w:ins>
      <w:del w:id="1293" w:author="Stefanie Lane" w:date="2022-05-11T14:56:00Z">
        <w:r w:rsidR="009F2497" w:rsidDel="00461840">
          <w:delText>ility of Fescue assemblage points</w:delText>
        </w:r>
        <w:r w:rsidR="009F2497" w:rsidDel="009B0066">
          <w:delText xml:space="preserve"> to</w:delText>
        </w:r>
      </w:del>
      <w:r w:rsidR="009F2497">
        <w:t xml:space="preserve"> potential loss of resilience, and</w:t>
      </w:r>
      <w:r w:rsidR="00D8669D">
        <w:t xml:space="preserve"> </w:t>
      </w:r>
      <w:ins w:id="1294" w:author="Stefanie Lane" w:date="2022-05-11T15:11:00Z">
        <w:r w:rsidR="0086027D">
          <w:t xml:space="preserve">increased </w:t>
        </w:r>
      </w:ins>
      <w:del w:id="1295" w:author="Stefanie Lane" w:date="2022-05-11T14:56:00Z">
        <w:r w:rsidR="00D8669D" w:rsidDel="009B0066">
          <w:delText xml:space="preserve">may be most prone </w:delText>
        </w:r>
      </w:del>
      <w:ins w:id="1296" w:author="Stefanie Lane" w:date="2022-05-11T14:56:00Z">
        <w:r w:rsidR="009B0066">
          <w:t xml:space="preserve">susceptibility </w:t>
        </w:r>
      </w:ins>
      <w:r w:rsidR="00D8669D">
        <w:t>to invasio</w:t>
      </w:r>
      <w:r w:rsidR="00D8669D" w:rsidRPr="00321C4A">
        <w:t>n</w:t>
      </w:r>
      <w:r w:rsidR="00843FAB" w:rsidRPr="00321C4A">
        <w:t xml:space="preserve">. </w:t>
      </w:r>
      <w:del w:id="1297" w:author="Stefanie Lane" w:date="2022-05-11T14:57:00Z">
        <w:r w:rsidR="00843FAB" w:rsidRPr="00321C4A" w:rsidDel="009B0066">
          <w:delText>However,</w:delText>
        </w:r>
        <w:r w:rsidR="00F436E7" w:rsidRPr="00321C4A" w:rsidDel="009B0066">
          <w:delText xml:space="preserve"> increased abundance of non-native species does not indicate instability. </w:delText>
        </w:r>
      </w:del>
      <w:del w:id="1298" w:author="Stefanie Lane" w:date="2022-05-12T14:47:00Z">
        <w:r w:rsidR="00F436E7" w:rsidRPr="00321C4A" w:rsidDel="002A21CB">
          <w:delText>A</w:delText>
        </w:r>
        <w:r w:rsidR="000425A4" w:rsidRPr="00321C4A" w:rsidDel="002A21CB">
          <w:delText>lthough</w:delText>
        </w:r>
        <w:r w:rsidR="00D8669D" w:rsidRPr="00321C4A" w:rsidDel="002A21CB">
          <w:delText xml:space="preserve"> </w:delText>
        </w:r>
        <w:r w:rsidR="00F436E7" w:rsidRPr="00321C4A" w:rsidDel="002A21CB">
          <w:delText xml:space="preserve">the </w:delText>
        </w:r>
        <w:r w:rsidR="00D8669D" w:rsidRPr="00321C4A" w:rsidDel="002A21CB">
          <w:delText xml:space="preserve">Bogbean assemblage </w:delText>
        </w:r>
      </w:del>
      <w:del w:id="1299" w:author="Stefanie Lane" w:date="2022-05-11T14:50:00Z">
        <w:r w:rsidR="000425A4" w:rsidRPr="00321C4A" w:rsidDel="007B267B">
          <w:delText xml:space="preserve">has </w:delText>
        </w:r>
      </w:del>
      <w:del w:id="1300" w:author="Stefanie Lane" w:date="2022-05-12T14:47:00Z">
        <w:r w:rsidR="000425A4" w:rsidRPr="00321C4A" w:rsidDel="002A21CB">
          <w:delText xml:space="preserve">a high abundance of non-native </w:delText>
        </w:r>
        <w:r w:rsidR="000425A4" w:rsidRPr="00321C4A" w:rsidDel="002A21CB">
          <w:rPr>
            <w:i/>
          </w:rPr>
          <w:delText>Mentha aquatica</w:delText>
        </w:r>
        <w:r w:rsidR="000425A4" w:rsidRPr="00321C4A" w:rsidDel="002A21CB">
          <w:delText xml:space="preserve"> cover, </w:delText>
        </w:r>
        <w:r w:rsidR="00F436E7" w:rsidRPr="00321C4A" w:rsidDel="002A21CB">
          <w:delText>it also had the highest</w:delText>
        </w:r>
      </w:del>
      <w:del w:id="1301" w:author="Stefanie Lane" w:date="2022-05-11T14:58:00Z">
        <w:r w:rsidR="00F436E7" w:rsidRPr="00321C4A" w:rsidDel="00321C4A">
          <w:delText xml:space="preserve"> stability.</w:delText>
        </w:r>
      </w:del>
    </w:p>
    <w:p w14:paraId="63CAD1F9" w14:textId="764299D6" w:rsidR="005E629B" w:rsidDel="00AE4E82" w:rsidRDefault="00F436E7">
      <w:pPr>
        <w:ind w:firstLine="720"/>
        <w:rPr>
          <w:del w:id="1302" w:author="Stefanie Lane" w:date="2022-05-12T14:43:00Z"/>
        </w:rPr>
      </w:pPr>
      <w:del w:id="1303" w:author="Stefanie Lane" w:date="2022-05-11T14:58:00Z">
        <w:r w:rsidDel="00321C4A">
          <w:delText xml:space="preserve"> </w:delText>
        </w:r>
      </w:del>
      <w:del w:id="1304" w:author="Stefanie Lane" w:date="2022-05-11T15:06:00Z">
        <w:r w:rsidR="00BD2EEF" w:rsidDel="00C16D36">
          <w:fldChar w:fldCharType="begin"/>
        </w:r>
        <w:r w:rsidR="00BD2EEF" w:rsidDel="00C16D36">
          <w:delInstrText xml:space="preserve"> ADDIN ZOTERO_ITEM CSL_CITATION {"citationID":"3x4AqUq6","properties":{"formattedCitation":"(Hewett, 1964)","plainCitation":"(Hewett, 1964)","noteIndex":0},"citationItems":[{"id":15,"uris":["http://zotero.org/users/6092945/items/LYEWC98A"],"itemData":{"id":15,"type":"article-journal","archive":"JSTOR","container-title":"Journal of Ecology","DOI":"10.2307/2257858","ISSN":"0022-0477","issue":"3","page":"723-735","source":"JSTOR","title":"Menyanthes Trifoliata L.","volume":"52","author":[{"family":"Hewett","given":"D. G."}],"issued":{"date-parts":[["1964"]]}}}],"schema":"https://github.com/citation-style-language/schema/raw/master/csl-citation.json"} </w:delInstrText>
        </w:r>
        <w:r w:rsidR="00BD2EEF" w:rsidDel="00C16D36">
          <w:fldChar w:fldCharType="separate"/>
        </w:r>
        <w:r w:rsidR="00BD2EEF" w:rsidRPr="00BD2EEF" w:rsidDel="00C16D36">
          <w:rPr>
            <w:rFonts w:ascii="Calibri" w:hAnsi="Calibri" w:cs="Calibri"/>
          </w:rPr>
          <w:delText>(Hewett, 1964)</w:delText>
        </w:r>
        <w:r w:rsidR="00BD2EEF" w:rsidDel="00C16D36">
          <w:fldChar w:fldCharType="end"/>
        </w:r>
      </w:del>
      <w:commentRangeStart w:id="1305"/>
      <w:del w:id="1306" w:author="Stefanie Lane" w:date="2022-05-11T14:59:00Z">
        <w:r w:rsidR="0043333B" w:rsidDel="00B3220D">
          <w:delText>T</w:delText>
        </w:r>
        <w:r w:rsidR="000425A4" w:rsidDel="00B3220D">
          <w:delText xml:space="preserve">his </w:delText>
        </w:r>
        <w:commentRangeEnd w:id="1305"/>
        <w:r w:rsidR="0054211F" w:rsidDel="00B3220D">
          <w:rPr>
            <w:rStyle w:val="CommentReference"/>
          </w:rPr>
          <w:commentReference w:id="1305"/>
        </w:r>
        <w:r w:rsidR="000425A4" w:rsidDel="00B3220D">
          <w:delText xml:space="preserve">may </w:delText>
        </w:r>
      </w:del>
      <w:del w:id="1307" w:author="Stefanie Lane" w:date="2022-05-11T15:09:00Z">
        <w:r w:rsidR="000425A4" w:rsidDel="00DE3142">
          <w:delText xml:space="preserve">indicate </w:delText>
        </w:r>
        <w:r w:rsidR="0043333B" w:rsidDel="00DE3142">
          <w:delText xml:space="preserve">lower </w:delText>
        </w:r>
        <w:r w:rsidR="000425A4" w:rsidDel="00DE3142">
          <w:delText>potential for new species to become established</w:delText>
        </w:r>
        <w:r w:rsidR="0043333B" w:rsidDel="00DE3142">
          <w:delText xml:space="preserve"> due to </w:delText>
        </w:r>
        <w:r w:rsidR="00843FAB" w:rsidDel="00DE3142">
          <w:delText>rhizomatous cover of</w:delText>
        </w:r>
        <w:r w:rsidR="0043333B" w:rsidDel="00DE3142">
          <w:delText xml:space="preserve"> dominant species </w:delText>
        </w:r>
        <w:r w:rsidR="0043333B" w:rsidRPr="0043333B" w:rsidDel="00DE3142">
          <w:rPr>
            <w:i/>
          </w:rPr>
          <w:delText xml:space="preserve">Menyanthes trifoliata </w:delText>
        </w:r>
        <w:r w:rsidR="0043333B" w:rsidDel="00DE3142">
          <w:delText>and</w:delText>
        </w:r>
        <w:r w:rsidR="00843FAB" w:rsidDel="00DE3142">
          <w:delText xml:space="preserve"> </w:delText>
        </w:r>
        <w:r w:rsidR="00843FAB" w:rsidRPr="0043333B" w:rsidDel="00DE3142">
          <w:rPr>
            <w:i/>
          </w:rPr>
          <w:delText>Mentha aquatica</w:delText>
        </w:r>
        <w:r w:rsidR="0043333B" w:rsidDel="00DE3142">
          <w:delText xml:space="preserve"> </w:delText>
        </w:r>
      </w:del>
      <w:del w:id="1308" w:author="Stefanie Lane" w:date="2022-05-12T14:43:00Z">
        <w:r w:rsidR="0043333B" w:rsidDel="00AE4E82">
          <w:delText xml:space="preserve">precluding </w:delText>
        </w:r>
        <w:r w:rsidR="00D95CDE" w:rsidDel="00AE4E82">
          <w:delText>establishment of new species.</w:delText>
        </w:r>
      </w:del>
    </w:p>
    <w:p w14:paraId="15EDA52C" w14:textId="787123CA" w:rsidR="00853200" w:rsidRDefault="00EA13DD" w:rsidP="005F7C5D">
      <w:pPr>
        <w:ind w:firstLine="720"/>
        <w:rPr>
          <w:ins w:id="1309" w:author="Stefanie Lane" w:date="2022-05-12T14:43:00Z"/>
        </w:rPr>
      </w:pPr>
      <w:r>
        <w:t>T</w:t>
      </w:r>
      <w:r w:rsidR="006F225A">
        <w:t xml:space="preserve">otal </w:t>
      </w:r>
      <w:commentRangeStart w:id="1310"/>
      <w:commentRangeStart w:id="1311"/>
      <w:r w:rsidR="006F225A">
        <w:t>t</w:t>
      </w:r>
      <w:r>
        <w:t xml:space="preserve">urnover </w:t>
      </w:r>
      <w:commentRangeEnd w:id="1310"/>
      <w:r w:rsidR="000C13F0">
        <w:rPr>
          <w:rStyle w:val="CommentReference"/>
        </w:rPr>
        <w:commentReference w:id="1310"/>
      </w:r>
      <w:commentRangeEnd w:id="1311"/>
      <w:r w:rsidR="00A4761F">
        <w:rPr>
          <w:rStyle w:val="CommentReference"/>
        </w:rPr>
        <w:commentReference w:id="1311"/>
      </w:r>
      <w:r>
        <w:t xml:space="preserve">was higher in 2019 than 1999, </w:t>
      </w:r>
      <w:r w:rsidR="006F225A">
        <w:t xml:space="preserve">and only the Sedge assemblage gained more species in 2019 than in 1999. </w:t>
      </w:r>
      <w:r>
        <w:t xml:space="preserve"> However, greater rates of species lost are concerning for total biodiversity of the habita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ins w:id="1312" w:author="Stefanie Lane" w:date="2022-05-12T14:44:00Z">
        <w:r w:rsidR="00CE5059">
          <w:t xml:space="preserve"> (</w:t>
        </w:r>
        <w:r w:rsidR="00CE5059">
          <w:rPr>
            <w:i/>
          </w:rPr>
          <w:t>Festuca arundinaceae</w:t>
        </w:r>
      </w:ins>
      <w:ins w:id="1313" w:author="Stefanie Lane" w:date="2022-05-12T14:45:00Z">
        <w:r w:rsidR="007F10E6">
          <w:t>)</w:t>
        </w:r>
      </w:ins>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 xml:space="preserve">can be a monoculture-forming species, </w:t>
      </w:r>
      <w:r w:rsidR="005D63D3">
        <w:t xml:space="preserve">further reducing species diversity within the community. Similarly, the Bogbean assemblage is increasingly dominated by non-native </w:t>
      </w:r>
      <w:r w:rsidR="005D63D3">
        <w:rPr>
          <w:i/>
        </w:rPr>
        <w:t>Mentha aquatica</w:t>
      </w:r>
      <w:ins w:id="1314" w:author="Stefanie Lane" w:date="2022-05-12T15:04:00Z">
        <w:r w:rsidR="000178FD">
          <w:t xml:space="preserve">, however this assemblage did not lose as much floristic richness as </w:t>
        </w:r>
      </w:ins>
      <w:ins w:id="1315" w:author="Stefanie Lane" w:date="2022-05-12T15:05:00Z">
        <w:r w:rsidR="000178FD">
          <w:t>the Fescue assemblage did (</w:t>
        </w:r>
        <w:r w:rsidR="000178FD">
          <w:fldChar w:fldCharType="begin"/>
        </w:r>
        <w:r w:rsidR="000178FD">
          <w:instrText xml:space="preserve"> REF _Ref103170147 \h </w:instrText>
        </w:r>
      </w:ins>
      <w:r w:rsidR="000178FD">
        <w:fldChar w:fldCharType="separate"/>
      </w:r>
      <w:ins w:id="1316" w:author="Stefanie Lane" w:date="2022-05-12T15:05:00Z">
        <w:r w:rsidR="000178FD">
          <w:t xml:space="preserve">Table </w:t>
        </w:r>
        <w:r w:rsidR="000178FD">
          <w:rPr>
            <w:noProof/>
          </w:rPr>
          <w:t>4</w:t>
        </w:r>
        <w:r w:rsidR="000178FD">
          <w:fldChar w:fldCharType="end"/>
        </w:r>
        <w:r w:rsidR="000178FD">
          <w:t xml:space="preserve">, </w:t>
        </w:r>
        <w:r w:rsidR="00847E0E">
          <w:t>S</w:t>
        </w:r>
        <w:r w:rsidR="000178FD">
          <w:t>upplemental)</w:t>
        </w:r>
      </w:ins>
      <w:r w:rsidR="005D63D3">
        <w:t xml:space="preserve">. While this </w:t>
      </w:r>
      <w:ins w:id="1317" w:author="Stefanie Lane" w:date="2022-05-12T15:04:00Z">
        <w:r w:rsidR="00927ACF">
          <w:t xml:space="preserve">species </w:t>
        </w:r>
      </w:ins>
      <w:r w:rsidR="005D63D3">
        <w:t xml:space="preserve">may have some pollinator value, its </w:t>
      </w:r>
      <w:r w:rsidR="005E629B">
        <w:t xml:space="preserve">vigorous </w:t>
      </w:r>
      <w:r w:rsidR="005D63D3">
        <w:t xml:space="preserve">rhizomatous spreading habit and dense canopy may </w:t>
      </w:r>
      <w:r w:rsidR="005E629B">
        <w:t xml:space="preserve">be driving the decline of other native species. </w:t>
      </w:r>
      <w:r w:rsidR="00827EE2">
        <w:t>Higher t</w:t>
      </w:r>
      <w:commentRangeStart w:id="1318"/>
      <w:r w:rsidR="00827EE2">
        <w:t>urnover</w:t>
      </w:r>
      <w:commentRangeEnd w:id="1318"/>
      <w:r w:rsidR="00827EE2">
        <w:rPr>
          <w:rStyle w:val="CommentReference"/>
        </w:rPr>
        <w:commentReference w:id="1318"/>
      </w:r>
      <w:r w:rsidR="00827EE2">
        <w:t xml:space="preserve">, especially greater rates of species disappearance since 1999, indicates loss of biodiversity, which may indicate loss of functional traits and greater susceptibility to invasive species (Tilman, 1999).  </w:t>
      </w:r>
      <w:r w:rsidR="009A68C5">
        <w:t xml:space="preserve">Increasing abundance of non-native species, paired with cluster analysis showing greater similarity within plots of each assemblage, supports </w:t>
      </w:r>
      <w:del w:id="1319" w:author="Stefanie Lane" w:date="2022-05-12T14:45:00Z">
        <w:r w:rsidR="009A68C5" w:rsidDel="007F10E6">
          <w:delText xml:space="preserve">my </w:delText>
        </w:r>
      </w:del>
      <w:ins w:id="1320" w:author="Stefanie Lane" w:date="2022-05-12T14:45:00Z">
        <w:r w:rsidR="007F10E6">
          <w:t>our</w:t>
        </w:r>
        <w:r w:rsidR="007F10E6">
          <w:t xml:space="preserve"> </w:t>
        </w:r>
      </w:ins>
      <w:r w:rsidR="009A68C5">
        <w:t xml:space="preserve">expectation that </w:t>
      </w:r>
      <w:r w:rsidR="00853200">
        <w:t xml:space="preserve">homogenization of species composition is being driven by proliferation of non-native species. </w:t>
      </w:r>
    </w:p>
    <w:p w14:paraId="1FE25706" w14:textId="067AB0ED" w:rsidR="00AE4E82" w:rsidDel="00D75DA9" w:rsidRDefault="00AE4E82" w:rsidP="00AE4E82">
      <w:pPr>
        <w:ind w:firstLine="720"/>
        <w:rPr>
          <w:del w:id="1321" w:author="Stefanie Lane" w:date="2022-05-12T14:46:00Z"/>
        </w:rPr>
        <w:pPrChange w:id="1322" w:author="Stefanie Lane" w:date="2022-05-12T14:43:00Z">
          <w:pPr>
            <w:ind w:firstLine="720"/>
          </w:pPr>
        </w:pPrChange>
      </w:pPr>
    </w:p>
    <w:p w14:paraId="6AD16E34" w14:textId="265AFF9A" w:rsidR="00623488" w:rsidRDefault="003A3518" w:rsidP="003F3E2D">
      <w:r>
        <w:tab/>
      </w:r>
      <w:r w:rsidR="00451D10">
        <w:t xml:space="preserve">Maintaining these transitional </w:t>
      </w:r>
      <w:r>
        <w:t xml:space="preserve">estuarine </w:t>
      </w:r>
      <w:r w:rsidR="00451D10">
        <w:t xml:space="preserve">habitats is important for salmon population stability. Therefore, importance of </w:t>
      </w:r>
      <w:r w:rsidR="004313B8">
        <w:t>conservation and restoration</w:t>
      </w:r>
      <w:r w:rsidR="00140BDF">
        <w:t xml:space="preserve"> projects will lik</w:t>
      </w:r>
      <w:r w:rsidR="00451D10">
        <w:t xml:space="preserve">ely increase as sea levels rise. Understanding </w:t>
      </w:r>
      <w:r w:rsidR="00715E10">
        <w:t>historical</w:t>
      </w:r>
      <w:r w:rsidR="00D1108B">
        <w:t xml:space="preserve"> trends in</w:t>
      </w:r>
      <w:r w:rsidR="00451D10">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r w:rsidR="00D1108B">
        <w:t xml:space="preserve">In the absence of </w:t>
      </w:r>
      <w:r w:rsidR="009D132B">
        <w:t>ideal</w:t>
      </w:r>
      <w:r w:rsidR="00FD41DF">
        <w:t xml:space="preserve"> reference conditions, u</w:t>
      </w:r>
      <w:r w:rsidR="004313B8">
        <w:t>se of historical datasets</w:t>
      </w:r>
      <w:r w:rsidR="00623488">
        <w:t xml:space="preserve"> to define target conditions may be </w:t>
      </w:r>
      <w:r w:rsidR="00FD41DF">
        <w:t>used in place of or in addition to</w:t>
      </w:r>
      <w:r w:rsidR="00623488">
        <w:t xml:space="preserve"> current-day assessments of community composition</w:t>
      </w:r>
      <w:r w:rsidR="00FD41DF">
        <w:t xml:space="preserve"> to determine ecologically meaningful benchmarks. </w:t>
      </w:r>
      <w:r w:rsidR="003F3E2D">
        <w:t xml:space="preserve">Using </w:t>
      </w:r>
      <w:r w:rsidR="00FD41DF">
        <w:t>historical conditions</w:t>
      </w:r>
      <w:r w:rsidR="003F3E2D">
        <w:t xml:space="preserve"> can provide greater understanding of </w:t>
      </w:r>
      <w:r w:rsidR="00623488">
        <w:t>species diversity with respect to functional redundancy, as th</w:t>
      </w:r>
      <w:r w:rsidR="00E60FB9">
        <w:t xml:space="preserve">ese community attributes relate to resistance to disturbance and resilience. </w:t>
      </w:r>
    </w:p>
    <w:p w14:paraId="6B2D3678" w14:textId="2814A078" w:rsidR="00B142F5" w:rsidRDefault="00B142F5" w:rsidP="005F7C5D">
      <w:pPr>
        <w:pStyle w:val="Heading2"/>
      </w:pPr>
      <w:r>
        <w:lastRenderedPageBreak/>
        <w:t>Study limitations</w:t>
      </w:r>
    </w:p>
    <w:p w14:paraId="568EA03E" w14:textId="011C4C66"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ins w:id="1323" w:author="Stefanie Lane" w:date="2022-05-12T14:35:00Z">
        <w:r w:rsidR="003E0877">
          <w:t xml:space="preserve">whether </w:t>
        </w:r>
        <w:r w:rsidR="00C204B2">
          <w:t>high-</w:t>
        </w:r>
      </w:ins>
      <w:ins w:id="1324" w:author="Stefanie Lane" w:date="2022-05-12T14:36:00Z">
        <w:r w:rsidR="00C204B2">
          <w:t>diversity assemblages</w:t>
        </w:r>
      </w:ins>
      <w:ins w:id="1325" w:author="Stefanie Lane" w:date="2022-05-12T14:35:00Z">
        <w:r w:rsidR="00C204B2">
          <w:t>, such as the Bogbean assemblage, may be more resistant to invasive species (and thus more stabl</w:t>
        </w:r>
      </w:ins>
      <w:ins w:id="1326" w:author="Stefanie Lane" w:date="2022-05-12T14:36:00Z">
        <w:r w:rsidR="00C204B2">
          <w:t xml:space="preserve">e). </w:t>
        </w:r>
      </w:ins>
      <w:del w:id="1327" w:author="Stefanie Lane" w:date="2022-05-12T14:36:00Z">
        <w:r w:rsidR="00FD40DC" w:rsidDel="00C204B2">
          <w:delText xml:space="preserve">which assemblages may have </w:delText>
        </w:r>
        <w:r w:rsidR="00FD40DC" w:rsidRPr="00064ACC" w:rsidDel="00C204B2">
          <w:rPr>
            <w:highlight w:val="cyan"/>
            <w:rPrChange w:id="1328" w:author="Stefanie Lane" w:date="2022-05-12T14:32:00Z">
              <w:rPr/>
            </w:rPrChange>
          </w:rPr>
          <w:delText>greater turnover variability</w:delText>
        </w:r>
        <w:r w:rsidR="00FD40DC" w:rsidDel="00C204B2">
          <w:delText xml:space="preserve">. </w:delText>
        </w:r>
      </w:del>
      <w:r w:rsidR="00793D97">
        <w:t xml:space="preserve">Additionally, because permanent </w:t>
      </w:r>
      <w:del w:id="1329" w:author="Stefanie Lane" w:date="2022-05-12T15:06:00Z">
        <w:r w:rsidR="00793D97" w:rsidDel="007868FB">
          <w:delText xml:space="preserve">transects </w:delText>
        </w:r>
      </w:del>
      <w:ins w:id="1330" w:author="Stefanie Lane" w:date="2022-05-12T15:07:00Z">
        <w:r w:rsidR="00920A98">
          <w:t>transects</w:t>
        </w:r>
      </w:ins>
      <w:ins w:id="1331" w:author="Stefanie Lane" w:date="2022-05-12T15:06:00Z">
        <w:r w:rsidR="007868FB">
          <w:t xml:space="preserve"> </w:t>
        </w:r>
      </w:ins>
      <w:r w:rsidR="00793D97">
        <w:t xml:space="preserve">were not </w:t>
      </w:r>
      <w:r w:rsidR="00076FA5">
        <w:t xml:space="preserve">used, </w:t>
      </w:r>
      <w:r w:rsidR="00793D97">
        <w:t>transect relocation and sampling method likely alters results</w:t>
      </w:r>
      <w:r w:rsidR="00076FA5">
        <w:t xml:space="preserve">. </w:t>
      </w:r>
      <w:r w:rsidR="00B24004">
        <w:t>Plots were subjectively placed based on perceived changes in species composition, or every 10 m when no change was discernable</w:t>
      </w:r>
      <w:ins w:id="1332" w:author="Stefanie Lane" w:date="2022-05-12T14:32:00Z">
        <w:r w:rsidR="00064ACC">
          <w:t>, following the original methods of Bradfield &amp;</w:t>
        </w:r>
      </w:ins>
      <w:ins w:id="1333" w:author="Stefanie Lane" w:date="2022-05-12T14:33:00Z">
        <w:r w:rsidR="00064ACC">
          <w:t xml:space="preserve"> Porter (1982)</w:t>
        </w:r>
      </w:ins>
      <w:r w:rsidR="00B24004">
        <w:t xml:space="preserve">. This means that assemblages characterized by key species, such as the Fescue </w:t>
      </w:r>
      <w:del w:id="1334" w:author="Stefanie Lane" w:date="2022-05-12T14:33:00Z">
        <w:r w:rsidR="00B24004" w:rsidDel="00DB1300">
          <w:delText>group</w:delText>
        </w:r>
      </w:del>
      <w:ins w:id="1335" w:author="Stefanie Lane" w:date="2022-05-12T14:33:00Z">
        <w:r w:rsidR="00DB1300">
          <w:t>assemblage</w:t>
        </w:r>
      </w:ins>
      <w:r w:rsidR="00B24004">
        <w:t>, should be proportionately represented in the data</w:t>
      </w:r>
      <w:ins w:id="1336" w:author="Stefanie Lane" w:date="2022-05-12T15:07:00Z">
        <w:r w:rsidR="00920A98">
          <w:t xml:space="preserve"> if assemblage types remain constant within the community</w:t>
        </w:r>
      </w:ins>
      <w:r w:rsidR="00B24004">
        <w:t xml:space="preserve">. If plots were laid strictly at the same distance along the tape (as was done in 1999), proportional representation of assemblages may be skewed depending on spatial shifts. </w:t>
      </w:r>
    </w:p>
    <w:p w14:paraId="287112D1" w14:textId="2420D1C1" w:rsidR="00C73D34" w:rsidRDefault="00DB1300" w:rsidP="00A11AF9">
      <w:ins w:id="1337" w:author="Stefanie Lane" w:date="2022-05-12T14:33:00Z">
        <w:r>
          <w:t>M</w:t>
        </w:r>
      </w:ins>
      <w:del w:id="1338" w:author="Stefanie Lane" w:date="2022-05-12T14:33:00Z">
        <w:r w:rsidR="0029656F" w:rsidDel="00DB1300">
          <w:delText>m</w:delText>
        </w:r>
      </w:del>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Default="00B142F5" w:rsidP="005F7C5D">
      <w:pPr>
        <w:pStyle w:val="Heading2"/>
      </w:pPr>
      <w:r>
        <w:t>Potential mechanisms</w:t>
      </w:r>
    </w:p>
    <w:p w14:paraId="12F7B9B9" w14:textId="2927BE42" w:rsidR="00810720" w:rsidRDefault="00AA74D5" w:rsidP="005F7C5D">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 xml:space="preserve">. </w:t>
      </w:r>
      <w:r w:rsidR="000F3F96">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rsidR="000F3F96">
        <w:t xml:space="preserve">Effects from either of these processes would lead to more saturated patches within the marsh, which would drive prevalence of Bogbean assemblage. </w:t>
      </w:r>
      <w:r w:rsidR="0029656F">
        <w:t xml:space="preserve">Because </w:t>
      </w:r>
      <w:r w:rsidR="000F3F96">
        <w:t xml:space="preserve">Bogbean was the only assemblage with greater number of plots identified by cluster analysis in 2019, </w:t>
      </w:r>
      <w:r w:rsidR="0029656F">
        <w:t xml:space="preserve">this suggests </w:t>
      </w:r>
      <w:r w:rsidR="000F3F96">
        <w:t xml:space="preserve">that marsh-wide prevalence of this assemblage could be increasing. </w:t>
      </w:r>
      <w:r w:rsidR="0029656F">
        <w:t>E</w:t>
      </w:r>
      <w:r w:rsidR="008246B7">
        <w:t xml:space="preserve">daphic shifts may also be driving homogenization and disappearance of species </w:t>
      </w:r>
      <w:r w:rsidR="002A3848">
        <w:t>across all</w:t>
      </w:r>
      <w:r w:rsidR="008246B7">
        <w:t xml:space="preserve"> assemblages, as fewer species are able to tolerate increasingly saturated conditions. </w:t>
      </w:r>
      <w:r w:rsidR="000F3F96">
        <w:t xml:space="preserve"> </w:t>
      </w:r>
    </w:p>
    <w:p w14:paraId="3CCB2F74" w14:textId="2165FD3E" w:rsidR="00AA24C1" w:rsidRDefault="00B142F5" w:rsidP="005F7C5D">
      <w:r>
        <w:tab/>
      </w:r>
      <w:r w:rsidR="00E1495F">
        <w:t>Recruitment of new species is dependent on many factors.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becoming more homogenous, species diversity is being lost from the dispersal network. </w:t>
      </w:r>
      <w:r w:rsidR="00AA24C1">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3A479FCB" w14:textId="1D6863E5" w:rsidR="004D0D10" w:rsidRDefault="00B142F5" w:rsidP="005F7C5D">
      <w:pPr>
        <w:pStyle w:val="Heading2"/>
      </w:pPr>
      <w:r>
        <w:t>Broader impacts &amp; recommendations</w:t>
      </w:r>
    </w:p>
    <w:p w14:paraId="297E46DF" w14:textId="6F3D141E" w:rsidR="004D0D10" w:rsidRDefault="004D0D10" w:rsidP="005F7C5D">
      <w:pPr>
        <w:ind w:firstLine="720"/>
      </w:pPr>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w:t>
      </w:r>
      <w:r w:rsidR="00AA74D5">
        <w:t>. U</w:t>
      </w:r>
      <w:r>
        <w:t xml:space="preserve">nderstanding what </w:t>
      </w:r>
      <w:r w:rsidR="009D132B">
        <w:t>community stability looks like</w:t>
      </w:r>
      <w:r>
        <w:t xml:space="preserve"> within this timescale is </w:t>
      </w:r>
      <w:r w:rsidR="009D132B">
        <w:t>useful</w:t>
      </w:r>
      <w:r>
        <w:t xml:space="preserve"> to agency managers </w:t>
      </w:r>
      <w:r>
        <w:lastRenderedPageBreak/>
        <w:t xml:space="preserve">wanting to maintain or create shoreline communities for immediate habitat conservation or floodwater protection initiatives. </w:t>
      </w:r>
    </w:p>
    <w:p w14:paraId="117067AE" w14:textId="44A37FDA" w:rsidR="00161052" w:rsidRDefault="00F754EB" w:rsidP="005F7C5D">
      <w:pPr>
        <w:ind w:firstLine="720"/>
      </w:pPr>
      <w:r>
        <w:t>In the absence</w:t>
      </w:r>
      <w:r w:rsidR="00687A8E">
        <w:t xml:space="preserve"> of ideal reference conditions, s</w:t>
      </w:r>
      <w:r w:rsidR="00161052">
        <w:t xml:space="preserve">ites with a longer conservation history, such as the South Arm Marshes WMA </w:t>
      </w:r>
      <w:r>
        <w:t>may be</w:t>
      </w:r>
      <w:r w:rsidR="00161052">
        <w:t xml:space="preserve"> used as ‘reference’ conditions for evaluating restoration success. </w:t>
      </w:r>
      <w:r w:rsidR="00687A8E">
        <w:t xml:space="preserve">Before selecting </w:t>
      </w:r>
      <w:r w:rsidR="00A4417A">
        <w:t xml:space="preserve">sites to use as benchmarks, it is important to understand rates of change within the site, and </w:t>
      </w:r>
      <w:r w:rsidR="00161052">
        <w:t>whether</w:t>
      </w:r>
      <w:r w:rsidR="00A4417A">
        <w:t xml:space="preserve"> site</w:t>
      </w:r>
      <w:del w:id="1339" w:author="Stefanie Lane" w:date="2022-05-12T13:44:00Z">
        <w:r w:rsidR="00A4417A" w:rsidDel="0033085B">
          <w:delText>s</w:delText>
        </w:r>
        <w:r w:rsidR="00161052" w:rsidDel="0033085B">
          <w:delText xml:space="preserve"> are persisting</w:delText>
        </w:r>
      </w:del>
      <w:ins w:id="1340" w:author="Stefanie Lane" w:date="2022-05-12T13:44:00Z">
        <w:r w:rsidR="0033085B">
          <w:t xml:space="preserve"> </w:t>
        </w:r>
        <w:r w:rsidR="00355BBB">
          <w:t>characteristics are constant</w:t>
        </w:r>
      </w:ins>
      <w:r w:rsidR="00161052">
        <w:t xml:space="preserve"> over </w:t>
      </w:r>
      <w:r w:rsidR="00A4417A">
        <w:t>decadal</w:t>
      </w:r>
      <w:r w:rsidR="00161052">
        <w:t xml:space="preserve"> timescales.</w:t>
      </w:r>
      <w:r w:rsidR="009243D5">
        <w:t xml:space="preserve"> Relatively undisturbed sites may be the best extant examples of expected ecological conditions. Wherever these sites exist, land managers should prioritize monitoring to preserve </w:t>
      </w:r>
      <w:r w:rsidR="00297FBE">
        <w:t xml:space="preserve">reference to historical conditions, and establish mechanistic explanations for changes over time. </w:t>
      </w:r>
    </w:p>
    <w:p w14:paraId="604BC7D3" w14:textId="77777777" w:rsidR="00E15E1A" w:rsidRDefault="00E15E1A" w:rsidP="0066777E"/>
    <w:p w14:paraId="15780FA7" w14:textId="77777777" w:rsidR="00C71566" w:rsidRDefault="00C71566" w:rsidP="00C71566">
      <w:pPr>
        <w:pStyle w:val="Heading1"/>
      </w:pPr>
      <w:r>
        <w:t>Acknowledgements</w:t>
      </w:r>
    </w:p>
    <w:p w14:paraId="033C2949" w14:textId="186BEE8F" w:rsidR="00340BB0" w:rsidRDefault="00C71566" w:rsidP="00C71566">
      <w:r>
        <w:t xml:space="preserve">The author would like to thank </w:t>
      </w:r>
      <w:commentRangeStart w:id="1341"/>
      <w:r>
        <w:t>G. Bradfield, G. Porter, M. Denoth, and J. Myers for sharing existing datasets;</w:t>
      </w:r>
      <w:commentRangeEnd w:id="1341"/>
      <w:r w:rsidR="004E41B7">
        <w:rPr>
          <w:rStyle w:val="CommentReference"/>
        </w:rPr>
        <w:commentReference w:id="1341"/>
      </w:r>
      <w:r>
        <w:t xml:space="preserve"> 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 </w:t>
      </w:r>
      <w:r>
        <w:t>use</w:t>
      </w:r>
      <w:r w:rsidRPr="00853903">
        <w:t>.</w:t>
      </w:r>
      <w:r>
        <w:t xml:space="preserve"> </w:t>
      </w:r>
      <w:r w:rsidRPr="009454D9">
        <w:rPr>
          <w:rFonts w:cstheme="minorHAnsi"/>
        </w:rPr>
        <w:t xml:space="preserve">Support was provided by </w:t>
      </w:r>
      <w:r w:rsidRPr="009454D9">
        <w:rPr>
          <w:rFonts w:cstheme="minorHAnsi"/>
          <w:iCs/>
        </w:rPr>
        <w:t>Natural Sciences and Engineering Research Council</w:t>
      </w:r>
      <w:r w:rsidRPr="009454D9">
        <w:rPr>
          <w:rFonts w:cstheme="minorHAnsi"/>
        </w:rPr>
        <w:t xml:space="preserve"> of Canada Discovery Grant RGPIN-2018-03838</w:t>
      </w:r>
      <w:ins w:id="1342" w:author="Stefanie Lane" w:date="2022-05-12T14:31:00Z">
        <w:r w:rsidR="00370EED">
          <w:rPr>
            <w:rFonts w:cstheme="minorHAnsi"/>
          </w:rPr>
          <w:t xml:space="preserve"> to J. Richardson</w:t>
        </w:r>
      </w:ins>
      <w:r w:rsidRPr="009454D9">
        <w:rPr>
          <w:rFonts w:cstheme="minorHAnsi"/>
        </w:rPr>
        <w:t xml:space="preserve">, and research 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51314971" w14:textId="77777777" w:rsidR="00BB7C99" w:rsidRPr="00BB7C99" w:rsidRDefault="00E8167E" w:rsidP="00BB7C99">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BB7C99" w:rsidRPr="00BB7C99">
        <w:rPr>
          <w:rFonts w:ascii="Calibri" w:hAnsi="Calibri" w:cs="Calibri"/>
        </w:rPr>
        <w:t xml:space="preserve">Bradfield, G. E., &amp; Porter, G. L. (1982). Vegetation structure and diversity components of a Fraser estuary tidal marsh. </w:t>
      </w:r>
      <w:r w:rsidR="00BB7C99" w:rsidRPr="00BB7C99">
        <w:rPr>
          <w:rFonts w:ascii="Calibri" w:hAnsi="Calibri" w:cs="Calibri"/>
          <w:i/>
          <w:iCs/>
        </w:rPr>
        <w:t>Canadian Journal of Botany</w:t>
      </w:r>
      <w:r w:rsidR="00BB7C99" w:rsidRPr="00BB7C99">
        <w:rPr>
          <w:rFonts w:ascii="Calibri" w:hAnsi="Calibri" w:cs="Calibri"/>
        </w:rPr>
        <w:t xml:space="preserve">, </w:t>
      </w:r>
      <w:r w:rsidR="00BB7C99" w:rsidRPr="00BB7C99">
        <w:rPr>
          <w:rFonts w:ascii="Calibri" w:hAnsi="Calibri" w:cs="Calibri"/>
          <w:i/>
          <w:iCs/>
        </w:rPr>
        <w:t>60</w:t>
      </w:r>
      <w:r w:rsidR="00BB7C99" w:rsidRPr="00BB7C99">
        <w:rPr>
          <w:rFonts w:ascii="Calibri" w:hAnsi="Calibri" w:cs="Calibri"/>
        </w:rPr>
        <w:t>, 440–451.</w:t>
      </w:r>
    </w:p>
    <w:p w14:paraId="6ADB438C" w14:textId="77777777" w:rsidR="00BB7C99" w:rsidRPr="00BB7C99" w:rsidRDefault="00BB7C99" w:rsidP="00BB7C99">
      <w:pPr>
        <w:pStyle w:val="Bibliography"/>
        <w:rPr>
          <w:rFonts w:ascii="Calibri" w:hAnsi="Calibri" w:cs="Calibri"/>
        </w:rPr>
      </w:pPr>
      <w:r w:rsidRPr="00BB7C99">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BB7C99">
        <w:rPr>
          <w:rFonts w:ascii="Calibri" w:hAnsi="Calibri" w:cs="Calibri"/>
          <w:i/>
          <w:iCs/>
        </w:rPr>
        <w:t>PLOS ONE</w:t>
      </w:r>
      <w:r w:rsidRPr="00BB7C99">
        <w:rPr>
          <w:rFonts w:ascii="Calibri" w:hAnsi="Calibri" w:cs="Calibri"/>
        </w:rPr>
        <w:t xml:space="preserve">, </w:t>
      </w:r>
      <w:r w:rsidRPr="00BB7C99">
        <w:rPr>
          <w:rFonts w:ascii="Calibri" w:hAnsi="Calibri" w:cs="Calibri"/>
          <w:i/>
          <w:iCs/>
        </w:rPr>
        <w:t>14</w:t>
      </w:r>
      <w:r w:rsidRPr="00BB7C99">
        <w:rPr>
          <w:rFonts w:ascii="Calibri" w:hAnsi="Calibri" w:cs="Calibri"/>
        </w:rPr>
        <w:t>, e0218558.</w:t>
      </w:r>
    </w:p>
    <w:p w14:paraId="78BB4758" w14:textId="77777777" w:rsidR="00BB7C99" w:rsidRPr="00BB7C99" w:rsidRDefault="00BB7C99" w:rsidP="00BB7C99">
      <w:pPr>
        <w:pStyle w:val="Bibliography"/>
        <w:rPr>
          <w:rFonts w:ascii="Calibri" w:hAnsi="Calibri" w:cs="Calibri"/>
        </w:rPr>
      </w:pPr>
      <w:r w:rsidRPr="00BB7C99">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BB7C99">
        <w:rPr>
          <w:rFonts w:ascii="Calibri" w:hAnsi="Calibri" w:cs="Calibri"/>
          <w:i/>
          <w:iCs/>
        </w:rPr>
        <w:t>Marine Ecology Progress Series</w:t>
      </w:r>
      <w:r w:rsidRPr="00BB7C99">
        <w:rPr>
          <w:rFonts w:ascii="Calibri" w:hAnsi="Calibri" w:cs="Calibri"/>
        </w:rPr>
        <w:t xml:space="preserve">, </w:t>
      </w:r>
      <w:r w:rsidRPr="00BB7C99">
        <w:rPr>
          <w:rFonts w:ascii="Calibri" w:hAnsi="Calibri" w:cs="Calibri"/>
          <w:i/>
          <w:iCs/>
        </w:rPr>
        <w:t>625</w:t>
      </w:r>
      <w:r w:rsidRPr="00BB7C99">
        <w:rPr>
          <w:rFonts w:ascii="Calibri" w:hAnsi="Calibri" w:cs="Calibri"/>
        </w:rPr>
        <w:t>, 145–162.</w:t>
      </w:r>
    </w:p>
    <w:p w14:paraId="43ACF3FA" w14:textId="77777777" w:rsidR="00BB7C99" w:rsidRPr="00BB7C99" w:rsidRDefault="00BB7C99" w:rsidP="00BB7C99">
      <w:pPr>
        <w:pStyle w:val="Bibliography"/>
        <w:rPr>
          <w:rFonts w:ascii="Calibri" w:hAnsi="Calibri" w:cs="Calibri"/>
        </w:rPr>
      </w:pPr>
      <w:r w:rsidRPr="00BB7C99">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BB7C99">
        <w:rPr>
          <w:rFonts w:ascii="Calibri" w:hAnsi="Calibri" w:cs="Calibri"/>
          <w:i/>
          <w:iCs/>
        </w:rPr>
        <w:t>Global Ecology and Biogeography</w:t>
      </w:r>
      <w:r w:rsidRPr="00BB7C99">
        <w:rPr>
          <w:rFonts w:ascii="Calibri" w:hAnsi="Calibri" w:cs="Calibri"/>
        </w:rPr>
        <w:t xml:space="preserve">, </w:t>
      </w:r>
      <w:r w:rsidRPr="00BB7C99">
        <w:rPr>
          <w:rFonts w:ascii="Calibri" w:hAnsi="Calibri" w:cs="Calibri"/>
          <w:i/>
          <w:iCs/>
        </w:rPr>
        <w:t>24</w:t>
      </w:r>
      <w:r w:rsidRPr="00BB7C99">
        <w:rPr>
          <w:rFonts w:ascii="Calibri" w:hAnsi="Calibri" w:cs="Calibri"/>
        </w:rPr>
        <w:t>, 1363–1376.</w:t>
      </w:r>
    </w:p>
    <w:p w14:paraId="5D18A525" w14:textId="77777777" w:rsidR="00BB7C99" w:rsidRPr="00BB7C99" w:rsidRDefault="00BB7C99" w:rsidP="00BB7C99">
      <w:pPr>
        <w:pStyle w:val="Bibliography"/>
        <w:rPr>
          <w:rFonts w:ascii="Calibri" w:hAnsi="Calibri" w:cs="Calibri"/>
        </w:rPr>
      </w:pPr>
      <w:r w:rsidRPr="00BB7C99">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BB7C99">
        <w:rPr>
          <w:rFonts w:ascii="Calibri" w:hAnsi="Calibri" w:cs="Calibri"/>
          <w:i/>
          <w:iCs/>
        </w:rPr>
        <w:t>Estuaries and Coasts</w:t>
      </w:r>
      <w:r w:rsidRPr="00BB7C99">
        <w:rPr>
          <w:rFonts w:ascii="Calibri" w:hAnsi="Calibri" w:cs="Calibri"/>
        </w:rPr>
        <w:t>. https://doi.org/10.1007/s12237-021-01003-3</w:t>
      </w:r>
    </w:p>
    <w:p w14:paraId="158468CA" w14:textId="77777777" w:rsidR="00BB7C99" w:rsidRPr="00BB7C99" w:rsidRDefault="00BB7C99" w:rsidP="00BB7C99">
      <w:pPr>
        <w:pStyle w:val="Bibliography"/>
        <w:rPr>
          <w:rFonts w:ascii="Calibri" w:hAnsi="Calibri" w:cs="Calibri"/>
        </w:rPr>
      </w:pPr>
      <w:r w:rsidRPr="00BB7C99">
        <w:rPr>
          <w:rFonts w:ascii="Calibri" w:hAnsi="Calibri" w:cs="Calibri"/>
        </w:rPr>
        <w:t xml:space="preserve">De Cáceres, M., &amp; Jansen, F. (2016). </w:t>
      </w:r>
      <w:r w:rsidRPr="00BB7C99">
        <w:rPr>
          <w:rFonts w:ascii="Calibri" w:hAnsi="Calibri" w:cs="Calibri"/>
          <w:i/>
          <w:iCs/>
        </w:rPr>
        <w:t>Indicspecies</w:t>
      </w:r>
      <w:r w:rsidRPr="00BB7C99">
        <w:rPr>
          <w:rFonts w:ascii="Calibri" w:hAnsi="Calibri" w:cs="Calibri"/>
        </w:rPr>
        <w:t>. Retrieved from http://r.meteo.uni.wroc.pl/web/packages/indicspecies/indicspecies.pdf</w:t>
      </w:r>
    </w:p>
    <w:p w14:paraId="13B4D9E3" w14:textId="77777777" w:rsidR="00BB7C99" w:rsidRPr="00BB7C99" w:rsidRDefault="00BB7C99" w:rsidP="00BB7C99">
      <w:pPr>
        <w:pStyle w:val="Bibliography"/>
        <w:rPr>
          <w:rFonts w:ascii="Calibri" w:hAnsi="Calibri" w:cs="Calibri"/>
        </w:rPr>
      </w:pPr>
      <w:r w:rsidRPr="00BB7C99">
        <w:rPr>
          <w:rFonts w:ascii="Calibri" w:hAnsi="Calibri" w:cs="Calibri"/>
        </w:rPr>
        <w:t xml:space="preserve">Denoth, M., &amp; Myers, J. H. (2007). Competition between Lythrum salicaria and a rare species: Combining evidence from experiments and long-term monitoring. </w:t>
      </w:r>
      <w:r w:rsidRPr="00BB7C99">
        <w:rPr>
          <w:rFonts w:ascii="Calibri" w:hAnsi="Calibri" w:cs="Calibri"/>
          <w:i/>
          <w:iCs/>
        </w:rPr>
        <w:t>Plant Ecology</w:t>
      </w:r>
      <w:r w:rsidRPr="00BB7C99">
        <w:rPr>
          <w:rFonts w:ascii="Calibri" w:hAnsi="Calibri" w:cs="Calibri"/>
        </w:rPr>
        <w:t xml:space="preserve">, </w:t>
      </w:r>
      <w:r w:rsidRPr="00BB7C99">
        <w:rPr>
          <w:rFonts w:ascii="Calibri" w:hAnsi="Calibri" w:cs="Calibri"/>
          <w:i/>
          <w:iCs/>
        </w:rPr>
        <w:t>191</w:t>
      </w:r>
      <w:r w:rsidRPr="00BB7C99">
        <w:rPr>
          <w:rFonts w:ascii="Calibri" w:hAnsi="Calibri" w:cs="Calibri"/>
        </w:rPr>
        <w:t>, 153–161.</w:t>
      </w:r>
    </w:p>
    <w:p w14:paraId="1C179E67" w14:textId="77777777" w:rsidR="00BB7C99" w:rsidRPr="00BB7C99" w:rsidRDefault="00BB7C99" w:rsidP="00BB7C99">
      <w:pPr>
        <w:pStyle w:val="Bibliography"/>
        <w:rPr>
          <w:rFonts w:ascii="Calibri" w:hAnsi="Calibri" w:cs="Calibri"/>
        </w:rPr>
      </w:pPr>
      <w:r w:rsidRPr="00BB7C99">
        <w:rPr>
          <w:rFonts w:ascii="Calibri" w:hAnsi="Calibri" w:cs="Calibri"/>
        </w:rPr>
        <w:t xml:space="preserve">Donohue, I., Hillebrand, H., Montoya, J. M., Petchey, O. L., Pimm, S. L., Fowler, M. S., … Yang, Q. (2016). Navigating the complexity of ecological stability. </w:t>
      </w:r>
      <w:r w:rsidRPr="00BB7C99">
        <w:rPr>
          <w:rFonts w:ascii="Calibri" w:hAnsi="Calibri" w:cs="Calibri"/>
          <w:i/>
          <w:iCs/>
        </w:rPr>
        <w:t>Ecology Letters</w:t>
      </w:r>
      <w:r w:rsidRPr="00BB7C99">
        <w:rPr>
          <w:rFonts w:ascii="Calibri" w:hAnsi="Calibri" w:cs="Calibri"/>
        </w:rPr>
        <w:t xml:space="preserve">, </w:t>
      </w:r>
      <w:r w:rsidRPr="00BB7C99">
        <w:rPr>
          <w:rFonts w:ascii="Calibri" w:hAnsi="Calibri" w:cs="Calibri"/>
          <w:i/>
          <w:iCs/>
        </w:rPr>
        <w:t>19</w:t>
      </w:r>
      <w:r w:rsidRPr="00BB7C99">
        <w:rPr>
          <w:rFonts w:ascii="Calibri" w:hAnsi="Calibri" w:cs="Calibri"/>
        </w:rPr>
        <w:t>, 1172–1185.</w:t>
      </w:r>
    </w:p>
    <w:p w14:paraId="51248D17" w14:textId="77777777" w:rsidR="00BB7C99" w:rsidRPr="00BB7C99" w:rsidRDefault="00BB7C99" w:rsidP="00BB7C99">
      <w:pPr>
        <w:pStyle w:val="Bibliography"/>
        <w:rPr>
          <w:rFonts w:ascii="Calibri" w:hAnsi="Calibri" w:cs="Calibri"/>
        </w:rPr>
      </w:pPr>
      <w:r w:rsidRPr="00BB7C99">
        <w:rPr>
          <w:rFonts w:ascii="Calibri" w:hAnsi="Calibri" w:cs="Calibri"/>
        </w:rPr>
        <w:t xml:space="preserve">Emmett, R., Llansó, R., Newton, J., Thom, R., Hornberger, M., Morgan, C., … Fishman, P. (2000). Geographic signatures of North American West Coast estuaries. </w:t>
      </w:r>
      <w:r w:rsidRPr="00BB7C99">
        <w:rPr>
          <w:rFonts w:ascii="Calibri" w:hAnsi="Calibri" w:cs="Calibri"/>
          <w:i/>
          <w:iCs/>
        </w:rPr>
        <w:t>Estuaries</w:t>
      </w:r>
      <w:r w:rsidRPr="00BB7C99">
        <w:rPr>
          <w:rFonts w:ascii="Calibri" w:hAnsi="Calibri" w:cs="Calibri"/>
        </w:rPr>
        <w:t xml:space="preserve">, </w:t>
      </w:r>
      <w:r w:rsidRPr="00BB7C99">
        <w:rPr>
          <w:rFonts w:ascii="Calibri" w:hAnsi="Calibri" w:cs="Calibri"/>
          <w:i/>
          <w:iCs/>
        </w:rPr>
        <w:t>23</w:t>
      </w:r>
      <w:r w:rsidRPr="00BB7C99">
        <w:rPr>
          <w:rFonts w:ascii="Calibri" w:hAnsi="Calibri" w:cs="Calibri"/>
        </w:rPr>
        <w:t>, 765–792.</w:t>
      </w:r>
    </w:p>
    <w:p w14:paraId="024583A0" w14:textId="77777777" w:rsidR="00BB7C99" w:rsidRPr="00BB7C99" w:rsidRDefault="00BB7C99" w:rsidP="00BB7C99">
      <w:pPr>
        <w:pStyle w:val="Bibliography"/>
        <w:rPr>
          <w:rFonts w:ascii="Calibri" w:hAnsi="Calibri" w:cs="Calibri"/>
        </w:rPr>
      </w:pPr>
      <w:r w:rsidRPr="00BB7C99">
        <w:rPr>
          <w:rFonts w:ascii="Calibri" w:hAnsi="Calibri" w:cs="Calibri"/>
        </w:rPr>
        <w:t xml:space="preserve">Hallett, L. M., Jones, S. K., MacDonald, A. A. M., Jones, M. B., Flynn, D. F. B., Ripplinger, J., … Collins, S. L. (2016). codyn: An r package of community dynamics metrics. </w:t>
      </w:r>
      <w:r w:rsidRPr="00BB7C99">
        <w:rPr>
          <w:rFonts w:ascii="Calibri" w:hAnsi="Calibri" w:cs="Calibri"/>
          <w:i/>
          <w:iCs/>
        </w:rPr>
        <w:t>Methods in Ecology and Evolution</w:t>
      </w:r>
      <w:r w:rsidRPr="00BB7C99">
        <w:rPr>
          <w:rFonts w:ascii="Calibri" w:hAnsi="Calibri" w:cs="Calibri"/>
        </w:rPr>
        <w:t xml:space="preserve">, </w:t>
      </w:r>
      <w:r w:rsidRPr="00BB7C99">
        <w:rPr>
          <w:rFonts w:ascii="Calibri" w:hAnsi="Calibri" w:cs="Calibri"/>
          <w:i/>
          <w:iCs/>
        </w:rPr>
        <w:t>7</w:t>
      </w:r>
      <w:r w:rsidRPr="00BB7C99">
        <w:rPr>
          <w:rFonts w:ascii="Calibri" w:hAnsi="Calibri" w:cs="Calibri"/>
        </w:rPr>
        <w:t>, 1146–1151.</w:t>
      </w:r>
    </w:p>
    <w:p w14:paraId="3FD7438D" w14:textId="77777777" w:rsidR="00BB7C99" w:rsidRPr="00BB7C99" w:rsidRDefault="00BB7C99" w:rsidP="00BB7C99">
      <w:pPr>
        <w:pStyle w:val="Bibliography"/>
        <w:rPr>
          <w:rFonts w:ascii="Calibri" w:hAnsi="Calibri" w:cs="Calibri"/>
        </w:rPr>
      </w:pPr>
      <w:r w:rsidRPr="00BB7C99">
        <w:rPr>
          <w:rFonts w:ascii="Calibri" w:hAnsi="Calibri" w:cs="Calibri"/>
        </w:rPr>
        <w:lastRenderedPageBreak/>
        <w:t xml:space="preserve">Hitchcock, C. L., &amp; Cronquist, A. (1973). </w:t>
      </w:r>
      <w:r w:rsidRPr="00BB7C99">
        <w:rPr>
          <w:rFonts w:ascii="Calibri" w:hAnsi="Calibri" w:cs="Calibri"/>
          <w:i/>
          <w:iCs/>
        </w:rPr>
        <w:t>Flora of the Pacific Northwest, an illustrated manual</w:t>
      </w:r>
      <w:r w:rsidRPr="00BB7C99">
        <w:rPr>
          <w:rFonts w:ascii="Calibri" w:hAnsi="Calibri" w:cs="Calibri"/>
        </w:rPr>
        <w:t>. Seattle and London: University of Washington Press.</w:t>
      </w:r>
    </w:p>
    <w:p w14:paraId="40475B6E" w14:textId="77777777" w:rsidR="00BB7C99" w:rsidRPr="00BB7C99" w:rsidRDefault="00BB7C99" w:rsidP="00BB7C99">
      <w:pPr>
        <w:pStyle w:val="Bibliography"/>
        <w:rPr>
          <w:rFonts w:ascii="Calibri" w:hAnsi="Calibri" w:cs="Calibri"/>
        </w:rPr>
      </w:pPr>
      <w:r w:rsidRPr="00BB7C99">
        <w:rPr>
          <w:rFonts w:ascii="Calibri" w:hAnsi="Calibri" w:cs="Calibri"/>
        </w:rPr>
        <w:t xml:space="preserve">Holling, C. S. (1973). Resilience and Stability of Ecological Systems. </w:t>
      </w:r>
      <w:r w:rsidRPr="00BB7C99">
        <w:rPr>
          <w:rFonts w:ascii="Calibri" w:hAnsi="Calibri" w:cs="Calibri"/>
          <w:i/>
          <w:iCs/>
        </w:rPr>
        <w:t>Annual Review of Ecology and Systematics</w:t>
      </w:r>
      <w:r w:rsidRPr="00BB7C99">
        <w:rPr>
          <w:rFonts w:ascii="Calibri" w:hAnsi="Calibri" w:cs="Calibri"/>
        </w:rPr>
        <w:t xml:space="preserve">, </w:t>
      </w:r>
      <w:r w:rsidRPr="00BB7C99">
        <w:rPr>
          <w:rFonts w:ascii="Calibri" w:hAnsi="Calibri" w:cs="Calibri"/>
          <w:i/>
          <w:iCs/>
        </w:rPr>
        <w:t>4</w:t>
      </w:r>
      <w:r w:rsidRPr="00BB7C99">
        <w:rPr>
          <w:rFonts w:ascii="Calibri" w:hAnsi="Calibri" w:cs="Calibri"/>
        </w:rPr>
        <w:t>, 1–23.</w:t>
      </w:r>
    </w:p>
    <w:p w14:paraId="0C8B6853" w14:textId="77777777" w:rsidR="00BB7C99" w:rsidRPr="00BB7C99" w:rsidRDefault="00BB7C99" w:rsidP="00BB7C99">
      <w:pPr>
        <w:pStyle w:val="Bibliography"/>
        <w:rPr>
          <w:rFonts w:ascii="Calibri" w:hAnsi="Calibri" w:cs="Calibri"/>
        </w:rPr>
      </w:pPr>
      <w:r w:rsidRPr="00BB7C99">
        <w:rPr>
          <w:rFonts w:ascii="Calibri" w:hAnsi="Calibri" w:cs="Calibri"/>
        </w:rPr>
        <w:t xml:space="preserve">Kopecký, M., &amp; Macek, M. (2015). Vegetation resurvey is robust to plot location uncertainty. </w:t>
      </w:r>
      <w:r w:rsidRPr="00BB7C99">
        <w:rPr>
          <w:rFonts w:ascii="Calibri" w:hAnsi="Calibri" w:cs="Calibri"/>
          <w:i/>
          <w:iCs/>
        </w:rPr>
        <w:t>Diversity and Distributions</w:t>
      </w:r>
      <w:r w:rsidRPr="00BB7C99">
        <w:rPr>
          <w:rFonts w:ascii="Calibri" w:hAnsi="Calibri" w:cs="Calibri"/>
        </w:rPr>
        <w:t xml:space="preserve">, </w:t>
      </w:r>
      <w:r w:rsidRPr="00BB7C99">
        <w:rPr>
          <w:rFonts w:ascii="Calibri" w:hAnsi="Calibri" w:cs="Calibri"/>
          <w:i/>
          <w:iCs/>
        </w:rPr>
        <w:t>21</w:t>
      </w:r>
      <w:r w:rsidRPr="00BB7C99">
        <w:rPr>
          <w:rFonts w:ascii="Calibri" w:hAnsi="Calibri" w:cs="Calibri"/>
        </w:rPr>
        <w:t>, 322–330.</w:t>
      </w:r>
    </w:p>
    <w:p w14:paraId="5B2DF811" w14:textId="77777777" w:rsidR="00BB7C99" w:rsidRPr="00BB7C99" w:rsidRDefault="00BB7C99" w:rsidP="00BB7C99">
      <w:pPr>
        <w:pStyle w:val="Bibliography"/>
        <w:rPr>
          <w:rFonts w:ascii="Calibri" w:hAnsi="Calibri" w:cs="Calibri"/>
        </w:rPr>
      </w:pPr>
      <w:r w:rsidRPr="00BB7C99">
        <w:rPr>
          <w:rFonts w:ascii="Calibri" w:hAnsi="Calibri" w:cs="Calibri"/>
        </w:rPr>
        <w:t xml:space="preserve">Legendre, P., &amp; Legendre, L. (2012). </w:t>
      </w:r>
      <w:r w:rsidRPr="00BB7C99">
        <w:rPr>
          <w:rFonts w:ascii="Calibri" w:hAnsi="Calibri" w:cs="Calibri"/>
          <w:i/>
          <w:iCs/>
        </w:rPr>
        <w:t>Numerical Ecology</w:t>
      </w:r>
      <w:r w:rsidRPr="00BB7C99">
        <w:rPr>
          <w:rFonts w:ascii="Calibri" w:hAnsi="Calibri" w:cs="Calibri"/>
        </w:rPr>
        <w:t xml:space="preserve"> (3rd ed., Vol. 24). Elsevier.</w:t>
      </w:r>
    </w:p>
    <w:p w14:paraId="0D927BB2" w14:textId="77777777" w:rsidR="00BB7C99" w:rsidRPr="00BB7C99" w:rsidRDefault="00BB7C99" w:rsidP="00BB7C99">
      <w:pPr>
        <w:pStyle w:val="Bibliography"/>
        <w:rPr>
          <w:rFonts w:ascii="Calibri" w:hAnsi="Calibri" w:cs="Calibri"/>
        </w:rPr>
      </w:pPr>
      <w:r w:rsidRPr="00BB7C99">
        <w:rPr>
          <w:rFonts w:ascii="Calibri" w:hAnsi="Calibri" w:cs="Calibri"/>
        </w:rPr>
        <w:t xml:space="preserve">Marijnissen, R., Kok, M., Kroeze, C., &amp; van Loon-Steensma, J. (2020). The Sensitivity of a Dike-Marsh System to Sea-Level Rise—A Model-Based Exploration. </w:t>
      </w:r>
      <w:r w:rsidRPr="00BB7C99">
        <w:rPr>
          <w:rFonts w:ascii="Calibri" w:hAnsi="Calibri" w:cs="Calibri"/>
          <w:i/>
          <w:iCs/>
        </w:rPr>
        <w:t>Journal of Marine Science and Engineering</w:t>
      </w:r>
      <w:r w:rsidRPr="00BB7C99">
        <w:rPr>
          <w:rFonts w:ascii="Calibri" w:hAnsi="Calibri" w:cs="Calibri"/>
        </w:rPr>
        <w:t xml:space="preserve">, </w:t>
      </w:r>
      <w:r w:rsidRPr="00BB7C99">
        <w:rPr>
          <w:rFonts w:ascii="Calibri" w:hAnsi="Calibri" w:cs="Calibri"/>
          <w:i/>
          <w:iCs/>
        </w:rPr>
        <w:t>8</w:t>
      </w:r>
      <w:r w:rsidRPr="00BB7C99">
        <w:rPr>
          <w:rFonts w:ascii="Calibri" w:hAnsi="Calibri" w:cs="Calibri"/>
        </w:rPr>
        <w:t>, 42.</w:t>
      </w:r>
    </w:p>
    <w:p w14:paraId="47A01522" w14:textId="77777777" w:rsidR="00BB7C99" w:rsidRPr="00BB7C99" w:rsidRDefault="00BB7C99" w:rsidP="00BB7C99">
      <w:pPr>
        <w:pStyle w:val="Bibliography"/>
        <w:rPr>
          <w:rFonts w:ascii="Calibri" w:hAnsi="Calibri" w:cs="Calibri"/>
        </w:rPr>
      </w:pPr>
      <w:r w:rsidRPr="00BB7C99">
        <w:rPr>
          <w:rFonts w:ascii="Calibri" w:hAnsi="Calibri" w:cs="Calibri"/>
        </w:rPr>
        <w:t xml:space="preserve">Ovaskainen, O., Rybicki, J., &amp; Abrego, N. (2019). What can observational data reveal about metacommunity processes? </w:t>
      </w:r>
      <w:r w:rsidRPr="00BB7C99">
        <w:rPr>
          <w:rFonts w:ascii="Calibri" w:hAnsi="Calibri" w:cs="Calibri"/>
          <w:i/>
          <w:iCs/>
        </w:rPr>
        <w:t>Ecography</w:t>
      </w:r>
      <w:r w:rsidRPr="00BB7C99">
        <w:rPr>
          <w:rFonts w:ascii="Calibri" w:hAnsi="Calibri" w:cs="Calibri"/>
        </w:rPr>
        <w:t xml:space="preserve">, </w:t>
      </w:r>
      <w:r w:rsidRPr="00BB7C99">
        <w:rPr>
          <w:rFonts w:ascii="Calibri" w:hAnsi="Calibri" w:cs="Calibri"/>
          <w:i/>
          <w:iCs/>
        </w:rPr>
        <w:t>42</w:t>
      </w:r>
      <w:r w:rsidRPr="00BB7C99">
        <w:rPr>
          <w:rFonts w:ascii="Calibri" w:hAnsi="Calibri" w:cs="Calibri"/>
        </w:rPr>
        <w:t>, 1877–1886.</w:t>
      </w:r>
    </w:p>
    <w:p w14:paraId="63579F67" w14:textId="77777777" w:rsidR="00BB7C99" w:rsidRPr="00BB7C99" w:rsidRDefault="00BB7C99" w:rsidP="00BB7C99">
      <w:pPr>
        <w:pStyle w:val="Bibliography"/>
        <w:rPr>
          <w:rFonts w:ascii="Calibri" w:hAnsi="Calibri" w:cs="Calibri"/>
        </w:rPr>
      </w:pPr>
      <w:r w:rsidRPr="00BB7C99">
        <w:rPr>
          <w:rFonts w:ascii="Calibri" w:hAnsi="Calibri" w:cs="Calibri"/>
        </w:rPr>
        <w:t xml:space="preserve">Pasternack, G. B. (2009). Chapter 3. Hydrogeomorphology and sedimentation in tidal freshwater wetlands. In A. Barendregt, D. F. Whigham, &amp; A. H. Baldwin (Eds.), </w:t>
      </w:r>
      <w:r w:rsidRPr="00BB7C99">
        <w:rPr>
          <w:rFonts w:ascii="Calibri" w:hAnsi="Calibri" w:cs="Calibri"/>
          <w:i/>
          <w:iCs/>
        </w:rPr>
        <w:t>Tidal Freshwater Wetlands</w:t>
      </w:r>
      <w:r w:rsidRPr="00BB7C99">
        <w:rPr>
          <w:rFonts w:ascii="Calibri" w:hAnsi="Calibri" w:cs="Calibri"/>
        </w:rPr>
        <w:t xml:space="preserve"> (pp. 31–40). Leiden, The Netherlands: Backhuys Publishers.</w:t>
      </w:r>
    </w:p>
    <w:p w14:paraId="338B1B65" w14:textId="77777777" w:rsidR="00BB7C99" w:rsidRPr="00BB7C99" w:rsidRDefault="00BB7C99" w:rsidP="00BB7C99">
      <w:pPr>
        <w:pStyle w:val="Bibliography"/>
        <w:rPr>
          <w:rFonts w:ascii="Calibri" w:hAnsi="Calibri" w:cs="Calibri"/>
        </w:rPr>
      </w:pPr>
      <w:r w:rsidRPr="00BB7C99">
        <w:rPr>
          <w:rFonts w:ascii="Calibri" w:hAnsi="Calibri" w:cs="Calibri"/>
        </w:rPr>
        <w:t xml:space="preserve">Peteet, D. M., Nichols, J., Kenna, T., Chang, C., Browne, J., Reza, M., … Stern-Protz, S. (2018). Sediment starvation destroys New York City marshes’ resistance to sea level rise. </w:t>
      </w:r>
      <w:r w:rsidRPr="00BB7C99">
        <w:rPr>
          <w:rFonts w:ascii="Calibri" w:hAnsi="Calibri" w:cs="Calibri"/>
          <w:i/>
          <w:iCs/>
        </w:rPr>
        <w:t>Proceedings of the National Academy of Sciences</w:t>
      </w:r>
      <w:r w:rsidRPr="00BB7C99">
        <w:rPr>
          <w:rFonts w:ascii="Calibri" w:hAnsi="Calibri" w:cs="Calibri"/>
        </w:rPr>
        <w:t xml:space="preserve">, </w:t>
      </w:r>
      <w:r w:rsidRPr="00BB7C99">
        <w:rPr>
          <w:rFonts w:ascii="Calibri" w:hAnsi="Calibri" w:cs="Calibri"/>
          <w:i/>
          <w:iCs/>
        </w:rPr>
        <w:t>115</w:t>
      </w:r>
      <w:r w:rsidRPr="00BB7C99">
        <w:rPr>
          <w:rFonts w:ascii="Calibri" w:hAnsi="Calibri" w:cs="Calibri"/>
        </w:rPr>
        <w:t>, 10281–10286.</w:t>
      </w:r>
    </w:p>
    <w:p w14:paraId="7AA6B785" w14:textId="77777777" w:rsidR="00BB7C99" w:rsidRPr="00BB7C99" w:rsidRDefault="00BB7C99" w:rsidP="00BB7C99">
      <w:pPr>
        <w:pStyle w:val="Bibliography"/>
        <w:rPr>
          <w:rFonts w:ascii="Calibri" w:hAnsi="Calibri" w:cs="Calibri"/>
        </w:rPr>
      </w:pPr>
      <w:r w:rsidRPr="00BB7C99">
        <w:rPr>
          <w:rFonts w:ascii="Calibri" w:hAnsi="Calibri" w:cs="Calibri"/>
        </w:rPr>
        <w:t xml:space="preserve">Schaefer, V. (2004). Ecological setting of the Fraser River delta and its urban estuary. In B. J. Groulx, D. C. Mosher, J. L. Luternauer, &amp; D. E. Bilderback (Eds.), </w:t>
      </w:r>
      <w:r w:rsidRPr="00BB7C99">
        <w:rPr>
          <w:rFonts w:ascii="Calibri" w:hAnsi="Calibri" w:cs="Calibri"/>
          <w:i/>
          <w:iCs/>
        </w:rPr>
        <w:t>Fraser River Delta, British Columbia: Issues of an Urban Estuary</w:t>
      </w:r>
      <w:r w:rsidRPr="00BB7C99">
        <w:rPr>
          <w:rFonts w:ascii="Calibri" w:hAnsi="Calibri" w:cs="Calibri"/>
        </w:rPr>
        <w:t xml:space="preserve"> (pp. 147–172). Geological Survey of Canada, Bulletin 547.</w:t>
      </w:r>
    </w:p>
    <w:p w14:paraId="68DB749B" w14:textId="77777777" w:rsidR="00BB7C99" w:rsidRPr="00BB7C99" w:rsidRDefault="00BB7C99" w:rsidP="00BB7C99">
      <w:pPr>
        <w:pStyle w:val="Bibliography"/>
        <w:rPr>
          <w:rFonts w:ascii="Calibri" w:hAnsi="Calibri" w:cs="Calibri"/>
        </w:rPr>
      </w:pPr>
      <w:r w:rsidRPr="00BB7C99">
        <w:rPr>
          <w:rFonts w:ascii="Calibri" w:hAnsi="Calibri" w:cs="Calibri"/>
        </w:rPr>
        <w:t xml:space="preserve">Sinks, I. A., Borde, A. B., Diefenderfer, H. L., &amp; Karnezis, J. P. (2021). Assessment of Methods to Control Invasive Reed Canarygrass (Phalaris arundinacea) in Tidal Freshwater Wetlands. </w:t>
      </w:r>
      <w:r w:rsidRPr="00BB7C99">
        <w:rPr>
          <w:rFonts w:ascii="Calibri" w:hAnsi="Calibri" w:cs="Calibri"/>
          <w:i/>
          <w:iCs/>
        </w:rPr>
        <w:t>Natural Areas Journal</w:t>
      </w:r>
      <w:r w:rsidRPr="00BB7C99">
        <w:rPr>
          <w:rFonts w:ascii="Calibri" w:hAnsi="Calibri" w:cs="Calibri"/>
        </w:rPr>
        <w:t xml:space="preserve">, </w:t>
      </w:r>
      <w:r w:rsidRPr="00BB7C99">
        <w:rPr>
          <w:rFonts w:ascii="Calibri" w:hAnsi="Calibri" w:cs="Calibri"/>
          <w:i/>
          <w:iCs/>
        </w:rPr>
        <w:t>41</w:t>
      </w:r>
      <w:r w:rsidRPr="00BB7C99">
        <w:rPr>
          <w:rFonts w:ascii="Calibri" w:hAnsi="Calibri" w:cs="Calibri"/>
        </w:rPr>
        <w:t>, 172–185.</w:t>
      </w:r>
    </w:p>
    <w:p w14:paraId="461551EC" w14:textId="77777777" w:rsidR="00BB7C99" w:rsidRPr="00BB7C99" w:rsidRDefault="00BB7C99" w:rsidP="00BB7C99">
      <w:pPr>
        <w:pStyle w:val="Bibliography"/>
        <w:rPr>
          <w:rFonts w:ascii="Calibri" w:hAnsi="Calibri" w:cs="Calibri"/>
        </w:rPr>
      </w:pPr>
      <w:r w:rsidRPr="00BB7C99">
        <w:rPr>
          <w:rFonts w:ascii="Calibri" w:hAnsi="Calibri" w:cs="Calibri"/>
        </w:rPr>
        <w:lastRenderedPageBreak/>
        <w:t xml:space="preserve">Underwood, A. J., Chapman, M. G., &amp; Connell, S. D. (2000). Observations in ecology: You can’t make progress on processes without understanding the patterns. </w:t>
      </w:r>
      <w:r w:rsidRPr="00BB7C99">
        <w:rPr>
          <w:rFonts w:ascii="Calibri" w:hAnsi="Calibri" w:cs="Calibri"/>
          <w:i/>
          <w:iCs/>
        </w:rPr>
        <w:t>Journal of Experimental Marine Biology and Ecology</w:t>
      </w:r>
      <w:r w:rsidRPr="00BB7C99">
        <w:rPr>
          <w:rFonts w:ascii="Calibri" w:hAnsi="Calibri" w:cs="Calibri"/>
        </w:rPr>
        <w:t xml:space="preserve">, </w:t>
      </w:r>
      <w:r w:rsidRPr="00BB7C99">
        <w:rPr>
          <w:rFonts w:ascii="Calibri" w:hAnsi="Calibri" w:cs="Calibri"/>
          <w:i/>
          <w:iCs/>
        </w:rPr>
        <w:t>250</w:t>
      </w:r>
      <w:r w:rsidRPr="00BB7C99">
        <w:rPr>
          <w:rFonts w:ascii="Calibri" w:hAnsi="Calibri" w:cs="Calibri"/>
        </w:rPr>
        <w:t>, 97–115.</w:t>
      </w:r>
    </w:p>
    <w:p w14:paraId="3AF4AEFD" w14:textId="77777777" w:rsidR="00BB7C99" w:rsidRPr="00BB7C99" w:rsidRDefault="00BB7C99" w:rsidP="00BB7C99">
      <w:pPr>
        <w:pStyle w:val="Bibliography"/>
        <w:rPr>
          <w:rFonts w:ascii="Calibri" w:hAnsi="Calibri" w:cs="Calibri"/>
        </w:rPr>
      </w:pPr>
      <w:r w:rsidRPr="00BB7C99">
        <w:rPr>
          <w:rFonts w:ascii="Calibri" w:hAnsi="Calibri" w:cs="Calibri"/>
        </w:rPr>
        <w:t xml:space="preserve">Whittaker, R. H. (1975). </w:t>
      </w:r>
      <w:r w:rsidRPr="00BB7C99">
        <w:rPr>
          <w:rFonts w:ascii="Calibri" w:hAnsi="Calibri" w:cs="Calibri"/>
          <w:i/>
          <w:iCs/>
        </w:rPr>
        <w:t>Communities and Ecosystems</w:t>
      </w:r>
      <w:r w:rsidRPr="00BB7C99">
        <w:rPr>
          <w:rFonts w:ascii="Calibri" w:hAnsi="Calibri" w:cs="Calibri"/>
        </w:rPr>
        <w:t xml:space="preserve"> (2nd ed.). New York, NY: Macmillan.</w:t>
      </w:r>
    </w:p>
    <w:p w14:paraId="1CE4119A" w14:textId="4652CA18"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ins w:id="1343" w:author="Stefanie Lane" w:date="2022-05-12T15:08:00Z"/>
          <w:rFonts w:asciiTheme="majorHAnsi" w:eastAsiaTheme="majorEastAsia" w:hAnsiTheme="majorHAnsi" w:cstheme="majorBidi"/>
          <w:color w:val="2F5496" w:themeColor="accent1" w:themeShade="BF"/>
          <w:sz w:val="32"/>
          <w:szCs w:val="32"/>
        </w:rPr>
      </w:pPr>
      <w:ins w:id="1344" w:author="Stefanie Lane" w:date="2022-05-12T15:08:00Z">
        <w:r>
          <w:br w:type="page"/>
        </w:r>
        <w:bookmarkStart w:id="1345" w:name="_GoBack"/>
        <w:bookmarkEnd w:id="1345"/>
      </w:ins>
    </w:p>
    <w:p w14:paraId="6A634515" w14:textId="2D2DA539" w:rsidR="007D7FC0" w:rsidRDefault="007D7FC0" w:rsidP="007D7FC0">
      <w:pPr>
        <w:pStyle w:val="Heading1"/>
      </w:pPr>
      <w:r>
        <w:lastRenderedPageBreak/>
        <w:t>Supplemental</w:t>
      </w:r>
    </w:p>
    <w:p w14:paraId="4EC95476" w14:textId="1CBA151A" w:rsidR="00F222C0" w:rsidRDefault="00F222C0" w:rsidP="00F222C0"/>
    <w:p w14:paraId="29C83EF1" w14:textId="02237BBF" w:rsidR="00F222C0" w:rsidRDefault="00F222C0" w:rsidP="00F222C0"/>
    <w:p w14:paraId="264EF9D9" w14:textId="272BDF10" w:rsidR="00F222C0" w:rsidRDefault="00F222C0" w:rsidP="00F222C0">
      <w:pPr>
        <w:pStyle w:val="Caption"/>
        <w:keepNext/>
      </w:pPr>
      <w:bookmarkStart w:id="1346" w:name="_Ref102639740"/>
      <w:r>
        <w:t xml:space="preserve">Table </w:t>
      </w:r>
      <w:fldSimple w:instr=" SEQ Table \* ARABIC ">
        <w:ins w:id="1347" w:author="Stefanie Lane" w:date="2022-05-11T12:52:00Z">
          <w:r w:rsidR="006601E5">
            <w:rPr>
              <w:noProof/>
            </w:rPr>
            <w:t>3</w:t>
          </w:r>
        </w:ins>
        <w:del w:id="1348" w:author="Stefanie Lane" w:date="2022-05-10T13:26:00Z">
          <w:r w:rsidR="004B5482" w:rsidDel="00231BAA">
            <w:rPr>
              <w:noProof/>
            </w:rPr>
            <w:delText>2</w:delText>
          </w:r>
        </w:del>
      </w:fldSimple>
      <w:bookmarkEnd w:id="1346"/>
      <w:r>
        <w:t>. Species indicator analysis identifies the same dominant species in each assemblage type (</w:t>
      </w:r>
      <w:r w:rsidR="00FD7BB5">
        <w:t>Sedge</w:t>
      </w:r>
      <w:r>
        <w:t xml:space="preserve">, </w:t>
      </w:r>
      <w:r w:rsidR="00FD7BB5">
        <w:t>Fescue</w:t>
      </w:r>
      <w:r>
        <w:t xml:space="preserve">, </w:t>
      </w:r>
      <w:r w:rsidR="00FD7BB5">
        <w:t>Bogbean</w:t>
      </w:r>
      <w:r>
        <w:t xml:space="preserve">) as significantly driving clustering of assemblages over time. </w:t>
      </w:r>
    </w:p>
    <w:p w14:paraId="5BB20118" w14:textId="61CEACC6" w:rsidR="00F222C0" w:rsidRDefault="007B228A" w:rsidP="00F222C0">
      <w:pPr>
        <w:rPr>
          <w:ins w:id="1349" w:author="Stefanie Lane" w:date="2022-05-05T12:57:00Z"/>
        </w:rPr>
      </w:pPr>
      <w:ins w:id="1350" w:author="Stefanie Lane" w:date="2022-05-11T12:55:00Z">
        <w:r w:rsidRPr="007B228A">
          <w:rPr>
            <w:noProof/>
          </w:rPr>
          <w:drawing>
            <wp:inline distT="0" distB="0" distL="0" distR="0" wp14:anchorId="1DC35A15" wp14:editId="0F0A7831">
              <wp:extent cx="6386732" cy="285664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400008" cy="2862587"/>
                      </a:xfrm>
                      <a:prstGeom prst="rect">
                        <a:avLst/>
                      </a:prstGeom>
                      <a:noFill/>
                      <a:ln>
                        <a:noFill/>
                      </a:ln>
                    </pic:spPr>
                  </pic:pic>
                </a:graphicData>
              </a:graphic>
            </wp:inline>
          </w:drawing>
        </w:r>
        <w:r w:rsidRPr="007B228A" w:rsidDel="007B228A">
          <w:t xml:space="preserve"> </w:t>
        </w:r>
      </w:ins>
      <w:del w:id="1351" w:author="Stefanie Lane" w:date="2022-05-11T12:55:00Z">
        <w:r w:rsidR="0074150F" w:rsidDel="007B228A">
          <w:rPr>
            <w:noProof/>
          </w:rPr>
          <mc:AlternateContent>
            <mc:Choice Requires="wps">
              <w:drawing>
                <wp:anchor distT="0" distB="0" distL="114300" distR="114300" simplePos="0" relativeHeight="251679744" behindDoc="0" locked="0" layoutInCell="1" allowOverlap="1" wp14:anchorId="334B632C" wp14:editId="1E0A797E">
                  <wp:simplePos x="0" y="0"/>
                  <wp:positionH relativeFrom="column">
                    <wp:posOffset>19050</wp:posOffset>
                  </wp:positionH>
                  <wp:positionV relativeFrom="paragraph">
                    <wp:posOffset>2414270</wp:posOffset>
                  </wp:positionV>
                  <wp:extent cx="600075" cy="333375"/>
                  <wp:effectExtent l="19050" t="19050" r="28575" b="28575"/>
                  <wp:wrapNone/>
                  <wp:docPr id="7" name="Rectangle 7"/>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091B85" id="Rectangle 7" o:spid="_x0000_s1026" style="position:absolute;margin-left:1.5pt;margin-top:190.1pt;width:47.25pt;height:26.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" filled="f" strokecolor="#4472c4 [3204]" strokeweight="3pt"/>
              </w:pict>
            </mc:Fallback>
          </mc:AlternateContent>
        </w:r>
        <w:r w:rsidR="0074150F" w:rsidDel="007B228A">
          <w:rPr>
            <w:noProof/>
          </w:rPr>
          <mc:AlternateContent>
            <mc:Choice Requires="wps">
              <w:drawing>
                <wp:anchor distT="0" distB="0" distL="114300" distR="114300" simplePos="0" relativeHeight="251678720" behindDoc="0" locked="0" layoutInCell="1" allowOverlap="1" wp14:anchorId="7454C52A" wp14:editId="683111DC">
                  <wp:simplePos x="0" y="0"/>
                  <wp:positionH relativeFrom="column">
                    <wp:posOffset>38100</wp:posOffset>
                  </wp:positionH>
                  <wp:positionV relativeFrom="paragraph">
                    <wp:posOffset>1252220</wp:posOffset>
                  </wp:positionV>
                  <wp:extent cx="600075" cy="333375"/>
                  <wp:effectExtent l="19050" t="19050" r="28575" b="28575"/>
                  <wp:wrapNone/>
                  <wp:docPr id="6" name="Rectangle 6"/>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2FE9CC" id="Rectangle 6" o:spid="_x0000_s1026" style="position:absolute;margin-left:3pt;margin-top:98.6pt;width:47.25pt;height:26.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" filled="f" strokecolor="#ffc000 [3207]" strokeweight="3pt"/>
              </w:pict>
            </mc:Fallback>
          </mc:AlternateContent>
        </w:r>
        <w:r w:rsidR="0074150F" w:rsidDel="007B228A">
          <w:rPr>
            <w:noProof/>
          </w:rPr>
          <mc:AlternateContent>
            <mc:Choice Requires="wps">
              <w:drawing>
                <wp:anchor distT="0" distB="0" distL="114300" distR="114300" simplePos="0" relativeHeight="251677696" behindDoc="0" locked="0" layoutInCell="1" allowOverlap="1" wp14:anchorId="6CE0D2B0" wp14:editId="267FC53D">
                  <wp:simplePos x="0" y="0"/>
                  <wp:positionH relativeFrom="column">
                    <wp:posOffset>28575</wp:posOffset>
                  </wp:positionH>
                  <wp:positionV relativeFrom="paragraph">
                    <wp:posOffset>499745</wp:posOffset>
                  </wp:positionV>
                  <wp:extent cx="600075" cy="333375"/>
                  <wp:effectExtent l="19050" t="19050" r="28575" b="28575"/>
                  <wp:wrapNone/>
                  <wp:docPr id="1" name="Rectangle 1"/>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C23736" id="Rectangle 1" o:spid="_x0000_s1026" style="position:absolute;margin-left:2.25pt;margin-top:39.35pt;width:47.25pt;height:26.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" filled="f" strokecolor="#70ad47 [3209]" strokeweight="3pt"/>
              </w:pict>
            </mc:Fallback>
          </mc:AlternateContent>
        </w:r>
        <w:r w:rsidR="00F222C0" w:rsidRPr="004120DE" w:rsidDel="007B228A">
          <w:rPr>
            <w:noProof/>
          </w:rPr>
          <w:drawing>
            <wp:inline distT="0" distB="0" distL="0" distR="0" wp14:anchorId="0BEBB714" wp14:editId="2EE0B413">
              <wp:extent cx="6400800" cy="31693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400800" cy="3169365"/>
                      </a:xfrm>
                      <a:prstGeom prst="rect">
                        <a:avLst/>
                      </a:prstGeom>
                      <a:noFill/>
                      <a:ln>
                        <a:noFill/>
                      </a:ln>
                    </pic:spPr>
                  </pic:pic>
                </a:graphicData>
              </a:graphic>
            </wp:inline>
          </w:drawing>
        </w:r>
      </w:del>
    </w:p>
    <w:p w14:paraId="62862706" w14:textId="5B3090BF" w:rsidR="00163B51" w:rsidRDefault="00163B51" w:rsidP="00F222C0">
      <w:pPr>
        <w:rPr>
          <w:ins w:id="1352" w:author="Stefanie Lane" w:date="2022-05-05T12:57:00Z"/>
        </w:rPr>
      </w:pPr>
    </w:p>
    <w:p w14:paraId="712DC51A" w14:textId="3945C80D" w:rsidR="00163B51" w:rsidRDefault="00163B51" w:rsidP="00F222C0">
      <w:pPr>
        <w:rPr>
          <w:ins w:id="1353" w:author="Stefanie Lane" w:date="2022-05-05T12:57:00Z"/>
        </w:rPr>
      </w:pPr>
    </w:p>
    <w:p w14:paraId="45185DC9" w14:textId="1B0A2AC3" w:rsidR="00163B51" w:rsidRDefault="00163B51" w:rsidP="00F222C0">
      <w:pPr>
        <w:rPr>
          <w:ins w:id="1354" w:author="Stefanie Lane" w:date="2022-05-05T12:57:00Z"/>
        </w:rPr>
      </w:pPr>
    </w:p>
    <w:p w14:paraId="70173B5A" w14:textId="6A64CBB6" w:rsidR="00163B51" w:rsidRDefault="00163B51">
      <w:pPr>
        <w:rPr>
          <w:ins w:id="1355" w:author="Stefanie Lane" w:date="2022-05-05T12:57:00Z"/>
        </w:rPr>
      </w:pPr>
      <w:ins w:id="1356" w:author="Stefanie Lane" w:date="2022-05-05T12:57:00Z">
        <w:r>
          <w:br w:type="page"/>
        </w:r>
      </w:ins>
    </w:p>
    <w:p w14:paraId="642BD8B9" w14:textId="2B8A5DBC" w:rsidR="00163B51" w:rsidRDefault="006601E5" w:rsidP="004E715D">
      <w:pPr>
        <w:pStyle w:val="Caption"/>
        <w:rPr>
          <w:ins w:id="1357" w:author="Stefanie Lane" w:date="2022-05-12T12:10:00Z"/>
        </w:rPr>
      </w:pPr>
      <w:bookmarkStart w:id="1358" w:name="_Ref103170147"/>
      <w:ins w:id="1359" w:author="Stefanie Lane" w:date="2022-05-11T12:52:00Z">
        <w:r>
          <w:lastRenderedPageBreak/>
          <w:t xml:space="preserve">Table </w:t>
        </w:r>
        <w:r>
          <w:fldChar w:fldCharType="begin"/>
        </w:r>
        <w:r>
          <w:instrText xml:space="preserve"> SEQ Table \* ARABIC </w:instrText>
        </w:r>
      </w:ins>
      <w:r>
        <w:fldChar w:fldCharType="separate"/>
      </w:r>
      <w:ins w:id="1360" w:author="Stefanie Lane" w:date="2022-05-11T12:52:00Z">
        <w:r>
          <w:rPr>
            <w:noProof/>
          </w:rPr>
          <w:t>4</w:t>
        </w:r>
        <w:r>
          <w:fldChar w:fldCharType="end"/>
        </w:r>
        <w:bookmarkEnd w:id="1358"/>
        <w:r>
          <w:t xml:space="preserve">. </w:t>
        </w:r>
        <w:r w:rsidRPr="003F7745">
          <w:t xml:space="preserve">Percent </w:t>
        </w:r>
        <w:commentRangeStart w:id="1361"/>
        <w:r w:rsidRPr="003F7745">
          <w:t xml:space="preserve">change </w:t>
        </w:r>
      </w:ins>
      <w:commentRangeEnd w:id="1361"/>
      <w:ins w:id="1362" w:author="Stefanie Lane" w:date="2022-05-12T13:00:00Z">
        <w:r w:rsidR="002D0061">
          <w:rPr>
            <w:rStyle w:val="CommentReference"/>
            <w:i w:val="0"/>
            <w:iCs w:val="0"/>
            <w:color w:val="auto"/>
          </w:rPr>
          <w:commentReference w:id="1361"/>
        </w:r>
      </w:ins>
      <w:ins w:id="1363" w:author="Stefanie Lane" w:date="2022-05-11T12:52:00Z">
        <w:r w:rsidRPr="003F7745">
          <w:t xml:space="preserve">in mean </w:t>
        </w:r>
        <w:r w:rsidR="007D4F72">
          <w:t>abundance (</w:t>
        </w:r>
        <w:r w:rsidRPr="003F7745">
          <w:t>cover class</w:t>
        </w:r>
        <w:r w:rsidR="007D4F72">
          <w:t>)</w:t>
        </w:r>
        <w:r w:rsidRPr="003F7745">
          <w:t xml:space="preserve"> between 1979</w:t>
        </w:r>
        <w:r w:rsidR="00A20DBD">
          <w:t>, 1999</w:t>
        </w:r>
      </w:ins>
      <w:ins w:id="1364" w:author="Stefanie Lane" w:date="2022-05-11T12:53:00Z">
        <w:r w:rsidR="00A20DBD">
          <w:t xml:space="preserve">, </w:t>
        </w:r>
      </w:ins>
      <w:ins w:id="1365" w:author="Stefanie Lane" w:date="2022-05-11T12:52:00Z">
        <w:r w:rsidRPr="003F7745">
          <w:t>and 2019 datasets for species observed in each assemblage</w:t>
        </w:r>
      </w:ins>
      <w:ins w:id="1366" w:author="Stefanie Lane" w:date="2022-05-12T12:10:00Z">
        <w:r w:rsidR="004F6583">
          <w:t xml:space="preserve">. New species appearances from 1979 to 2019 indicated by </w:t>
        </w:r>
      </w:ins>
      <w:ins w:id="1367" w:author="Stefanie Lane" w:date="2022-05-12T12:11:00Z">
        <w:r w:rsidR="004F6583">
          <w:t xml:space="preserve">(+). </w:t>
        </w:r>
      </w:ins>
    </w:p>
    <w:tbl>
      <w:tblPr>
        <w:tblW w:w="9500" w:type="dxa"/>
        <w:tblLook w:val="04A0" w:firstRow="1" w:lastRow="0" w:firstColumn="1" w:lastColumn="0" w:noHBand="0" w:noVBand="1"/>
      </w:tblPr>
      <w:tblGrid>
        <w:gridCol w:w="1700"/>
        <w:gridCol w:w="3160"/>
        <w:gridCol w:w="960"/>
        <w:gridCol w:w="960"/>
        <w:gridCol w:w="960"/>
        <w:gridCol w:w="1760"/>
      </w:tblGrid>
      <w:tr w:rsidR="004F6583" w:rsidRPr="004F6583" w14:paraId="10E85980" w14:textId="77777777" w:rsidTr="004F6583">
        <w:trPr>
          <w:trHeight w:val="580"/>
          <w:ins w:id="1368" w:author="Stefanie Lane" w:date="2022-05-12T12:10:00Z"/>
        </w:trPr>
        <w:tc>
          <w:tcPr>
            <w:tcW w:w="1700" w:type="dxa"/>
            <w:tcBorders>
              <w:top w:val="single" w:sz="4" w:space="0" w:color="auto"/>
              <w:left w:val="nil"/>
              <w:bottom w:val="single" w:sz="4" w:space="0" w:color="auto"/>
              <w:right w:val="nil"/>
            </w:tcBorders>
            <w:shd w:val="clear" w:color="auto" w:fill="auto"/>
            <w:vAlign w:val="center"/>
            <w:hideMark/>
          </w:tcPr>
          <w:p w14:paraId="5BE925FE" w14:textId="77777777" w:rsidR="004F6583" w:rsidRPr="004F6583" w:rsidRDefault="004F6583" w:rsidP="004F6583">
            <w:pPr>
              <w:spacing w:after="0" w:line="240" w:lineRule="auto"/>
              <w:jc w:val="center"/>
              <w:rPr>
                <w:ins w:id="1369" w:author="Stefanie Lane" w:date="2022-05-12T12:10:00Z"/>
                <w:rFonts w:ascii="Calibri" w:eastAsia="Times New Roman" w:hAnsi="Calibri" w:cs="Calibri"/>
                <w:b/>
                <w:bCs/>
                <w:color w:val="000000"/>
              </w:rPr>
            </w:pPr>
            <w:ins w:id="1370" w:author="Stefanie Lane" w:date="2022-05-12T12:10:00Z">
              <w:r w:rsidRPr="004F6583">
                <w:rPr>
                  <w:rFonts w:ascii="Calibri" w:eastAsia="Times New Roman" w:hAnsi="Calibri" w:cs="Calibri"/>
                  <w:b/>
                  <w:bCs/>
                  <w:color w:val="000000"/>
                </w:rPr>
                <w:t>Assemblage</w:t>
              </w:r>
            </w:ins>
          </w:p>
        </w:tc>
        <w:tc>
          <w:tcPr>
            <w:tcW w:w="3160" w:type="dxa"/>
            <w:tcBorders>
              <w:top w:val="single" w:sz="4" w:space="0" w:color="auto"/>
              <w:left w:val="nil"/>
              <w:bottom w:val="single" w:sz="4" w:space="0" w:color="auto"/>
              <w:right w:val="nil"/>
            </w:tcBorders>
            <w:shd w:val="clear" w:color="auto" w:fill="auto"/>
            <w:vAlign w:val="center"/>
            <w:hideMark/>
          </w:tcPr>
          <w:p w14:paraId="1A635D24" w14:textId="77777777" w:rsidR="004F6583" w:rsidRPr="004F6583" w:rsidRDefault="004F6583" w:rsidP="004F6583">
            <w:pPr>
              <w:spacing w:after="0" w:line="240" w:lineRule="auto"/>
              <w:jc w:val="center"/>
              <w:rPr>
                <w:ins w:id="1371" w:author="Stefanie Lane" w:date="2022-05-12T12:10:00Z"/>
                <w:rFonts w:ascii="Calibri" w:eastAsia="Times New Roman" w:hAnsi="Calibri" w:cs="Calibri"/>
                <w:b/>
                <w:bCs/>
                <w:color w:val="000000"/>
              </w:rPr>
            </w:pPr>
            <w:ins w:id="1372" w:author="Stefanie Lane" w:date="2022-05-12T12:10:00Z">
              <w:r w:rsidRPr="004F6583">
                <w:rPr>
                  <w:rFonts w:ascii="Calibri" w:eastAsia="Times New Roman" w:hAnsi="Calibri" w:cs="Calibri"/>
                  <w:b/>
                  <w:bCs/>
                  <w:color w:val="000000"/>
                </w:rPr>
                <w:t>Species</w:t>
              </w:r>
            </w:ins>
          </w:p>
        </w:tc>
        <w:tc>
          <w:tcPr>
            <w:tcW w:w="960" w:type="dxa"/>
            <w:tcBorders>
              <w:top w:val="single" w:sz="4" w:space="0" w:color="auto"/>
              <w:left w:val="nil"/>
              <w:bottom w:val="single" w:sz="4" w:space="0" w:color="auto"/>
              <w:right w:val="nil"/>
            </w:tcBorders>
            <w:shd w:val="clear" w:color="auto" w:fill="auto"/>
            <w:vAlign w:val="center"/>
            <w:hideMark/>
          </w:tcPr>
          <w:p w14:paraId="70F8ECB7" w14:textId="77777777" w:rsidR="004F6583" w:rsidRPr="004F6583" w:rsidRDefault="004F6583" w:rsidP="004F6583">
            <w:pPr>
              <w:spacing w:after="0" w:line="240" w:lineRule="auto"/>
              <w:jc w:val="center"/>
              <w:rPr>
                <w:ins w:id="1373" w:author="Stefanie Lane" w:date="2022-05-12T12:10:00Z"/>
                <w:rFonts w:ascii="Calibri" w:eastAsia="Times New Roman" w:hAnsi="Calibri" w:cs="Calibri"/>
                <w:b/>
                <w:bCs/>
                <w:color w:val="000000"/>
              </w:rPr>
            </w:pPr>
            <w:ins w:id="1374" w:author="Stefanie Lane" w:date="2022-05-12T12:10:00Z">
              <w:r w:rsidRPr="004F6583">
                <w:rPr>
                  <w:rFonts w:ascii="Calibri" w:eastAsia="Times New Roman" w:hAnsi="Calibri" w:cs="Calibri"/>
                  <w:b/>
                  <w:bCs/>
                  <w:color w:val="000000"/>
                </w:rPr>
                <w:t>1979</w:t>
              </w:r>
            </w:ins>
          </w:p>
        </w:tc>
        <w:tc>
          <w:tcPr>
            <w:tcW w:w="960" w:type="dxa"/>
            <w:tcBorders>
              <w:top w:val="single" w:sz="4" w:space="0" w:color="auto"/>
              <w:left w:val="nil"/>
              <w:bottom w:val="single" w:sz="4" w:space="0" w:color="auto"/>
              <w:right w:val="nil"/>
            </w:tcBorders>
            <w:shd w:val="clear" w:color="auto" w:fill="auto"/>
            <w:vAlign w:val="center"/>
            <w:hideMark/>
          </w:tcPr>
          <w:p w14:paraId="189E22FE" w14:textId="77777777" w:rsidR="004F6583" w:rsidRPr="004F6583" w:rsidRDefault="004F6583" w:rsidP="004F6583">
            <w:pPr>
              <w:spacing w:after="0" w:line="240" w:lineRule="auto"/>
              <w:jc w:val="center"/>
              <w:rPr>
                <w:ins w:id="1375" w:author="Stefanie Lane" w:date="2022-05-12T12:10:00Z"/>
                <w:rFonts w:ascii="Calibri" w:eastAsia="Times New Roman" w:hAnsi="Calibri" w:cs="Calibri"/>
                <w:b/>
                <w:bCs/>
                <w:color w:val="000000"/>
              </w:rPr>
            </w:pPr>
            <w:ins w:id="1376" w:author="Stefanie Lane" w:date="2022-05-12T12:10:00Z">
              <w:r w:rsidRPr="004F6583">
                <w:rPr>
                  <w:rFonts w:ascii="Calibri" w:eastAsia="Times New Roman" w:hAnsi="Calibri" w:cs="Calibri"/>
                  <w:b/>
                  <w:bCs/>
                  <w:color w:val="000000"/>
                </w:rPr>
                <w:t>1999</w:t>
              </w:r>
            </w:ins>
          </w:p>
        </w:tc>
        <w:tc>
          <w:tcPr>
            <w:tcW w:w="960" w:type="dxa"/>
            <w:tcBorders>
              <w:top w:val="single" w:sz="4" w:space="0" w:color="auto"/>
              <w:left w:val="nil"/>
              <w:bottom w:val="single" w:sz="4" w:space="0" w:color="auto"/>
              <w:right w:val="nil"/>
            </w:tcBorders>
            <w:shd w:val="clear" w:color="auto" w:fill="auto"/>
            <w:vAlign w:val="center"/>
            <w:hideMark/>
          </w:tcPr>
          <w:p w14:paraId="05B11D27" w14:textId="77777777" w:rsidR="004F6583" w:rsidRPr="004F6583" w:rsidRDefault="004F6583" w:rsidP="004F6583">
            <w:pPr>
              <w:spacing w:after="0" w:line="240" w:lineRule="auto"/>
              <w:jc w:val="center"/>
              <w:rPr>
                <w:ins w:id="1377" w:author="Stefanie Lane" w:date="2022-05-12T12:10:00Z"/>
                <w:rFonts w:ascii="Calibri" w:eastAsia="Times New Roman" w:hAnsi="Calibri" w:cs="Calibri"/>
                <w:b/>
                <w:bCs/>
                <w:color w:val="000000"/>
              </w:rPr>
            </w:pPr>
            <w:ins w:id="1378" w:author="Stefanie Lane" w:date="2022-05-12T12:10:00Z">
              <w:r w:rsidRPr="004F6583">
                <w:rPr>
                  <w:rFonts w:ascii="Calibri" w:eastAsia="Times New Roman" w:hAnsi="Calibri" w:cs="Calibri"/>
                  <w:b/>
                  <w:bCs/>
                  <w:color w:val="000000"/>
                </w:rPr>
                <w:t>2019</w:t>
              </w:r>
            </w:ins>
          </w:p>
        </w:tc>
        <w:tc>
          <w:tcPr>
            <w:tcW w:w="1760" w:type="dxa"/>
            <w:tcBorders>
              <w:top w:val="single" w:sz="4" w:space="0" w:color="auto"/>
              <w:left w:val="nil"/>
              <w:bottom w:val="single" w:sz="4" w:space="0" w:color="auto"/>
              <w:right w:val="nil"/>
            </w:tcBorders>
            <w:shd w:val="clear" w:color="auto" w:fill="auto"/>
            <w:vAlign w:val="center"/>
            <w:hideMark/>
          </w:tcPr>
          <w:p w14:paraId="76B82174" w14:textId="77777777" w:rsidR="004F6583" w:rsidRPr="004F6583" w:rsidRDefault="004F6583" w:rsidP="004F6583">
            <w:pPr>
              <w:spacing w:after="0" w:line="240" w:lineRule="auto"/>
              <w:jc w:val="center"/>
              <w:rPr>
                <w:ins w:id="1379" w:author="Stefanie Lane" w:date="2022-05-12T12:10:00Z"/>
                <w:rFonts w:ascii="Calibri" w:eastAsia="Times New Roman" w:hAnsi="Calibri" w:cs="Calibri"/>
                <w:b/>
                <w:bCs/>
                <w:color w:val="000000"/>
              </w:rPr>
            </w:pPr>
            <w:ins w:id="1380" w:author="Stefanie Lane" w:date="2022-05-12T12:10:00Z">
              <w:r w:rsidRPr="004F6583">
                <w:rPr>
                  <w:rFonts w:ascii="Calibri" w:eastAsia="Times New Roman" w:hAnsi="Calibri" w:cs="Calibri"/>
                  <w:b/>
                  <w:bCs/>
                  <w:color w:val="000000"/>
                </w:rPr>
                <w:t>Percent Change 1979-2019</w:t>
              </w:r>
            </w:ins>
          </w:p>
        </w:tc>
      </w:tr>
      <w:tr w:rsidR="004F6583" w:rsidRPr="004F6583" w14:paraId="560687FB" w14:textId="77777777" w:rsidTr="004F6583">
        <w:trPr>
          <w:trHeight w:val="290"/>
          <w:ins w:id="1381" w:author="Stefanie Lane" w:date="2022-05-12T12:10:00Z"/>
        </w:trPr>
        <w:tc>
          <w:tcPr>
            <w:tcW w:w="1700" w:type="dxa"/>
            <w:vMerge w:val="restart"/>
            <w:tcBorders>
              <w:top w:val="nil"/>
              <w:left w:val="nil"/>
              <w:bottom w:val="single" w:sz="4" w:space="0" w:color="000000"/>
              <w:right w:val="nil"/>
            </w:tcBorders>
            <w:shd w:val="clear" w:color="auto" w:fill="auto"/>
            <w:noWrap/>
            <w:vAlign w:val="center"/>
            <w:hideMark/>
          </w:tcPr>
          <w:p w14:paraId="3CBE4ECE" w14:textId="77777777" w:rsidR="004F6583" w:rsidRPr="004F6583" w:rsidRDefault="004F6583" w:rsidP="004F6583">
            <w:pPr>
              <w:spacing w:after="0" w:line="240" w:lineRule="auto"/>
              <w:jc w:val="center"/>
              <w:rPr>
                <w:ins w:id="1382" w:author="Stefanie Lane" w:date="2022-05-12T12:10:00Z"/>
                <w:rFonts w:ascii="Calibri" w:eastAsia="Times New Roman" w:hAnsi="Calibri" w:cs="Calibri"/>
                <w:color w:val="000000"/>
              </w:rPr>
            </w:pPr>
            <w:ins w:id="1383" w:author="Stefanie Lane" w:date="2022-05-12T12:10:00Z">
              <w:r w:rsidRPr="004F6583">
                <w:rPr>
                  <w:rFonts w:ascii="Calibri" w:eastAsia="Times New Roman" w:hAnsi="Calibri" w:cs="Calibri"/>
                  <w:color w:val="000000"/>
                </w:rPr>
                <w:t>Bogbean</w:t>
              </w:r>
            </w:ins>
          </w:p>
        </w:tc>
        <w:tc>
          <w:tcPr>
            <w:tcW w:w="3160" w:type="dxa"/>
            <w:tcBorders>
              <w:top w:val="nil"/>
              <w:left w:val="nil"/>
              <w:bottom w:val="nil"/>
              <w:right w:val="nil"/>
            </w:tcBorders>
            <w:shd w:val="clear" w:color="auto" w:fill="auto"/>
            <w:noWrap/>
            <w:vAlign w:val="bottom"/>
            <w:hideMark/>
          </w:tcPr>
          <w:p w14:paraId="6BE1FD5D" w14:textId="77777777" w:rsidR="004F6583" w:rsidRPr="004F6583" w:rsidRDefault="004F6583" w:rsidP="004F6583">
            <w:pPr>
              <w:spacing w:after="0" w:line="240" w:lineRule="auto"/>
              <w:rPr>
                <w:ins w:id="1384" w:author="Stefanie Lane" w:date="2022-05-12T12:10:00Z"/>
                <w:rFonts w:ascii="Arial" w:eastAsia="Times New Roman" w:hAnsi="Arial" w:cs="Arial"/>
                <w:i/>
                <w:iCs/>
                <w:sz w:val="20"/>
                <w:szCs w:val="20"/>
              </w:rPr>
            </w:pPr>
            <w:proofErr w:type="spellStart"/>
            <w:ins w:id="1385" w:author="Stefanie Lane" w:date="2022-05-12T12:10:00Z">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ins>
          </w:p>
        </w:tc>
        <w:tc>
          <w:tcPr>
            <w:tcW w:w="960" w:type="dxa"/>
            <w:tcBorders>
              <w:top w:val="nil"/>
              <w:left w:val="nil"/>
              <w:bottom w:val="nil"/>
              <w:right w:val="nil"/>
            </w:tcBorders>
            <w:shd w:val="clear" w:color="auto" w:fill="auto"/>
            <w:noWrap/>
            <w:vAlign w:val="bottom"/>
            <w:hideMark/>
          </w:tcPr>
          <w:p w14:paraId="57C1D265" w14:textId="77777777" w:rsidR="004F6583" w:rsidRPr="004F6583" w:rsidRDefault="004F6583" w:rsidP="004F6583">
            <w:pPr>
              <w:spacing w:after="0" w:line="240" w:lineRule="auto"/>
              <w:jc w:val="center"/>
              <w:rPr>
                <w:ins w:id="1386" w:author="Stefanie Lane" w:date="2022-05-12T12:10:00Z"/>
                <w:rFonts w:ascii="Calibri" w:eastAsia="Times New Roman" w:hAnsi="Calibri" w:cs="Calibri"/>
                <w:color w:val="000000"/>
              </w:rPr>
            </w:pPr>
            <w:ins w:id="1387" w:author="Stefanie Lane" w:date="2022-05-12T12:10:00Z">
              <w:r w:rsidRPr="004F6583">
                <w:rPr>
                  <w:rFonts w:ascii="Calibri" w:eastAsia="Times New Roman" w:hAnsi="Calibri" w:cs="Calibri"/>
                  <w:color w:val="000000"/>
                </w:rPr>
                <w:t>0.16</w:t>
              </w:r>
            </w:ins>
          </w:p>
        </w:tc>
        <w:tc>
          <w:tcPr>
            <w:tcW w:w="960" w:type="dxa"/>
            <w:tcBorders>
              <w:top w:val="nil"/>
              <w:left w:val="nil"/>
              <w:bottom w:val="nil"/>
              <w:right w:val="nil"/>
            </w:tcBorders>
            <w:shd w:val="clear" w:color="auto" w:fill="auto"/>
            <w:noWrap/>
            <w:vAlign w:val="bottom"/>
            <w:hideMark/>
          </w:tcPr>
          <w:p w14:paraId="41B13F0A" w14:textId="77777777" w:rsidR="004F6583" w:rsidRPr="004F6583" w:rsidRDefault="004F6583" w:rsidP="004F6583">
            <w:pPr>
              <w:spacing w:after="0" w:line="240" w:lineRule="auto"/>
              <w:jc w:val="center"/>
              <w:rPr>
                <w:ins w:id="1388" w:author="Stefanie Lane" w:date="2022-05-12T12:10:00Z"/>
                <w:rFonts w:ascii="Calibri" w:eastAsia="Times New Roman" w:hAnsi="Calibri" w:cs="Calibri"/>
                <w:color w:val="000000"/>
              </w:rPr>
            </w:pPr>
            <w:ins w:id="1389" w:author="Stefanie Lane" w:date="2022-05-12T12:10:00Z">
              <w:r w:rsidRPr="004F6583">
                <w:rPr>
                  <w:rFonts w:ascii="Calibri" w:eastAsia="Times New Roman" w:hAnsi="Calibri" w:cs="Calibri"/>
                  <w:color w:val="000000"/>
                </w:rPr>
                <w:t>0.11</w:t>
              </w:r>
            </w:ins>
          </w:p>
        </w:tc>
        <w:tc>
          <w:tcPr>
            <w:tcW w:w="960" w:type="dxa"/>
            <w:tcBorders>
              <w:top w:val="nil"/>
              <w:left w:val="nil"/>
              <w:bottom w:val="nil"/>
              <w:right w:val="nil"/>
            </w:tcBorders>
            <w:shd w:val="clear" w:color="auto" w:fill="auto"/>
            <w:noWrap/>
            <w:vAlign w:val="bottom"/>
            <w:hideMark/>
          </w:tcPr>
          <w:p w14:paraId="47CC2E03" w14:textId="77777777" w:rsidR="004F6583" w:rsidRPr="004F6583" w:rsidRDefault="004F6583" w:rsidP="004F6583">
            <w:pPr>
              <w:spacing w:after="0" w:line="240" w:lineRule="auto"/>
              <w:jc w:val="center"/>
              <w:rPr>
                <w:ins w:id="1390" w:author="Stefanie Lane" w:date="2022-05-12T12:10:00Z"/>
                <w:rFonts w:ascii="Calibri" w:eastAsia="Times New Roman" w:hAnsi="Calibri" w:cs="Calibri"/>
                <w:color w:val="000000"/>
              </w:rPr>
            </w:pPr>
            <w:ins w:id="1391"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7F0DF896" w14:textId="77777777" w:rsidR="004F6583" w:rsidRPr="004F6583" w:rsidRDefault="004F6583" w:rsidP="004F6583">
            <w:pPr>
              <w:spacing w:after="0" w:line="240" w:lineRule="auto"/>
              <w:jc w:val="center"/>
              <w:rPr>
                <w:ins w:id="1392" w:author="Stefanie Lane" w:date="2022-05-12T12:10:00Z"/>
                <w:rFonts w:ascii="Calibri" w:eastAsia="Times New Roman" w:hAnsi="Calibri" w:cs="Calibri"/>
                <w:color w:val="000000"/>
              </w:rPr>
            </w:pPr>
            <w:ins w:id="1393" w:author="Stefanie Lane" w:date="2022-05-12T12:10:00Z">
              <w:r w:rsidRPr="004F6583">
                <w:rPr>
                  <w:rFonts w:ascii="Calibri" w:eastAsia="Times New Roman" w:hAnsi="Calibri" w:cs="Calibri"/>
                  <w:color w:val="000000"/>
                </w:rPr>
                <w:t>-100.00</w:t>
              </w:r>
            </w:ins>
          </w:p>
        </w:tc>
      </w:tr>
      <w:tr w:rsidR="004F6583" w:rsidRPr="004F6583" w14:paraId="5CFD8C01" w14:textId="77777777" w:rsidTr="004F6583">
        <w:trPr>
          <w:trHeight w:val="290"/>
          <w:ins w:id="1394" w:author="Stefanie Lane" w:date="2022-05-12T12:10:00Z"/>
        </w:trPr>
        <w:tc>
          <w:tcPr>
            <w:tcW w:w="1700" w:type="dxa"/>
            <w:vMerge/>
            <w:tcBorders>
              <w:top w:val="nil"/>
              <w:left w:val="nil"/>
              <w:bottom w:val="single" w:sz="4" w:space="0" w:color="000000"/>
              <w:right w:val="nil"/>
            </w:tcBorders>
            <w:vAlign w:val="center"/>
            <w:hideMark/>
          </w:tcPr>
          <w:p w14:paraId="539B7AD4" w14:textId="77777777" w:rsidR="004F6583" w:rsidRPr="004F6583" w:rsidRDefault="004F6583" w:rsidP="004F6583">
            <w:pPr>
              <w:spacing w:after="0" w:line="240" w:lineRule="auto"/>
              <w:rPr>
                <w:ins w:id="139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EC3FE45" w14:textId="77777777" w:rsidR="004F6583" w:rsidRPr="004F6583" w:rsidRDefault="004F6583" w:rsidP="004F6583">
            <w:pPr>
              <w:spacing w:after="0" w:line="240" w:lineRule="auto"/>
              <w:rPr>
                <w:ins w:id="1396" w:author="Stefanie Lane" w:date="2022-05-12T12:10:00Z"/>
                <w:rFonts w:ascii="Arial" w:eastAsia="Times New Roman" w:hAnsi="Arial" w:cs="Arial"/>
                <w:i/>
                <w:iCs/>
                <w:sz w:val="20"/>
                <w:szCs w:val="20"/>
              </w:rPr>
            </w:pPr>
            <w:ins w:id="1397" w:author="Stefanie Lane" w:date="2022-05-12T12:10:00Z">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0FFE5C16" w14:textId="77777777" w:rsidR="004F6583" w:rsidRPr="004F6583" w:rsidRDefault="004F6583" w:rsidP="004F6583">
            <w:pPr>
              <w:spacing w:after="0" w:line="240" w:lineRule="auto"/>
              <w:jc w:val="center"/>
              <w:rPr>
                <w:ins w:id="1398" w:author="Stefanie Lane" w:date="2022-05-12T12:10:00Z"/>
                <w:rFonts w:ascii="Calibri" w:eastAsia="Times New Roman" w:hAnsi="Calibri" w:cs="Calibri"/>
                <w:color w:val="000000"/>
              </w:rPr>
            </w:pPr>
            <w:ins w:id="1399" w:author="Stefanie Lane" w:date="2022-05-12T12:10:00Z">
              <w:r w:rsidRPr="004F6583">
                <w:rPr>
                  <w:rFonts w:ascii="Calibri" w:eastAsia="Times New Roman" w:hAnsi="Calibri" w:cs="Calibri"/>
                  <w:color w:val="000000"/>
                </w:rPr>
                <w:t>0.05</w:t>
              </w:r>
            </w:ins>
          </w:p>
        </w:tc>
        <w:tc>
          <w:tcPr>
            <w:tcW w:w="960" w:type="dxa"/>
            <w:tcBorders>
              <w:top w:val="single" w:sz="4" w:space="0" w:color="auto"/>
              <w:left w:val="nil"/>
              <w:bottom w:val="single" w:sz="4" w:space="0" w:color="auto"/>
              <w:right w:val="nil"/>
            </w:tcBorders>
            <w:shd w:val="clear" w:color="auto" w:fill="auto"/>
            <w:noWrap/>
            <w:vAlign w:val="bottom"/>
            <w:hideMark/>
          </w:tcPr>
          <w:p w14:paraId="2C1F6241" w14:textId="77777777" w:rsidR="004F6583" w:rsidRPr="004F6583" w:rsidRDefault="004F6583" w:rsidP="004F6583">
            <w:pPr>
              <w:spacing w:after="0" w:line="240" w:lineRule="auto"/>
              <w:jc w:val="center"/>
              <w:rPr>
                <w:ins w:id="1400" w:author="Stefanie Lane" w:date="2022-05-12T12:10:00Z"/>
                <w:rFonts w:ascii="Calibri" w:eastAsia="Times New Roman" w:hAnsi="Calibri" w:cs="Calibri"/>
                <w:color w:val="000000"/>
              </w:rPr>
            </w:pPr>
            <w:ins w:id="140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B091C2C" w14:textId="77777777" w:rsidR="004F6583" w:rsidRPr="004F6583" w:rsidRDefault="004F6583" w:rsidP="004F6583">
            <w:pPr>
              <w:spacing w:after="0" w:line="240" w:lineRule="auto"/>
              <w:jc w:val="center"/>
              <w:rPr>
                <w:ins w:id="1402" w:author="Stefanie Lane" w:date="2022-05-12T12:10:00Z"/>
                <w:rFonts w:ascii="Calibri" w:eastAsia="Times New Roman" w:hAnsi="Calibri" w:cs="Calibri"/>
                <w:color w:val="000000"/>
              </w:rPr>
            </w:pPr>
            <w:ins w:id="1403"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378AA58B" w14:textId="77777777" w:rsidR="004F6583" w:rsidRPr="004F6583" w:rsidRDefault="004F6583" w:rsidP="004F6583">
            <w:pPr>
              <w:spacing w:after="0" w:line="240" w:lineRule="auto"/>
              <w:jc w:val="center"/>
              <w:rPr>
                <w:ins w:id="1404" w:author="Stefanie Lane" w:date="2022-05-12T12:10:00Z"/>
                <w:rFonts w:ascii="Calibri" w:eastAsia="Times New Roman" w:hAnsi="Calibri" w:cs="Calibri"/>
                <w:color w:val="000000"/>
              </w:rPr>
            </w:pPr>
            <w:ins w:id="1405" w:author="Stefanie Lane" w:date="2022-05-12T12:10:00Z">
              <w:r w:rsidRPr="004F6583">
                <w:rPr>
                  <w:rFonts w:ascii="Calibri" w:eastAsia="Times New Roman" w:hAnsi="Calibri" w:cs="Calibri"/>
                  <w:color w:val="000000"/>
                </w:rPr>
                <w:t>-100.00</w:t>
              </w:r>
            </w:ins>
          </w:p>
        </w:tc>
      </w:tr>
      <w:tr w:rsidR="004F6583" w:rsidRPr="004F6583" w14:paraId="0A1D834E" w14:textId="77777777" w:rsidTr="004F6583">
        <w:trPr>
          <w:trHeight w:val="290"/>
          <w:ins w:id="1406" w:author="Stefanie Lane" w:date="2022-05-12T12:10:00Z"/>
        </w:trPr>
        <w:tc>
          <w:tcPr>
            <w:tcW w:w="1700" w:type="dxa"/>
            <w:vMerge/>
            <w:tcBorders>
              <w:top w:val="nil"/>
              <w:left w:val="nil"/>
              <w:bottom w:val="single" w:sz="4" w:space="0" w:color="000000"/>
              <w:right w:val="nil"/>
            </w:tcBorders>
            <w:vAlign w:val="center"/>
            <w:hideMark/>
          </w:tcPr>
          <w:p w14:paraId="05F0D949" w14:textId="77777777" w:rsidR="004F6583" w:rsidRPr="004F6583" w:rsidRDefault="004F6583" w:rsidP="004F6583">
            <w:pPr>
              <w:spacing w:after="0" w:line="240" w:lineRule="auto"/>
              <w:rPr>
                <w:ins w:id="140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CC6D9C" w14:textId="77777777" w:rsidR="004F6583" w:rsidRPr="004F6583" w:rsidRDefault="004F6583" w:rsidP="004F6583">
            <w:pPr>
              <w:spacing w:after="0" w:line="240" w:lineRule="auto"/>
              <w:rPr>
                <w:ins w:id="1408" w:author="Stefanie Lane" w:date="2022-05-12T12:10:00Z"/>
                <w:rFonts w:ascii="Arial" w:eastAsia="Times New Roman" w:hAnsi="Arial" w:cs="Arial"/>
                <w:i/>
                <w:iCs/>
                <w:sz w:val="20"/>
                <w:szCs w:val="20"/>
              </w:rPr>
            </w:pPr>
            <w:proofErr w:type="spellStart"/>
            <w:ins w:id="1409" w:author="Stefanie Lane" w:date="2022-05-12T12:10:00Z">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ins>
          </w:p>
        </w:tc>
        <w:tc>
          <w:tcPr>
            <w:tcW w:w="960" w:type="dxa"/>
            <w:tcBorders>
              <w:top w:val="nil"/>
              <w:left w:val="nil"/>
              <w:bottom w:val="nil"/>
              <w:right w:val="nil"/>
            </w:tcBorders>
            <w:shd w:val="clear" w:color="auto" w:fill="auto"/>
            <w:noWrap/>
            <w:vAlign w:val="bottom"/>
            <w:hideMark/>
          </w:tcPr>
          <w:p w14:paraId="5495B3F7" w14:textId="77777777" w:rsidR="004F6583" w:rsidRPr="004F6583" w:rsidRDefault="004F6583" w:rsidP="004F6583">
            <w:pPr>
              <w:spacing w:after="0" w:line="240" w:lineRule="auto"/>
              <w:jc w:val="center"/>
              <w:rPr>
                <w:ins w:id="1410" w:author="Stefanie Lane" w:date="2022-05-12T12:10:00Z"/>
                <w:rFonts w:ascii="Calibri" w:eastAsia="Times New Roman" w:hAnsi="Calibri" w:cs="Calibri"/>
                <w:color w:val="000000"/>
              </w:rPr>
            </w:pPr>
            <w:ins w:id="1411"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0E25F0B6" w14:textId="77777777" w:rsidR="004F6583" w:rsidRPr="004F6583" w:rsidRDefault="004F6583" w:rsidP="004F6583">
            <w:pPr>
              <w:spacing w:after="0" w:line="240" w:lineRule="auto"/>
              <w:jc w:val="center"/>
              <w:rPr>
                <w:ins w:id="1412" w:author="Stefanie Lane" w:date="2022-05-12T12:10:00Z"/>
                <w:rFonts w:ascii="Calibri" w:eastAsia="Times New Roman" w:hAnsi="Calibri" w:cs="Calibri"/>
                <w:color w:val="000000"/>
              </w:rPr>
            </w:pPr>
            <w:ins w:id="1413" w:author="Stefanie Lane" w:date="2022-05-12T12:10:00Z">
              <w:r w:rsidRPr="004F6583">
                <w:rPr>
                  <w:rFonts w:ascii="Calibri" w:eastAsia="Times New Roman" w:hAnsi="Calibri" w:cs="Calibri"/>
                  <w:color w:val="000000"/>
                </w:rPr>
                <w:t>0.22</w:t>
              </w:r>
            </w:ins>
          </w:p>
        </w:tc>
        <w:tc>
          <w:tcPr>
            <w:tcW w:w="960" w:type="dxa"/>
            <w:tcBorders>
              <w:top w:val="nil"/>
              <w:left w:val="nil"/>
              <w:bottom w:val="nil"/>
              <w:right w:val="nil"/>
            </w:tcBorders>
            <w:shd w:val="clear" w:color="auto" w:fill="auto"/>
            <w:noWrap/>
            <w:vAlign w:val="bottom"/>
            <w:hideMark/>
          </w:tcPr>
          <w:p w14:paraId="609031C2" w14:textId="77777777" w:rsidR="004F6583" w:rsidRPr="004F6583" w:rsidRDefault="004F6583" w:rsidP="004F6583">
            <w:pPr>
              <w:spacing w:after="0" w:line="240" w:lineRule="auto"/>
              <w:jc w:val="center"/>
              <w:rPr>
                <w:ins w:id="1414" w:author="Stefanie Lane" w:date="2022-05-12T12:10:00Z"/>
                <w:rFonts w:ascii="Calibri" w:eastAsia="Times New Roman" w:hAnsi="Calibri" w:cs="Calibri"/>
                <w:color w:val="000000"/>
              </w:rPr>
            </w:pPr>
            <w:ins w:id="1415"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16D1CFCC" w14:textId="77777777" w:rsidR="004F6583" w:rsidRPr="004F6583" w:rsidRDefault="004F6583" w:rsidP="004F6583">
            <w:pPr>
              <w:spacing w:after="0" w:line="240" w:lineRule="auto"/>
              <w:jc w:val="center"/>
              <w:rPr>
                <w:ins w:id="1416" w:author="Stefanie Lane" w:date="2022-05-12T12:10:00Z"/>
                <w:rFonts w:ascii="Calibri" w:eastAsia="Times New Roman" w:hAnsi="Calibri" w:cs="Calibri"/>
                <w:color w:val="000000"/>
              </w:rPr>
            </w:pPr>
            <w:ins w:id="1417" w:author="Stefanie Lane" w:date="2022-05-12T12:10:00Z">
              <w:r w:rsidRPr="004F6583">
                <w:rPr>
                  <w:rFonts w:ascii="Calibri" w:eastAsia="Times New Roman" w:hAnsi="Calibri" w:cs="Calibri"/>
                  <w:color w:val="000000"/>
                </w:rPr>
                <w:t>-100.00</w:t>
              </w:r>
            </w:ins>
          </w:p>
        </w:tc>
      </w:tr>
      <w:tr w:rsidR="004F6583" w:rsidRPr="004F6583" w14:paraId="0552F3B8" w14:textId="77777777" w:rsidTr="004F6583">
        <w:trPr>
          <w:trHeight w:val="290"/>
          <w:ins w:id="1418" w:author="Stefanie Lane" w:date="2022-05-12T12:10:00Z"/>
        </w:trPr>
        <w:tc>
          <w:tcPr>
            <w:tcW w:w="1700" w:type="dxa"/>
            <w:vMerge/>
            <w:tcBorders>
              <w:top w:val="nil"/>
              <w:left w:val="nil"/>
              <w:bottom w:val="single" w:sz="4" w:space="0" w:color="000000"/>
              <w:right w:val="nil"/>
            </w:tcBorders>
            <w:vAlign w:val="center"/>
            <w:hideMark/>
          </w:tcPr>
          <w:p w14:paraId="2942F1AC" w14:textId="77777777" w:rsidR="004F6583" w:rsidRPr="004F6583" w:rsidRDefault="004F6583" w:rsidP="004F6583">
            <w:pPr>
              <w:spacing w:after="0" w:line="240" w:lineRule="auto"/>
              <w:rPr>
                <w:ins w:id="141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83E1F04" w14:textId="77777777" w:rsidR="004F6583" w:rsidRPr="004F6583" w:rsidRDefault="004F6583" w:rsidP="004F6583">
            <w:pPr>
              <w:spacing w:after="0" w:line="240" w:lineRule="auto"/>
              <w:rPr>
                <w:ins w:id="1420" w:author="Stefanie Lane" w:date="2022-05-12T12:10:00Z"/>
                <w:rFonts w:ascii="Arial" w:eastAsia="Times New Roman" w:hAnsi="Arial" w:cs="Arial"/>
                <w:i/>
                <w:iCs/>
                <w:sz w:val="20"/>
                <w:szCs w:val="20"/>
              </w:rPr>
            </w:pPr>
            <w:ins w:id="1421" w:author="Stefanie Lane" w:date="2022-05-12T12:10:00Z">
              <w:r w:rsidRPr="004F6583">
                <w:rPr>
                  <w:rFonts w:ascii="Arial" w:eastAsia="Times New Roman" w:hAnsi="Arial" w:cs="Arial"/>
                  <w:i/>
                  <w:iCs/>
                  <w:sz w:val="20"/>
                  <w:szCs w:val="20"/>
                </w:rPr>
                <w:t>Equisetum fluviatile</w:t>
              </w:r>
            </w:ins>
          </w:p>
        </w:tc>
        <w:tc>
          <w:tcPr>
            <w:tcW w:w="960" w:type="dxa"/>
            <w:tcBorders>
              <w:top w:val="single" w:sz="4" w:space="0" w:color="auto"/>
              <w:left w:val="nil"/>
              <w:bottom w:val="single" w:sz="4" w:space="0" w:color="auto"/>
              <w:right w:val="nil"/>
            </w:tcBorders>
            <w:shd w:val="clear" w:color="auto" w:fill="auto"/>
            <w:noWrap/>
            <w:vAlign w:val="bottom"/>
            <w:hideMark/>
          </w:tcPr>
          <w:p w14:paraId="52389386" w14:textId="77777777" w:rsidR="004F6583" w:rsidRPr="004F6583" w:rsidRDefault="004F6583" w:rsidP="004F6583">
            <w:pPr>
              <w:spacing w:after="0" w:line="240" w:lineRule="auto"/>
              <w:jc w:val="center"/>
              <w:rPr>
                <w:ins w:id="1422" w:author="Stefanie Lane" w:date="2022-05-12T12:10:00Z"/>
                <w:rFonts w:ascii="Calibri" w:eastAsia="Times New Roman" w:hAnsi="Calibri" w:cs="Calibri"/>
                <w:color w:val="000000"/>
              </w:rPr>
            </w:pPr>
            <w:ins w:id="1423" w:author="Stefanie Lane" w:date="2022-05-12T12:10:00Z">
              <w:r w:rsidRPr="004F6583">
                <w:rPr>
                  <w:rFonts w:ascii="Calibri" w:eastAsia="Times New Roman" w:hAnsi="Calibri" w:cs="Calibri"/>
                  <w:color w:val="000000"/>
                </w:rPr>
                <w:t>1.37</w:t>
              </w:r>
            </w:ins>
          </w:p>
        </w:tc>
        <w:tc>
          <w:tcPr>
            <w:tcW w:w="960" w:type="dxa"/>
            <w:tcBorders>
              <w:top w:val="single" w:sz="4" w:space="0" w:color="auto"/>
              <w:left w:val="nil"/>
              <w:bottom w:val="single" w:sz="4" w:space="0" w:color="auto"/>
              <w:right w:val="nil"/>
            </w:tcBorders>
            <w:shd w:val="clear" w:color="auto" w:fill="auto"/>
            <w:noWrap/>
            <w:vAlign w:val="bottom"/>
            <w:hideMark/>
          </w:tcPr>
          <w:p w14:paraId="5F8068EC" w14:textId="77777777" w:rsidR="004F6583" w:rsidRPr="004F6583" w:rsidRDefault="004F6583" w:rsidP="004F6583">
            <w:pPr>
              <w:spacing w:after="0" w:line="240" w:lineRule="auto"/>
              <w:jc w:val="center"/>
              <w:rPr>
                <w:ins w:id="1424" w:author="Stefanie Lane" w:date="2022-05-12T12:10:00Z"/>
                <w:rFonts w:ascii="Calibri" w:eastAsia="Times New Roman" w:hAnsi="Calibri" w:cs="Calibri"/>
                <w:color w:val="000000"/>
              </w:rPr>
            </w:pPr>
            <w:ins w:id="1425" w:author="Stefanie Lane" w:date="2022-05-12T12:10:00Z">
              <w:r w:rsidRPr="004F6583">
                <w:rPr>
                  <w:rFonts w:ascii="Calibri" w:eastAsia="Times New Roman" w:hAnsi="Calibri" w:cs="Calibri"/>
                  <w:color w:val="000000"/>
                </w:rPr>
                <w:t>1.17</w:t>
              </w:r>
            </w:ins>
          </w:p>
        </w:tc>
        <w:tc>
          <w:tcPr>
            <w:tcW w:w="960" w:type="dxa"/>
            <w:tcBorders>
              <w:top w:val="single" w:sz="4" w:space="0" w:color="auto"/>
              <w:left w:val="nil"/>
              <w:bottom w:val="single" w:sz="4" w:space="0" w:color="auto"/>
              <w:right w:val="nil"/>
            </w:tcBorders>
            <w:shd w:val="clear" w:color="auto" w:fill="auto"/>
            <w:noWrap/>
            <w:vAlign w:val="bottom"/>
            <w:hideMark/>
          </w:tcPr>
          <w:p w14:paraId="5C461F7E" w14:textId="77777777" w:rsidR="004F6583" w:rsidRPr="004F6583" w:rsidRDefault="004F6583" w:rsidP="004F6583">
            <w:pPr>
              <w:spacing w:after="0" w:line="240" w:lineRule="auto"/>
              <w:jc w:val="center"/>
              <w:rPr>
                <w:ins w:id="1426" w:author="Stefanie Lane" w:date="2022-05-12T12:10:00Z"/>
                <w:rFonts w:ascii="Calibri" w:eastAsia="Times New Roman" w:hAnsi="Calibri" w:cs="Calibri"/>
                <w:color w:val="000000"/>
              </w:rPr>
            </w:pPr>
            <w:ins w:id="1427"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093304FC" w14:textId="77777777" w:rsidR="004F6583" w:rsidRPr="004F6583" w:rsidRDefault="004F6583" w:rsidP="004F6583">
            <w:pPr>
              <w:spacing w:after="0" w:line="240" w:lineRule="auto"/>
              <w:jc w:val="center"/>
              <w:rPr>
                <w:ins w:id="1428" w:author="Stefanie Lane" w:date="2022-05-12T12:10:00Z"/>
                <w:rFonts w:ascii="Calibri" w:eastAsia="Times New Roman" w:hAnsi="Calibri" w:cs="Calibri"/>
                <w:color w:val="000000"/>
              </w:rPr>
            </w:pPr>
            <w:ins w:id="1429" w:author="Stefanie Lane" w:date="2022-05-12T12:10:00Z">
              <w:r w:rsidRPr="004F6583">
                <w:rPr>
                  <w:rFonts w:ascii="Calibri" w:eastAsia="Times New Roman" w:hAnsi="Calibri" w:cs="Calibri"/>
                  <w:color w:val="000000"/>
                </w:rPr>
                <w:t>-100.00</w:t>
              </w:r>
            </w:ins>
          </w:p>
        </w:tc>
      </w:tr>
      <w:tr w:rsidR="004F6583" w:rsidRPr="004F6583" w14:paraId="5C5EA9FA" w14:textId="77777777" w:rsidTr="004F6583">
        <w:trPr>
          <w:trHeight w:val="290"/>
          <w:ins w:id="1430" w:author="Stefanie Lane" w:date="2022-05-12T12:10:00Z"/>
        </w:trPr>
        <w:tc>
          <w:tcPr>
            <w:tcW w:w="1700" w:type="dxa"/>
            <w:vMerge/>
            <w:tcBorders>
              <w:top w:val="nil"/>
              <w:left w:val="nil"/>
              <w:bottom w:val="single" w:sz="4" w:space="0" w:color="000000"/>
              <w:right w:val="nil"/>
            </w:tcBorders>
            <w:vAlign w:val="center"/>
            <w:hideMark/>
          </w:tcPr>
          <w:p w14:paraId="5A5C87D9" w14:textId="77777777" w:rsidR="004F6583" w:rsidRPr="004F6583" w:rsidRDefault="004F6583" w:rsidP="004F6583">
            <w:pPr>
              <w:spacing w:after="0" w:line="240" w:lineRule="auto"/>
              <w:rPr>
                <w:ins w:id="143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D47DE7" w14:textId="77777777" w:rsidR="004F6583" w:rsidRPr="004F6583" w:rsidRDefault="004F6583" w:rsidP="004F6583">
            <w:pPr>
              <w:spacing w:after="0" w:line="240" w:lineRule="auto"/>
              <w:rPr>
                <w:ins w:id="1432" w:author="Stefanie Lane" w:date="2022-05-12T12:10:00Z"/>
                <w:rFonts w:ascii="Arial" w:eastAsia="Times New Roman" w:hAnsi="Arial" w:cs="Arial"/>
                <w:i/>
                <w:iCs/>
                <w:sz w:val="20"/>
                <w:szCs w:val="20"/>
              </w:rPr>
            </w:pPr>
            <w:proofErr w:type="spellStart"/>
            <w:ins w:id="1433" w:author="Stefanie Lane" w:date="2022-05-12T12:10:00Z">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ins>
          </w:p>
        </w:tc>
        <w:tc>
          <w:tcPr>
            <w:tcW w:w="960" w:type="dxa"/>
            <w:tcBorders>
              <w:top w:val="nil"/>
              <w:left w:val="nil"/>
              <w:bottom w:val="nil"/>
              <w:right w:val="nil"/>
            </w:tcBorders>
            <w:shd w:val="clear" w:color="auto" w:fill="auto"/>
            <w:noWrap/>
            <w:vAlign w:val="bottom"/>
            <w:hideMark/>
          </w:tcPr>
          <w:p w14:paraId="34EEDA3D" w14:textId="77777777" w:rsidR="004F6583" w:rsidRPr="004F6583" w:rsidRDefault="004F6583" w:rsidP="004F6583">
            <w:pPr>
              <w:spacing w:after="0" w:line="240" w:lineRule="auto"/>
              <w:jc w:val="center"/>
              <w:rPr>
                <w:ins w:id="1434" w:author="Stefanie Lane" w:date="2022-05-12T12:10:00Z"/>
                <w:rFonts w:ascii="Calibri" w:eastAsia="Times New Roman" w:hAnsi="Calibri" w:cs="Calibri"/>
                <w:color w:val="000000"/>
              </w:rPr>
            </w:pPr>
            <w:ins w:id="1435"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4A372F66" w14:textId="77777777" w:rsidR="004F6583" w:rsidRPr="004F6583" w:rsidRDefault="004F6583" w:rsidP="004F6583">
            <w:pPr>
              <w:spacing w:after="0" w:line="240" w:lineRule="auto"/>
              <w:jc w:val="center"/>
              <w:rPr>
                <w:ins w:id="1436" w:author="Stefanie Lane" w:date="2022-05-12T12:10:00Z"/>
                <w:rFonts w:ascii="Calibri" w:eastAsia="Times New Roman" w:hAnsi="Calibri" w:cs="Calibri"/>
                <w:color w:val="000000"/>
              </w:rPr>
            </w:pPr>
            <w:ins w:id="1437" w:author="Stefanie Lane" w:date="2022-05-12T12:10:00Z">
              <w:r w:rsidRPr="004F6583">
                <w:rPr>
                  <w:rFonts w:ascii="Calibri" w:eastAsia="Times New Roman" w:hAnsi="Calibri" w:cs="Calibri"/>
                  <w:color w:val="000000"/>
                </w:rPr>
                <w:t>0.33</w:t>
              </w:r>
            </w:ins>
          </w:p>
        </w:tc>
        <w:tc>
          <w:tcPr>
            <w:tcW w:w="960" w:type="dxa"/>
            <w:tcBorders>
              <w:top w:val="nil"/>
              <w:left w:val="nil"/>
              <w:bottom w:val="nil"/>
              <w:right w:val="nil"/>
            </w:tcBorders>
            <w:shd w:val="clear" w:color="auto" w:fill="auto"/>
            <w:noWrap/>
            <w:vAlign w:val="bottom"/>
            <w:hideMark/>
          </w:tcPr>
          <w:p w14:paraId="422242B5" w14:textId="77777777" w:rsidR="004F6583" w:rsidRPr="004F6583" w:rsidRDefault="004F6583" w:rsidP="004F6583">
            <w:pPr>
              <w:spacing w:after="0" w:line="240" w:lineRule="auto"/>
              <w:jc w:val="center"/>
              <w:rPr>
                <w:ins w:id="1438" w:author="Stefanie Lane" w:date="2022-05-12T12:10:00Z"/>
                <w:rFonts w:ascii="Calibri" w:eastAsia="Times New Roman" w:hAnsi="Calibri" w:cs="Calibri"/>
                <w:color w:val="000000"/>
              </w:rPr>
            </w:pPr>
            <w:ins w:id="1439"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3765EDC0" w14:textId="77777777" w:rsidR="004F6583" w:rsidRPr="004F6583" w:rsidRDefault="004F6583" w:rsidP="004F6583">
            <w:pPr>
              <w:spacing w:after="0" w:line="240" w:lineRule="auto"/>
              <w:jc w:val="center"/>
              <w:rPr>
                <w:ins w:id="1440" w:author="Stefanie Lane" w:date="2022-05-12T12:10:00Z"/>
                <w:rFonts w:ascii="Calibri" w:eastAsia="Times New Roman" w:hAnsi="Calibri" w:cs="Calibri"/>
                <w:color w:val="000000"/>
              </w:rPr>
            </w:pPr>
            <w:ins w:id="1441" w:author="Stefanie Lane" w:date="2022-05-12T12:10:00Z">
              <w:r w:rsidRPr="004F6583">
                <w:rPr>
                  <w:rFonts w:ascii="Calibri" w:eastAsia="Times New Roman" w:hAnsi="Calibri" w:cs="Calibri"/>
                  <w:color w:val="000000"/>
                </w:rPr>
                <w:t>-100.00</w:t>
              </w:r>
            </w:ins>
          </w:p>
        </w:tc>
      </w:tr>
      <w:tr w:rsidR="004F6583" w:rsidRPr="004F6583" w14:paraId="798782FD" w14:textId="77777777" w:rsidTr="004F6583">
        <w:trPr>
          <w:trHeight w:val="290"/>
          <w:ins w:id="1442" w:author="Stefanie Lane" w:date="2022-05-12T12:10:00Z"/>
        </w:trPr>
        <w:tc>
          <w:tcPr>
            <w:tcW w:w="1700" w:type="dxa"/>
            <w:vMerge/>
            <w:tcBorders>
              <w:top w:val="nil"/>
              <w:left w:val="nil"/>
              <w:bottom w:val="single" w:sz="4" w:space="0" w:color="000000"/>
              <w:right w:val="nil"/>
            </w:tcBorders>
            <w:vAlign w:val="center"/>
            <w:hideMark/>
          </w:tcPr>
          <w:p w14:paraId="36ABC3BF" w14:textId="77777777" w:rsidR="004F6583" w:rsidRPr="004F6583" w:rsidRDefault="004F6583" w:rsidP="004F6583">
            <w:pPr>
              <w:spacing w:after="0" w:line="240" w:lineRule="auto"/>
              <w:rPr>
                <w:ins w:id="144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814DC0" w14:textId="77777777" w:rsidR="004F6583" w:rsidRPr="004F6583" w:rsidRDefault="004F6583" w:rsidP="004F6583">
            <w:pPr>
              <w:spacing w:after="0" w:line="240" w:lineRule="auto"/>
              <w:rPr>
                <w:ins w:id="1444" w:author="Stefanie Lane" w:date="2022-05-12T12:10:00Z"/>
                <w:rFonts w:ascii="Arial" w:eastAsia="Times New Roman" w:hAnsi="Arial" w:cs="Arial"/>
                <w:i/>
                <w:iCs/>
                <w:sz w:val="20"/>
                <w:szCs w:val="20"/>
              </w:rPr>
            </w:pPr>
            <w:proofErr w:type="spellStart"/>
            <w:ins w:id="1445" w:author="Stefanie Lane" w:date="2022-05-12T12:10:00Z">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990B702" w14:textId="77777777" w:rsidR="004F6583" w:rsidRPr="004F6583" w:rsidRDefault="004F6583" w:rsidP="004F6583">
            <w:pPr>
              <w:spacing w:after="0" w:line="240" w:lineRule="auto"/>
              <w:jc w:val="center"/>
              <w:rPr>
                <w:ins w:id="1446" w:author="Stefanie Lane" w:date="2022-05-12T12:10:00Z"/>
                <w:rFonts w:ascii="Calibri" w:eastAsia="Times New Roman" w:hAnsi="Calibri" w:cs="Calibri"/>
                <w:color w:val="000000"/>
              </w:rPr>
            </w:pPr>
            <w:ins w:id="1447" w:author="Stefanie Lane" w:date="2022-05-12T12:10:00Z">
              <w:r w:rsidRPr="004F6583">
                <w:rPr>
                  <w:rFonts w:ascii="Calibri" w:eastAsia="Times New Roman" w:hAnsi="Calibri" w:cs="Calibri"/>
                  <w:color w:val="000000"/>
                </w:rPr>
                <w:t>0.21</w:t>
              </w:r>
            </w:ins>
          </w:p>
        </w:tc>
        <w:tc>
          <w:tcPr>
            <w:tcW w:w="960" w:type="dxa"/>
            <w:tcBorders>
              <w:top w:val="single" w:sz="4" w:space="0" w:color="auto"/>
              <w:left w:val="nil"/>
              <w:bottom w:val="single" w:sz="4" w:space="0" w:color="auto"/>
              <w:right w:val="nil"/>
            </w:tcBorders>
            <w:shd w:val="clear" w:color="auto" w:fill="auto"/>
            <w:noWrap/>
            <w:vAlign w:val="bottom"/>
            <w:hideMark/>
          </w:tcPr>
          <w:p w14:paraId="1FC9B619" w14:textId="77777777" w:rsidR="004F6583" w:rsidRPr="004F6583" w:rsidRDefault="004F6583" w:rsidP="004F6583">
            <w:pPr>
              <w:spacing w:after="0" w:line="240" w:lineRule="auto"/>
              <w:jc w:val="center"/>
              <w:rPr>
                <w:ins w:id="1448" w:author="Stefanie Lane" w:date="2022-05-12T12:10:00Z"/>
                <w:rFonts w:ascii="Calibri" w:eastAsia="Times New Roman" w:hAnsi="Calibri" w:cs="Calibri"/>
                <w:color w:val="000000"/>
              </w:rPr>
            </w:pPr>
            <w:ins w:id="1449"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85BA5EA" w14:textId="77777777" w:rsidR="004F6583" w:rsidRPr="004F6583" w:rsidRDefault="004F6583" w:rsidP="004F6583">
            <w:pPr>
              <w:spacing w:after="0" w:line="240" w:lineRule="auto"/>
              <w:jc w:val="center"/>
              <w:rPr>
                <w:ins w:id="1450" w:author="Stefanie Lane" w:date="2022-05-12T12:10:00Z"/>
                <w:rFonts w:ascii="Calibri" w:eastAsia="Times New Roman" w:hAnsi="Calibri" w:cs="Calibri"/>
                <w:color w:val="000000"/>
              </w:rPr>
            </w:pPr>
            <w:ins w:id="1451"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0EF8CAC4" w14:textId="77777777" w:rsidR="004F6583" w:rsidRPr="004F6583" w:rsidRDefault="004F6583" w:rsidP="004F6583">
            <w:pPr>
              <w:spacing w:after="0" w:line="240" w:lineRule="auto"/>
              <w:jc w:val="center"/>
              <w:rPr>
                <w:ins w:id="1452" w:author="Stefanie Lane" w:date="2022-05-12T12:10:00Z"/>
                <w:rFonts w:ascii="Calibri" w:eastAsia="Times New Roman" w:hAnsi="Calibri" w:cs="Calibri"/>
                <w:color w:val="000000"/>
              </w:rPr>
            </w:pPr>
            <w:ins w:id="1453" w:author="Stefanie Lane" w:date="2022-05-12T12:10:00Z">
              <w:r w:rsidRPr="004F6583">
                <w:rPr>
                  <w:rFonts w:ascii="Calibri" w:eastAsia="Times New Roman" w:hAnsi="Calibri" w:cs="Calibri"/>
                  <w:color w:val="000000"/>
                </w:rPr>
                <w:t>-100.00</w:t>
              </w:r>
            </w:ins>
          </w:p>
        </w:tc>
      </w:tr>
      <w:tr w:rsidR="004F6583" w:rsidRPr="004F6583" w14:paraId="1D2C78A4" w14:textId="77777777" w:rsidTr="004F6583">
        <w:trPr>
          <w:trHeight w:val="290"/>
          <w:ins w:id="1454" w:author="Stefanie Lane" w:date="2022-05-12T12:10:00Z"/>
        </w:trPr>
        <w:tc>
          <w:tcPr>
            <w:tcW w:w="1700" w:type="dxa"/>
            <w:vMerge/>
            <w:tcBorders>
              <w:top w:val="nil"/>
              <w:left w:val="nil"/>
              <w:bottom w:val="single" w:sz="4" w:space="0" w:color="000000"/>
              <w:right w:val="nil"/>
            </w:tcBorders>
            <w:vAlign w:val="center"/>
            <w:hideMark/>
          </w:tcPr>
          <w:p w14:paraId="5EB9102E" w14:textId="77777777" w:rsidR="004F6583" w:rsidRPr="004F6583" w:rsidRDefault="004F6583" w:rsidP="004F6583">
            <w:pPr>
              <w:spacing w:after="0" w:line="240" w:lineRule="auto"/>
              <w:rPr>
                <w:ins w:id="145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CAEA0AE" w14:textId="77777777" w:rsidR="004F6583" w:rsidRPr="004F6583" w:rsidRDefault="004F6583" w:rsidP="004F6583">
            <w:pPr>
              <w:spacing w:after="0" w:line="240" w:lineRule="auto"/>
              <w:rPr>
                <w:ins w:id="1456" w:author="Stefanie Lane" w:date="2022-05-12T12:10:00Z"/>
                <w:rFonts w:ascii="Arial" w:eastAsia="Times New Roman" w:hAnsi="Arial" w:cs="Arial"/>
                <w:i/>
                <w:iCs/>
                <w:sz w:val="20"/>
                <w:szCs w:val="20"/>
              </w:rPr>
            </w:pPr>
            <w:ins w:id="1457" w:author="Stefanie Lane" w:date="2022-05-12T12:10:00Z">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ins>
          </w:p>
        </w:tc>
        <w:tc>
          <w:tcPr>
            <w:tcW w:w="960" w:type="dxa"/>
            <w:tcBorders>
              <w:top w:val="nil"/>
              <w:left w:val="nil"/>
              <w:bottom w:val="nil"/>
              <w:right w:val="nil"/>
            </w:tcBorders>
            <w:shd w:val="clear" w:color="auto" w:fill="auto"/>
            <w:noWrap/>
            <w:vAlign w:val="bottom"/>
            <w:hideMark/>
          </w:tcPr>
          <w:p w14:paraId="52572999" w14:textId="77777777" w:rsidR="004F6583" w:rsidRPr="004F6583" w:rsidRDefault="004F6583" w:rsidP="004F6583">
            <w:pPr>
              <w:spacing w:after="0" w:line="240" w:lineRule="auto"/>
              <w:jc w:val="center"/>
              <w:rPr>
                <w:ins w:id="1458" w:author="Stefanie Lane" w:date="2022-05-12T12:10:00Z"/>
                <w:rFonts w:ascii="Calibri" w:eastAsia="Times New Roman" w:hAnsi="Calibri" w:cs="Calibri"/>
                <w:color w:val="000000"/>
              </w:rPr>
            </w:pPr>
            <w:ins w:id="1459" w:author="Stefanie Lane" w:date="2022-05-12T12:10:00Z">
              <w:r w:rsidRPr="004F6583">
                <w:rPr>
                  <w:rFonts w:ascii="Calibri" w:eastAsia="Times New Roman" w:hAnsi="Calibri" w:cs="Calibri"/>
                  <w:color w:val="000000"/>
                </w:rPr>
                <w:t>0.63</w:t>
              </w:r>
            </w:ins>
          </w:p>
        </w:tc>
        <w:tc>
          <w:tcPr>
            <w:tcW w:w="960" w:type="dxa"/>
            <w:tcBorders>
              <w:top w:val="nil"/>
              <w:left w:val="nil"/>
              <w:bottom w:val="nil"/>
              <w:right w:val="nil"/>
            </w:tcBorders>
            <w:shd w:val="clear" w:color="auto" w:fill="auto"/>
            <w:noWrap/>
            <w:vAlign w:val="bottom"/>
            <w:hideMark/>
          </w:tcPr>
          <w:p w14:paraId="74E3AC1E" w14:textId="77777777" w:rsidR="004F6583" w:rsidRPr="004F6583" w:rsidRDefault="004F6583" w:rsidP="004F6583">
            <w:pPr>
              <w:spacing w:after="0" w:line="240" w:lineRule="auto"/>
              <w:jc w:val="center"/>
              <w:rPr>
                <w:ins w:id="1460" w:author="Stefanie Lane" w:date="2022-05-12T12:10:00Z"/>
                <w:rFonts w:ascii="Calibri" w:eastAsia="Times New Roman" w:hAnsi="Calibri" w:cs="Calibri"/>
                <w:color w:val="000000"/>
              </w:rPr>
            </w:pPr>
            <w:ins w:id="1461" w:author="Stefanie Lane" w:date="2022-05-12T12:10:00Z">
              <w:r w:rsidRPr="004F6583">
                <w:rPr>
                  <w:rFonts w:ascii="Calibri" w:eastAsia="Times New Roman" w:hAnsi="Calibri" w:cs="Calibri"/>
                  <w:color w:val="000000"/>
                </w:rPr>
                <w:t>0.11</w:t>
              </w:r>
            </w:ins>
          </w:p>
        </w:tc>
        <w:tc>
          <w:tcPr>
            <w:tcW w:w="960" w:type="dxa"/>
            <w:tcBorders>
              <w:top w:val="nil"/>
              <w:left w:val="nil"/>
              <w:bottom w:val="nil"/>
              <w:right w:val="nil"/>
            </w:tcBorders>
            <w:shd w:val="clear" w:color="auto" w:fill="auto"/>
            <w:noWrap/>
            <w:vAlign w:val="bottom"/>
            <w:hideMark/>
          </w:tcPr>
          <w:p w14:paraId="5D4EFD6C" w14:textId="77777777" w:rsidR="004F6583" w:rsidRPr="004F6583" w:rsidRDefault="004F6583" w:rsidP="004F6583">
            <w:pPr>
              <w:spacing w:after="0" w:line="240" w:lineRule="auto"/>
              <w:jc w:val="center"/>
              <w:rPr>
                <w:ins w:id="1462" w:author="Stefanie Lane" w:date="2022-05-12T12:10:00Z"/>
                <w:rFonts w:ascii="Calibri" w:eastAsia="Times New Roman" w:hAnsi="Calibri" w:cs="Calibri"/>
                <w:color w:val="000000"/>
              </w:rPr>
            </w:pPr>
            <w:ins w:id="1463"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3A5D0242" w14:textId="77777777" w:rsidR="004F6583" w:rsidRPr="004F6583" w:rsidRDefault="004F6583" w:rsidP="004F6583">
            <w:pPr>
              <w:spacing w:after="0" w:line="240" w:lineRule="auto"/>
              <w:jc w:val="center"/>
              <w:rPr>
                <w:ins w:id="1464" w:author="Stefanie Lane" w:date="2022-05-12T12:10:00Z"/>
                <w:rFonts w:ascii="Calibri" w:eastAsia="Times New Roman" w:hAnsi="Calibri" w:cs="Calibri"/>
                <w:color w:val="000000"/>
              </w:rPr>
            </w:pPr>
            <w:ins w:id="1465" w:author="Stefanie Lane" w:date="2022-05-12T12:10:00Z">
              <w:r w:rsidRPr="004F6583">
                <w:rPr>
                  <w:rFonts w:ascii="Calibri" w:eastAsia="Times New Roman" w:hAnsi="Calibri" w:cs="Calibri"/>
                  <w:color w:val="000000"/>
                </w:rPr>
                <w:t>-100.00</w:t>
              </w:r>
            </w:ins>
          </w:p>
        </w:tc>
      </w:tr>
      <w:tr w:rsidR="004F6583" w:rsidRPr="004F6583" w14:paraId="12BBEEB5" w14:textId="77777777" w:rsidTr="004F6583">
        <w:trPr>
          <w:trHeight w:val="290"/>
          <w:ins w:id="1466" w:author="Stefanie Lane" w:date="2022-05-12T12:10:00Z"/>
        </w:trPr>
        <w:tc>
          <w:tcPr>
            <w:tcW w:w="1700" w:type="dxa"/>
            <w:vMerge/>
            <w:tcBorders>
              <w:top w:val="nil"/>
              <w:left w:val="nil"/>
              <w:bottom w:val="single" w:sz="4" w:space="0" w:color="000000"/>
              <w:right w:val="nil"/>
            </w:tcBorders>
            <w:vAlign w:val="center"/>
            <w:hideMark/>
          </w:tcPr>
          <w:p w14:paraId="4E1CFD2D" w14:textId="77777777" w:rsidR="004F6583" w:rsidRPr="004F6583" w:rsidRDefault="004F6583" w:rsidP="004F6583">
            <w:pPr>
              <w:spacing w:after="0" w:line="240" w:lineRule="auto"/>
              <w:rPr>
                <w:ins w:id="146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92979C5" w14:textId="77777777" w:rsidR="004F6583" w:rsidRPr="004F6583" w:rsidRDefault="004F6583" w:rsidP="004F6583">
            <w:pPr>
              <w:spacing w:after="0" w:line="240" w:lineRule="auto"/>
              <w:rPr>
                <w:ins w:id="1468" w:author="Stefanie Lane" w:date="2022-05-12T12:10:00Z"/>
                <w:rFonts w:ascii="Arial" w:eastAsia="Times New Roman" w:hAnsi="Arial" w:cs="Arial"/>
                <w:i/>
                <w:iCs/>
                <w:sz w:val="20"/>
                <w:szCs w:val="20"/>
              </w:rPr>
            </w:pPr>
            <w:ins w:id="1469" w:author="Stefanie Lane" w:date="2022-05-12T12:10:00Z">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7314CE9" w14:textId="77777777" w:rsidR="004F6583" w:rsidRPr="004F6583" w:rsidRDefault="004F6583" w:rsidP="004F6583">
            <w:pPr>
              <w:spacing w:after="0" w:line="240" w:lineRule="auto"/>
              <w:jc w:val="center"/>
              <w:rPr>
                <w:ins w:id="1470" w:author="Stefanie Lane" w:date="2022-05-12T12:10:00Z"/>
                <w:rFonts w:ascii="Calibri" w:eastAsia="Times New Roman" w:hAnsi="Calibri" w:cs="Calibri"/>
                <w:color w:val="000000"/>
              </w:rPr>
            </w:pPr>
            <w:ins w:id="1471" w:author="Stefanie Lane" w:date="2022-05-12T12:10:00Z">
              <w:r w:rsidRPr="004F6583">
                <w:rPr>
                  <w:rFonts w:ascii="Calibri" w:eastAsia="Times New Roman" w:hAnsi="Calibri" w:cs="Calibri"/>
                  <w:color w:val="000000"/>
                </w:rPr>
                <w:t>0.11</w:t>
              </w:r>
            </w:ins>
          </w:p>
        </w:tc>
        <w:tc>
          <w:tcPr>
            <w:tcW w:w="960" w:type="dxa"/>
            <w:tcBorders>
              <w:top w:val="single" w:sz="4" w:space="0" w:color="auto"/>
              <w:left w:val="nil"/>
              <w:bottom w:val="single" w:sz="4" w:space="0" w:color="auto"/>
              <w:right w:val="nil"/>
            </w:tcBorders>
            <w:shd w:val="clear" w:color="auto" w:fill="auto"/>
            <w:noWrap/>
            <w:vAlign w:val="bottom"/>
            <w:hideMark/>
          </w:tcPr>
          <w:p w14:paraId="19607863" w14:textId="77777777" w:rsidR="004F6583" w:rsidRPr="004F6583" w:rsidRDefault="004F6583" w:rsidP="004F6583">
            <w:pPr>
              <w:spacing w:after="0" w:line="240" w:lineRule="auto"/>
              <w:jc w:val="center"/>
              <w:rPr>
                <w:ins w:id="1472" w:author="Stefanie Lane" w:date="2022-05-12T12:10:00Z"/>
                <w:rFonts w:ascii="Calibri" w:eastAsia="Times New Roman" w:hAnsi="Calibri" w:cs="Calibri"/>
                <w:color w:val="000000"/>
              </w:rPr>
            </w:pPr>
            <w:ins w:id="1473"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24F73D77" w14:textId="77777777" w:rsidR="004F6583" w:rsidRPr="004F6583" w:rsidRDefault="004F6583" w:rsidP="004F6583">
            <w:pPr>
              <w:spacing w:after="0" w:line="240" w:lineRule="auto"/>
              <w:jc w:val="center"/>
              <w:rPr>
                <w:ins w:id="1474" w:author="Stefanie Lane" w:date="2022-05-12T12:10:00Z"/>
                <w:rFonts w:ascii="Calibri" w:eastAsia="Times New Roman" w:hAnsi="Calibri" w:cs="Calibri"/>
                <w:color w:val="000000"/>
              </w:rPr>
            </w:pPr>
            <w:ins w:id="1475"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3BFDCD5B" w14:textId="77777777" w:rsidR="004F6583" w:rsidRPr="004F6583" w:rsidRDefault="004F6583" w:rsidP="004F6583">
            <w:pPr>
              <w:spacing w:after="0" w:line="240" w:lineRule="auto"/>
              <w:jc w:val="center"/>
              <w:rPr>
                <w:ins w:id="1476" w:author="Stefanie Lane" w:date="2022-05-12T12:10:00Z"/>
                <w:rFonts w:ascii="Calibri" w:eastAsia="Times New Roman" w:hAnsi="Calibri" w:cs="Calibri"/>
                <w:color w:val="000000"/>
              </w:rPr>
            </w:pPr>
            <w:ins w:id="1477" w:author="Stefanie Lane" w:date="2022-05-12T12:10:00Z">
              <w:r w:rsidRPr="004F6583">
                <w:rPr>
                  <w:rFonts w:ascii="Calibri" w:eastAsia="Times New Roman" w:hAnsi="Calibri" w:cs="Calibri"/>
                  <w:color w:val="000000"/>
                </w:rPr>
                <w:t>-100.00</w:t>
              </w:r>
            </w:ins>
          </w:p>
        </w:tc>
      </w:tr>
      <w:tr w:rsidR="004F6583" w:rsidRPr="004F6583" w14:paraId="075C7AA9" w14:textId="77777777" w:rsidTr="004F6583">
        <w:trPr>
          <w:trHeight w:val="290"/>
          <w:ins w:id="1478" w:author="Stefanie Lane" w:date="2022-05-12T12:10:00Z"/>
        </w:trPr>
        <w:tc>
          <w:tcPr>
            <w:tcW w:w="1700" w:type="dxa"/>
            <w:vMerge/>
            <w:tcBorders>
              <w:top w:val="nil"/>
              <w:left w:val="nil"/>
              <w:bottom w:val="single" w:sz="4" w:space="0" w:color="000000"/>
              <w:right w:val="nil"/>
            </w:tcBorders>
            <w:vAlign w:val="center"/>
            <w:hideMark/>
          </w:tcPr>
          <w:p w14:paraId="4EC156A4" w14:textId="77777777" w:rsidR="004F6583" w:rsidRPr="004F6583" w:rsidRDefault="004F6583" w:rsidP="004F6583">
            <w:pPr>
              <w:spacing w:after="0" w:line="240" w:lineRule="auto"/>
              <w:rPr>
                <w:ins w:id="147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A25B6F4" w14:textId="77777777" w:rsidR="004F6583" w:rsidRPr="004F6583" w:rsidRDefault="004F6583" w:rsidP="004F6583">
            <w:pPr>
              <w:spacing w:after="0" w:line="240" w:lineRule="auto"/>
              <w:rPr>
                <w:ins w:id="1480" w:author="Stefanie Lane" w:date="2022-05-12T12:10:00Z"/>
                <w:rFonts w:ascii="Arial" w:eastAsia="Times New Roman" w:hAnsi="Arial" w:cs="Arial"/>
                <w:i/>
                <w:iCs/>
                <w:sz w:val="20"/>
                <w:szCs w:val="20"/>
              </w:rPr>
            </w:pPr>
            <w:ins w:id="1481" w:author="Stefanie Lane" w:date="2022-05-12T12:10:00Z">
              <w:r w:rsidRPr="004F6583">
                <w:rPr>
                  <w:rFonts w:ascii="Arial" w:eastAsia="Times New Roman" w:hAnsi="Arial" w:cs="Arial"/>
                  <w:i/>
                  <w:iCs/>
                  <w:sz w:val="20"/>
                  <w:szCs w:val="20"/>
                </w:rPr>
                <w:t>Sium suave</w:t>
              </w:r>
            </w:ins>
          </w:p>
        </w:tc>
        <w:tc>
          <w:tcPr>
            <w:tcW w:w="960" w:type="dxa"/>
            <w:tcBorders>
              <w:top w:val="nil"/>
              <w:left w:val="nil"/>
              <w:bottom w:val="nil"/>
              <w:right w:val="nil"/>
            </w:tcBorders>
            <w:shd w:val="clear" w:color="auto" w:fill="auto"/>
            <w:noWrap/>
            <w:vAlign w:val="bottom"/>
            <w:hideMark/>
          </w:tcPr>
          <w:p w14:paraId="43E8A5A0" w14:textId="77777777" w:rsidR="004F6583" w:rsidRPr="004F6583" w:rsidRDefault="004F6583" w:rsidP="004F6583">
            <w:pPr>
              <w:spacing w:after="0" w:line="240" w:lineRule="auto"/>
              <w:jc w:val="center"/>
              <w:rPr>
                <w:ins w:id="1482" w:author="Stefanie Lane" w:date="2022-05-12T12:10:00Z"/>
                <w:rFonts w:ascii="Calibri" w:eastAsia="Times New Roman" w:hAnsi="Calibri" w:cs="Calibri"/>
                <w:color w:val="000000"/>
              </w:rPr>
            </w:pPr>
            <w:ins w:id="1483" w:author="Stefanie Lane" w:date="2022-05-12T12:10:00Z">
              <w:r w:rsidRPr="004F6583">
                <w:rPr>
                  <w:rFonts w:ascii="Calibri" w:eastAsia="Times New Roman" w:hAnsi="Calibri" w:cs="Calibri"/>
                  <w:color w:val="000000"/>
                </w:rPr>
                <w:t>0.63</w:t>
              </w:r>
            </w:ins>
          </w:p>
        </w:tc>
        <w:tc>
          <w:tcPr>
            <w:tcW w:w="960" w:type="dxa"/>
            <w:tcBorders>
              <w:top w:val="nil"/>
              <w:left w:val="nil"/>
              <w:bottom w:val="nil"/>
              <w:right w:val="nil"/>
            </w:tcBorders>
            <w:shd w:val="clear" w:color="auto" w:fill="auto"/>
            <w:noWrap/>
            <w:vAlign w:val="bottom"/>
            <w:hideMark/>
          </w:tcPr>
          <w:p w14:paraId="4F26D60C" w14:textId="77777777" w:rsidR="004F6583" w:rsidRPr="004F6583" w:rsidRDefault="004F6583" w:rsidP="004F6583">
            <w:pPr>
              <w:spacing w:after="0" w:line="240" w:lineRule="auto"/>
              <w:jc w:val="center"/>
              <w:rPr>
                <w:ins w:id="1484" w:author="Stefanie Lane" w:date="2022-05-12T12:10:00Z"/>
                <w:rFonts w:ascii="Calibri" w:eastAsia="Times New Roman" w:hAnsi="Calibri" w:cs="Calibri"/>
                <w:color w:val="000000"/>
              </w:rPr>
            </w:pPr>
            <w:ins w:id="1485" w:author="Stefanie Lane" w:date="2022-05-12T12:10:00Z">
              <w:r w:rsidRPr="004F6583">
                <w:rPr>
                  <w:rFonts w:ascii="Calibri" w:eastAsia="Times New Roman" w:hAnsi="Calibri" w:cs="Calibri"/>
                  <w:color w:val="000000"/>
                </w:rPr>
                <w:t>0.17</w:t>
              </w:r>
            </w:ins>
          </w:p>
        </w:tc>
        <w:tc>
          <w:tcPr>
            <w:tcW w:w="960" w:type="dxa"/>
            <w:tcBorders>
              <w:top w:val="nil"/>
              <w:left w:val="nil"/>
              <w:bottom w:val="nil"/>
              <w:right w:val="nil"/>
            </w:tcBorders>
            <w:shd w:val="clear" w:color="auto" w:fill="auto"/>
            <w:noWrap/>
            <w:vAlign w:val="bottom"/>
            <w:hideMark/>
          </w:tcPr>
          <w:p w14:paraId="1FEE6BEB" w14:textId="77777777" w:rsidR="004F6583" w:rsidRPr="004F6583" w:rsidRDefault="004F6583" w:rsidP="004F6583">
            <w:pPr>
              <w:spacing w:after="0" w:line="240" w:lineRule="auto"/>
              <w:jc w:val="center"/>
              <w:rPr>
                <w:ins w:id="1486" w:author="Stefanie Lane" w:date="2022-05-12T12:10:00Z"/>
                <w:rFonts w:ascii="Calibri" w:eastAsia="Times New Roman" w:hAnsi="Calibri" w:cs="Calibri"/>
                <w:color w:val="000000"/>
              </w:rPr>
            </w:pPr>
            <w:ins w:id="1487"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18AEDCE2" w14:textId="77777777" w:rsidR="004F6583" w:rsidRPr="004F6583" w:rsidRDefault="004F6583" w:rsidP="004F6583">
            <w:pPr>
              <w:spacing w:after="0" w:line="240" w:lineRule="auto"/>
              <w:jc w:val="center"/>
              <w:rPr>
                <w:ins w:id="1488" w:author="Stefanie Lane" w:date="2022-05-12T12:10:00Z"/>
                <w:rFonts w:ascii="Calibri" w:eastAsia="Times New Roman" w:hAnsi="Calibri" w:cs="Calibri"/>
                <w:color w:val="000000"/>
              </w:rPr>
            </w:pPr>
            <w:ins w:id="1489" w:author="Stefanie Lane" w:date="2022-05-12T12:10:00Z">
              <w:r w:rsidRPr="004F6583">
                <w:rPr>
                  <w:rFonts w:ascii="Calibri" w:eastAsia="Times New Roman" w:hAnsi="Calibri" w:cs="Calibri"/>
                  <w:color w:val="000000"/>
                </w:rPr>
                <w:t>-100.00</w:t>
              </w:r>
            </w:ins>
          </w:p>
        </w:tc>
      </w:tr>
      <w:tr w:rsidR="004F6583" w:rsidRPr="004F6583" w14:paraId="0267FCCC" w14:textId="77777777" w:rsidTr="004F6583">
        <w:trPr>
          <w:trHeight w:val="290"/>
          <w:ins w:id="1490" w:author="Stefanie Lane" w:date="2022-05-12T12:10:00Z"/>
        </w:trPr>
        <w:tc>
          <w:tcPr>
            <w:tcW w:w="1700" w:type="dxa"/>
            <w:vMerge/>
            <w:tcBorders>
              <w:top w:val="nil"/>
              <w:left w:val="nil"/>
              <w:bottom w:val="single" w:sz="4" w:space="0" w:color="000000"/>
              <w:right w:val="nil"/>
            </w:tcBorders>
            <w:vAlign w:val="center"/>
            <w:hideMark/>
          </w:tcPr>
          <w:p w14:paraId="01DA4D7C" w14:textId="77777777" w:rsidR="004F6583" w:rsidRPr="004F6583" w:rsidRDefault="004F6583" w:rsidP="004F6583">
            <w:pPr>
              <w:spacing w:after="0" w:line="240" w:lineRule="auto"/>
              <w:rPr>
                <w:ins w:id="149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EDB4858" w14:textId="77777777" w:rsidR="004F6583" w:rsidRPr="004F6583" w:rsidRDefault="004F6583" w:rsidP="004F6583">
            <w:pPr>
              <w:spacing w:after="0" w:line="240" w:lineRule="auto"/>
              <w:rPr>
                <w:ins w:id="1492" w:author="Stefanie Lane" w:date="2022-05-12T12:10:00Z"/>
                <w:rFonts w:ascii="Arial" w:eastAsia="Times New Roman" w:hAnsi="Arial" w:cs="Arial"/>
                <w:i/>
                <w:iCs/>
                <w:sz w:val="20"/>
                <w:szCs w:val="20"/>
              </w:rPr>
            </w:pPr>
            <w:ins w:id="1493"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2D731796" w14:textId="77777777" w:rsidR="004F6583" w:rsidRPr="004F6583" w:rsidRDefault="004F6583" w:rsidP="004F6583">
            <w:pPr>
              <w:spacing w:after="0" w:line="240" w:lineRule="auto"/>
              <w:jc w:val="center"/>
              <w:rPr>
                <w:ins w:id="1494" w:author="Stefanie Lane" w:date="2022-05-12T12:10:00Z"/>
                <w:rFonts w:ascii="Calibri" w:eastAsia="Times New Roman" w:hAnsi="Calibri" w:cs="Calibri"/>
                <w:color w:val="000000"/>
              </w:rPr>
            </w:pPr>
            <w:ins w:id="1495" w:author="Stefanie Lane" w:date="2022-05-12T12:10:00Z">
              <w:r w:rsidRPr="004F6583">
                <w:rPr>
                  <w:rFonts w:ascii="Calibri" w:eastAsia="Times New Roman" w:hAnsi="Calibri" w:cs="Calibri"/>
                  <w:color w:val="000000"/>
                </w:rPr>
                <w:t>0.05</w:t>
              </w:r>
            </w:ins>
          </w:p>
        </w:tc>
        <w:tc>
          <w:tcPr>
            <w:tcW w:w="960" w:type="dxa"/>
            <w:tcBorders>
              <w:top w:val="single" w:sz="4" w:space="0" w:color="auto"/>
              <w:left w:val="nil"/>
              <w:bottom w:val="single" w:sz="4" w:space="0" w:color="auto"/>
              <w:right w:val="nil"/>
            </w:tcBorders>
            <w:shd w:val="clear" w:color="auto" w:fill="auto"/>
            <w:noWrap/>
            <w:vAlign w:val="bottom"/>
            <w:hideMark/>
          </w:tcPr>
          <w:p w14:paraId="335CA824" w14:textId="77777777" w:rsidR="004F6583" w:rsidRPr="004F6583" w:rsidRDefault="004F6583" w:rsidP="004F6583">
            <w:pPr>
              <w:spacing w:after="0" w:line="240" w:lineRule="auto"/>
              <w:jc w:val="center"/>
              <w:rPr>
                <w:ins w:id="1496" w:author="Stefanie Lane" w:date="2022-05-12T12:10:00Z"/>
                <w:rFonts w:ascii="Calibri" w:eastAsia="Times New Roman" w:hAnsi="Calibri" w:cs="Calibri"/>
                <w:color w:val="000000"/>
              </w:rPr>
            </w:pPr>
            <w:ins w:id="1497" w:author="Stefanie Lane" w:date="2022-05-12T12:10:00Z">
              <w:r w:rsidRPr="004F6583">
                <w:rPr>
                  <w:rFonts w:ascii="Calibri" w:eastAsia="Times New Roman" w:hAnsi="Calibri" w:cs="Calibri"/>
                  <w:color w:val="000000"/>
                </w:rPr>
                <w:t>0.11</w:t>
              </w:r>
            </w:ins>
          </w:p>
        </w:tc>
        <w:tc>
          <w:tcPr>
            <w:tcW w:w="960" w:type="dxa"/>
            <w:tcBorders>
              <w:top w:val="single" w:sz="4" w:space="0" w:color="auto"/>
              <w:left w:val="nil"/>
              <w:bottom w:val="single" w:sz="4" w:space="0" w:color="auto"/>
              <w:right w:val="nil"/>
            </w:tcBorders>
            <w:shd w:val="clear" w:color="auto" w:fill="auto"/>
            <w:noWrap/>
            <w:vAlign w:val="bottom"/>
            <w:hideMark/>
          </w:tcPr>
          <w:p w14:paraId="04AB2DF8" w14:textId="77777777" w:rsidR="004F6583" w:rsidRPr="004F6583" w:rsidRDefault="004F6583" w:rsidP="004F6583">
            <w:pPr>
              <w:spacing w:after="0" w:line="240" w:lineRule="auto"/>
              <w:jc w:val="center"/>
              <w:rPr>
                <w:ins w:id="1498" w:author="Stefanie Lane" w:date="2022-05-12T12:10:00Z"/>
                <w:rFonts w:ascii="Calibri" w:eastAsia="Times New Roman" w:hAnsi="Calibri" w:cs="Calibri"/>
                <w:color w:val="000000"/>
              </w:rPr>
            </w:pPr>
            <w:ins w:id="1499"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360F421C" w14:textId="77777777" w:rsidR="004F6583" w:rsidRPr="004F6583" w:rsidRDefault="004F6583" w:rsidP="004F6583">
            <w:pPr>
              <w:spacing w:after="0" w:line="240" w:lineRule="auto"/>
              <w:jc w:val="center"/>
              <w:rPr>
                <w:ins w:id="1500" w:author="Stefanie Lane" w:date="2022-05-12T12:10:00Z"/>
                <w:rFonts w:ascii="Calibri" w:eastAsia="Times New Roman" w:hAnsi="Calibri" w:cs="Calibri"/>
                <w:color w:val="000000"/>
              </w:rPr>
            </w:pPr>
            <w:ins w:id="1501" w:author="Stefanie Lane" w:date="2022-05-12T12:10:00Z">
              <w:r w:rsidRPr="004F6583">
                <w:rPr>
                  <w:rFonts w:ascii="Calibri" w:eastAsia="Times New Roman" w:hAnsi="Calibri" w:cs="Calibri"/>
                  <w:color w:val="000000"/>
                </w:rPr>
                <w:t>-96.43</w:t>
              </w:r>
            </w:ins>
          </w:p>
        </w:tc>
      </w:tr>
      <w:tr w:rsidR="004F6583" w:rsidRPr="004F6583" w14:paraId="052DC965" w14:textId="77777777" w:rsidTr="004F6583">
        <w:trPr>
          <w:trHeight w:val="290"/>
          <w:ins w:id="1502" w:author="Stefanie Lane" w:date="2022-05-12T12:10:00Z"/>
        </w:trPr>
        <w:tc>
          <w:tcPr>
            <w:tcW w:w="1700" w:type="dxa"/>
            <w:vMerge/>
            <w:tcBorders>
              <w:top w:val="nil"/>
              <w:left w:val="nil"/>
              <w:bottom w:val="single" w:sz="4" w:space="0" w:color="000000"/>
              <w:right w:val="nil"/>
            </w:tcBorders>
            <w:vAlign w:val="center"/>
            <w:hideMark/>
          </w:tcPr>
          <w:p w14:paraId="6A59E2AB" w14:textId="77777777" w:rsidR="004F6583" w:rsidRPr="004F6583" w:rsidRDefault="004F6583" w:rsidP="004F6583">
            <w:pPr>
              <w:spacing w:after="0" w:line="240" w:lineRule="auto"/>
              <w:rPr>
                <w:ins w:id="150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599BAF" w14:textId="77777777" w:rsidR="004F6583" w:rsidRPr="004F6583" w:rsidRDefault="004F6583" w:rsidP="004F6583">
            <w:pPr>
              <w:spacing w:after="0" w:line="240" w:lineRule="auto"/>
              <w:rPr>
                <w:ins w:id="1504" w:author="Stefanie Lane" w:date="2022-05-12T12:10:00Z"/>
                <w:rFonts w:ascii="Arial" w:eastAsia="Times New Roman" w:hAnsi="Arial" w:cs="Arial"/>
                <w:i/>
                <w:iCs/>
                <w:sz w:val="20"/>
                <w:szCs w:val="20"/>
              </w:rPr>
            </w:pPr>
            <w:proofErr w:type="spellStart"/>
            <w:ins w:id="1505" w:author="Stefanie Lane" w:date="2022-05-12T12:10:00Z">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ins>
          </w:p>
        </w:tc>
        <w:tc>
          <w:tcPr>
            <w:tcW w:w="960" w:type="dxa"/>
            <w:tcBorders>
              <w:top w:val="nil"/>
              <w:left w:val="nil"/>
              <w:bottom w:val="nil"/>
              <w:right w:val="nil"/>
            </w:tcBorders>
            <w:shd w:val="clear" w:color="auto" w:fill="auto"/>
            <w:noWrap/>
            <w:vAlign w:val="bottom"/>
            <w:hideMark/>
          </w:tcPr>
          <w:p w14:paraId="29B63FB9" w14:textId="77777777" w:rsidR="004F6583" w:rsidRPr="004F6583" w:rsidRDefault="004F6583" w:rsidP="004F6583">
            <w:pPr>
              <w:spacing w:after="0" w:line="240" w:lineRule="auto"/>
              <w:jc w:val="center"/>
              <w:rPr>
                <w:ins w:id="1506" w:author="Stefanie Lane" w:date="2022-05-12T12:10:00Z"/>
                <w:rFonts w:ascii="Calibri" w:eastAsia="Times New Roman" w:hAnsi="Calibri" w:cs="Calibri"/>
                <w:color w:val="000000"/>
              </w:rPr>
            </w:pPr>
            <w:ins w:id="1507" w:author="Stefanie Lane" w:date="2022-05-12T12:10:00Z">
              <w:r w:rsidRPr="004F6583">
                <w:rPr>
                  <w:rFonts w:ascii="Calibri" w:eastAsia="Times New Roman" w:hAnsi="Calibri" w:cs="Calibri"/>
                  <w:color w:val="000000"/>
                </w:rPr>
                <w:t>0.05</w:t>
              </w:r>
            </w:ins>
          </w:p>
        </w:tc>
        <w:tc>
          <w:tcPr>
            <w:tcW w:w="960" w:type="dxa"/>
            <w:tcBorders>
              <w:top w:val="nil"/>
              <w:left w:val="nil"/>
              <w:bottom w:val="nil"/>
              <w:right w:val="nil"/>
            </w:tcBorders>
            <w:shd w:val="clear" w:color="auto" w:fill="auto"/>
            <w:noWrap/>
            <w:vAlign w:val="bottom"/>
            <w:hideMark/>
          </w:tcPr>
          <w:p w14:paraId="4FB76A0F" w14:textId="77777777" w:rsidR="004F6583" w:rsidRPr="004F6583" w:rsidRDefault="004F6583" w:rsidP="004F6583">
            <w:pPr>
              <w:spacing w:after="0" w:line="240" w:lineRule="auto"/>
              <w:jc w:val="center"/>
              <w:rPr>
                <w:ins w:id="1508" w:author="Stefanie Lane" w:date="2022-05-12T12:10:00Z"/>
                <w:rFonts w:ascii="Calibri" w:eastAsia="Times New Roman" w:hAnsi="Calibri" w:cs="Calibri"/>
                <w:color w:val="000000"/>
              </w:rPr>
            </w:pPr>
            <w:ins w:id="1509" w:author="Stefanie Lane" w:date="2022-05-12T12:10:00Z">
              <w:r w:rsidRPr="004F6583">
                <w:rPr>
                  <w:rFonts w:ascii="Calibri" w:eastAsia="Times New Roman" w:hAnsi="Calibri" w:cs="Calibri"/>
                  <w:color w:val="000000"/>
                </w:rPr>
                <w:t>0.06</w:t>
              </w:r>
            </w:ins>
          </w:p>
        </w:tc>
        <w:tc>
          <w:tcPr>
            <w:tcW w:w="960" w:type="dxa"/>
            <w:tcBorders>
              <w:top w:val="nil"/>
              <w:left w:val="nil"/>
              <w:bottom w:val="nil"/>
              <w:right w:val="nil"/>
            </w:tcBorders>
            <w:shd w:val="clear" w:color="auto" w:fill="auto"/>
            <w:noWrap/>
            <w:vAlign w:val="bottom"/>
            <w:hideMark/>
          </w:tcPr>
          <w:p w14:paraId="4A6C90B9" w14:textId="77777777" w:rsidR="004F6583" w:rsidRPr="004F6583" w:rsidRDefault="004F6583" w:rsidP="004F6583">
            <w:pPr>
              <w:spacing w:after="0" w:line="240" w:lineRule="auto"/>
              <w:jc w:val="center"/>
              <w:rPr>
                <w:ins w:id="1510" w:author="Stefanie Lane" w:date="2022-05-12T12:10:00Z"/>
                <w:rFonts w:ascii="Calibri" w:eastAsia="Times New Roman" w:hAnsi="Calibri" w:cs="Calibri"/>
                <w:color w:val="000000"/>
              </w:rPr>
            </w:pPr>
            <w:ins w:id="1511"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41F8E9CA" w14:textId="77777777" w:rsidR="004F6583" w:rsidRPr="004F6583" w:rsidRDefault="004F6583" w:rsidP="004F6583">
            <w:pPr>
              <w:spacing w:after="0" w:line="240" w:lineRule="auto"/>
              <w:jc w:val="center"/>
              <w:rPr>
                <w:ins w:id="1512" w:author="Stefanie Lane" w:date="2022-05-12T12:10:00Z"/>
                <w:rFonts w:ascii="Calibri" w:eastAsia="Times New Roman" w:hAnsi="Calibri" w:cs="Calibri"/>
                <w:color w:val="000000"/>
              </w:rPr>
            </w:pPr>
            <w:ins w:id="1513" w:author="Stefanie Lane" w:date="2022-05-12T12:10:00Z">
              <w:r w:rsidRPr="004F6583">
                <w:rPr>
                  <w:rFonts w:ascii="Calibri" w:eastAsia="Times New Roman" w:hAnsi="Calibri" w:cs="Calibri"/>
                  <w:color w:val="000000"/>
                </w:rPr>
                <w:t>-96.43</w:t>
              </w:r>
            </w:ins>
          </w:p>
        </w:tc>
      </w:tr>
      <w:tr w:rsidR="004F6583" w:rsidRPr="004F6583" w14:paraId="508B32DE" w14:textId="77777777" w:rsidTr="004F6583">
        <w:trPr>
          <w:trHeight w:val="290"/>
          <w:ins w:id="1514" w:author="Stefanie Lane" w:date="2022-05-12T12:10:00Z"/>
        </w:trPr>
        <w:tc>
          <w:tcPr>
            <w:tcW w:w="1700" w:type="dxa"/>
            <w:vMerge/>
            <w:tcBorders>
              <w:top w:val="nil"/>
              <w:left w:val="nil"/>
              <w:bottom w:val="single" w:sz="4" w:space="0" w:color="000000"/>
              <w:right w:val="nil"/>
            </w:tcBorders>
            <w:vAlign w:val="center"/>
            <w:hideMark/>
          </w:tcPr>
          <w:p w14:paraId="4893E775" w14:textId="77777777" w:rsidR="004F6583" w:rsidRPr="004F6583" w:rsidRDefault="004F6583" w:rsidP="004F6583">
            <w:pPr>
              <w:spacing w:after="0" w:line="240" w:lineRule="auto"/>
              <w:rPr>
                <w:ins w:id="151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D233D15" w14:textId="77777777" w:rsidR="004F6583" w:rsidRPr="004F6583" w:rsidRDefault="004F6583" w:rsidP="004F6583">
            <w:pPr>
              <w:spacing w:after="0" w:line="240" w:lineRule="auto"/>
              <w:rPr>
                <w:ins w:id="1516" w:author="Stefanie Lane" w:date="2022-05-12T12:10:00Z"/>
                <w:rFonts w:ascii="Arial" w:eastAsia="Times New Roman" w:hAnsi="Arial" w:cs="Arial"/>
                <w:i/>
                <w:iCs/>
                <w:sz w:val="20"/>
                <w:szCs w:val="20"/>
              </w:rPr>
            </w:pPr>
            <w:proofErr w:type="spellStart"/>
            <w:ins w:id="1517" w:author="Stefanie Lane" w:date="2022-05-12T12:10:00Z">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BEB36B3" w14:textId="77777777" w:rsidR="004F6583" w:rsidRPr="004F6583" w:rsidRDefault="004F6583" w:rsidP="004F6583">
            <w:pPr>
              <w:spacing w:after="0" w:line="240" w:lineRule="auto"/>
              <w:jc w:val="center"/>
              <w:rPr>
                <w:ins w:id="1518" w:author="Stefanie Lane" w:date="2022-05-12T12:10:00Z"/>
                <w:rFonts w:ascii="Calibri" w:eastAsia="Times New Roman" w:hAnsi="Calibri" w:cs="Calibri"/>
                <w:color w:val="000000"/>
              </w:rPr>
            </w:pPr>
            <w:ins w:id="1519" w:author="Stefanie Lane" w:date="2022-05-12T12:10:00Z">
              <w:r w:rsidRPr="004F6583">
                <w:rPr>
                  <w:rFonts w:ascii="Calibri" w:eastAsia="Times New Roman" w:hAnsi="Calibri" w:cs="Calibri"/>
                  <w:color w:val="000000"/>
                </w:rPr>
                <w:t>0.05</w:t>
              </w:r>
            </w:ins>
          </w:p>
        </w:tc>
        <w:tc>
          <w:tcPr>
            <w:tcW w:w="960" w:type="dxa"/>
            <w:tcBorders>
              <w:top w:val="single" w:sz="4" w:space="0" w:color="auto"/>
              <w:left w:val="nil"/>
              <w:bottom w:val="single" w:sz="4" w:space="0" w:color="auto"/>
              <w:right w:val="nil"/>
            </w:tcBorders>
            <w:shd w:val="clear" w:color="auto" w:fill="auto"/>
            <w:noWrap/>
            <w:vAlign w:val="bottom"/>
            <w:hideMark/>
          </w:tcPr>
          <w:p w14:paraId="099E7CC6" w14:textId="77777777" w:rsidR="004F6583" w:rsidRPr="004F6583" w:rsidRDefault="004F6583" w:rsidP="004F6583">
            <w:pPr>
              <w:spacing w:after="0" w:line="240" w:lineRule="auto"/>
              <w:jc w:val="center"/>
              <w:rPr>
                <w:ins w:id="1520" w:author="Stefanie Lane" w:date="2022-05-12T12:10:00Z"/>
                <w:rFonts w:ascii="Calibri" w:eastAsia="Times New Roman" w:hAnsi="Calibri" w:cs="Calibri"/>
                <w:color w:val="000000"/>
              </w:rPr>
            </w:pPr>
            <w:ins w:id="152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20256244" w14:textId="77777777" w:rsidR="004F6583" w:rsidRPr="004F6583" w:rsidRDefault="004F6583" w:rsidP="004F6583">
            <w:pPr>
              <w:spacing w:after="0" w:line="240" w:lineRule="auto"/>
              <w:jc w:val="center"/>
              <w:rPr>
                <w:ins w:id="1522" w:author="Stefanie Lane" w:date="2022-05-12T12:10:00Z"/>
                <w:rFonts w:ascii="Calibri" w:eastAsia="Times New Roman" w:hAnsi="Calibri" w:cs="Calibri"/>
                <w:color w:val="000000"/>
              </w:rPr>
            </w:pPr>
            <w:ins w:id="1523"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5537963B" w14:textId="77777777" w:rsidR="004F6583" w:rsidRPr="004F6583" w:rsidRDefault="004F6583" w:rsidP="004F6583">
            <w:pPr>
              <w:spacing w:after="0" w:line="240" w:lineRule="auto"/>
              <w:jc w:val="center"/>
              <w:rPr>
                <w:ins w:id="1524" w:author="Stefanie Lane" w:date="2022-05-12T12:10:00Z"/>
                <w:rFonts w:ascii="Calibri" w:eastAsia="Times New Roman" w:hAnsi="Calibri" w:cs="Calibri"/>
                <w:color w:val="000000"/>
              </w:rPr>
            </w:pPr>
            <w:ins w:id="1525" w:author="Stefanie Lane" w:date="2022-05-12T12:10:00Z">
              <w:r w:rsidRPr="004F6583">
                <w:rPr>
                  <w:rFonts w:ascii="Calibri" w:eastAsia="Times New Roman" w:hAnsi="Calibri" w:cs="Calibri"/>
                  <w:color w:val="000000"/>
                </w:rPr>
                <w:t>-96.43</w:t>
              </w:r>
            </w:ins>
          </w:p>
        </w:tc>
      </w:tr>
      <w:tr w:rsidR="004F6583" w:rsidRPr="004F6583" w14:paraId="58548CC1" w14:textId="77777777" w:rsidTr="004F6583">
        <w:trPr>
          <w:trHeight w:val="290"/>
          <w:ins w:id="1526" w:author="Stefanie Lane" w:date="2022-05-12T12:10:00Z"/>
        </w:trPr>
        <w:tc>
          <w:tcPr>
            <w:tcW w:w="1700" w:type="dxa"/>
            <w:vMerge/>
            <w:tcBorders>
              <w:top w:val="nil"/>
              <w:left w:val="nil"/>
              <w:bottom w:val="single" w:sz="4" w:space="0" w:color="000000"/>
              <w:right w:val="nil"/>
            </w:tcBorders>
            <w:vAlign w:val="center"/>
            <w:hideMark/>
          </w:tcPr>
          <w:p w14:paraId="072B5BE6" w14:textId="77777777" w:rsidR="004F6583" w:rsidRPr="004F6583" w:rsidRDefault="004F6583" w:rsidP="004F6583">
            <w:pPr>
              <w:spacing w:after="0" w:line="240" w:lineRule="auto"/>
              <w:rPr>
                <w:ins w:id="152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5713397" w14:textId="77777777" w:rsidR="004F6583" w:rsidRPr="004F6583" w:rsidRDefault="004F6583" w:rsidP="004F6583">
            <w:pPr>
              <w:spacing w:after="0" w:line="240" w:lineRule="auto"/>
              <w:rPr>
                <w:ins w:id="1528" w:author="Stefanie Lane" w:date="2022-05-12T12:10:00Z"/>
                <w:rFonts w:ascii="Arial" w:eastAsia="Times New Roman" w:hAnsi="Arial" w:cs="Arial"/>
                <w:i/>
                <w:iCs/>
                <w:sz w:val="20"/>
                <w:szCs w:val="20"/>
              </w:rPr>
            </w:pPr>
            <w:ins w:id="1529" w:author="Stefanie Lane" w:date="2022-05-12T12:10:00Z">
              <w:r w:rsidRPr="004F6583">
                <w:rPr>
                  <w:rFonts w:ascii="Arial" w:eastAsia="Times New Roman" w:hAnsi="Arial" w:cs="Arial"/>
                  <w:i/>
                  <w:iCs/>
                  <w:sz w:val="20"/>
                  <w:szCs w:val="20"/>
                </w:rPr>
                <w:t>Caltha palustris</w:t>
              </w:r>
            </w:ins>
          </w:p>
        </w:tc>
        <w:tc>
          <w:tcPr>
            <w:tcW w:w="960" w:type="dxa"/>
            <w:tcBorders>
              <w:top w:val="nil"/>
              <w:left w:val="nil"/>
              <w:bottom w:val="nil"/>
              <w:right w:val="nil"/>
            </w:tcBorders>
            <w:shd w:val="clear" w:color="auto" w:fill="auto"/>
            <w:noWrap/>
            <w:vAlign w:val="bottom"/>
            <w:hideMark/>
          </w:tcPr>
          <w:p w14:paraId="02D4E1B4" w14:textId="77777777" w:rsidR="004F6583" w:rsidRPr="004F6583" w:rsidRDefault="004F6583" w:rsidP="004F6583">
            <w:pPr>
              <w:spacing w:after="0" w:line="240" w:lineRule="auto"/>
              <w:jc w:val="center"/>
              <w:rPr>
                <w:ins w:id="1530" w:author="Stefanie Lane" w:date="2022-05-12T12:10:00Z"/>
                <w:rFonts w:ascii="Calibri" w:eastAsia="Times New Roman" w:hAnsi="Calibri" w:cs="Calibri"/>
                <w:color w:val="000000"/>
              </w:rPr>
            </w:pPr>
            <w:ins w:id="1531" w:author="Stefanie Lane" w:date="2022-05-12T12:10:00Z">
              <w:r w:rsidRPr="004F6583">
                <w:rPr>
                  <w:rFonts w:ascii="Calibri" w:eastAsia="Times New Roman" w:hAnsi="Calibri" w:cs="Calibri"/>
                  <w:color w:val="000000"/>
                </w:rPr>
                <w:t>0.95</w:t>
              </w:r>
            </w:ins>
          </w:p>
        </w:tc>
        <w:tc>
          <w:tcPr>
            <w:tcW w:w="960" w:type="dxa"/>
            <w:tcBorders>
              <w:top w:val="nil"/>
              <w:left w:val="nil"/>
              <w:bottom w:val="nil"/>
              <w:right w:val="nil"/>
            </w:tcBorders>
            <w:shd w:val="clear" w:color="auto" w:fill="auto"/>
            <w:noWrap/>
            <w:vAlign w:val="bottom"/>
            <w:hideMark/>
          </w:tcPr>
          <w:p w14:paraId="3BE3728F" w14:textId="77777777" w:rsidR="004F6583" w:rsidRPr="004F6583" w:rsidRDefault="004F6583" w:rsidP="004F6583">
            <w:pPr>
              <w:spacing w:after="0" w:line="240" w:lineRule="auto"/>
              <w:jc w:val="center"/>
              <w:rPr>
                <w:ins w:id="1532" w:author="Stefanie Lane" w:date="2022-05-12T12:10:00Z"/>
                <w:rFonts w:ascii="Calibri" w:eastAsia="Times New Roman" w:hAnsi="Calibri" w:cs="Calibri"/>
                <w:color w:val="000000"/>
              </w:rPr>
            </w:pPr>
            <w:ins w:id="1533" w:author="Stefanie Lane" w:date="2022-05-12T12:10:00Z">
              <w:r w:rsidRPr="004F6583">
                <w:rPr>
                  <w:rFonts w:ascii="Calibri" w:eastAsia="Times New Roman" w:hAnsi="Calibri" w:cs="Calibri"/>
                  <w:color w:val="000000"/>
                </w:rPr>
                <w:t>0.22</w:t>
              </w:r>
            </w:ins>
          </w:p>
        </w:tc>
        <w:tc>
          <w:tcPr>
            <w:tcW w:w="960" w:type="dxa"/>
            <w:tcBorders>
              <w:top w:val="nil"/>
              <w:left w:val="nil"/>
              <w:bottom w:val="nil"/>
              <w:right w:val="nil"/>
            </w:tcBorders>
            <w:shd w:val="clear" w:color="auto" w:fill="auto"/>
            <w:noWrap/>
            <w:vAlign w:val="bottom"/>
            <w:hideMark/>
          </w:tcPr>
          <w:p w14:paraId="1FAEAC53" w14:textId="77777777" w:rsidR="004F6583" w:rsidRPr="004F6583" w:rsidRDefault="004F6583" w:rsidP="004F6583">
            <w:pPr>
              <w:spacing w:after="0" w:line="240" w:lineRule="auto"/>
              <w:jc w:val="center"/>
              <w:rPr>
                <w:ins w:id="1534" w:author="Stefanie Lane" w:date="2022-05-12T12:10:00Z"/>
                <w:rFonts w:ascii="Calibri" w:eastAsia="Times New Roman" w:hAnsi="Calibri" w:cs="Calibri"/>
                <w:color w:val="000000"/>
              </w:rPr>
            </w:pPr>
            <w:ins w:id="1535" w:author="Stefanie Lane" w:date="2022-05-12T12:10:00Z">
              <w:r w:rsidRPr="004F6583">
                <w:rPr>
                  <w:rFonts w:ascii="Calibri" w:eastAsia="Times New Roman" w:hAnsi="Calibri" w:cs="Calibri"/>
                  <w:color w:val="000000"/>
                </w:rPr>
                <w:t>0.07</w:t>
              </w:r>
            </w:ins>
          </w:p>
        </w:tc>
        <w:tc>
          <w:tcPr>
            <w:tcW w:w="1760" w:type="dxa"/>
            <w:tcBorders>
              <w:top w:val="single" w:sz="4" w:space="0" w:color="auto"/>
              <w:left w:val="nil"/>
              <w:bottom w:val="nil"/>
              <w:right w:val="nil"/>
            </w:tcBorders>
            <w:shd w:val="clear" w:color="auto" w:fill="auto"/>
            <w:noWrap/>
            <w:vAlign w:val="bottom"/>
            <w:hideMark/>
          </w:tcPr>
          <w:p w14:paraId="0B15A481" w14:textId="77777777" w:rsidR="004F6583" w:rsidRPr="004F6583" w:rsidRDefault="004F6583" w:rsidP="004F6583">
            <w:pPr>
              <w:spacing w:after="0" w:line="240" w:lineRule="auto"/>
              <w:jc w:val="center"/>
              <w:rPr>
                <w:ins w:id="1536" w:author="Stefanie Lane" w:date="2022-05-12T12:10:00Z"/>
                <w:rFonts w:ascii="Calibri" w:eastAsia="Times New Roman" w:hAnsi="Calibri" w:cs="Calibri"/>
                <w:color w:val="000000"/>
              </w:rPr>
            </w:pPr>
            <w:ins w:id="1537" w:author="Stefanie Lane" w:date="2022-05-12T12:10:00Z">
              <w:r w:rsidRPr="004F6583">
                <w:rPr>
                  <w:rFonts w:ascii="Calibri" w:eastAsia="Times New Roman" w:hAnsi="Calibri" w:cs="Calibri"/>
                  <w:color w:val="000000"/>
                </w:rPr>
                <w:t>-92.86</w:t>
              </w:r>
            </w:ins>
          </w:p>
        </w:tc>
      </w:tr>
      <w:tr w:rsidR="004F6583" w:rsidRPr="004F6583" w14:paraId="4129C36E" w14:textId="77777777" w:rsidTr="004F6583">
        <w:trPr>
          <w:trHeight w:val="290"/>
          <w:ins w:id="1538" w:author="Stefanie Lane" w:date="2022-05-12T12:10:00Z"/>
        </w:trPr>
        <w:tc>
          <w:tcPr>
            <w:tcW w:w="1700" w:type="dxa"/>
            <w:vMerge/>
            <w:tcBorders>
              <w:top w:val="nil"/>
              <w:left w:val="nil"/>
              <w:bottom w:val="single" w:sz="4" w:space="0" w:color="000000"/>
              <w:right w:val="nil"/>
            </w:tcBorders>
            <w:vAlign w:val="center"/>
            <w:hideMark/>
          </w:tcPr>
          <w:p w14:paraId="3EA8A22D" w14:textId="77777777" w:rsidR="004F6583" w:rsidRPr="004F6583" w:rsidRDefault="004F6583" w:rsidP="004F6583">
            <w:pPr>
              <w:spacing w:after="0" w:line="240" w:lineRule="auto"/>
              <w:rPr>
                <w:ins w:id="153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6627EEC" w14:textId="77777777" w:rsidR="004F6583" w:rsidRPr="004F6583" w:rsidRDefault="004F6583" w:rsidP="004F6583">
            <w:pPr>
              <w:spacing w:after="0" w:line="240" w:lineRule="auto"/>
              <w:rPr>
                <w:ins w:id="1540" w:author="Stefanie Lane" w:date="2022-05-12T12:10:00Z"/>
                <w:rFonts w:ascii="Arial" w:eastAsia="Times New Roman" w:hAnsi="Arial" w:cs="Arial"/>
                <w:i/>
                <w:iCs/>
                <w:sz w:val="20"/>
                <w:szCs w:val="20"/>
              </w:rPr>
            </w:pPr>
            <w:ins w:id="1541" w:author="Stefanie Lane" w:date="2022-05-12T12:10:00Z">
              <w:r w:rsidRPr="004F6583">
                <w:rPr>
                  <w:rFonts w:ascii="Arial" w:eastAsia="Times New Roman" w:hAnsi="Arial" w:cs="Arial"/>
                  <w:i/>
                  <w:iCs/>
                  <w:sz w:val="20"/>
                  <w:szCs w:val="20"/>
                </w:rPr>
                <w:t>Mentha arvensis</w:t>
              </w:r>
            </w:ins>
          </w:p>
        </w:tc>
        <w:tc>
          <w:tcPr>
            <w:tcW w:w="960" w:type="dxa"/>
            <w:tcBorders>
              <w:top w:val="single" w:sz="4" w:space="0" w:color="auto"/>
              <w:left w:val="nil"/>
              <w:bottom w:val="single" w:sz="4" w:space="0" w:color="auto"/>
              <w:right w:val="nil"/>
            </w:tcBorders>
            <w:shd w:val="clear" w:color="auto" w:fill="auto"/>
            <w:noWrap/>
            <w:vAlign w:val="bottom"/>
            <w:hideMark/>
          </w:tcPr>
          <w:p w14:paraId="6BAC171F" w14:textId="77777777" w:rsidR="004F6583" w:rsidRPr="004F6583" w:rsidRDefault="004F6583" w:rsidP="004F6583">
            <w:pPr>
              <w:spacing w:after="0" w:line="240" w:lineRule="auto"/>
              <w:jc w:val="center"/>
              <w:rPr>
                <w:ins w:id="1542" w:author="Stefanie Lane" w:date="2022-05-12T12:10:00Z"/>
                <w:rFonts w:ascii="Calibri" w:eastAsia="Times New Roman" w:hAnsi="Calibri" w:cs="Calibri"/>
                <w:color w:val="000000"/>
              </w:rPr>
            </w:pPr>
            <w:ins w:id="1543" w:author="Stefanie Lane" w:date="2022-05-12T12:10:00Z">
              <w:r w:rsidRPr="004F6583">
                <w:rPr>
                  <w:rFonts w:ascii="Calibri" w:eastAsia="Times New Roman" w:hAnsi="Calibri" w:cs="Calibri"/>
                  <w:color w:val="000000"/>
                </w:rPr>
                <w:t>0.47</w:t>
              </w:r>
            </w:ins>
          </w:p>
        </w:tc>
        <w:tc>
          <w:tcPr>
            <w:tcW w:w="960" w:type="dxa"/>
            <w:tcBorders>
              <w:top w:val="single" w:sz="4" w:space="0" w:color="auto"/>
              <w:left w:val="nil"/>
              <w:bottom w:val="single" w:sz="4" w:space="0" w:color="auto"/>
              <w:right w:val="nil"/>
            </w:tcBorders>
            <w:shd w:val="clear" w:color="auto" w:fill="auto"/>
            <w:noWrap/>
            <w:vAlign w:val="bottom"/>
            <w:hideMark/>
          </w:tcPr>
          <w:p w14:paraId="43FFF5F9" w14:textId="77777777" w:rsidR="004F6583" w:rsidRPr="004F6583" w:rsidRDefault="004F6583" w:rsidP="004F6583">
            <w:pPr>
              <w:spacing w:after="0" w:line="240" w:lineRule="auto"/>
              <w:jc w:val="center"/>
              <w:rPr>
                <w:ins w:id="1544" w:author="Stefanie Lane" w:date="2022-05-12T12:10:00Z"/>
                <w:rFonts w:ascii="Calibri" w:eastAsia="Times New Roman" w:hAnsi="Calibri" w:cs="Calibri"/>
                <w:color w:val="000000"/>
              </w:rPr>
            </w:pPr>
            <w:ins w:id="1545"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D8C3915" w14:textId="77777777" w:rsidR="004F6583" w:rsidRPr="004F6583" w:rsidRDefault="004F6583" w:rsidP="004F6583">
            <w:pPr>
              <w:spacing w:after="0" w:line="240" w:lineRule="auto"/>
              <w:jc w:val="center"/>
              <w:rPr>
                <w:ins w:id="1546" w:author="Stefanie Lane" w:date="2022-05-12T12:10:00Z"/>
                <w:rFonts w:ascii="Calibri" w:eastAsia="Times New Roman" w:hAnsi="Calibri" w:cs="Calibri"/>
                <w:color w:val="000000"/>
              </w:rPr>
            </w:pPr>
            <w:ins w:id="1547" w:author="Stefanie Lane" w:date="2022-05-12T12:10:00Z">
              <w:r w:rsidRPr="004F6583">
                <w:rPr>
                  <w:rFonts w:ascii="Calibri" w:eastAsia="Times New Roman" w:hAnsi="Calibri" w:cs="Calibri"/>
                  <w:color w:val="000000"/>
                </w:rPr>
                <w:t>0.07</w:t>
              </w:r>
            </w:ins>
          </w:p>
        </w:tc>
        <w:tc>
          <w:tcPr>
            <w:tcW w:w="1760" w:type="dxa"/>
            <w:tcBorders>
              <w:top w:val="single" w:sz="4" w:space="0" w:color="auto"/>
              <w:left w:val="nil"/>
              <w:bottom w:val="nil"/>
              <w:right w:val="nil"/>
            </w:tcBorders>
            <w:shd w:val="clear" w:color="auto" w:fill="auto"/>
            <w:noWrap/>
            <w:vAlign w:val="bottom"/>
            <w:hideMark/>
          </w:tcPr>
          <w:p w14:paraId="1776BC7D" w14:textId="77777777" w:rsidR="004F6583" w:rsidRPr="004F6583" w:rsidRDefault="004F6583" w:rsidP="004F6583">
            <w:pPr>
              <w:spacing w:after="0" w:line="240" w:lineRule="auto"/>
              <w:jc w:val="center"/>
              <w:rPr>
                <w:ins w:id="1548" w:author="Stefanie Lane" w:date="2022-05-12T12:10:00Z"/>
                <w:rFonts w:ascii="Calibri" w:eastAsia="Times New Roman" w:hAnsi="Calibri" w:cs="Calibri"/>
                <w:color w:val="000000"/>
              </w:rPr>
            </w:pPr>
            <w:ins w:id="1549" w:author="Stefanie Lane" w:date="2022-05-12T12:10:00Z">
              <w:r w:rsidRPr="004F6583">
                <w:rPr>
                  <w:rFonts w:ascii="Calibri" w:eastAsia="Times New Roman" w:hAnsi="Calibri" w:cs="Calibri"/>
                  <w:color w:val="000000"/>
                </w:rPr>
                <w:t>-92.86</w:t>
              </w:r>
            </w:ins>
          </w:p>
        </w:tc>
      </w:tr>
      <w:tr w:rsidR="004F6583" w:rsidRPr="004F6583" w14:paraId="532467A1" w14:textId="77777777" w:rsidTr="004F6583">
        <w:trPr>
          <w:trHeight w:val="290"/>
          <w:ins w:id="1550" w:author="Stefanie Lane" w:date="2022-05-12T12:10:00Z"/>
        </w:trPr>
        <w:tc>
          <w:tcPr>
            <w:tcW w:w="1700" w:type="dxa"/>
            <w:vMerge/>
            <w:tcBorders>
              <w:top w:val="nil"/>
              <w:left w:val="nil"/>
              <w:bottom w:val="single" w:sz="4" w:space="0" w:color="000000"/>
              <w:right w:val="nil"/>
            </w:tcBorders>
            <w:vAlign w:val="center"/>
            <w:hideMark/>
          </w:tcPr>
          <w:p w14:paraId="7A3B1964" w14:textId="77777777" w:rsidR="004F6583" w:rsidRPr="004F6583" w:rsidRDefault="004F6583" w:rsidP="004F6583">
            <w:pPr>
              <w:spacing w:after="0" w:line="240" w:lineRule="auto"/>
              <w:rPr>
                <w:ins w:id="155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4A07A4" w14:textId="77777777" w:rsidR="004F6583" w:rsidRPr="004F6583" w:rsidRDefault="004F6583" w:rsidP="004F6583">
            <w:pPr>
              <w:spacing w:after="0" w:line="240" w:lineRule="auto"/>
              <w:rPr>
                <w:ins w:id="1552" w:author="Stefanie Lane" w:date="2022-05-12T12:10:00Z"/>
                <w:rFonts w:ascii="Arial" w:eastAsia="Times New Roman" w:hAnsi="Arial" w:cs="Arial"/>
                <w:i/>
                <w:iCs/>
                <w:sz w:val="20"/>
                <w:szCs w:val="20"/>
              </w:rPr>
            </w:pPr>
            <w:ins w:id="1553" w:author="Stefanie Lane" w:date="2022-05-12T12:10:00Z">
              <w:r w:rsidRPr="004F6583">
                <w:rPr>
                  <w:rFonts w:ascii="Arial" w:eastAsia="Times New Roman" w:hAnsi="Arial" w:cs="Arial"/>
                  <w:i/>
                  <w:iCs/>
                  <w:sz w:val="20"/>
                  <w:szCs w:val="20"/>
                </w:rPr>
                <w:t>Schoenoplectus tabernaemontani</w:t>
              </w:r>
            </w:ins>
          </w:p>
        </w:tc>
        <w:tc>
          <w:tcPr>
            <w:tcW w:w="960" w:type="dxa"/>
            <w:tcBorders>
              <w:top w:val="nil"/>
              <w:left w:val="nil"/>
              <w:bottom w:val="nil"/>
              <w:right w:val="nil"/>
            </w:tcBorders>
            <w:shd w:val="clear" w:color="auto" w:fill="auto"/>
            <w:noWrap/>
            <w:vAlign w:val="bottom"/>
            <w:hideMark/>
          </w:tcPr>
          <w:p w14:paraId="5B13F139" w14:textId="77777777" w:rsidR="004F6583" w:rsidRPr="004F6583" w:rsidRDefault="004F6583" w:rsidP="004F6583">
            <w:pPr>
              <w:spacing w:after="0" w:line="240" w:lineRule="auto"/>
              <w:jc w:val="center"/>
              <w:rPr>
                <w:ins w:id="1554" w:author="Stefanie Lane" w:date="2022-05-12T12:10:00Z"/>
                <w:rFonts w:ascii="Calibri" w:eastAsia="Times New Roman" w:hAnsi="Calibri" w:cs="Calibri"/>
                <w:color w:val="000000"/>
              </w:rPr>
            </w:pPr>
            <w:ins w:id="1555" w:author="Stefanie Lane" w:date="2022-05-12T12:10:00Z">
              <w:r w:rsidRPr="004F6583">
                <w:rPr>
                  <w:rFonts w:ascii="Calibri" w:eastAsia="Times New Roman" w:hAnsi="Calibri" w:cs="Calibri"/>
                  <w:color w:val="000000"/>
                </w:rPr>
                <w:t>0.16</w:t>
              </w:r>
            </w:ins>
          </w:p>
        </w:tc>
        <w:tc>
          <w:tcPr>
            <w:tcW w:w="960" w:type="dxa"/>
            <w:tcBorders>
              <w:top w:val="nil"/>
              <w:left w:val="nil"/>
              <w:bottom w:val="nil"/>
              <w:right w:val="nil"/>
            </w:tcBorders>
            <w:shd w:val="clear" w:color="auto" w:fill="auto"/>
            <w:noWrap/>
            <w:vAlign w:val="bottom"/>
            <w:hideMark/>
          </w:tcPr>
          <w:p w14:paraId="2719FEF6" w14:textId="77777777" w:rsidR="004F6583" w:rsidRPr="004F6583" w:rsidRDefault="004F6583" w:rsidP="004F6583">
            <w:pPr>
              <w:spacing w:after="0" w:line="240" w:lineRule="auto"/>
              <w:jc w:val="center"/>
              <w:rPr>
                <w:ins w:id="1556" w:author="Stefanie Lane" w:date="2022-05-12T12:10:00Z"/>
                <w:rFonts w:ascii="Calibri" w:eastAsia="Times New Roman" w:hAnsi="Calibri" w:cs="Calibri"/>
                <w:color w:val="000000"/>
              </w:rPr>
            </w:pPr>
            <w:ins w:id="1557"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2B56E262" w14:textId="77777777" w:rsidR="004F6583" w:rsidRPr="004F6583" w:rsidRDefault="004F6583" w:rsidP="004F6583">
            <w:pPr>
              <w:spacing w:after="0" w:line="240" w:lineRule="auto"/>
              <w:jc w:val="center"/>
              <w:rPr>
                <w:ins w:id="1558" w:author="Stefanie Lane" w:date="2022-05-12T12:10:00Z"/>
                <w:rFonts w:ascii="Calibri" w:eastAsia="Times New Roman" w:hAnsi="Calibri" w:cs="Calibri"/>
                <w:color w:val="000000"/>
              </w:rPr>
            </w:pPr>
            <w:ins w:id="1559" w:author="Stefanie Lane" w:date="2022-05-12T12:10:00Z">
              <w:r w:rsidRPr="004F6583">
                <w:rPr>
                  <w:rFonts w:ascii="Calibri" w:eastAsia="Times New Roman" w:hAnsi="Calibri" w:cs="Calibri"/>
                  <w:color w:val="000000"/>
                </w:rPr>
                <w:t>0.07</w:t>
              </w:r>
            </w:ins>
          </w:p>
        </w:tc>
        <w:tc>
          <w:tcPr>
            <w:tcW w:w="1760" w:type="dxa"/>
            <w:tcBorders>
              <w:top w:val="single" w:sz="4" w:space="0" w:color="auto"/>
              <w:left w:val="nil"/>
              <w:bottom w:val="nil"/>
              <w:right w:val="nil"/>
            </w:tcBorders>
            <w:shd w:val="clear" w:color="auto" w:fill="auto"/>
            <w:noWrap/>
            <w:vAlign w:val="bottom"/>
            <w:hideMark/>
          </w:tcPr>
          <w:p w14:paraId="3F379A3A" w14:textId="77777777" w:rsidR="004F6583" w:rsidRPr="004F6583" w:rsidRDefault="004F6583" w:rsidP="004F6583">
            <w:pPr>
              <w:spacing w:after="0" w:line="240" w:lineRule="auto"/>
              <w:jc w:val="center"/>
              <w:rPr>
                <w:ins w:id="1560" w:author="Stefanie Lane" w:date="2022-05-12T12:10:00Z"/>
                <w:rFonts w:ascii="Calibri" w:eastAsia="Times New Roman" w:hAnsi="Calibri" w:cs="Calibri"/>
                <w:color w:val="000000"/>
              </w:rPr>
            </w:pPr>
            <w:ins w:id="1561" w:author="Stefanie Lane" w:date="2022-05-12T12:10:00Z">
              <w:r w:rsidRPr="004F6583">
                <w:rPr>
                  <w:rFonts w:ascii="Calibri" w:eastAsia="Times New Roman" w:hAnsi="Calibri" w:cs="Calibri"/>
                  <w:color w:val="000000"/>
                </w:rPr>
                <w:t>-92.86</w:t>
              </w:r>
            </w:ins>
          </w:p>
        </w:tc>
      </w:tr>
      <w:tr w:rsidR="004F6583" w:rsidRPr="004F6583" w14:paraId="6E967D5B" w14:textId="77777777" w:rsidTr="004F6583">
        <w:trPr>
          <w:trHeight w:val="290"/>
          <w:ins w:id="1562" w:author="Stefanie Lane" w:date="2022-05-12T12:10:00Z"/>
        </w:trPr>
        <w:tc>
          <w:tcPr>
            <w:tcW w:w="1700" w:type="dxa"/>
            <w:vMerge/>
            <w:tcBorders>
              <w:top w:val="nil"/>
              <w:left w:val="nil"/>
              <w:bottom w:val="single" w:sz="4" w:space="0" w:color="000000"/>
              <w:right w:val="nil"/>
            </w:tcBorders>
            <w:vAlign w:val="center"/>
            <w:hideMark/>
          </w:tcPr>
          <w:p w14:paraId="36A86D0C" w14:textId="77777777" w:rsidR="004F6583" w:rsidRPr="004F6583" w:rsidRDefault="004F6583" w:rsidP="004F6583">
            <w:pPr>
              <w:spacing w:after="0" w:line="240" w:lineRule="auto"/>
              <w:rPr>
                <w:ins w:id="156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6C2BDD" w14:textId="77777777" w:rsidR="004F6583" w:rsidRPr="004F6583" w:rsidRDefault="004F6583" w:rsidP="004F6583">
            <w:pPr>
              <w:spacing w:after="0" w:line="240" w:lineRule="auto"/>
              <w:rPr>
                <w:ins w:id="1564" w:author="Stefanie Lane" w:date="2022-05-12T12:10:00Z"/>
                <w:rFonts w:ascii="Arial" w:eastAsia="Times New Roman" w:hAnsi="Arial" w:cs="Arial"/>
                <w:i/>
                <w:iCs/>
                <w:sz w:val="20"/>
                <w:szCs w:val="20"/>
              </w:rPr>
            </w:pPr>
            <w:proofErr w:type="spellStart"/>
            <w:ins w:id="1565" w:author="Stefanie Lane" w:date="2022-05-12T12:10:00Z">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ins>
          </w:p>
        </w:tc>
        <w:tc>
          <w:tcPr>
            <w:tcW w:w="960" w:type="dxa"/>
            <w:tcBorders>
              <w:top w:val="single" w:sz="4" w:space="0" w:color="auto"/>
              <w:left w:val="nil"/>
              <w:bottom w:val="single" w:sz="4" w:space="0" w:color="auto"/>
              <w:right w:val="nil"/>
            </w:tcBorders>
            <w:shd w:val="clear" w:color="auto" w:fill="auto"/>
            <w:noWrap/>
            <w:vAlign w:val="bottom"/>
            <w:hideMark/>
          </w:tcPr>
          <w:p w14:paraId="2EDBBA91" w14:textId="77777777" w:rsidR="004F6583" w:rsidRPr="004F6583" w:rsidRDefault="004F6583" w:rsidP="004F6583">
            <w:pPr>
              <w:spacing w:after="0" w:line="240" w:lineRule="auto"/>
              <w:jc w:val="center"/>
              <w:rPr>
                <w:ins w:id="1566" w:author="Stefanie Lane" w:date="2022-05-12T12:10:00Z"/>
                <w:rFonts w:ascii="Calibri" w:eastAsia="Times New Roman" w:hAnsi="Calibri" w:cs="Calibri"/>
                <w:color w:val="000000"/>
              </w:rPr>
            </w:pPr>
            <w:ins w:id="1567" w:author="Stefanie Lane" w:date="2022-05-12T12:10:00Z">
              <w:r w:rsidRPr="004F6583">
                <w:rPr>
                  <w:rFonts w:ascii="Calibri" w:eastAsia="Times New Roman" w:hAnsi="Calibri" w:cs="Calibri"/>
                  <w:color w:val="000000"/>
                </w:rPr>
                <w:t>0.05</w:t>
              </w:r>
            </w:ins>
          </w:p>
        </w:tc>
        <w:tc>
          <w:tcPr>
            <w:tcW w:w="960" w:type="dxa"/>
            <w:tcBorders>
              <w:top w:val="single" w:sz="4" w:space="0" w:color="auto"/>
              <w:left w:val="nil"/>
              <w:bottom w:val="single" w:sz="4" w:space="0" w:color="auto"/>
              <w:right w:val="nil"/>
            </w:tcBorders>
            <w:shd w:val="clear" w:color="auto" w:fill="auto"/>
            <w:noWrap/>
            <w:vAlign w:val="bottom"/>
            <w:hideMark/>
          </w:tcPr>
          <w:p w14:paraId="3E911B20" w14:textId="77777777" w:rsidR="004F6583" w:rsidRPr="004F6583" w:rsidRDefault="004F6583" w:rsidP="004F6583">
            <w:pPr>
              <w:spacing w:after="0" w:line="240" w:lineRule="auto"/>
              <w:jc w:val="center"/>
              <w:rPr>
                <w:ins w:id="1568" w:author="Stefanie Lane" w:date="2022-05-12T12:10:00Z"/>
                <w:rFonts w:ascii="Calibri" w:eastAsia="Times New Roman" w:hAnsi="Calibri" w:cs="Calibri"/>
                <w:color w:val="000000"/>
              </w:rPr>
            </w:pPr>
            <w:ins w:id="1569"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5FCA7B48" w14:textId="77777777" w:rsidR="004F6583" w:rsidRPr="004F6583" w:rsidRDefault="004F6583" w:rsidP="004F6583">
            <w:pPr>
              <w:spacing w:after="0" w:line="240" w:lineRule="auto"/>
              <w:jc w:val="center"/>
              <w:rPr>
                <w:ins w:id="1570" w:author="Stefanie Lane" w:date="2022-05-12T12:10:00Z"/>
                <w:rFonts w:ascii="Calibri" w:eastAsia="Times New Roman" w:hAnsi="Calibri" w:cs="Calibri"/>
                <w:color w:val="000000"/>
              </w:rPr>
            </w:pPr>
            <w:ins w:id="1571" w:author="Stefanie Lane" w:date="2022-05-12T12:10:00Z">
              <w:r w:rsidRPr="004F6583">
                <w:rPr>
                  <w:rFonts w:ascii="Calibri" w:eastAsia="Times New Roman" w:hAnsi="Calibri" w:cs="Calibri"/>
                  <w:color w:val="000000"/>
                </w:rPr>
                <w:t>0.07</w:t>
              </w:r>
            </w:ins>
          </w:p>
        </w:tc>
        <w:tc>
          <w:tcPr>
            <w:tcW w:w="1760" w:type="dxa"/>
            <w:tcBorders>
              <w:top w:val="single" w:sz="4" w:space="0" w:color="auto"/>
              <w:left w:val="nil"/>
              <w:bottom w:val="nil"/>
              <w:right w:val="nil"/>
            </w:tcBorders>
            <w:shd w:val="clear" w:color="auto" w:fill="auto"/>
            <w:noWrap/>
            <w:vAlign w:val="bottom"/>
            <w:hideMark/>
          </w:tcPr>
          <w:p w14:paraId="75E85F21" w14:textId="77777777" w:rsidR="004F6583" w:rsidRPr="004F6583" w:rsidRDefault="004F6583" w:rsidP="004F6583">
            <w:pPr>
              <w:spacing w:after="0" w:line="240" w:lineRule="auto"/>
              <w:jc w:val="center"/>
              <w:rPr>
                <w:ins w:id="1572" w:author="Stefanie Lane" w:date="2022-05-12T12:10:00Z"/>
                <w:rFonts w:ascii="Calibri" w:eastAsia="Times New Roman" w:hAnsi="Calibri" w:cs="Calibri"/>
                <w:color w:val="000000"/>
              </w:rPr>
            </w:pPr>
            <w:ins w:id="1573" w:author="Stefanie Lane" w:date="2022-05-12T12:10:00Z">
              <w:r w:rsidRPr="004F6583">
                <w:rPr>
                  <w:rFonts w:ascii="Calibri" w:eastAsia="Times New Roman" w:hAnsi="Calibri" w:cs="Calibri"/>
                  <w:color w:val="000000"/>
                </w:rPr>
                <w:t>-92.86</w:t>
              </w:r>
            </w:ins>
          </w:p>
        </w:tc>
      </w:tr>
      <w:tr w:rsidR="004F6583" w:rsidRPr="004F6583" w14:paraId="0A04CCF4" w14:textId="77777777" w:rsidTr="004F6583">
        <w:trPr>
          <w:trHeight w:val="290"/>
          <w:ins w:id="1574" w:author="Stefanie Lane" w:date="2022-05-12T12:10:00Z"/>
        </w:trPr>
        <w:tc>
          <w:tcPr>
            <w:tcW w:w="1700" w:type="dxa"/>
            <w:vMerge/>
            <w:tcBorders>
              <w:top w:val="nil"/>
              <w:left w:val="nil"/>
              <w:bottom w:val="single" w:sz="4" w:space="0" w:color="000000"/>
              <w:right w:val="nil"/>
            </w:tcBorders>
            <w:vAlign w:val="center"/>
            <w:hideMark/>
          </w:tcPr>
          <w:p w14:paraId="1E53FC61" w14:textId="77777777" w:rsidR="004F6583" w:rsidRPr="004F6583" w:rsidRDefault="004F6583" w:rsidP="004F6583">
            <w:pPr>
              <w:spacing w:after="0" w:line="240" w:lineRule="auto"/>
              <w:rPr>
                <w:ins w:id="157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05D382" w14:textId="77777777" w:rsidR="004F6583" w:rsidRPr="004F6583" w:rsidRDefault="004F6583" w:rsidP="004F6583">
            <w:pPr>
              <w:spacing w:after="0" w:line="240" w:lineRule="auto"/>
              <w:rPr>
                <w:ins w:id="1576" w:author="Stefanie Lane" w:date="2022-05-12T12:10:00Z"/>
                <w:rFonts w:ascii="Arial" w:eastAsia="Times New Roman" w:hAnsi="Arial" w:cs="Arial"/>
                <w:i/>
                <w:iCs/>
                <w:sz w:val="20"/>
                <w:szCs w:val="20"/>
              </w:rPr>
            </w:pPr>
            <w:proofErr w:type="spellStart"/>
            <w:ins w:id="1577" w:author="Stefanie Lane" w:date="2022-05-12T12:10:00Z">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ins>
          </w:p>
        </w:tc>
        <w:tc>
          <w:tcPr>
            <w:tcW w:w="960" w:type="dxa"/>
            <w:tcBorders>
              <w:top w:val="nil"/>
              <w:left w:val="nil"/>
              <w:bottom w:val="nil"/>
              <w:right w:val="nil"/>
            </w:tcBorders>
            <w:shd w:val="clear" w:color="auto" w:fill="auto"/>
            <w:noWrap/>
            <w:vAlign w:val="bottom"/>
            <w:hideMark/>
          </w:tcPr>
          <w:p w14:paraId="558FD387" w14:textId="77777777" w:rsidR="004F6583" w:rsidRPr="004F6583" w:rsidRDefault="004F6583" w:rsidP="004F6583">
            <w:pPr>
              <w:spacing w:after="0" w:line="240" w:lineRule="auto"/>
              <w:jc w:val="center"/>
              <w:rPr>
                <w:ins w:id="1578" w:author="Stefanie Lane" w:date="2022-05-12T12:10:00Z"/>
                <w:rFonts w:ascii="Calibri" w:eastAsia="Times New Roman" w:hAnsi="Calibri" w:cs="Calibri"/>
                <w:color w:val="000000"/>
              </w:rPr>
            </w:pPr>
            <w:ins w:id="1579" w:author="Stefanie Lane" w:date="2022-05-12T12:10:00Z">
              <w:r w:rsidRPr="004F6583">
                <w:rPr>
                  <w:rFonts w:ascii="Calibri" w:eastAsia="Times New Roman" w:hAnsi="Calibri" w:cs="Calibri"/>
                  <w:color w:val="000000"/>
                </w:rPr>
                <w:t>0.84</w:t>
              </w:r>
            </w:ins>
          </w:p>
        </w:tc>
        <w:tc>
          <w:tcPr>
            <w:tcW w:w="960" w:type="dxa"/>
            <w:tcBorders>
              <w:top w:val="nil"/>
              <w:left w:val="nil"/>
              <w:bottom w:val="nil"/>
              <w:right w:val="nil"/>
            </w:tcBorders>
            <w:shd w:val="clear" w:color="auto" w:fill="auto"/>
            <w:noWrap/>
            <w:vAlign w:val="bottom"/>
            <w:hideMark/>
          </w:tcPr>
          <w:p w14:paraId="09B2CFD1" w14:textId="77777777" w:rsidR="004F6583" w:rsidRPr="004F6583" w:rsidRDefault="004F6583" w:rsidP="004F6583">
            <w:pPr>
              <w:spacing w:after="0" w:line="240" w:lineRule="auto"/>
              <w:jc w:val="center"/>
              <w:rPr>
                <w:ins w:id="1580" w:author="Stefanie Lane" w:date="2022-05-12T12:10:00Z"/>
                <w:rFonts w:ascii="Calibri" w:eastAsia="Times New Roman" w:hAnsi="Calibri" w:cs="Calibri"/>
                <w:color w:val="000000"/>
              </w:rPr>
            </w:pPr>
            <w:ins w:id="1581" w:author="Stefanie Lane" w:date="2022-05-12T12:10:00Z">
              <w:r w:rsidRPr="004F6583">
                <w:rPr>
                  <w:rFonts w:ascii="Calibri" w:eastAsia="Times New Roman" w:hAnsi="Calibri" w:cs="Calibri"/>
                  <w:color w:val="000000"/>
                </w:rPr>
                <w:t>0.17</w:t>
              </w:r>
            </w:ins>
          </w:p>
        </w:tc>
        <w:tc>
          <w:tcPr>
            <w:tcW w:w="960" w:type="dxa"/>
            <w:tcBorders>
              <w:top w:val="nil"/>
              <w:left w:val="nil"/>
              <w:bottom w:val="nil"/>
              <w:right w:val="nil"/>
            </w:tcBorders>
            <w:shd w:val="clear" w:color="auto" w:fill="auto"/>
            <w:noWrap/>
            <w:vAlign w:val="bottom"/>
            <w:hideMark/>
          </w:tcPr>
          <w:p w14:paraId="2BDB3C60" w14:textId="77777777" w:rsidR="004F6583" w:rsidRPr="004F6583" w:rsidRDefault="004F6583" w:rsidP="004F6583">
            <w:pPr>
              <w:spacing w:after="0" w:line="240" w:lineRule="auto"/>
              <w:jc w:val="center"/>
              <w:rPr>
                <w:ins w:id="1582" w:author="Stefanie Lane" w:date="2022-05-12T12:10:00Z"/>
                <w:rFonts w:ascii="Calibri" w:eastAsia="Times New Roman" w:hAnsi="Calibri" w:cs="Calibri"/>
                <w:color w:val="000000"/>
              </w:rPr>
            </w:pPr>
            <w:ins w:id="1583" w:author="Stefanie Lane" w:date="2022-05-12T12:10:00Z">
              <w:r w:rsidRPr="004F6583">
                <w:rPr>
                  <w:rFonts w:ascii="Calibri" w:eastAsia="Times New Roman" w:hAnsi="Calibri" w:cs="Calibri"/>
                  <w:color w:val="000000"/>
                </w:rPr>
                <w:t>0.14</w:t>
              </w:r>
            </w:ins>
          </w:p>
        </w:tc>
        <w:tc>
          <w:tcPr>
            <w:tcW w:w="1760" w:type="dxa"/>
            <w:tcBorders>
              <w:top w:val="single" w:sz="4" w:space="0" w:color="auto"/>
              <w:left w:val="nil"/>
              <w:bottom w:val="nil"/>
              <w:right w:val="nil"/>
            </w:tcBorders>
            <w:shd w:val="clear" w:color="auto" w:fill="auto"/>
            <w:noWrap/>
            <w:vAlign w:val="bottom"/>
            <w:hideMark/>
          </w:tcPr>
          <w:p w14:paraId="14A7F23D" w14:textId="77777777" w:rsidR="004F6583" w:rsidRPr="004F6583" w:rsidRDefault="004F6583" w:rsidP="004F6583">
            <w:pPr>
              <w:spacing w:after="0" w:line="240" w:lineRule="auto"/>
              <w:jc w:val="center"/>
              <w:rPr>
                <w:ins w:id="1584" w:author="Stefanie Lane" w:date="2022-05-12T12:10:00Z"/>
                <w:rFonts w:ascii="Calibri" w:eastAsia="Times New Roman" w:hAnsi="Calibri" w:cs="Calibri"/>
                <w:color w:val="000000"/>
              </w:rPr>
            </w:pPr>
            <w:ins w:id="1585" w:author="Stefanie Lane" w:date="2022-05-12T12:10:00Z">
              <w:r w:rsidRPr="004F6583">
                <w:rPr>
                  <w:rFonts w:ascii="Calibri" w:eastAsia="Times New Roman" w:hAnsi="Calibri" w:cs="Calibri"/>
                  <w:color w:val="000000"/>
                </w:rPr>
                <w:t>-85.71</w:t>
              </w:r>
            </w:ins>
          </w:p>
        </w:tc>
      </w:tr>
      <w:tr w:rsidR="004F6583" w:rsidRPr="004F6583" w14:paraId="33640FD2" w14:textId="77777777" w:rsidTr="004F6583">
        <w:trPr>
          <w:trHeight w:val="290"/>
          <w:ins w:id="1586" w:author="Stefanie Lane" w:date="2022-05-12T12:10:00Z"/>
        </w:trPr>
        <w:tc>
          <w:tcPr>
            <w:tcW w:w="1700" w:type="dxa"/>
            <w:vMerge/>
            <w:tcBorders>
              <w:top w:val="nil"/>
              <w:left w:val="nil"/>
              <w:bottom w:val="single" w:sz="4" w:space="0" w:color="000000"/>
              <w:right w:val="nil"/>
            </w:tcBorders>
            <w:vAlign w:val="center"/>
            <w:hideMark/>
          </w:tcPr>
          <w:p w14:paraId="7537685B" w14:textId="77777777" w:rsidR="004F6583" w:rsidRPr="004F6583" w:rsidRDefault="004F6583" w:rsidP="004F6583">
            <w:pPr>
              <w:spacing w:after="0" w:line="240" w:lineRule="auto"/>
              <w:rPr>
                <w:ins w:id="158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9AB6258" w14:textId="77777777" w:rsidR="004F6583" w:rsidRPr="004F6583" w:rsidRDefault="004F6583" w:rsidP="004F6583">
            <w:pPr>
              <w:spacing w:after="0" w:line="240" w:lineRule="auto"/>
              <w:rPr>
                <w:ins w:id="1588" w:author="Stefanie Lane" w:date="2022-05-12T12:10:00Z"/>
                <w:rFonts w:ascii="Arial" w:eastAsia="Times New Roman" w:hAnsi="Arial" w:cs="Arial"/>
                <w:i/>
                <w:iCs/>
                <w:sz w:val="20"/>
                <w:szCs w:val="20"/>
              </w:rPr>
            </w:pPr>
            <w:proofErr w:type="spellStart"/>
            <w:ins w:id="1589" w:author="Stefanie Lane" w:date="2022-05-12T12:10:00Z">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EE8AA66" w14:textId="77777777" w:rsidR="004F6583" w:rsidRPr="004F6583" w:rsidRDefault="004F6583" w:rsidP="004F6583">
            <w:pPr>
              <w:spacing w:after="0" w:line="240" w:lineRule="auto"/>
              <w:jc w:val="center"/>
              <w:rPr>
                <w:ins w:id="1590" w:author="Stefanie Lane" w:date="2022-05-12T12:10:00Z"/>
                <w:rFonts w:ascii="Calibri" w:eastAsia="Times New Roman" w:hAnsi="Calibri" w:cs="Calibri"/>
                <w:color w:val="000000"/>
              </w:rPr>
            </w:pPr>
            <w:ins w:id="1591" w:author="Stefanie Lane" w:date="2022-05-12T12:10:00Z">
              <w:r w:rsidRPr="004F6583">
                <w:rPr>
                  <w:rFonts w:ascii="Calibri" w:eastAsia="Times New Roman" w:hAnsi="Calibri" w:cs="Calibri"/>
                  <w:color w:val="000000"/>
                </w:rPr>
                <w:t>0.05</w:t>
              </w:r>
            </w:ins>
          </w:p>
        </w:tc>
        <w:tc>
          <w:tcPr>
            <w:tcW w:w="960" w:type="dxa"/>
            <w:tcBorders>
              <w:top w:val="single" w:sz="4" w:space="0" w:color="auto"/>
              <w:left w:val="nil"/>
              <w:bottom w:val="single" w:sz="4" w:space="0" w:color="auto"/>
              <w:right w:val="nil"/>
            </w:tcBorders>
            <w:shd w:val="clear" w:color="auto" w:fill="auto"/>
            <w:noWrap/>
            <w:vAlign w:val="bottom"/>
            <w:hideMark/>
          </w:tcPr>
          <w:p w14:paraId="6EDE027D" w14:textId="77777777" w:rsidR="004F6583" w:rsidRPr="004F6583" w:rsidRDefault="004F6583" w:rsidP="004F6583">
            <w:pPr>
              <w:spacing w:after="0" w:line="240" w:lineRule="auto"/>
              <w:jc w:val="center"/>
              <w:rPr>
                <w:ins w:id="1592" w:author="Stefanie Lane" w:date="2022-05-12T12:10:00Z"/>
                <w:rFonts w:ascii="Calibri" w:eastAsia="Times New Roman" w:hAnsi="Calibri" w:cs="Calibri"/>
                <w:color w:val="000000"/>
              </w:rPr>
            </w:pPr>
            <w:ins w:id="1593" w:author="Stefanie Lane" w:date="2022-05-12T12:10:00Z">
              <w:r w:rsidRPr="004F6583">
                <w:rPr>
                  <w:rFonts w:ascii="Calibri" w:eastAsia="Times New Roman" w:hAnsi="Calibri" w:cs="Calibri"/>
                  <w:color w:val="000000"/>
                </w:rPr>
                <w:t>0.11</w:t>
              </w:r>
            </w:ins>
          </w:p>
        </w:tc>
        <w:tc>
          <w:tcPr>
            <w:tcW w:w="960" w:type="dxa"/>
            <w:tcBorders>
              <w:top w:val="single" w:sz="4" w:space="0" w:color="auto"/>
              <w:left w:val="nil"/>
              <w:bottom w:val="single" w:sz="4" w:space="0" w:color="auto"/>
              <w:right w:val="nil"/>
            </w:tcBorders>
            <w:shd w:val="clear" w:color="auto" w:fill="auto"/>
            <w:noWrap/>
            <w:vAlign w:val="bottom"/>
            <w:hideMark/>
          </w:tcPr>
          <w:p w14:paraId="561263EE" w14:textId="77777777" w:rsidR="004F6583" w:rsidRPr="004F6583" w:rsidRDefault="004F6583" w:rsidP="004F6583">
            <w:pPr>
              <w:spacing w:after="0" w:line="240" w:lineRule="auto"/>
              <w:jc w:val="center"/>
              <w:rPr>
                <w:ins w:id="1594" w:author="Stefanie Lane" w:date="2022-05-12T12:10:00Z"/>
                <w:rFonts w:ascii="Calibri" w:eastAsia="Times New Roman" w:hAnsi="Calibri" w:cs="Calibri"/>
                <w:color w:val="000000"/>
              </w:rPr>
            </w:pPr>
            <w:ins w:id="1595" w:author="Stefanie Lane" w:date="2022-05-12T12:10:00Z">
              <w:r w:rsidRPr="004F6583">
                <w:rPr>
                  <w:rFonts w:ascii="Calibri" w:eastAsia="Times New Roman" w:hAnsi="Calibri" w:cs="Calibri"/>
                  <w:color w:val="000000"/>
                </w:rPr>
                <w:t>0.14</w:t>
              </w:r>
            </w:ins>
          </w:p>
        </w:tc>
        <w:tc>
          <w:tcPr>
            <w:tcW w:w="1760" w:type="dxa"/>
            <w:tcBorders>
              <w:top w:val="single" w:sz="4" w:space="0" w:color="auto"/>
              <w:left w:val="nil"/>
              <w:bottom w:val="nil"/>
              <w:right w:val="nil"/>
            </w:tcBorders>
            <w:shd w:val="clear" w:color="auto" w:fill="auto"/>
            <w:noWrap/>
            <w:vAlign w:val="bottom"/>
            <w:hideMark/>
          </w:tcPr>
          <w:p w14:paraId="1A90784E" w14:textId="77777777" w:rsidR="004F6583" w:rsidRPr="004F6583" w:rsidRDefault="004F6583" w:rsidP="004F6583">
            <w:pPr>
              <w:spacing w:after="0" w:line="240" w:lineRule="auto"/>
              <w:jc w:val="center"/>
              <w:rPr>
                <w:ins w:id="1596" w:author="Stefanie Lane" w:date="2022-05-12T12:10:00Z"/>
                <w:rFonts w:ascii="Calibri" w:eastAsia="Times New Roman" w:hAnsi="Calibri" w:cs="Calibri"/>
                <w:color w:val="000000"/>
              </w:rPr>
            </w:pPr>
            <w:ins w:id="1597" w:author="Stefanie Lane" w:date="2022-05-12T12:10:00Z">
              <w:r w:rsidRPr="004F6583">
                <w:rPr>
                  <w:rFonts w:ascii="Calibri" w:eastAsia="Times New Roman" w:hAnsi="Calibri" w:cs="Calibri"/>
                  <w:color w:val="000000"/>
                </w:rPr>
                <w:t>-85.71</w:t>
              </w:r>
            </w:ins>
          </w:p>
        </w:tc>
      </w:tr>
      <w:tr w:rsidR="004F6583" w:rsidRPr="004F6583" w14:paraId="707EB023" w14:textId="77777777" w:rsidTr="004F6583">
        <w:trPr>
          <w:trHeight w:val="290"/>
          <w:ins w:id="1598" w:author="Stefanie Lane" w:date="2022-05-12T12:10:00Z"/>
        </w:trPr>
        <w:tc>
          <w:tcPr>
            <w:tcW w:w="1700" w:type="dxa"/>
            <w:vMerge/>
            <w:tcBorders>
              <w:top w:val="nil"/>
              <w:left w:val="nil"/>
              <w:bottom w:val="single" w:sz="4" w:space="0" w:color="000000"/>
              <w:right w:val="nil"/>
            </w:tcBorders>
            <w:vAlign w:val="center"/>
            <w:hideMark/>
          </w:tcPr>
          <w:p w14:paraId="20BFA9B5" w14:textId="77777777" w:rsidR="004F6583" w:rsidRPr="004F6583" w:rsidRDefault="004F6583" w:rsidP="004F6583">
            <w:pPr>
              <w:spacing w:after="0" w:line="240" w:lineRule="auto"/>
              <w:rPr>
                <w:ins w:id="159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3DE43FE" w14:textId="77777777" w:rsidR="004F6583" w:rsidRPr="004F6583" w:rsidRDefault="004F6583" w:rsidP="004F6583">
            <w:pPr>
              <w:spacing w:after="0" w:line="240" w:lineRule="auto"/>
              <w:rPr>
                <w:ins w:id="1600" w:author="Stefanie Lane" w:date="2022-05-12T12:10:00Z"/>
                <w:rFonts w:ascii="Arial" w:eastAsia="Times New Roman" w:hAnsi="Arial" w:cs="Arial"/>
                <w:i/>
                <w:iCs/>
                <w:sz w:val="20"/>
                <w:szCs w:val="20"/>
              </w:rPr>
            </w:pPr>
            <w:ins w:id="1601" w:author="Stefanie Lane" w:date="2022-05-12T12:10:00Z">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ins>
          </w:p>
        </w:tc>
        <w:tc>
          <w:tcPr>
            <w:tcW w:w="960" w:type="dxa"/>
            <w:tcBorders>
              <w:top w:val="nil"/>
              <w:left w:val="nil"/>
              <w:bottom w:val="nil"/>
              <w:right w:val="nil"/>
            </w:tcBorders>
            <w:shd w:val="clear" w:color="auto" w:fill="auto"/>
            <w:noWrap/>
            <w:vAlign w:val="bottom"/>
            <w:hideMark/>
          </w:tcPr>
          <w:p w14:paraId="30E34CCD" w14:textId="77777777" w:rsidR="004F6583" w:rsidRPr="004F6583" w:rsidRDefault="004F6583" w:rsidP="004F6583">
            <w:pPr>
              <w:spacing w:after="0" w:line="240" w:lineRule="auto"/>
              <w:jc w:val="center"/>
              <w:rPr>
                <w:ins w:id="1602" w:author="Stefanie Lane" w:date="2022-05-12T12:10:00Z"/>
                <w:rFonts w:ascii="Calibri" w:eastAsia="Times New Roman" w:hAnsi="Calibri" w:cs="Calibri"/>
                <w:color w:val="000000"/>
              </w:rPr>
            </w:pPr>
            <w:ins w:id="1603" w:author="Stefanie Lane" w:date="2022-05-12T12:10:00Z">
              <w:r w:rsidRPr="004F6583">
                <w:rPr>
                  <w:rFonts w:ascii="Calibri" w:eastAsia="Times New Roman" w:hAnsi="Calibri" w:cs="Calibri"/>
                  <w:color w:val="000000"/>
                </w:rPr>
                <w:t>0.95</w:t>
              </w:r>
            </w:ins>
          </w:p>
        </w:tc>
        <w:tc>
          <w:tcPr>
            <w:tcW w:w="960" w:type="dxa"/>
            <w:tcBorders>
              <w:top w:val="nil"/>
              <w:left w:val="nil"/>
              <w:bottom w:val="nil"/>
              <w:right w:val="nil"/>
            </w:tcBorders>
            <w:shd w:val="clear" w:color="auto" w:fill="auto"/>
            <w:noWrap/>
            <w:vAlign w:val="bottom"/>
            <w:hideMark/>
          </w:tcPr>
          <w:p w14:paraId="1B06331C" w14:textId="77777777" w:rsidR="004F6583" w:rsidRPr="004F6583" w:rsidRDefault="004F6583" w:rsidP="004F6583">
            <w:pPr>
              <w:spacing w:after="0" w:line="240" w:lineRule="auto"/>
              <w:jc w:val="center"/>
              <w:rPr>
                <w:ins w:id="1604" w:author="Stefanie Lane" w:date="2022-05-12T12:10:00Z"/>
                <w:rFonts w:ascii="Calibri" w:eastAsia="Times New Roman" w:hAnsi="Calibri" w:cs="Calibri"/>
                <w:color w:val="000000"/>
              </w:rPr>
            </w:pPr>
            <w:ins w:id="1605" w:author="Stefanie Lane" w:date="2022-05-12T12:10:00Z">
              <w:r w:rsidRPr="004F6583">
                <w:rPr>
                  <w:rFonts w:ascii="Calibri" w:eastAsia="Times New Roman" w:hAnsi="Calibri" w:cs="Calibri"/>
                  <w:color w:val="000000"/>
                </w:rPr>
                <w:t>0.11</w:t>
              </w:r>
            </w:ins>
          </w:p>
        </w:tc>
        <w:tc>
          <w:tcPr>
            <w:tcW w:w="960" w:type="dxa"/>
            <w:tcBorders>
              <w:top w:val="nil"/>
              <w:left w:val="nil"/>
              <w:bottom w:val="nil"/>
              <w:right w:val="nil"/>
            </w:tcBorders>
            <w:shd w:val="clear" w:color="auto" w:fill="auto"/>
            <w:noWrap/>
            <w:vAlign w:val="bottom"/>
            <w:hideMark/>
          </w:tcPr>
          <w:p w14:paraId="57E37C75" w14:textId="77777777" w:rsidR="004F6583" w:rsidRPr="004F6583" w:rsidRDefault="004F6583" w:rsidP="004F6583">
            <w:pPr>
              <w:spacing w:after="0" w:line="240" w:lineRule="auto"/>
              <w:jc w:val="center"/>
              <w:rPr>
                <w:ins w:id="1606" w:author="Stefanie Lane" w:date="2022-05-12T12:10:00Z"/>
                <w:rFonts w:ascii="Calibri" w:eastAsia="Times New Roman" w:hAnsi="Calibri" w:cs="Calibri"/>
                <w:color w:val="000000"/>
              </w:rPr>
            </w:pPr>
            <w:ins w:id="1607" w:author="Stefanie Lane" w:date="2022-05-12T12:10:00Z">
              <w:r w:rsidRPr="004F6583">
                <w:rPr>
                  <w:rFonts w:ascii="Calibri" w:eastAsia="Times New Roman" w:hAnsi="Calibri" w:cs="Calibri"/>
                  <w:color w:val="000000"/>
                </w:rPr>
                <w:t>0.18</w:t>
              </w:r>
            </w:ins>
          </w:p>
        </w:tc>
        <w:tc>
          <w:tcPr>
            <w:tcW w:w="1760" w:type="dxa"/>
            <w:tcBorders>
              <w:top w:val="single" w:sz="4" w:space="0" w:color="auto"/>
              <w:left w:val="nil"/>
              <w:bottom w:val="nil"/>
              <w:right w:val="nil"/>
            </w:tcBorders>
            <w:shd w:val="clear" w:color="auto" w:fill="auto"/>
            <w:noWrap/>
            <w:vAlign w:val="bottom"/>
            <w:hideMark/>
          </w:tcPr>
          <w:p w14:paraId="4D2A72B0" w14:textId="77777777" w:rsidR="004F6583" w:rsidRPr="004F6583" w:rsidRDefault="004F6583" w:rsidP="004F6583">
            <w:pPr>
              <w:spacing w:after="0" w:line="240" w:lineRule="auto"/>
              <w:jc w:val="center"/>
              <w:rPr>
                <w:ins w:id="1608" w:author="Stefanie Lane" w:date="2022-05-12T12:10:00Z"/>
                <w:rFonts w:ascii="Calibri" w:eastAsia="Times New Roman" w:hAnsi="Calibri" w:cs="Calibri"/>
                <w:color w:val="000000"/>
              </w:rPr>
            </w:pPr>
            <w:ins w:id="1609" w:author="Stefanie Lane" w:date="2022-05-12T12:10:00Z">
              <w:r w:rsidRPr="004F6583">
                <w:rPr>
                  <w:rFonts w:ascii="Calibri" w:eastAsia="Times New Roman" w:hAnsi="Calibri" w:cs="Calibri"/>
                  <w:color w:val="000000"/>
                </w:rPr>
                <w:t>-82.14</w:t>
              </w:r>
            </w:ins>
          </w:p>
        </w:tc>
      </w:tr>
      <w:tr w:rsidR="004F6583" w:rsidRPr="004F6583" w14:paraId="14DEBCF4" w14:textId="77777777" w:rsidTr="004F6583">
        <w:trPr>
          <w:trHeight w:val="290"/>
          <w:ins w:id="1610" w:author="Stefanie Lane" w:date="2022-05-12T12:10:00Z"/>
        </w:trPr>
        <w:tc>
          <w:tcPr>
            <w:tcW w:w="1700" w:type="dxa"/>
            <w:vMerge/>
            <w:tcBorders>
              <w:top w:val="nil"/>
              <w:left w:val="nil"/>
              <w:bottom w:val="single" w:sz="4" w:space="0" w:color="000000"/>
              <w:right w:val="nil"/>
            </w:tcBorders>
            <w:vAlign w:val="center"/>
            <w:hideMark/>
          </w:tcPr>
          <w:p w14:paraId="473825A0" w14:textId="77777777" w:rsidR="004F6583" w:rsidRPr="004F6583" w:rsidRDefault="004F6583" w:rsidP="004F6583">
            <w:pPr>
              <w:spacing w:after="0" w:line="240" w:lineRule="auto"/>
              <w:rPr>
                <w:ins w:id="161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0084F27" w14:textId="77777777" w:rsidR="004F6583" w:rsidRPr="004F6583" w:rsidRDefault="004F6583" w:rsidP="004F6583">
            <w:pPr>
              <w:spacing w:after="0" w:line="240" w:lineRule="auto"/>
              <w:rPr>
                <w:ins w:id="1612" w:author="Stefanie Lane" w:date="2022-05-12T12:10:00Z"/>
                <w:rFonts w:ascii="Arial" w:eastAsia="Times New Roman" w:hAnsi="Arial" w:cs="Arial"/>
                <w:i/>
                <w:iCs/>
                <w:sz w:val="20"/>
                <w:szCs w:val="20"/>
              </w:rPr>
            </w:pPr>
            <w:ins w:id="1613" w:author="Stefanie Lane" w:date="2022-05-12T12:10:00Z">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9D177D0" w14:textId="77777777" w:rsidR="004F6583" w:rsidRPr="004F6583" w:rsidRDefault="004F6583" w:rsidP="004F6583">
            <w:pPr>
              <w:spacing w:after="0" w:line="240" w:lineRule="auto"/>
              <w:jc w:val="center"/>
              <w:rPr>
                <w:ins w:id="1614" w:author="Stefanie Lane" w:date="2022-05-12T12:10:00Z"/>
                <w:rFonts w:ascii="Calibri" w:eastAsia="Times New Roman" w:hAnsi="Calibri" w:cs="Calibri"/>
                <w:color w:val="000000"/>
              </w:rPr>
            </w:pPr>
            <w:ins w:id="1615" w:author="Stefanie Lane" w:date="2022-05-12T12:10:00Z">
              <w:r w:rsidRPr="004F6583">
                <w:rPr>
                  <w:rFonts w:ascii="Calibri" w:eastAsia="Times New Roman" w:hAnsi="Calibri" w:cs="Calibri"/>
                  <w:color w:val="000000"/>
                </w:rPr>
                <w:t>0.68</w:t>
              </w:r>
            </w:ins>
          </w:p>
        </w:tc>
        <w:tc>
          <w:tcPr>
            <w:tcW w:w="960" w:type="dxa"/>
            <w:tcBorders>
              <w:top w:val="single" w:sz="4" w:space="0" w:color="auto"/>
              <w:left w:val="nil"/>
              <w:bottom w:val="single" w:sz="4" w:space="0" w:color="auto"/>
              <w:right w:val="nil"/>
            </w:tcBorders>
            <w:shd w:val="clear" w:color="auto" w:fill="auto"/>
            <w:noWrap/>
            <w:vAlign w:val="bottom"/>
            <w:hideMark/>
          </w:tcPr>
          <w:p w14:paraId="23EE4EF1" w14:textId="77777777" w:rsidR="004F6583" w:rsidRPr="004F6583" w:rsidRDefault="004F6583" w:rsidP="004F6583">
            <w:pPr>
              <w:spacing w:after="0" w:line="240" w:lineRule="auto"/>
              <w:jc w:val="center"/>
              <w:rPr>
                <w:ins w:id="1616" w:author="Stefanie Lane" w:date="2022-05-12T12:10:00Z"/>
                <w:rFonts w:ascii="Calibri" w:eastAsia="Times New Roman" w:hAnsi="Calibri" w:cs="Calibri"/>
                <w:color w:val="000000"/>
              </w:rPr>
            </w:pPr>
            <w:ins w:id="1617" w:author="Stefanie Lane" w:date="2022-05-12T12:10:00Z">
              <w:r w:rsidRPr="004F6583">
                <w:rPr>
                  <w:rFonts w:ascii="Calibri" w:eastAsia="Times New Roman" w:hAnsi="Calibri" w:cs="Calibri"/>
                  <w:color w:val="000000"/>
                </w:rPr>
                <w:t>0.22</w:t>
              </w:r>
            </w:ins>
          </w:p>
        </w:tc>
        <w:tc>
          <w:tcPr>
            <w:tcW w:w="960" w:type="dxa"/>
            <w:tcBorders>
              <w:top w:val="single" w:sz="4" w:space="0" w:color="auto"/>
              <w:left w:val="nil"/>
              <w:bottom w:val="single" w:sz="4" w:space="0" w:color="auto"/>
              <w:right w:val="nil"/>
            </w:tcBorders>
            <w:shd w:val="clear" w:color="auto" w:fill="auto"/>
            <w:noWrap/>
            <w:vAlign w:val="bottom"/>
            <w:hideMark/>
          </w:tcPr>
          <w:p w14:paraId="08572801" w14:textId="77777777" w:rsidR="004F6583" w:rsidRPr="004F6583" w:rsidRDefault="004F6583" w:rsidP="004F6583">
            <w:pPr>
              <w:spacing w:after="0" w:line="240" w:lineRule="auto"/>
              <w:jc w:val="center"/>
              <w:rPr>
                <w:ins w:id="1618" w:author="Stefanie Lane" w:date="2022-05-12T12:10:00Z"/>
                <w:rFonts w:ascii="Calibri" w:eastAsia="Times New Roman" w:hAnsi="Calibri" w:cs="Calibri"/>
                <w:color w:val="000000"/>
              </w:rPr>
            </w:pPr>
            <w:ins w:id="1619" w:author="Stefanie Lane" w:date="2022-05-12T12:10:00Z">
              <w:r w:rsidRPr="004F6583">
                <w:rPr>
                  <w:rFonts w:ascii="Calibri" w:eastAsia="Times New Roman" w:hAnsi="Calibri" w:cs="Calibri"/>
                  <w:color w:val="000000"/>
                </w:rPr>
                <w:t>0.21</w:t>
              </w:r>
            </w:ins>
          </w:p>
        </w:tc>
        <w:tc>
          <w:tcPr>
            <w:tcW w:w="1760" w:type="dxa"/>
            <w:tcBorders>
              <w:top w:val="single" w:sz="4" w:space="0" w:color="auto"/>
              <w:left w:val="nil"/>
              <w:bottom w:val="nil"/>
              <w:right w:val="nil"/>
            </w:tcBorders>
            <w:shd w:val="clear" w:color="auto" w:fill="auto"/>
            <w:noWrap/>
            <w:vAlign w:val="bottom"/>
            <w:hideMark/>
          </w:tcPr>
          <w:p w14:paraId="12A66789" w14:textId="77777777" w:rsidR="004F6583" w:rsidRPr="004F6583" w:rsidRDefault="004F6583" w:rsidP="004F6583">
            <w:pPr>
              <w:spacing w:after="0" w:line="240" w:lineRule="auto"/>
              <w:jc w:val="center"/>
              <w:rPr>
                <w:ins w:id="1620" w:author="Stefanie Lane" w:date="2022-05-12T12:10:00Z"/>
                <w:rFonts w:ascii="Calibri" w:eastAsia="Times New Roman" w:hAnsi="Calibri" w:cs="Calibri"/>
                <w:color w:val="000000"/>
              </w:rPr>
            </w:pPr>
            <w:ins w:id="1621" w:author="Stefanie Lane" w:date="2022-05-12T12:10:00Z">
              <w:r w:rsidRPr="004F6583">
                <w:rPr>
                  <w:rFonts w:ascii="Calibri" w:eastAsia="Times New Roman" w:hAnsi="Calibri" w:cs="Calibri"/>
                  <w:color w:val="000000"/>
                </w:rPr>
                <w:t>-78.57</w:t>
              </w:r>
            </w:ins>
          </w:p>
        </w:tc>
      </w:tr>
      <w:tr w:rsidR="004F6583" w:rsidRPr="004F6583" w14:paraId="538EED46" w14:textId="77777777" w:rsidTr="004F6583">
        <w:trPr>
          <w:trHeight w:val="290"/>
          <w:ins w:id="1622" w:author="Stefanie Lane" w:date="2022-05-12T12:10:00Z"/>
        </w:trPr>
        <w:tc>
          <w:tcPr>
            <w:tcW w:w="1700" w:type="dxa"/>
            <w:vMerge/>
            <w:tcBorders>
              <w:top w:val="nil"/>
              <w:left w:val="nil"/>
              <w:bottom w:val="single" w:sz="4" w:space="0" w:color="000000"/>
              <w:right w:val="nil"/>
            </w:tcBorders>
            <w:vAlign w:val="center"/>
            <w:hideMark/>
          </w:tcPr>
          <w:p w14:paraId="40038960" w14:textId="77777777" w:rsidR="004F6583" w:rsidRPr="004F6583" w:rsidRDefault="004F6583" w:rsidP="004F6583">
            <w:pPr>
              <w:spacing w:after="0" w:line="240" w:lineRule="auto"/>
              <w:rPr>
                <w:ins w:id="162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2B9EC35" w14:textId="77777777" w:rsidR="004F6583" w:rsidRPr="004F6583" w:rsidRDefault="004F6583" w:rsidP="004F6583">
            <w:pPr>
              <w:spacing w:after="0" w:line="240" w:lineRule="auto"/>
              <w:rPr>
                <w:ins w:id="1624" w:author="Stefanie Lane" w:date="2022-05-12T12:10:00Z"/>
                <w:rFonts w:ascii="Arial" w:eastAsia="Times New Roman" w:hAnsi="Arial" w:cs="Arial"/>
                <w:i/>
                <w:iCs/>
                <w:sz w:val="20"/>
                <w:szCs w:val="20"/>
              </w:rPr>
            </w:pPr>
            <w:ins w:id="1625"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ins>
          </w:p>
        </w:tc>
        <w:tc>
          <w:tcPr>
            <w:tcW w:w="960" w:type="dxa"/>
            <w:tcBorders>
              <w:top w:val="nil"/>
              <w:left w:val="nil"/>
              <w:bottom w:val="nil"/>
              <w:right w:val="nil"/>
            </w:tcBorders>
            <w:shd w:val="clear" w:color="auto" w:fill="auto"/>
            <w:noWrap/>
            <w:vAlign w:val="bottom"/>
            <w:hideMark/>
          </w:tcPr>
          <w:p w14:paraId="11A7A046" w14:textId="77777777" w:rsidR="004F6583" w:rsidRPr="004F6583" w:rsidRDefault="004F6583" w:rsidP="004F6583">
            <w:pPr>
              <w:spacing w:after="0" w:line="240" w:lineRule="auto"/>
              <w:jc w:val="center"/>
              <w:rPr>
                <w:ins w:id="1626" w:author="Stefanie Lane" w:date="2022-05-12T12:10:00Z"/>
                <w:rFonts w:ascii="Calibri" w:eastAsia="Times New Roman" w:hAnsi="Calibri" w:cs="Calibri"/>
                <w:color w:val="000000"/>
              </w:rPr>
            </w:pPr>
            <w:ins w:id="1627"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66BC49EF" w14:textId="77777777" w:rsidR="004F6583" w:rsidRPr="004F6583" w:rsidRDefault="004F6583" w:rsidP="004F6583">
            <w:pPr>
              <w:spacing w:after="0" w:line="240" w:lineRule="auto"/>
              <w:jc w:val="center"/>
              <w:rPr>
                <w:ins w:id="1628" w:author="Stefanie Lane" w:date="2022-05-12T12:10:00Z"/>
                <w:rFonts w:ascii="Calibri" w:eastAsia="Times New Roman" w:hAnsi="Calibri" w:cs="Calibri"/>
                <w:color w:val="000000"/>
              </w:rPr>
            </w:pPr>
            <w:ins w:id="1629" w:author="Stefanie Lane" w:date="2022-05-12T12:10:00Z">
              <w:r w:rsidRPr="004F6583">
                <w:rPr>
                  <w:rFonts w:ascii="Calibri" w:eastAsia="Times New Roman" w:hAnsi="Calibri" w:cs="Calibri"/>
                  <w:color w:val="000000"/>
                </w:rPr>
                <w:t>0.39</w:t>
              </w:r>
            </w:ins>
          </w:p>
        </w:tc>
        <w:tc>
          <w:tcPr>
            <w:tcW w:w="960" w:type="dxa"/>
            <w:tcBorders>
              <w:top w:val="nil"/>
              <w:left w:val="nil"/>
              <w:bottom w:val="nil"/>
              <w:right w:val="nil"/>
            </w:tcBorders>
            <w:shd w:val="clear" w:color="auto" w:fill="auto"/>
            <w:noWrap/>
            <w:vAlign w:val="bottom"/>
            <w:hideMark/>
          </w:tcPr>
          <w:p w14:paraId="606D51FB" w14:textId="77777777" w:rsidR="004F6583" w:rsidRPr="004F6583" w:rsidRDefault="004F6583" w:rsidP="004F6583">
            <w:pPr>
              <w:spacing w:after="0" w:line="240" w:lineRule="auto"/>
              <w:jc w:val="center"/>
              <w:rPr>
                <w:ins w:id="1630" w:author="Stefanie Lane" w:date="2022-05-12T12:10:00Z"/>
                <w:rFonts w:ascii="Calibri" w:eastAsia="Times New Roman" w:hAnsi="Calibri" w:cs="Calibri"/>
                <w:color w:val="000000"/>
              </w:rPr>
            </w:pPr>
            <w:ins w:id="1631" w:author="Stefanie Lane" w:date="2022-05-12T12:10:00Z">
              <w:r w:rsidRPr="004F6583">
                <w:rPr>
                  <w:rFonts w:ascii="Calibri" w:eastAsia="Times New Roman" w:hAnsi="Calibri" w:cs="Calibri"/>
                  <w:color w:val="000000"/>
                </w:rPr>
                <w:t>0.29</w:t>
              </w:r>
            </w:ins>
          </w:p>
        </w:tc>
        <w:tc>
          <w:tcPr>
            <w:tcW w:w="1760" w:type="dxa"/>
            <w:tcBorders>
              <w:top w:val="single" w:sz="4" w:space="0" w:color="auto"/>
              <w:left w:val="nil"/>
              <w:bottom w:val="nil"/>
              <w:right w:val="nil"/>
            </w:tcBorders>
            <w:shd w:val="clear" w:color="auto" w:fill="auto"/>
            <w:noWrap/>
            <w:vAlign w:val="bottom"/>
            <w:hideMark/>
          </w:tcPr>
          <w:p w14:paraId="5CEEE332" w14:textId="77777777" w:rsidR="004F6583" w:rsidRPr="004F6583" w:rsidRDefault="004F6583" w:rsidP="004F6583">
            <w:pPr>
              <w:spacing w:after="0" w:line="240" w:lineRule="auto"/>
              <w:jc w:val="center"/>
              <w:rPr>
                <w:ins w:id="1632" w:author="Stefanie Lane" w:date="2022-05-12T12:10:00Z"/>
                <w:rFonts w:ascii="Calibri" w:eastAsia="Times New Roman" w:hAnsi="Calibri" w:cs="Calibri"/>
                <w:color w:val="000000"/>
              </w:rPr>
            </w:pPr>
            <w:ins w:id="1633" w:author="Stefanie Lane" w:date="2022-05-12T12:10:00Z">
              <w:r w:rsidRPr="004F6583">
                <w:rPr>
                  <w:rFonts w:ascii="Calibri" w:eastAsia="Times New Roman" w:hAnsi="Calibri" w:cs="Calibri"/>
                  <w:color w:val="000000"/>
                </w:rPr>
                <w:t>-71.43</w:t>
              </w:r>
            </w:ins>
          </w:p>
        </w:tc>
      </w:tr>
      <w:tr w:rsidR="004F6583" w:rsidRPr="004F6583" w14:paraId="64C55C6B" w14:textId="77777777" w:rsidTr="004F6583">
        <w:trPr>
          <w:trHeight w:val="290"/>
          <w:ins w:id="1634" w:author="Stefanie Lane" w:date="2022-05-12T12:10:00Z"/>
        </w:trPr>
        <w:tc>
          <w:tcPr>
            <w:tcW w:w="1700" w:type="dxa"/>
            <w:vMerge/>
            <w:tcBorders>
              <w:top w:val="nil"/>
              <w:left w:val="nil"/>
              <w:bottom w:val="single" w:sz="4" w:space="0" w:color="000000"/>
              <w:right w:val="nil"/>
            </w:tcBorders>
            <w:vAlign w:val="center"/>
            <w:hideMark/>
          </w:tcPr>
          <w:p w14:paraId="2D3176CA" w14:textId="77777777" w:rsidR="004F6583" w:rsidRPr="004F6583" w:rsidRDefault="004F6583" w:rsidP="004F6583">
            <w:pPr>
              <w:spacing w:after="0" w:line="240" w:lineRule="auto"/>
              <w:rPr>
                <w:ins w:id="163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A6ED7C" w14:textId="77777777" w:rsidR="004F6583" w:rsidRPr="004F6583" w:rsidRDefault="004F6583" w:rsidP="004F6583">
            <w:pPr>
              <w:spacing w:after="0" w:line="240" w:lineRule="auto"/>
              <w:rPr>
                <w:ins w:id="1636" w:author="Stefanie Lane" w:date="2022-05-12T12:10:00Z"/>
                <w:rFonts w:ascii="Arial" w:eastAsia="Times New Roman" w:hAnsi="Arial" w:cs="Arial"/>
                <w:i/>
                <w:iCs/>
                <w:color w:val="000000"/>
                <w:sz w:val="20"/>
                <w:szCs w:val="20"/>
              </w:rPr>
            </w:pPr>
            <w:proofErr w:type="spellStart"/>
            <w:ins w:id="1637" w:author="Stefanie Lane" w:date="2022-05-12T12:10:00Z">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ins>
          </w:p>
        </w:tc>
        <w:tc>
          <w:tcPr>
            <w:tcW w:w="960" w:type="dxa"/>
            <w:tcBorders>
              <w:top w:val="single" w:sz="4" w:space="0" w:color="auto"/>
              <w:left w:val="nil"/>
              <w:bottom w:val="single" w:sz="4" w:space="0" w:color="auto"/>
              <w:right w:val="nil"/>
            </w:tcBorders>
            <w:shd w:val="clear" w:color="auto" w:fill="auto"/>
            <w:noWrap/>
            <w:vAlign w:val="bottom"/>
            <w:hideMark/>
          </w:tcPr>
          <w:p w14:paraId="67F1A089" w14:textId="77777777" w:rsidR="004F6583" w:rsidRPr="004F6583" w:rsidRDefault="004F6583" w:rsidP="004F6583">
            <w:pPr>
              <w:spacing w:after="0" w:line="240" w:lineRule="auto"/>
              <w:jc w:val="center"/>
              <w:rPr>
                <w:ins w:id="1638" w:author="Stefanie Lane" w:date="2022-05-12T12:10:00Z"/>
                <w:rFonts w:ascii="Calibri" w:eastAsia="Times New Roman" w:hAnsi="Calibri" w:cs="Calibri"/>
                <w:color w:val="000000"/>
              </w:rPr>
            </w:pPr>
            <w:ins w:id="1639" w:author="Stefanie Lane" w:date="2022-05-12T12:10:00Z">
              <w:r w:rsidRPr="004F6583">
                <w:rPr>
                  <w:rFonts w:ascii="Calibri" w:eastAsia="Times New Roman" w:hAnsi="Calibri" w:cs="Calibri"/>
                  <w:color w:val="000000"/>
                </w:rPr>
                <w:t>0.47</w:t>
              </w:r>
            </w:ins>
          </w:p>
        </w:tc>
        <w:tc>
          <w:tcPr>
            <w:tcW w:w="960" w:type="dxa"/>
            <w:tcBorders>
              <w:top w:val="single" w:sz="4" w:space="0" w:color="auto"/>
              <w:left w:val="nil"/>
              <w:bottom w:val="single" w:sz="4" w:space="0" w:color="auto"/>
              <w:right w:val="nil"/>
            </w:tcBorders>
            <w:shd w:val="clear" w:color="auto" w:fill="auto"/>
            <w:noWrap/>
            <w:vAlign w:val="bottom"/>
            <w:hideMark/>
          </w:tcPr>
          <w:p w14:paraId="3BA89697" w14:textId="77777777" w:rsidR="004F6583" w:rsidRPr="004F6583" w:rsidRDefault="004F6583" w:rsidP="004F6583">
            <w:pPr>
              <w:spacing w:after="0" w:line="240" w:lineRule="auto"/>
              <w:jc w:val="center"/>
              <w:rPr>
                <w:ins w:id="1640" w:author="Stefanie Lane" w:date="2022-05-12T12:10:00Z"/>
                <w:rFonts w:ascii="Calibri" w:eastAsia="Times New Roman" w:hAnsi="Calibri" w:cs="Calibri"/>
                <w:color w:val="000000"/>
              </w:rPr>
            </w:pPr>
            <w:ins w:id="1641" w:author="Stefanie Lane" w:date="2022-05-12T12:10:00Z">
              <w:r w:rsidRPr="004F6583">
                <w:rPr>
                  <w:rFonts w:ascii="Calibri" w:eastAsia="Times New Roman" w:hAnsi="Calibri" w:cs="Calibri"/>
                  <w:color w:val="000000"/>
                </w:rPr>
                <w:t>0.33</w:t>
              </w:r>
            </w:ins>
          </w:p>
        </w:tc>
        <w:tc>
          <w:tcPr>
            <w:tcW w:w="960" w:type="dxa"/>
            <w:tcBorders>
              <w:top w:val="single" w:sz="4" w:space="0" w:color="auto"/>
              <w:left w:val="nil"/>
              <w:bottom w:val="single" w:sz="4" w:space="0" w:color="auto"/>
              <w:right w:val="nil"/>
            </w:tcBorders>
            <w:shd w:val="clear" w:color="auto" w:fill="auto"/>
            <w:noWrap/>
            <w:vAlign w:val="bottom"/>
            <w:hideMark/>
          </w:tcPr>
          <w:p w14:paraId="4DA5EB22" w14:textId="77777777" w:rsidR="004F6583" w:rsidRPr="004F6583" w:rsidRDefault="004F6583" w:rsidP="004F6583">
            <w:pPr>
              <w:spacing w:after="0" w:line="240" w:lineRule="auto"/>
              <w:jc w:val="center"/>
              <w:rPr>
                <w:ins w:id="1642" w:author="Stefanie Lane" w:date="2022-05-12T12:10:00Z"/>
                <w:rFonts w:ascii="Calibri" w:eastAsia="Times New Roman" w:hAnsi="Calibri" w:cs="Calibri"/>
                <w:color w:val="000000"/>
              </w:rPr>
            </w:pPr>
            <w:ins w:id="1643" w:author="Stefanie Lane" w:date="2022-05-12T12:10:00Z">
              <w:r w:rsidRPr="004F6583">
                <w:rPr>
                  <w:rFonts w:ascii="Calibri" w:eastAsia="Times New Roman" w:hAnsi="Calibri" w:cs="Calibri"/>
                  <w:color w:val="000000"/>
                </w:rPr>
                <w:t>0.32</w:t>
              </w:r>
            </w:ins>
          </w:p>
        </w:tc>
        <w:tc>
          <w:tcPr>
            <w:tcW w:w="1760" w:type="dxa"/>
            <w:tcBorders>
              <w:top w:val="single" w:sz="4" w:space="0" w:color="auto"/>
              <w:left w:val="nil"/>
              <w:bottom w:val="nil"/>
              <w:right w:val="nil"/>
            </w:tcBorders>
            <w:shd w:val="clear" w:color="auto" w:fill="auto"/>
            <w:noWrap/>
            <w:vAlign w:val="bottom"/>
            <w:hideMark/>
          </w:tcPr>
          <w:p w14:paraId="713A4DBE" w14:textId="77777777" w:rsidR="004F6583" w:rsidRPr="004F6583" w:rsidRDefault="004F6583" w:rsidP="004F6583">
            <w:pPr>
              <w:spacing w:after="0" w:line="240" w:lineRule="auto"/>
              <w:jc w:val="center"/>
              <w:rPr>
                <w:ins w:id="1644" w:author="Stefanie Lane" w:date="2022-05-12T12:10:00Z"/>
                <w:rFonts w:ascii="Calibri" w:eastAsia="Times New Roman" w:hAnsi="Calibri" w:cs="Calibri"/>
                <w:color w:val="000000"/>
              </w:rPr>
            </w:pPr>
            <w:ins w:id="1645" w:author="Stefanie Lane" w:date="2022-05-12T12:10:00Z">
              <w:r w:rsidRPr="004F6583">
                <w:rPr>
                  <w:rFonts w:ascii="Calibri" w:eastAsia="Times New Roman" w:hAnsi="Calibri" w:cs="Calibri"/>
                  <w:color w:val="000000"/>
                </w:rPr>
                <w:t>-67.86</w:t>
              </w:r>
            </w:ins>
          </w:p>
        </w:tc>
      </w:tr>
      <w:tr w:rsidR="004F6583" w:rsidRPr="004F6583" w14:paraId="15150FCB" w14:textId="77777777" w:rsidTr="004F6583">
        <w:trPr>
          <w:trHeight w:val="290"/>
          <w:ins w:id="1646" w:author="Stefanie Lane" w:date="2022-05-12T12:10:00Z"/>
        </w:trPr>
        <w:tc>
          <w:tcPr>
            <w:tcW w:w="1700" w:type="dxa"/>
            <w:vMerge/>
            <w:tcBorders>
              <w:top w:val="nil"/>
              <w:left w:val="nil"/>
              <w:bottom w:val="single" w:sz="4" w:space="0" w:color="000000"/>
              <w:right w:val="nil"/>
            </w:tcBorders>
            <w:vAlign w:val="center"/>
            <w:hideMark/>
          </w:tcPr>
          <w:p w14:paraId="02777261" w14:textId="77777777" w:rsidR="004F6583" w:rsidRPr="004F6583" w:rsidRDefault="004F6583" w:rsidP="004F6583">
            <w:pPr>
              <w:spacing w:after="0" w:line="240" w:lineRule="auto"/>
              <w:rPr>
                <w:ins w:id="164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B6BB03B" w14:textId="77777777" w:rsidR="004F6583" w:rsidRPr="004F6583" w:rsidRDefault="004F6583" w:rsidP="004F6583">
            <w:pPr>
              <w:spacing w:after="0" w:line="240" w:lineRule="auto"/>
              <w:rPr>
                <w:ins w:id="1648" w:author="Stefanie Lane" w:date="2022-05-12T12:10:00Z"/>
                <w:rFonts w:ascii="Arial" w:eastAsia="Times New Roman" w:hAnsi="Arial" w:cs="Arial"/>
                <w:i/>
                <w:iCs/>
                <w:sz w:val="20"/>
                <w:szCs w:val="20"/>
              </w:rPr>
            </w:pPr>
            <w:ins w:id="1649" w:author="Stefanie Lane" w:date="2022-05-12T12:10:00Z">
              <w:r w:rsidRPr="004F6583">
                <w:rPr>
                  <w:rFonts w:ascii="Arial" w:eastAsia="Times New Roman" w:hAnsi="Arial" w:cs="Arial"/>
                  <w:i/>
                  <w:iCs/>
                  <w:sz w:val="20"/>
                  <w:szCs w:val="20"/>
                </w:rPr>
                <w:t>Eleocharis palustris</w:t>
              </w:r>
            </w:ins>
          </w:p>
        </w:tc>
        <w:tc>
          <w:tcPr>
            <w:tcW w:w="960" w:type="dxa"/>
            <w:tcBorders>
              <w:top w:val="nil"/>
              <w:left w:val="nil"/>
              <w:bottom w:val="nil"/>
              <w:right w:val="nil"/>
            </w:tcBorders>
            <w:shd w:val="clear" w:color="auto" w:fill="auto"/>
            <w:noWrap/>
            <w:vAlign w:val="bottom"/>
            <w:hideMark/>
          </w:tcPr>
          <w:p w14:paraId="2D549BBB" w14:textId="77777777" w:rsidR="004F6583" w:rsidRPr="004F6583" w:rsidRDefault="004F6583" w:rsidP="004F6583">
            <w:pPr>
              <w:spacing w:after="0" w:line="240" w:lineRule="auto"/>
              <w:jc w:val="center"/>
              <w:rPr>
                <w:ins w:id="1650" w:author="Stefanie Lane" w:date="2022-05-12T12:10:00Z"/>
                <w:rFonts w:ascii="Calibri" w:eastAsia="Times New Roman" w:hAnsi="Calibri" w:cs="Calibri"/>
                <w:color w:val="000000"/>
              </w:rPr>
            </w:pPr>
            <w:ins w:id="1651" w:author="Stefanie Lane" w:date="2022-05-12T12:10:00Z">
              <w:r w:rsidRPr="004F6583">
                <w:rPr>
                  <w:rFonts w:ascii="Calibri" w:eastAsia="Times New Roman" w:hAnsi="Calibri" w:cs="Calibri"/>
                  <w:color w:val="000000"/>
                </w:rPr>
                <w:t>0.63</w:t>
              </w:r>
            </w:ins>
          </w:p>
        </w:tc>
        <w:tc>
          <w:tcPr>
            <w:tcW w:w="960" w:type="dxa"/>
            <w:tcBorders>
              <w:top w:val="nil"/>
              <w:left w:val="nil"/>
              <w:bottom w:val="nil"/>
              <w:right w:val="nil"/>
            </w:tcBorders>
            <w:shd w:val="clear" w:color="auto" w:fill="auto"/>
            <w:noWrap/>
            <w:vAlign w:val="bottom"/>
            <w:hideMark/>
          </w:tcPr>
          <w:p w14:paraId="21E72CAD" w14:textId="77777777" w:rsidR="004F6583" w:rsidRPr="004F6583" w:rsidRDefault="004F6583" w:rsidP="004F6583">
            <w:pPr>
              <w:spacing w:after="0" w:line="240" w:lineRule="auto"/>
              <w:jc w:val="center"/>
              <w:rPr>
                <w:ins w:id="1652" w:author="Stefanie Lane" w:date="2022-05-12T12:10:00Z"/>
                <w:rFonts w:ascii="Calibri" w:eastAsia="Times New Roman" w:hAnsi="Calibri" w:cs="Calibri"/>
                <w:color w:val="000000"/>
              </w:rPr>
            </w:pPr>
            <w:ins w:id="1653" w:author="Stefanie Lane" w:date="2022-05-12T12:10:00Z">
              <w:r w:rsidRPr="004F6583">
                <w:rPr>
                  <w:rFonts w:ascii="Calibri" w:eastAsia="Times New Roman" w:hAnsi="Calibri" w:cs="Calibri"/>
                  <w:color w:val="000000"/>
                </w:rPr>
                <w:t>0.78</w:t>
              </w:r>
            </w:ins>
          </w:p>
        </w:tc>
        <w:tc>
          <w:tcPr>
            <w:tcW w:w="960" w:type="dxa"/>
            <w:tcBorders>
              <w:top w:val="nil"/>
              <w:left w:val="nil"/>
              <w:bottom w:val="nil"/>
              <w:right w:val="nil"/>
            </w:tcBorders>
            <w:shd w:val="clear" w:color="auto" w:fill="auto"/>
            <w:noWrap/>
            <w:vAlign w:val="bottom"/>
            <w:hideMark/>
          </w:tcPr>
          <w:p w14:paraId="3CA9B739" w14:textId="77777777" w:rsidR="004F6583" w:rsidRPr="004F6583" w:rsidRDefault="004F6583" w:rsidP="004F6583">
            <w:pPr>
              <w:spacing w:after="0" w:line="240" w:lineRule="auto"/>
              <w:jc w:val="center"/>
              <w:rPr>
                <w:ins w:id="1654" w:author="Stefanie Lane" w:date="2022-05-12T12:10:00Z"/>
                <w:rFonts w:ascii="Calibri" w:eastAsia="Times New Roman" w:hAnsi="Calibri" w:cs="Calibri"/>
                <w:color w:val="000000"/>
              </w:rPr>
            </w:pPr>
            <w:ins w:id="1655" w:author="Stefanie Lane" w:date="2022-05-12T12:10:00Z">
              <w:r w:rsidRPr="004F6583">
                <w:rPr>
                  <w:rFonts w:ascii="Calibri" w:eastAsia="Times New Roman" w:hAnsi="Calibri" w:cs="Calibri"/>
                  <w:color w:val="000000"/>
                </w:rPr>
                <w:t>0.39</w:t>
              </w:r>
            </w:ins>
          </w:p>
        </w:tc>
        <w:tc>
          <w:tcPr>
            <w:tcW w:w="1760" w:type="dxa"/>
            <w:tcBorders>
              <w:top w:val="single" w:sz="4" w:space="0" w:color="auto"/>
              <w:left w:val="nil"/>
              <w:bottom w:val="nil"/>
              <w:right w:val="nil"/>
            </w:tcBorders>
            <w:shd w:val="clear" w:color="auto" w:fill="auto"/>
            <w:noWrap/>
            <w:vAlign w:val="bottom"/>
            <w:hideMark/>
          </w:tcPr>
          <w:p w14:paraId="55E6DF65" w14:textId="77777777" w:rsidR="004F6583" w:rsidRPr="004F6583" w:rsidRDefault="004F6583" w:rsidP="004F6583">
            <w:pPr>
              <w:spacing w:after="0" w:line="240" w:lineRule="auto"/>
              <w:jc w:val="center"/>
              <w:rPr>
                <w:ins w:id="1656" w:author="Stefanie Lane" w:date="2022-05-12T12:10:00Z"/>
                <w:rFonts w:ascii="Calibri" w:eastAsia="Times New Roman" w:hAnsi="Calibri" w:cs="Calibri"/>
                <w:color w:val="000000"/>
              </w:rPr>
            </w:pPr>
            <w:ins w:id="1657" w:author="Stefanie Lane" w:date="2022-05-12T12:10:00Z">
              <w:r w:rsidRPr="004F6583">
                <w:rPr>
                  <w:rFonts w:ascii="Calibri" w:eastAsia="Times New Roman" w:hAnsi="Calibri" w:cs="Calibri"/>
                  <w:color w:val="000000"/>
                </w:rPr>
                <w:t>-60.71</w:t>
              </w:r>
            </w:ins>
          </w:p>
        </w:tc>
      </w:tr>
      <w:tr w:rsidR="004F6583" w:rsidRPr="004F6583" w14:paraId="3BCDAFE0" w14:textId="77777777" w:rsidTr="004F6583">
        <w:trPr>
          <w:trHeight w:val="290"/>
          <w:ins w:id="1658" w:author="Stefanie Lane" w:date="2022-05-12T12:10:00Z"/>
        </w:trPr>
        <w:tc>
          <w:tcPr>
            <w:tcW w:w="1700" w:type="dxa"/>
            <w:vMerge/>
            <w:tcBorders>
              <w:top w:val="nil"/>
              <w:left w:val="nil"/>
              <w:bottom w:val="single" w:sz="4" w:space="0" w:color="000000"/>
              <w:right w:val="nil"/>
            </w:tcBorders>
            <w:vAlign w:val="center"/>
            <w:hideMark/>
          </w:tcPr>
          <w:p w14:paraId="640B9A03" w14:textId="77777777" w:rsidR="004F6583" w:rsidRPr="004F6583" w:rsidRDefault="004F6583" w:rsidP="004F6583">
            <w:pPr>
              <w:spacing w:after="0" w:line="240" w:lineRule="auto"/>
              <w:rPr>
                <w:ins w:id="165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C2058EE" w14:textId="77777777" w:rsidR="004F6583" w:rsidRPr="004F6583" w:rsidRDefault="004F6583" w:rsidP="004F6583">
            <w:pPr>
              <w:spacing w:after="0" w:line="240" w:lineRule="auto"/>
              <w:rPr>
                <w:ins w:id="1660" w:author="Stefanie Lane" w:date="2022-05-12T12:10:00Z"/>
                <w:rFonts w:ascii="Arial" w:eastAsia="Times New Roman" w:hAnsi="Arial" w:cs="Arial"/>
                <w:i/>
                <w:iCs/>
                <w:sz w:val="20"/>
                <w:szCs w:val="20"/>
              </w:rPr>
            </w:pPr>
            <w:ins w:id="1661" w:author="Stefanie Lane" w:date="2022-05-12T12:10:00Z">
              <w:r w:rsidRPr="004F6583">
                <w:rPr>
                  <w:rFonts w:ascii="Arial" w:eastAsia="Times New Roman" w:hAnsi="Arial" w:cs="Arial"/>
                  <w:i/>
                  <w:iCs/>
                  <w:sz w:val="20"/>
                  <w:szCs w:val="20"/>
                </w:rPr>
                <w:t>Lysimachia thyrsiflora</w:t>
              </w:r>
            </w:ins>
          </w:p>
        </w:tc>
        <w:tc>
          <w:tcPr>
            <w:tcW w:w="960" w:type="dxa"/>
            <w:tcBorders>
              <w:top w:val="single" w:sz="4" w:space="0" w:color="auto"/>
              <w:left w:val="nil"/>
              <w:bottom w:val="single" w:sz="4" w:space="0" w:color="auto"/>
              <w:right w:val="nil"/>
            </w:tcBorders>
            <w:shd w:val="clear" w:color="auto" w:fill="auto"/>
            <w:noWrap/>
            <w:vAlign w:val="bottom"/>
            <w:hideMark/>
          </w:tcPr>
          <w:p w14:paraId="70007541" w14:textId="77777777" w:rsidR="004F6583" w:rsidRPr="004F6583" w:rsidRDefault="004F6583" w:rsidP="004F6583">
            <w:pPr>
              <w:spacing w:after="0" w:line="240" w:lineRule="auto"/>
              <w:jc w:val="center"/>
              <w:rPr>
                <w:ins w:id="1662" w:author="Stefanie Lane" w:date="2022-05-12T12:10:00Z"/>
                <w:rFonts w:ascii="Calibri" w:eastAsia="Times New Roman" w:hAnsi="Calibri" w:cs="Calibri"/>
                <w:color w:val="000000"/>
              </w:rPr>
            </w:pPr>
            <w:ins w:id="1663" w:author="Stefanie Lane" w:date="2022-05-12T12:10:00Z">
              <w:r w:rsidRPr="004F6583">
                <w:rPr>
                  <w:rFonts w:ascii="Calibri" w:eastAsia="Times New Roman" w:hAnsi="Calibri" w:cs="Calibri"/>
                  <w:color w:val="000000"/>
                </w:rPr>
                <w:t>0.53</w:t>
              </w:r>
            </w:ins>
          </w:p>
        </w:tc>
        <w:tc>
          <w:tcPr>
            <w:tcW w:w="960" w:type="dxa"/>
            <w:tcBorders>
              <w:top w:val="single" w:sz="4" w:space="0" w:color="auto"/>
              <w:left w:val="nil"/>
              <w:bottom w:val="single" w:sz="4" w:space="0" w:color="auto"/>
              <w:right w:val="nil"/>
            </w:tcBorders>
            <w:shd w:val="clear" w:color="auto" w:fill="auto"/>
            <w:noWrap/>
            <w:vAlign w:val="bottom"/>
            <w:hideMark/>
          </w:tcPr>
          <w:p w14:paraId="5C9F33CD" w14:textId="77777777" w:rsidR="004F6583" w:rsidRPr="004F6583" w:rsidRDefault="004F6583" w:rsidP="004F6583">
            <w:pPr>
              <w:spacing w:after="0" w:line="240" w:lineRule="auto"/>
              <w:jc w:val="center"/>
              <w:rPr>
                <w:ins w:id="1664" w:author="Stefanie Lane" w:date="2022-05-12T12:10:00Z"/>
                <w:rFonts w:ascii="Calibri" w:eastAsia="Times New Roman" w:hAnsi="Calibri" w:cs="Calibri"/>
                <w:color w:val="000000"/>
              </w:rPr>
            </w:pPr>
            <w:ins w:id="1665" w:author="Stefanie Lane" w:date="2022-05-12T12:10:00Z">
              <w:r w:rsidRPr="004F6583">
                <w:rPr>
                  <w:rFonts w:ascii="Calibri" w:eastAsia="Times New Roman" w:hAnsi="Calibri" w:cs="Calibri"/>
                  <w:color w:val="000000"/>
                </w:rPr>
                <w:t>0.22</w:t>
              </w:r>
            </w:ins>
          </w:p>
        </w:tc>
        <w:tc>
          <w:tcPr>
            <w:tcW w:w="960" w:type="dxa"/>
            <w:tcBorders>
              <w:top w:val="single" w:sz="4" w:space="0" w:color="auto"/>
              <w:left w:val="nil"/>
              <w:bottom w:val="single" w:sz="4" w:space="0" w:color="auto"/>
              <w:right w:val="nil"/>
            </w:tcBorders>
            <w:shd w:val="clear" w:color="auto" w:fill="auto"/>
            <w:noWrap/>
            <w:vAlign w:val="bottom"/>
            <w:hideMark/>
          </w:tcPr>
          <w:p w14:paraId="62931C9B" w14:textId="77777777" w:rsidR="004F6583" w:rsidRPr="004F6583" w:rsidRDefault="004F6583" w:rsidP="004F6583">
            <w:pPr>
              <w:spacing w:after="0" w:line="240" w:lineRule="auto"/>
              <w:jc w:val="center"/>
              <w:rPr>
                <w:ins w:id="1666" w:author="Stefanie Lane" w:date="2022-05-12T12:10:00Z"/>
                <w:rFonts w:ascii="Calibri" w:eastAsia="Times New Roman" w:hAnsi="Calibri" w:cs="Calibri"/>
                <w:color w:val="000000"/>
              </w:rPr>
            </w:pPr>
            <w:ins w:id="1667" w:author="Stefanie Lane" w:date="2022-05-12T12:10:00Z">
              <w:r w:rsidRPr="004F6583">
                <w:rPr>
                  <w:rFonts w:ascii="Calibri" w:eastAsia="Times New Roman" w:hAnsi="Calibri" w:cs="Calibri"/>
                  <w:color w:val="000000"/>
                </w:rPr>
                <w:t>0.57</w:t>
              </w:r>
            </w:ins>
          </w:p>
        </w:tc>
        <w:tc>
          <w:tcPr>
            <w:tcW w:w="1760" w:type="dxa"/>
            <w:tcBorders>
              <w:top w:val="single" w:sz="4" w:space="0" w:color="auto"/>
              <w:left w:val="nil"/>
              <w:bottom w:val="nil"/>
              <w:right w:val="nil"/>
            </w:tcBorders>
            <w:shd w:val="clear" w:color="auto" w:fill="auto"/>
            <w:noWrap/>
            <w:vAlign w:val="bottom"/>
            <w:hideMark/>
          </w:tcPr>
          <w:p w14:paraId="40BD5E0B" w14:textId="77777777" w:rsidR="004F6583" w:rsidRPr="004F6583" w:rsidRDefault="004F6583" w:rsidP="004F6583">
            <w:pPr>
              <w:spacing w:after="0" w:line="240" w:lineRule="auto"/>
              <w:jc w:val="center"/>
              <w:rPr>
                <w:ins w:id="1668" w:author="Stefanie Lane" w:date="2022-05-12T12:10:00Z"/>
                <w:rFonts w:ascii="Calibri" w:eastAsia="Times New Roman" w:hAnsi="Calibri" w:cs="Calibri"/>
                <w:color w:val="000000"/>
              </w:rPr>
            </w:pPr>
            <w:ins w:id="1669" w:author="Stefanie Lane" w:date="2022-05-12T12:10:00Z">
              <w:r w:rsidRPr="004F6583">
                <w:rPr>
                  <w:rFonts w:ascii="Calibri" w:eastAsia="Times New Roman" w:hAnsi="Calibri" w:cs="Calibri"/>
                  <w:color w:val="000000"/>
                </w:rPr>
                <w:t>-42.86</w:t>
              </w:r>
            </w:ins>
          </w:p>
        </w:tc>
      </w:tr>
      <w:tr w:rsidR="004F6583" w:rsidRPr="004F6583" w14:paraId="333055A8" w14:textId="77777777" w:rsidTr="004F6583">
        <w:trPr>
          <w:trHeight w:val="290"/>
          <w:ins w:id="1670" w:author="Stefanie Lane" w:date="2022-05-12T12:10:00Z"/>
        </w:trPr>
        <w:tc>
          <w:tcPr>
            <w:tcW w:w="1700" w:type="dxa"/>
            <w:vMerge/>
            <w:tcBorders>
              <w:top w:val="nil"/>
              <w:left w:val="nil"/>
              <w:bottom w:val="single" w:sz="4" w:space="0" w:color="000000"/>
              <w:right w:val="nil"/>
            </w:tcBorders>
            <w:vAlign w:val="center"/>
            <w:hideMark/>
          </w:tcPr>
          <w:p w14:paraId="5CE10315" w14:textId="77777777" w:rsidR="004F6583" w:rsidRPr="004F6583" w:rsidRDefault="004F6583" w:rsidP="004F6583">
            <w:pPr>
              <w:spacing w:after="0" w:line="240" w:lineRule="auto"/>
              <w:rPr>
                <w:ins w:id="167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F402D3F" w14:textId="77777777" w:rsidR="004F6583" w:rsidRPr="004F6583" w:rsidRDefault="004F6583" w:rsidP="004F6583">
            <w:pPr>
              <w:spacing w:after="0" w:line="240" w:lineRule="auto"/>
              <w:rPr>
                <w:ins w:id="1672" w:author="Stefanie Lane" w:date="2022-05-12T12:10:00Z"/>
                <w:rFonts w:ascii="Arial" w:eastAsia="Times New Roman" w:hAnsi="Arial" w:cs="Arial"/>
                <w:i/>
                <w:iCs/>
                <w:sz w:val="20"/>
                <w:szCs w:val="20"/>
              </w:rPr>
            </w:pPr>
            <w:proofErr w:type="spellStart"/>
            <w:ins w:id="1673"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nil"/>
              <w:left w:val="nil"/>
              <w:bottom w:val="nil"/>
              <w:right w:val="nil"/>
            </w:tcBorders>
            <w:shd w:val="clear" w:color="auto" w:fill="auto"/>
            <w:noWrap/>
            <w:vAlign w:val="bottom"/>
            <w:hideMark/>
          </w:tcPr>
          <w:p w14:paraId="1C14A3F4" w14:textId="77777777" w:rsidR="004F6583" w:rsidRPr="004F6583" w:rsidRDefault="004F6583" w:rsidP="004F6583">
            <w:pPr>
              <w:spacing w:after="0" w:line="240" w:lineRule="auto"/>
              <w:jc w:val="center"/>
              <w:rPr>
                <w:ins w:id="1674" w:author="Stefanie Lane" w:date="2022-05-12T12:10:00Z"/>
                <w:rFonts w:ascii="Calibri" w:eastAsia="Times New Roman" w:hAnsi="Calibri" w:cs="Calibri"/>
                <w:color w:val="000000"/>
              </w:rPr>
            </w:pPr>
            <w:ins w:id="1675" w:author="Stefanie Lane" w:date="2022-05-12T12:10:00Z">
              <w:r w:rsidRPr="004F6583">
                <w:rPr>
                  <w:rFonts w:ascii="Calibri" w:eastAsia="Times New Roman" w:hAnsi="Calibri" w:cs="Calibri"/>
                  <w:color w:val="000000"/>
                </w:rPr>
                <w:t>1.11</w:t>
              </w:r>
            </w:ins>
          </w:p>
        </w:tc>
        <w:tc>
          <w:tcPr>
            <w:tcW w:w="960" w:type="dxa"/>
            <w:tcBorders>
              <w:top w:val="nil"/>
              <w:left w:val="nil"/>
              <w:bottom w:val="nil"/>
              <w:right w:val="nil"/>
            </w:tcBorders>
            <w:shd w:val="clear" w:color="auto" w:fill="auto"/>
            <w:noWrap/>
            <w:vAlign w:val="bottom"/>
            <w:hideMark/>
          </w:tcPr>
          <w:p w14:paraId="5EE287DA" w14:textId="77777777" w:rsidR="004F6583" w:rsidRPr="004F6583" w:rsidRDefault="004F6583" w:rsidP="004F6583">
            <w:pPr>
              <w:spacing w:after="0" w:line="240" w:lineRule="auto"/>
              <w:jc w:val="center"/>
              <w:rPr>
                <w:ins w:id="1676" w:author="Stefanie Lane" w:date="2022-05-12T12:10:00Z"/>
                <w:rFonts w:ascii="Calibri" w:eastAsia="Times New Roman" w:hAnsi="Calibri" w:cs="Calibri"/>
                <w:color w:val="000000"/>
              </w:rPr>
            </w:pPr>
            <w:ins w:id="1677" w:author="Stefanie Lane" w:date="2022-05-12T12:10:00Z">
              <w:r w:rsidRPr="004F6583">
                <w:rPr>
                  <w:rFonts w:ascii="Calibri" w:eastAsia="Times New Roman" w:hAnsi="Calibri" w:cs="Calibri"/>
                  <w:color w:val="000000"/>
                </w:rPr>
                <w:t>1.17</w:t>
              </w:r>
            </w:ins>
          </w:p>
        </w:tc>
        <w:tc>
          <w:tcPr>
            <w:tcW w:w="960" w:type="dxa"/>
            <w:tcBorders>
              <w:top w:val="nil"/>
              <w:left w:val="nil"/>
              <w:bottom w:val="nil"/>
              <w:right w:val="nil"/>
            </w:tcBorders>
            <w:shd w:val="clear" w:color="auto" w:fill="auto"/>
            <w:noWrap/>
            <w:vAlign w:val="bottom"/>
            <w:hideMark/>
          </w:tcPr>
          <w:p w14:paraId="3382A996" w14:textId="77777777" w:rsidR="004F6583" w:rsidRPr="004F6583" w:rsidRDefault="004F6583" w:rsidP="004F6583">
            <w:pPr>
              <w:spacing w:after="0" w:line="240" w:lineRule="auto"/>
              <w:jc w:val="center"/>
              <w:rPr>
                <w:ins w:id="1678" w:author="Stefanie Lane" w:date="2022-05-12T12:10:00Z"/>
                <w:rFonts w:ascii="Calibri" w:eastAsia="Times New Roman" w:hAnsi="Calibri" w:cs="Calibri"/>
                <w:color w:val="000000"/>
              </w:rPr>
            </w:pPr>
            <w:ins w:id="1679" w:author="Stefanie Lane" w:date="2022-05-12T12:10:00Z">
              <w:r w:rsidRPr="004F6583">
                <w:rPr>
                  <w:rFonts w:ascii="Calibri" w:eastAsia="Times New Roman" w:hAnsi="Calibri" w:cs="Calibri"/>
                  <w:color w:val="000000"/>
                </w:rPr>
                <w:t>0.61</w:t>
              </w:r>
            </w:ins>
          </w:p>
        </w:tc>
        <w:tc>
          <w:tcPr>
            <w:tcW w:w="1760" w:type="dxa"/>
            <w:tcBorders>
              <w:top w:val="single" w:sz="4" w:space="0" w:color="auto"/>
              <w:left w:val="nil"/>
              <w:bottom w:val="nil"/>
              <w:right w:val="nil"/>
            </w:tcBorders>
            <w:shd w:val="clear" w:color="auto" w:fill="auto"/>
            <w:noWrap/>
            <w:vAlign w:val="bottom"/>
            <w:hideMark/>
          </w:tcPr>
          <w:p w14:paraId="36B0AED8" w14:textId="77777777" w:rsidR="004F6583" w:rsidRPr="004F6583" w:rsidRDefault="004F6583" w:rsidP="004F6583">
            <w:pPr>
              <w:spacing w:after="0" w:line="240" w:lineRule="auto"/>
              <w:jc w:val="center"/>
              <w:rPr>
                <w:ins w:id="1680" w:author="Stefanie Lane" w:date="2022-05-12T12:10:00Z"/>
                <w:rFonts w:ascii="Calibri" w:eastAsia="Times New Roman" w:hAnsi="Calibri" w:cs="Calibri"/>
                <w:color w:val="000000"/>
              </w:rPr>
            </w:pPr>
            <w:ins w:id="1681" w:author="Stefanie Lane" w:date="2022-05-12T12:10:00Z">
              <w:r w:rsidRPr="004F6583">
                <w:rPr>
                  <w:rFonts w:ascii="Calibri" w:eastAsia="Times New Roman" w:hAnsi="Calibri" w:cs="Calibri"/>
                  <w:color w:val="000000"/>
                </w:rPr>
                <w:t>-39.29</w:t>
              </w:r>
            </w:ins>
          </w:p>
        </w:tc>
      </w:tr>
      <w:tr w:rsidR="004F6583" w:rsidRPr="004F6583" w14:paraId="564E5F2F" w14:textId="77777777" w:rsidTr="004F6583">
        <w:trPr>
          <w:trHeight w:val="290"/>
          <w:ins w:id="1682" w:author="Stefanie Lane" w:date="2022-05-12T12:10:00Z"/>
        </w:trPr>
        <w:tc>
          <w:tcPr>
            <w:tcW w:w="1700" w:type="dxa"/>
            <w:vMerge/>
            <w:tcBorders>
              <w:top w:val="nil"/>
              <w:left w:val="nil"/>
              <w:bottom w:val="single" w:sz="4" w:space="0" w:color="000000"/>
              <w:right w:val="nil"/>
            </w:tcBorders>
            <w:vAlign w:val="center"/>
            <w:hideMark/>
          </w:tcPr>
          <w:p w14:paraId="6052E8EB" w14:textId="77777777" w:rsidR="004F6583" w:rsidRPr="004F6583" w:rsidRDefault="004F6583" w:rsidP="004F6583">
            <w:pPr>
              <w:spacing w:after="0" w:line="240" w:lineRule="auto"/>
              <w:rPr>
                <w:ins w:id="168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7BE65DF" w14:textId="77777777" w:rsidR="004F6583" w:rsidRPr="004F6583" w:rsidRDefault="004F6583" w:rsidP="004F6583">
            <w:pPr>
              <w:spacing w:after="0" w:line="240" w:lineRule="auto"/>
              <w:rPr>
                <w:ins w:id="1684" w:author="Stefanie Lane" w:date="2022-05-12T12:10:00Z"/>
                <w:rFonts w:ascii="Arial" w:eastAsia="Times New Roman" w:hAnsi="Arial" w:cs="Arial"/>
                <w:i/>
                <w:iCs/>
                <w:sz w:val="20"/>
                <w:szCs w:val="20"/>
              </w:rPr>
            </w:pPr>
            <w:ins w:id="1685" w:author="Stefanie Lane" w:date="2022-05-12T12:10:00Z">
              <w:r w:rsidRPr="004F6583">
                <w:rPr>
                  <w:rFonts w:ascii="Arial" w:eastAsia="Times New Roman" w:hAnsi="Arial" w:cs="Arial"/>
                  <w:i/>
                  <w:iCs/>
                  <w:sz w:val="20"/>
                  <w:szCs w:val="20"/>
                </w:rPr>
                <w:t>Carex lyngbyei</w:t>
              </w:r>
            </w:ins>
          </w:p>
        </w:tc>
        <w:tc>
          <w:tcPr>
            <w:tcW w:w="960" w:type="dxa"/>
            <w:tcBorders>
              <w:top w:val="single" w:sz="4" w:space="0" w:color="auto"/>
              <w:left w:val="nil"/>
              <w:bottom w:val="single" w:sz="4" w:space="0" w:color="auto"/>
              <w:right w:val="nil"/>
            </w:tcBorders>
            <w:shd w:val="clear" w:color="auto" w:fill="auto"/>
            <w:noWrap/>
            <w:vAlign w:val="bottom"/>
            <w:hideMark/>
          </w:tcPr>
          <w:p w14:paraId="0E570870" w14:textId="77777777" w:rsidR="004F6583" w:rsidRPr="004F6583" w:rsidRDefault="004F6583" w:rsidP="004F6583">
            <w:pPr>
              <w:spacing w:after="0" w:line="240" w:lineRule="auto"/>
              <w:jc w:val="center"/>
              <w:rPr>
                <w:ins w:id="1686" w:author="Stefanie Lane" w:date="2022-05-12T12:10:00Z"/>
                <w:rFonts w:ascii="Calibri" w:eastAsia="Times New Roman" w:hAnsi="Calibri" w:cs="Calibri"/>
                <w:color w:val="000000"/>
              </w:rPr>
            </w:pPr>
            <w:ins w:id="1687" w:author="Stefanie Lane" w:date="2022-05-12T12:10:00Z">
              <w:r w:rsidRPr="004F6583">
                <w:rPr>
                  <w:rFonts w:ascii="Calibri" w:eastAsia="Times New Roman" w:hAnsi="Calibri" w:cs="Calibri"/>
                  <w:color w:val="000000"/>
                </w:rPr>
                <w:t>0.47</w:t>
              </w:r>
            </w:ins>
          </w:p>
        </w:tc>
        <w:tc>
          <w:tcPr>
            <w:tcW w:w="960" w:type="dxa"/>
            <w:tcBorders>
              <w:top w:val="single" w:sz="4" w:space="0" w:color="auto"/>
              <w:left w:val="nil"/>
              <w:bottom w:val="single" w:sz="4" w:space="0" w:color="auto"/>
              <w:right w:val="nil"/>
            </w:tcBorders>
            <w:shd w:val="clear" w:color="auto" w:fill="auto"/>
            <w:noWrap/>
            <w:vAlign w:val="bottom"/>
            <w:hideMark/>
          </w:tcPr>
          <w:p w14:paraId="3BEB5DCB" w14:textId="77777777" w:rsidR="004F6583" w:rsidRPr="004F6583" w:rsidRDefault="004F6583" w:rsidP="004F6583">
            <w:pPr>
              <w:spacing w:after="0" w:line="240" w:lineRule="auto"/>
              <w:jc w:val="center"/>
              <w:rPr>
                <w:ins w:id="1688" w:author="Stefanie Lane" w:date="2022-05-12T12:10:00Z"/>
                <w:rFonts w:ascii="Calibri" w:eastAsia="Times New Roman" w:hAnsi="Calibri" w:cs="Calibri"/>
                <w:color w:val="000000"/>
              </w:rPr>
            </w:pPr>
            <w:ins w:id="1689" w:author="Stefanie Lane" w:date="2022-05-12T12:10:00Z">
              <w:r w:rsidRPr="004F6583">
                <w:rPr>
                  <w:rFonts w:ascii="Calibri" w:eastAsia="Times New Roman" w:hAnsi="Calibri" w:cs="Calibri"/>
                  <w:color w:val="000000"/>
                </w:rPr>
                <w:t>0.33</w:t>
              </w:r>
            </w:ins>
          </w:p>
        </w:tc>
        <w:tc>
          <w:tcPr>
            <w:tcW w:w="960" w:type="dxa"/>
            <w:tcBorders>
              <w:top w:val="single" w:sz="4" w:space="0" w:color="auto"/>
              <w:left w:val="nil"/>
              <w:bottom w:val="single" w:sz="4" w:space="0" w:color="auto"/>
              <w:right w:val="nil"/>
            </w:tcBorders>
            <w:shd w:val="clear" w:color="auto" w:fill="auto"/>
            <w:noWrap/>
            <w:vAlign w:val="bottom"/>
            <w:hideMark/>
          </w:tcPr>
          <w:p w14:paraId="4F7A1BEC" w14:textId="77777777" w:rsidR="004F6583" w:rsidRPr="004F6583" w:rsidRDefault="004F6583" w:rsidP="004F6583">
            <w:pPr>
              <w:spacing w:after="0" w:line="240" w:lineRule="auto"/>
              <w:jc w:val="center"/>
              <w:rPr>
                <w:ins w:id="1690" w:author="Stefanie Lane" w:date="2022-05-12T12:10:00Z"/>
                <w:rFonts w:ascii="Calibri" w:eastAsia="Times New Roman" w:hAnsi="Calibri" w:cs="Calibri"/>
                <w:color w:val="000000"/>
              </w:rPr>
            </w:pPr>
            <w:ins w:id="1691" w:author="Stefanie Lane" w:date="2022-05-12T12:10:00Z">
              <w:r w:rsidRPr="004F6583">
                <w:rPr>
                  <w:rFonts w:ascii="Calibri" w:eastAsia="Times New Roman" w:hAnsi="Calibri" w:cs="Calibri"/>
                  <w:color w:val="000000"/>
                </w:rPr>
                <w:t>1.00</w:t>
              </w:r>
            </w:ins>
          </w:p>
        </w:tc>
        <w:tc>
          <w:tcPr>
            <w:tcW w:w="1760" w:type="dxa"/>
            <w:tcBorders>
              <w:top w:val="single" w:sz="4" w:space="0" w:color="auto"/>
              <w:left w:val="nil"/>
              <w:bottom w:val="nil"/>
              <w:right w:val="nil"/>
            </w:tcBorders>
            <w:shd w:val="clear" w:color="auto" w:fill="auto"/>
            <w:noWrap/>
            <w:vAlign w:val="bottom"/>
            <w:hideMark/>
          </w:tcPr>
          <w:p w14:paraId="1A8E0B26" w14:textId="77777777" w:rsidR="004F6583" w:rsidRPr="004F6583" w:rsidRDefault="004F6583" w:rsidP="004F6583">
            <w:pPr>
              <w:spacing w:after="0" w:line="240" w:lineRule="auto"/>
              <w:jc w:val="center"/>
              <w:rPr>
                <w:ins w:id="1692" w:author="Stefanie Lane" w:date="2022-05-12T12:10:00Z"/>
                <w:rFonts w:ascii="Calibri" w:eastAsia="Times New Roman" w:hAnsi="Calibri" w:cs="Calibri"/>
                <w:color w:val="000000"/>
              </w:rPr>
            </w:pPr>
            <w:ins w:id="1693" w:author="Stefanie Lane" w:date="2022-05-12T12:10:00Z">
              <w:r w:rsidRPr="004F6583">
                <w:rPr>
                  <w:rFonts w:ascii="Calibri" w:eastAsia="Times New Roman" w:hAnsi="Calibri" w:cs="Calibri"/>
                  <w:color w:val="000000"/>
                </w:rPr>
                <w:t>0.00</w:t>
              </w:r>
            </w:ins>
          </w:p>
        </w:tc>
      </w:tr>
      <w:tr w:rsidR="004F6583" w:rsidRPr="004F6583" w14:paraId="496D1A6E" w14:textId="77777777" w:rsidTr="004F6583">
        <w:trPr>
          <w:trHeight w:val="290"/>
          <w:ins w:id="1694" w:author="Stefanie Lane" w:date="2022-05-12T12:10:00Z"/>
        </w:trPr>
        <w:tc>
          <w:tcPr>
            <w:tcW w:w="1700" w:type="dxa"/>
            <w:vMerge/>
            <w:tcBorders>
              <w:top w:val="nil"/>
              <w:left w:val="nil"/>
              <w:bottom w:val="single" w:sz="4" w:space="0" w:color="000000"/>
              <w:right w:val="nil"/>
            </w:tcBorders>
            <w:vAlign w:val="center"/>
            <w:hideMark/>
          </w:tcPr>
          <w:p w14:paraId="17A678A0" w14:textId="77777777" w:rsidR="004F6583" w:rsidRPr="004F6583" w:rsidRDefault="004F6583" w:rsidP="004F6583">
            <w:pPr>
              <w:spacing w:after="0" w:line="240" w:lineRule="auto"/>
              <w:rPr>
                <w:ins w:id="169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86E50D6" w14:textId="77777777" w:rsidR="004F6583" w:rsidRPr="004F6583" w:rsidRDefault="004F6583" w:rsidP="004F6583">
            <w:pPr>
              <w:spacing w:after="0" w:line="240" w:lineRule="auto"/>
              <w:rPr>
                <w:ins w:id="1696" w:author="Stefanie Lane" w:date="2022-05-12T12:10:00Z"/>
                <w:rFonts w:ascii="Arial" w:eastAsia="Times New Roman" w:hAnsi="Arial" w:cs="Arial"/>
                <w:i/>
                <w:iCs/>
                <w:sz w:val="20"/>
                <w:szCs w:val="20"/>
              </w:rPr>
            </w:pPr>
            <w:ins w:id="1697" w:author="Stefanie Lane" w:date="2022-05-12T12:10:00Z">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ins>
          </w:p>
        </w:tc>
        <w:tc>
          <w:tcPr>
            <w:tcW w:w="960" w:type="dxa"/>
            <w:tcBorders>
              <w:top w:val="nil"/>
              <w:left w:val="nil"/>
              <w:bottom w:val="nil"/>
              <w:right w:val="nil"/>
            </w:tcBorders>
            <w:shd w:val="clear" w:color="auto" w:fill="auto"/>
            <w:noWrap/>
            <w:vAlign w:val="bottom"/>
            <w:hideMark/>
          </w:tcPr>
          <w:p w14:paraId="6B202337" w14:textId="77777777" w:rsidR="004F6583" w:rsidRPr="004F6583" w:rsidRDefault="004F6583" w:rsidP="004F6583">
            <w:pPr>
              <w:spacing w:after="0" w:line="240" w:lineRule="auto"/>
              <w:jc w:val="center"/>
              <w:rPr>
                <w:ins w:id="1698" w:author="Stefanie Lane" w:date="2022-05-12T12:10:00Z"/>
                <w:rFonts w:ascii="Calibri" w:eastAsia="Times New Roman" w:hAnsi="Calibri" w:cs="Calibri"/>
                <w:color w:val="000000"/>
              </w:rPr>
            </w:pPr>
            <w:ins w:id="1699"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4AF3F063" w14:textId="77777777" w:rsidR="004F6583" w:rsidRPr="004F6583" w:rsidRDefault="004F6583" w:rsidP="004F6583">
            <w:pPr>
              <w:spacing w:after="0" w:line="240" w:lineRule="auto"/>
              <w:jc w:val="center"/>
              <w:rPr>
                <w:ins w:id="1700" w:author="Stefanie Lane" w:date="2022-05-12T12:10:00Z"/>
                <w:rFonts w:ascii="Calibri" w:eastAsia="Times New Roman" w:hAnsi="Calibri" w:cs="Calibri"/>
                <w:color w:val="000000"/>
              </w:rPr>
            </w:pPr>
            <w:ins w:id="1701" w:author="Stefanie Lane" w:date="2022-05-12T12:10:00Z">
              <w:r w:rsidRPr="004F6583">
                <w:rPr>
                  <w:rFonts w:ascii="Calibri" w:eastAsia="Times New Roman" w:hAnsi="Calibri" w:cs="Calibri"/>
                  <w:color w:val="000000"/>
                </w:rPr>
                <w:t>1.00</w:t>
              </w:r>
            </w:ins>
          </w:p>
        </w:tc>
        <w:tc>
          <w:tcPr>
            <w:tcW w:w="960" w:type="dxa"/>
            <w:tcBorders>
              <w:top w:val="nil"/>
              <w:left w:val="nil"/>
              <w:bottom w:val="nil"/>
              <w:right w:val="nil"/>
            </w:tcBorders>
            <w:shd w:val="clear" w:color="auto" w:fill="auto"/>
            <w:noWrap/>
            <w:vAlign w:val="bottom"/>
            <w:hideMark/>
          </w:tcPr>
          <w:p w14:paraId="0B59E61A" w14:textId="77777777" w:rsidR="004F6583" w:rsidRPr="004F6583" w:rsidRDefault="004F6583" w:rsidP="004F6583">
            <w:pPr>
              <w:spacing w:after="0" w:line="240" w:lineRule="auto"/>
              <w:jc w:val="center"/>
              <w:rPr>
                <w:ins w:id="1702" w:author="Stefanie Lane" w:date="2022-05-12T12:10:00Z"/>
                <w:rFonts w:ascii="Calibri" w:eastAsia="Times New Roman" w:hAnsi="Calibri" w:cs="Calibri"/>
                <w:color w:val="000000"/>
              </w:rPr>
            </w:pPr>
            <w:ins w:id="1703" w:author="Stefanie Lane" w:date="2022-05-12T12:10:00Z">
              <w:r w:rsidRPr="004F6583">
                <w:rPr>
                  <w:rFonts w:ascii="Calibri" w:eastAsia="Times New Roman" w:hAnsi="Calibri" w:cs="Calibri"/>
                  <w:color w:val="000000"/>
                </w:rPr>
                <w:t>1.07</w:t>
              </w:r>
            </w:ins>
          </w:p>
        </w:tc>
        <w:tc>
          <w:tcPr>
            <w:tcW w:w="1760" w:type="dxa"/>
            <w:tcBorders>
              <w:top w:val="single" w:sz="4" w:space="0" w:color="auto"/>
              <w:left w:val="nil"/>
              <w:bottom w:val="nil"/>
              <w:right w:val="nil"/>
            </w:tcBorders>
            <w:shd w:val="clear" w:color="auto" w:fill="auto"/>
            <w:noWrap/>
            <w:vAlign w:val="bottom"/>
            <w:hideMark/>
          </w:tcPr>
          <w:p w14:paraId="12DD28A6" w14:textId="77777777" w:rsidR="004F6583" w:rsidRPr="004F6583" w:rsidRDefault="004F6583" w:rsidP="004F6583">
            <w:pPr>
              <w:spacing w:after="0" w:line="240" w:lineRule="auto"/>
              <w:jc w:val="center"/>
              <w:rPr>
                <w:ins w:id="1704" w:author="Stefanie Lane" w:date="2022-05-12T12:10:00Z"/>
                <w:rFonts w:ascii="Calibri" w:eastAsia="Times New Roman" w:hAnsi="Calibri" w:cs="Calibri"/>
                <w:color w:val="000000"/>
              </w:rPr>
            </w:pPr>
            <w:ins w:id="1705" w:author="Stefanie Lane" w:date="2022-05-12T12:10:00Z">
              <w:r w:rsidRPr="004F6583">
                <w:rPr>
                  <w:rFonts w:ascii="Calibri" w:eastAsia="Times New Roman" w:hAnsi="Calibri" w:cs="Calibri"/>
                  <w:color w:val="000000"/>
                </w:rPr>
                <w:t>7.14</w:t>
              </w:r>
            </w:ins>
          </w:p>
        </w:tc>
      </w:tr>
      <w:tr w:rsidR="004F6583" w:rsidRPr="004F6583" w14:paraId="3A492BD8" w14:textId="77777777" w:rsidTr="004F6583">
        <w:trPr>
          <w:trHeight w:val="290"/>
          <w:ins w:id="1706" w:author="Stefanie Lane" w:date="2022-05-12T12:10:00Z"/>
        </w:trPr>
        <w:tc>
          <w:tcPr>
            <w:tcW w:w="1700" w:type="dxa"/>
            <w:vMerge/>
            <w:tcBorders>
              <w:top w:val="nil"/>
              <w:left w:val="nil"/>
              <w:bottom w:val="single" w:sz="4" w:space="0" w:color="000000"/>
              <w:right w:val="nil"/>
            </w:tcBorders>
            <w:vAlign w:val="center"/>
            <w:hideMark/>
          </w:tcPr>
          <w:p w14:paraId="799BDBA7" w14:textId="77777777" w:rsidR="004F6583" w:rsidRPr="004F6583" w:rsidRDefault="004F6583" w:rsidP="004F6583">
            <w:pPr>
              <w:spacing w:after="0" w:line="240" w:lineRule="auto"/>
              <w:rPr>
                <w:ins w:id="170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4692DF" w14:textId="77777777" w:rsidR="004F6583" w:rsidRPr="004F6583" w:rsidRDefault="004F6583" w:rsidP="004F6583">
            <w:pPr>
              <w:spacing w:after="0" w:line="240" w:lineRule="auto"/>
              <w:rPr>
                <w:ins w:id="1708" w:author="Stefanie Lane" w:date="2022-05-12T12:10:00Z"/>
                <w:rFonts w:ascii="Arial" w:eastAsia="Times New Roman" w:hAnsi="Arial" w:cs="Arial"/>
                <w:i/>
                <w:iCs/>
                <w:color w:val="000000"/>
                <w:sz w:val="20"/>
                <w:szCs w:val="20"/>
              </w:rPr>
            </w:pPr>
            <w:ins w:id="1709" w:author="Stefanie Lane" w:date="2022-05-12T12:10:00Z">
              <w:r w:rsidRPr="004F6583">
                <w:rPr>
                  <w:rFonts w:ascii="Arial" w:eastAsia="Times New Roman" w:hAnsi="Arial" w:cs="Arial"/>
                  <w:i/>
                  <w:iCs/>
                  <w:color w:val="000000"/>
                  <w:sz w:val="20"/>
                  <w:szCs w:val="20"/>
                </w:rPr>
                <w:t>Agrostis stolonifera</w:t>
              </w:r>
            </w:ins>
          </w:p>
        </w:tc>
        <w:tc>
          <w:tcPr>
            <w:tcW w:w="960" w:type="dxa"/>
            <w:tcBorders>
              <w:top w:val="single" w:sz="4" w:space="0" w:color="auto"/>
              <w:left w:val="nil"/>
              <w:bottom w:val="single" w:sz="4" w:space="0" w:color="auto"/>
              <w:right w:val="nil"/>
            </w:tcBorders>
            <w:shd w:val="clear" w:color="auto" w:fill="auto"/>
            <w:noWrap/>
            <w:vAlign w:val="bottom"/>
            <w:hideMark/>
          </w:tcPr>
          <w:p w14:paraId="0D7D62EF" w14:textId="77777777" w:rsidR="004F6583" w:rsidRPr="004F6583" w:rsidRDefault="004F6583" w:rsidP="004F6583">
            <w:pPr>
              <w:spacing w:after="0" w:line="240" w:lineRule="auto"/>
              <w:jc w:val="center"/>
              <w:rPr>
                <w:ins w:id="1710" w:author="Stefanie Lane" w:date="2022-05-12T12:10:00Z"/>
                <w:rFonts w:ascii="Calibri" w:eastAsia="Times New Roman" w:hAnsi="Calibri" w:cs="Calibri"/>
                <w:color w:val="000000"/>
              </w:rPr>
            </w:pPr>
            <w:ins w:id="1711" w:author="Stefanie Lane" w:date="2022-05-12T12:10:00Z">
              <w:r w:rsidRPr="004F6583">
                <w:rPr>
                  <w:rFonts w:ascii="Calibri" w:eastAsia="Times New Roman" w:hAnsi="Calibri" w:cs="Calibri"/>
                  <w:color w:val="000000"/>
                </w:rPr>
                <w:t>3.21</w:t>
              </w:r>
            </w:ins>
          </w:p>
        </w:tc>
        <w:tc>
          <w:tcPr>
            <w:tcW w:w="960" w:type="dxa"/>
            <w:tcBorders>
              <w:top w:val="single" w:sz="4" w:space="0" w:color="auto"/>
              <w:left w:val="nil"/>
              <w:bottom w:val="single" w:sz="4" w:space="0" w:color="auto"/>
              <w:right w:val="nil"/>
            </w:tcBorders>
            <w:shd w:val="clear" w:color="auto" w:fill="auto"/>
            <w:noWrap/>
            <w:vAlign w:val="bottom"/>
            <w:hideMark/>
          </w:tcPr>
          <w:p w14:paraId="1E493049" w14:textId="77777777" w:rsidR="004F6583" w:rsidRPr="004F6583" w:rsidRDefault="004F6583" w:rsidP="004F6583">
            <w:pPr>
              <w:spacing w:after="0" w:line="240" w:lineRule="auto"/>
              <w:jc w:val="center"/>
              <w:rPr>
                <w:ins w:id="1712" w:author="Stefanie Lane" w:date="2022-05-12T12:10:00Z"/>
                <w:rFonts w:ascii="Calibri" w:eastAsia="Times New Roman" w:hAnsi="Calibri" w:cs="Calibri"/>
                <w:color w:val="000000"/>
              </w:rPr>
            </w:pPr>
            <w:ins w:id="1713" w:author="Stefanie Lane" w:date="2022-05-12T12:10:00Z">
              <w:r w:rsidRPr="004F6583">
                <w:rPr>
                  <w:rFonts w:ascii="Calibri" w:eastAsia="Times New Roman" w:hAnsi="Calibri" w:cs="Calibri"/>
                  <w:color w:val="000000"/>
                </w:rPr>
                <w:t>1.50</w:t>
              </w:r>
            </w:ins>
          </w:p>
        </w:tc>
        <w:tc>
          <w:tcPr>
            <w:tcW w:w="960" w:type="dxa"/>
            <w:tcBorders>
              <w:top w:val="single" w:sz="4" w:space="0" w:color="auto"/>
              <w:left w:val="nil"/>
              <w:bottom w:val="single" w:sz="4" w:space="0" w:color="auto"/>
              <w:right w:val="nil"/>
            </w:tcBorders>
            <w:shd w:val="clear" w:color="auto" w:fill="auto"/>
            <w:noWrap/>
            <w:vAlign w:val="bottom"/>
            <w:hideMark/>
          </w:tcPr>
          <w:p w14:paraId="78CE229A" w14:textId="77777777" w:rsidR="004F6583" w:rsidRPr="004F6583" w:rsidRDefault="004F6583" w:rsidP="004F6583">
            <w:pPr>
              <w:spacing w:after="0" w:line="240" w:lineRule="auto"/>
              <w:jc w:val="center"/>
              <w:rPr>
                <w:ins w:id="1714" w:author="Stefanie Lane" w:date="2022-05-12T12:10:00Z"/>
                <w:rFonts w:ascii="Calibri" w:eastAsia="Times New Roman" w:hAnsi="Calibri" w:cs="Calibri"/>
                <w:color w:val="000000"/>
              </w:rPr>
            </w:pPr>
            <w:ins w:id="1715" w:author="Stefanie Lane" w:date="2022-05-12T12:10:00Z">
              <w:r w:rsidRPr="004F6583">
                <w:rPr>
                  <w:rFonts w:ascii="Calibri" w:eastAsia="Times New Roman" w:hAnsi="Calibri" w:cs="Calibri"/>
                  <w:color w:val="000000"/>
                </w:rPr>
                <w:t>1.29</w:t>
              </w:r>
            </w:ins>
          </w:p>
        </w:tc>
        <w:tc>
          <w:tcPr>
            <w:tcW w:w="1760" w:type="dxa"/>
            <w:tcBorders>
              <w:top w:val="single" w:sz="4" w:space="0" w:color="auto"/>
              <w:left w:val="nil"/>
              <w:bottom w:val="nil"/>
              <w:right w:val="nil"/>
            </w:tcBorders>
            <w:shd w:val="clear" w:color="auto" w:fill="auto"/>
            <w:noWrap/>
            <w:vAlign w:val="bottom"/>
            <w:hideMark/>
          </w:tcPr>
          <w:p w14:paraId="17127618" w14:textId="77777777" w:rsidR="004F6583" w:rsidRPr="004F6583" w:rsidRDefault="004F6583" w:rsidP="004F6583">
            <w:pPr>
              <w:spacing w:after="0" w:line="240" w:lineRule="auto"/>
              <w:jc w:val="center"/>
              <w:rPr>
                <w:ins w:id="1716" w:author="Stefanie Lane" w:date="2022-05-12T12:10:00Z"/>
                <w:rFonts w:ascii="Calibri" w:eastAsia="Times New Roman" w:hAnsi="Calibri" w:cs="Calibri"/>
                <w:color w:val="000000"/>
              </w:rPr>
            </w:pPr>
            <w:ins w:id="1717" w:author="Stefanie Lane" w:date="2022-05-12T12:10:00Z">
              <w:r w:rsidRPr="004F6583">
                <w:rPr>
                  <w:rFonts w:ascii="Calibri" w:eastAsia="Times New Roman" w:hAnsi="Calibri" w:cs="Calibri"/>
                  <w:color w:val="000000"/>
                </w:rPr>
                <w:t>28.57</w:t>
              </w:r>
            </w:ins>
          </w:p>
        </w:tc>
      </w:tr>
      <w:tr w:rsidR="004F6583" w:rsidRPr="004F6583" w14:paraId="444EEDD1" w14:textId="77777777" w:rsidTr="004F6583">
        <w:trPr>
          <w:trHeight w:val="290"/>
          <w:ins w:id="1718" w:author="Stefanie Lane" w:date="2022-05-12T12:10:00Z"/>
        </w:trPr>
        <w:tc>
          <w:tcPr>
            <w:tcW w:w="1700" w:type="dxa"/>
            <w:vMerge/>
            <w:tcBorders>
              <w:top w:val="nil"/>
              <w:left w:val="nil"/>
              <w:bottom w:val="single" w:sz="4" w:space="0" w:color="000000"/>
              <w:right w:val="nil"/>
            </w:tcBorders>
            <w:vAlign w:val="center"/>
            <w:hideMark/>
          </w:tcPr>
          <w:p w14:paraId="2423CEFE" w14:textId="77777777" w:rsidR="004F6583" w:rsidRPr="004F6583" w:rsidRDefault="004F6583" w:rsidP="004F6583">
            <w:pPr>
              <w:spacing w:after="0" w:line="240" w:lineRule="auto"/>
              <w:rPr>
                <w:ins w:id="171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CC8B1BB" w14:textId="77777777" w:rsidR="004F6583" w:rsidRPr="004F6583" w:rsidRDefault="004F6583" w:rsidP="004F6583">
            <w:pPr>
              <w:spacing w:after="0" w:line="240" w:lineRule="auto"/>
              <w:rPr>
                <w:ins w:id="1720" w:author="Stefanie Lane" w:date="2022-05-12T12:10:00Z"/>
                <w:rFonts w:ascii="Arial" w:eastAsia="Times New Roman" w:hAnsi="Arial" w:cs="Arial"/>
                <w:i/>
                <w:iCs/>
                <w:sz w:val="20"/>
                <w:szCs w:val="20"/>
              </w:rPr>
            </w:pPr>
            <w:ins w:id="1721" w:author="Stefanie Lane" w:date="2022-05-12T12:10:00Z">
              <w:r w:rsidRPr="004F6583">
                <w:rPr>
                  <w:rFonts w:ascii="Arial" w:eastAsia="Times New Roman" w:hAnsi="Arial" w:cs="Arial"/>
                  <w:i/>
                  <w:iCs/>
                  <w:sz w:val="20"/>
                  <w:szCs w:val="20"/>
                </w:rPr>
                <w:t>Mentha aquatica</w:t>
              </w:r>
            </w:ins>
          </w:p>
        </w:tc>
        <w:tc>
          <w:tcPr>
            <w:tcW w:w="960" w:type="dxa"/>
            <w:tcBorders>
              <w:top w:val="nil"/>
              <w:left w:val="nil"/>
              <w:bottom w:val="nil"/>
              <w:right w:val="nil"/>
            </w:tcBorders>
            <w:shd w:val="clear" w:color="auto" w:fill="auto"/>
            <w:noWrap/>
            <w:vAlign w:val="bottom"/>
            <w:hideMark/>
          </w:tcPr>
          <w:p w14:paraId="0A57030B" w14:textId="77777777" w:rsidR="004F6583" w:rsidRPr="004F6583" w:rsidRDefault="004F6583" w:rsidP="004F6583">
            <w:pPr>
              <w:spacing w:after="0" w:line="240" w:lineRule="auto"/>
              <w:jc w:val="center"/>
              <w:rPr>
                <w:ins w:id="1722" w:author="Stefanie Lane" w:date="2022-05-12T12:10:00Z"/>
                <w:rFonts w:ascii="Calibri" w:eastAsia="Times New Roman" w:hAnsi="Calibri" w:cs="Calibri"/>
                <w:color w:val="000000"/>
              </w:rPr>
            </w:pPr>
            <w:ins w:id="1723" w:author="Stefanie Lane" w:date="2022-05-12T12:10:00Z">
              <w:r w:rsidRPr="004F6583">
                <w:rPr>
                  <w:rFonts w:ascii="Calibri" w:eastAsia="Times New Roman" w:hAnsi="Calibri" w:cs="Calibri"/>
                  <w:color w:val="000000"/>
                </w:rPr>
                <w:t>0.37</w:t>
              </w:r>
            </w:ins>
          </w:p>
        </w:tc>
        <w:tc>
          <w:tcPr>
            <w:tcW w:w="960" w:type="dxa"/>
            <w:tcBorders>
              <w:top w:val="nil"/>
              <w:left w:val="nil"/>
              <w:bottom w:val="nil"/>
              <w:right w:val="nil"/>
            </w:tcBorders>
            <w:shd w:val="clear" w:color="auto" w:fill="auto"/>
            <w:noWrap/>
            <w:vAlign w:val="bottom"/>
            <w:hideMark/>
          </w:tcPr>
          <w:p w14:paraId="471C61A3" w14:textId="77777777" w:rsidR="004F6583" w:rsidRPr="004F6583" w:rsidRDefault="004F6583" w:rsidP="004F6583">
            <w:pPr>
              <w:spacing w:after="0" w:line="240" w:lineRule="auto"/>
              <w:jc w:val="center"/>
              <w:rPr>
                <w:ins w:id="1724" w:author="Stefanie Lane" w:date="2022-05-12T12:10:00Z"/>
                <w:rFonts w:ascii="Calibri" w:eastAsia="Times New Roman" w:hAnsi="Calibri" w:cs="Calibri"/>
                <w:color w:val="000000"/>
              </w:rPr>
            </w:pPr>
            <w:ins w:id="1725" w:author="Stefanie Lane" w:date="2022-05-12T12:10:00Z">
              <w:r w:rsidRPr="004F6583">
                <w:rPr>
                  <w:rFonts w:ascii="Calibri" w:eastAsia="Times New Roman" w:hAnsi="Calibri" w:cs="Calibri"/>
                  <w:color w:val="000000"/>
                </w:rPr>
                <w:t>2.28</w:t>
              </w:r>
            </w:ins>
          </w:p>
        </w:tc>
        <w:tc>
          <w:tcPr>
            <w:tcW w:w="960" w:type="dxa"/>
            <w:tcBorders>
              <w:top w:val="nil"/>
              <w:left w:val="nil"/>
              <w:bottom w:val="nil"/>
              <w:right w:val="nil"/>
            </w:tcBorders>
            <w:shd w:val="clear" w:color="auto" w:fill="auto"/>
            <w:noWrap/>
            <w:vAlign w:val="bottom"/>
            <w:hideMark/>
          </w:tcPr>
          <w:p w14:paraId="26DA7D3D" w14:textId="77777777" w:rsidR="004F6583" w:rsidRPr="004F6583" w:rsidRDefault="004F6583" w:rsidP="004F6583">
            <w:pPr>
              <w:spacing w:after="0" w:line="240" w:lineRule="auto"/>
              <w:jc w:val="center"/>
              <w:rPr>
                <w:ins w:id="1726" w:author="Stefanie Lane" w:date="2022-05-12T12:10:00Z"/>
                <w:rFonts w:ascii="Calibri" w:eastAsia="Times New Roman" w:hAnsi="Calibri" w:cs="Calibri"/>
                <w:color w:val="000000"/>
              </w:rPr>
            </w:pPr>
            <w:ins w:id="1727" w:author="Stefanie Lane" w:date="2022-05-12T12:10:00Z">
              <w:r w:rsidRPr="004F6583">
                <w:rPr>
                  <w:rFonts w:ascii="Calibri" w:eastAsia="Times New Roman" w:hAnsi="Calibri" w:cs="Calibri"/>
                  <w:color w:val="000000"/>
                </w:rPr>
                <w:t>1.79</w:t>
              </w:r>
            </w:ins>
          </w:p>
        </w:tc>
        <w:tc>
          <w:tcPr>
            <w:tcW w:w="1760" w:type="dxa"/>
            <w:tcBorders>
              <w:top w:val="single" w:sz="4" w:space="0" w:color="auto"/>
              <w:left w:val="nil"/>
              <w:bottom w:val="nil"/>
              <w:right w:val="nil"/>
            </w:tcBorders>
            <w:shd w:val="clear" w:color="auto" w:fill="auto"/>
            <w:noWrap/>
            <w:vAlign w:val="bottom"/>
            <w:hideMark/>
          </w:tcPr>
          <w:p w14:paraId="27034A87" w14:textId="77777777" w:rsidR="004F6583" w:rsidRPr="004F6583" w:rsidRDefault="004F6583" w:rsidP="004F6583">
            <w:pPr>
              <w:spacing w:after="0" w:line="240" w:lineRule="auto"/>
              <w:jc w:val="center"/>
              <w:rPr>
                <w:ins w:id="1728" w:author="Stefanie Lane" w:date="2022-05-12T12:10:00Z"/>
                <w:rFonts w:ascii="Calibri" w:eastAsia="Times New Roman" w:hAnsi="Calibri" w:cs="Calibri"/>
                <w:color w:val="000000"/>
              </w:rPr>
            </w:pPr>
            <w:ins w:id="1729" w:author="Stefanie Lane" w:date="2022-05-12T12:10:00Z">
              <w:r w:rsidRPr="004F6583">
                <w:rPr>
                  <w:rFonts w:ascii="Calibri" w:eastAsia="Times New Roman" w:hAnsi="Calibri" w:cs="Calibri"/>
                  <w:color w:val="000000"/>
                </w:rPr>
                <w:t>78.57</w:t>
              </w:r>
            </w:ins>
          </w:p>
        </w:tc>
      </w:tr>
      <w:tr w:rsidR="004F6583" w:rsidRPr="004F6583" w14:paraId="7B31703F" w14:textId="77777777" w:rsidTr="004F6583">
        <w:trPr>
          <w:trHeight w:val="290"/>
          <w:ins w:id="1730" w:author="Stefanie Lane" w:date="2022-05-12T12:10:00Z"/>
        </w:trPr>
        <w:tc>
          <w:tcPr>
            <w:tcW w:w="1700" w:type="dxa"/>
            <w:vMerge/>
            <w:tcBorders>
              <w:top w:val="nil"/>
              <w:left w:val="nil"/>
              <w:bottom w:val="single" w:sz="4" w:space="0" w:color="000000"/>
              <w:right w:val="nil"/>
            </w:tcBorders>
            <w:vAlign w:val="center"/>
            <w:hideMark/>
          </w:tcPr>
          <w:p w14:paraId="23063D6D" w14:textId="77777777" w:rsidR="004F6583" w:rsidRPr="004F6583" w:rsidRDefault="004F6583" w:rsidP="004F6583">
            <w:pPr>
              <w:spacing w:after="0" w:line="240" w:lineRule="auto"/>
              <w:rPr>
                <w:ins w:id="173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16F318D" w14:textId="77777777" w:rsidR="004F6583" w:rsidRPr="004F6583" w:rsidRDefault="004F6583" w:rsidP="004F6583">
            <w:pPr>
              <w:spacing w:after="0" w:line="240" w:lineRule="auto"/>
              <w:rPr>
                <w:ins w:id="1732" w:author="Stefanie Lane" w:date="2022-05-12T12:10:00Z"/>
                <w:rFonts w:ascii="Arial" w:eastAsia="Times New Roman" w:hAnsi="Arial" w:cs="Arial"/>
                <w:i/>
                <w:iCs/>
                <w:sz w:val="20"/>
                <w:szCs w:val="20"/>
              </w:rPr>
            </w:pPr>
            <w:ins w:id="1733" w:author="Stefanie Lane" w:date="2022-05-12T12:10:00Z">
              <w:r w:rsidRPr="004F6583">
                <w:rPr>
                  <w:rFonts w:ascii="Arial" w:eastAsia="Times New Roman" w:hAnsi="Arial" w:cs="Arial"/>
                  <w:i/>
                  <w:iCs/>
                  <w:sz w:val="20"/>
                  <w:szCs w:val="20"/>
                </w:rPr>
                <w:t>Menyanthes trifoliata</w:t>
              </w:r>
            </w:ins>
          </w:p>
        </w:tc>
        <w:tc>
          <w:tcPr>
            <w:tcW w:w="960" w:type="dxa"/>
            <w:tcBorders>
              <w:top w:val="single" w:sz="4" w:space="0" w:color="auto"/>
              <w:left w:val="nil"/>
              <w:bottom w:val="single" w:sz="4" w:space="0" w:color="auto"/>
              <w:right w:val="nil"/>
            </w:tcBorders>
            <w:shd w:val="clear" w:color="auto" w:fill="auto"/>
            <w:noWrap/>
            <w:vAlign w:val="bottom"/>
            <w:hideMark/>
          </w:tcPr>
          <w:p w14:paraId="61CCB57A" w14:textId="77777777" w:rsidR="004F6583" w:rsidRPr="004F6583" w:rsidRDefault="004F6583" w:rsidP="004F6583">
            <w:pPr>
              <w:spacing w:after="0" w:line="240" w:lineRule="auto"/>
              <w:jc w:val="center"/>
              <w:rPr>
                <w:ins w:id="1734" w:author="Stefanie Lane" w:date="2022-05-12T12:10:00Z"/>
                <w:rFonts w:ascii="Calibri" w:eastAsia="Times New Roman" w:hAnsi="Calibri" w:cs="Calibri"/>
                <w:color w:val="000000"/>
              </w:rPr>
            </w:pPr>
            <w:ins w:id="1735" w:author="Stefanie Lane" w:date="2022-05-12T12:10:00Z">
              <w:r w:rsidRPr="004F6583">
                <w:rPr>
                  <w:rFonts w:ascii="Calibri" w:eastAsia="Times New Roman" w:hAnsi="Calibri" w:cs="Calibri"/>
                  <w:color w:val="000000"/>
                </w:rPr>
                <w:t>3.84</w:t>
              </w:r>
            </w:ins>
          </w:p>
        </w:tc>
        <w:tc>
          <w:tcPr>
            <w:tcW w:w="960" w:type="dxa"/>
            <w:tcBorders>
              <w:top w:val="single" w:sz="4" w:space="0" w:color="auto"/>
              <w:left w:val="nil"/>
              <w:bottom w:val="single" w:sz="4" w:space="0" w:color="auto"/>
              <w:right w:val="nil"/>
            </w:tcBorders>
            <w:shd w:val="clear" w:color="auto" w:fill="auto"/>
            <w:noWrap/>
            <w:vAlign w:val="bottom"/>
            <w:hideMark/>
          </w:tcPr>
          <w:p w14:paraId="055AFF90" w14:textId="77777777" w:rsidR="004F6583" w:rsidRPr="004F6583" w:rsidRDefault="004F6583" w:rsidP="004F6583">
            <w:pPr>
              <w:spacing w:after="0" w:line="240" w:lineRule="auto"/>
              <w:jc w:val="center"/>
              <w:rPr>
                <w:ins w:id="1736" w:author="Stefanie Lane" w:date="2022-05-12T12:10:00Z"/>
                <w:rFonts w:ascii="Calibri" w:eastAsia="Times New Roman" w:hAnsi="Calibri" w:cs="Calibri"/>
                <w:color w:val="000000"/>
              </w:rPr>
            </w:pPr>
            <w:ins w:id="1737" w:author="Stefanie Lane" w:date="2022-05-12T12:10:00Z">
              <w:r w:rsidRPr="004F6583">
                <w:rPr>
                  <w:rFonts w:ascii="Calibri" w:eastAsia="Times New Roman" w:hAnsi="Calibri" w:cs="Calibri"/>
                  <w:color w:val="000000"/>
                </w:rPr>
                <w:t>3.06</w:t>
              </w:r>
            </w:ins>
          </w:p>
        </w:tc>
        <w:tc>
          <w:tcPr>
            <w:tcW w:w="960" w:type="dxa"/>
            <w:tcBorders>
              <w:top w:val="single" w:sz="4" w:space="0" w:color="auto"/>
              <w:left w:val="nil"/>
              <w:bottom w:val="single" w:sz="4" w:space="0" w:color="auto"/>
              <w:right w:val="nil"/>
            </w:tcBorders>
            <w:shd w:val="clear" w:color="auto" w:fill="auto"/>
            <w:noWrap/>
            <w:vAlign w:val="bottom"/>
            <w:hideMark/>
          </w:tcPr>
          <w:p w14:paraId="0F0ADC8E" w14:textId="77777777" w:rsidR="004F6583" w:rsidRPr="004F6583" w:rsidRDefault="004F6583" w:rsidP="004F6583">
            <w:pPr>
              <w:spacing w:after="0" w:line="240" w:lineRule="auto"/>
              <w:jc w:val="center"/>
              <w:rPr>
                <w:ins w:id="1738" w:author="Stefanie Lane" w:date="2022-05-12T12:10:00Z"/>
                <w:rFonts w:ascii="Calibri" w:eastAsia="Times New Roman" w:hAnsi="Calibri" w:cs="Calibri"/>
                <w:color w:val="000000"/>
              </w:rPr>
            </w:pPr>
            <w:ins w:id="1739" w:author="Stefanie Lane" w:date="2022-05-12T12:10:00Z">
              <w:r w:rsidRPr="004F6583">
                <w:rPr>
                  <w:rFonts w:ascii="Calibri" w:eastAsia="Times New Roman" w:hAnsi="Calibri" w:cs="Calibri"/>
                  <w:color w:val="000000"/>
                </w:rPr>
                <w:t>3.00</w:t>
              </w:r>
            </w:ins>
          </w:p>
        </w:tc>
        <w:tc>
          <w:tcPr>
            <w:tcW w:w="1760" w:type="dxa"/>
            <w:tcBorders>
              <w:top w:val="single" w:sz="4" w:space="0" w:color="auto"/>
              <w:left w:val="nil"/>
              <w:bottom w:val="nil"/>
              <w:right w:val="nil"/>
            </w:tcBorders>
            <w:shd w:val="clear" w:color="auto" w:fill="auto"/>
            <w:noWrap/>
            <w:vAlign w:val="bottom"/>
            <w:hideMark/>
          </w:tcPr>
          <w:p w14:paraId="2EBBF1A1" w14:textId="77777777" w:rsidR="004F6583" w:rsidRPr="004F6583" w:rsidRDefault="004F6583" w:rsidP="004F6583">
            <w:pPr>
              <w:spacing w:after="0" w:line="240" w:lineRule="auto"/>
              <w:jc w:val="center"/>
              <w:rPr>
                <w:ins w:id="1740" w:author="Stefanie Lane" w:date="2022-05-12T12:10:00Z"/>
                <w:rFonts w:ascii="Calibri" w:eastAsia="Times New Roman" w:hAnsi="Calibri" w:cs="Calibri"/>
                <w:color w:val="000000"/>
              </w:rPr>
            </w:pPr>
            <w:ins w:id="1741" w:author="Stefanie Lane" w:date="2022-05-12T12:10:00Z">
              <w:r w:rsidRPr="004F6583">
                <w:rPr>
                  <w:rFonts w:ascii="Calibri" w:eastAsia="Times New Roman" w:hAnsi="Calibri" w:cs="Calibri"/>
                  <w:color w:val="000000"/>
                </w:rPr>
                <w:t>200.00</w:t>
              </w:r>
            </w:ins>
          </w:p>
        </w:tc>
      </w:tr>
      <w:tr w:rsidR="004F6583" w:rsidRPr="004F6583" w14:paraId="0BFCF68F" w14:textId="77777777" w:rsidTr="004F6583">
        <w:trPr>
          <w:trHeight w:val="290"/>
          <w:ins w:id="1742" w:author="Stefanie Lane" w:date="2022-05-12T12:10:00Z"/>
        </w:trPr>
        <w:tc>
          <w:tcPr>
            <w:tcW w:w="1700" w:type="dxa"/>
            <w:vMerge/>
            <w:tcBorders>
              <w:top w:val="nil"/>
              <w:left w:val="nil"/>
              <w:bottom w:val="single" w:sz="4" w:space="0" w:color="000000"/>
              <w:right w:val="nil"/>
            </w:tcBorders>
            <w:vAlign w:val="center"/>
            <w:hideMark/>
          </w:tcPr>
          <w:p w14:paraId="32AC1B05" w14:textId="77777777" w:rsidR="004F6583" w:rsidRPr="004F6583" w:rsidRDefault="004F6583" w:rsidP="004F6583">
            <w:pPr>
              <w:spacing w:after="0" w:line="240" w:lineRule="auto"/>
              <w:rPr>
                <w:ins w:id="174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F956BA8" w14:textId="77777777" w:rsidR="004F6583" w:rsidRPr="004F6583" w:rsidRDefault="004F6583" w:rsidP="004F6583">
            <w:pPr>
              <w:spacing w:after="0" w:line="240" w:lineRule="auto"/>
              <w:rPr>
                <w:ins w:id="1744" w:author="Stefanie Lane" w:date="2022-05-12T12:10:00Z"/>
                <w:rFonts w:ascii="Arial" w:eastAsia="Times New Roman" w:hAnsi="Arial" w:cs="Arial"/>
                <w:i/>
                <w:iCs/>
                <w:color w:val="000000"/>
                <w:sz w:val="20"/>
                <w:szCs w:val="20"/>
              </w:rPr>
            </w:pPr>
            <w:ins w:id="1745" w:author="Stefanie Lane" w:date="2022-05-12T12:10:00Z">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ins>
          </w:p>
        </w:tc>
        <w:tc>
          <w:tcPr>
            <w:tcW w:w="960" w:type="dxa"/>
            <w:tcBorders>
              <w:top w:val="nil"/>
              <w:left w:val="nil"/>
              <w:bottom w:val="nil"/>
              <w:right w:val="nil"/>
            </w:tcBorders>
            <w:shd w:val="clear" w:color="auto" w:fill="auto"/>
            <w:noWrap/>
            <w:vAlign w:val="bottom"/>
            <w:hideMark/>
          </w:tcPr>
          <w:p w14:paraId="724FC187" w14:textId="77777777" w:rsidR="004F6583" w:rsidRPr="004F6583" w:rsidRDefault="004F6583" w:rsidP="004F6583">
            <w:pPr>
              <w:spacing w:after="0" w:line="240" w:lineRule="auto"/>
              <w:jc w:val="center"/>
              <w:rPr>
                <w:ins w:id="1746" w:author="Stefanie Lane" w:date="2022-05-12T12:10:00Z"/>
                <w:rFonts w:ascii="Calibri" w:eastAsia="Times New Roman" w:hAnsi="Calibri" w:cs="Calibri"/>
                <w:color w:val="000000"/>
              </w:rPr>
            </w:pPr>
            <w:ins w:id="1747"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8C04C67" w14:textId="77777777" w:rsidR="004F6583" w:rsidRPr="004F6583" w:rsidRDefault="004F6583" w:rsidP="004F6583">
            <w:pPr>
              <w:spacing w:after="0" w:line="240" w:lineRule="auto"/>
              <w:jc w:val="center"/>
              <w:rPr>
                <w:ins w:id="1748" w:author="Stefanie Lane" w:date="2022-05-12T12:10:00Z"/>
                <w:rFonts w:ascii="Calibri" w:eastAsia="Times New Roman" w:hAnsi="Calibri" w:cs="Calibri"/>
                <w:color w:val="000000"/>
              </w:rPr>
            </w:pPr>
            <w:ins w:id="1749"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4400F12" w14:textId="77777777" w:rsidR="004F6583" w:rsidRPr="004F6583" w:rsidRDefault="004F6583" w:rsidP="004F6583">
            <w:pPr>
              <w:spacing w:after="0" w:line="240" w:lineRule="auto"/>
              <w:jc w:val="center"/>
              <w:rPr>
                <w:ins w:id="1750" w:author="Stefanie Lane" w:date="2022-05-12T12:10:00Z"/>
                <w:rFonts w:ascii="Calibri" w:eastAsia="Times New Roman" w:hAnsi="Calibri" w:cs="Calibri"/>
                <w:color w:val="000000"/>
              </w:rPr>
            </w:pPr>
            <w:ins w:id="1751" w:author="Stefanie Lane" w:date="2022-05-12T12:10:00Z">
              <w:r w:rsidRPr="004F6583">
                <w:rPr>
                  <w:rFonts w:ascii="Calibri" w:eastAsia="Times New Roman" w:hAnsi="Calibri" w:cs="Calibri"/>
                  <w:color w:val="000000"/>
                </w:rPr>
                <w:t>0.64</w:t>
              </w:r>
            </w:ins>
          </w:p>
        </w:tc>
        <w:tc>
          <w:tcPr>
            <w:tcW w:w="1760" w:type="dxa"/>
            <w:tcBorders>
              <w:top w:val="single" w:sz="4" w:space="0" w:color="auto"/>
              <w:left w:val="nil"/>
              <w:bottom w:val="nil"/>
              <w:right w:val="nil"/>
            </w:tcBorders>
            <w:shd w:val="clear" w:color="auto" w:fill="auto"/>
            <w:noWrap/>
            <w:vAlign w:val="bottom"/>
            <w:hideMark/>
          </w:tcPr>
          <w:p w14:paraId="288EDE90" w14:textId="77777777" w:rsidR="004F6583" w:rsidRPr="004F6583" w:rsidRDefault="004F6583" w:rsidP="004F6583">
            <w:pPr>
              <w:spacing w:after="0" w:line="240" w:lineRule="auto"/>
              <w:jc w:val="center"/>
              <w:rPr>
                <w:ins w:id="1752" w:author="Stefanie Lane" w:date="2022-05-12T12:10:00Z"/>
                <w:rFonts w:ascii="Calibri" w:eastAsia="Times New Roman" w:hAnsi="Calibri" w:cs="Calibri"/>
                <w:color w:val="000000"/>
              </w:rPr>
            </w:pPr>
            <w:ins w:id="1753" w:author="Stefanie Lane" w:date="2022-05-12T12:10:00Z">
              <w:r w:rsidRPr="004F6583">
                <w:rPr>
                  <w:rFonts w:ascii="Calibri" w:eastAsia="Times New Roman" w:hAnsi="Calibri" w:cs="Calibri"/>
                  <w:color w:val="000000"/>
                </w:rPr>
                <w:t>+</w:t>
              </w:r>
            </w:ins>
          </w:p>
        </w:tc>
      </w:tr>
      <w:tr w:rsidR="004F6583" w:rsidRPr="004F6583" w14:paraId="64BF3B3A" w14:textId="77777777" w:rsidTr="004F6583">
        <w:trPr>
          <w:trHeight w:val="290"/>
          <w:ins w:id="1754" w:author="Stefanie Lane" w:date="2022-05-12T12:10:00Z"/>
        </w:trPr>
        <w:tc>
          <w:tcPr>
            <w:tcW w:w="1700" w:type="dxa"/>
            <w:vMerge/>
            <w:tcBorders>
              <w:top w:val="nil"/>
              <w:left w:val="nil"/>
              <w:bottom w:val="single" w:sz="4" w:space="0" w:color="000000"/>
              <w:right w:val="nil"/>
            </w:tcBorders>
            <w:vAlign w:val="center"/>
            <w:hideMark/>
          </w:tcPr>
          <w:p w14:paraId="028B80ED" w14:textId="77777777" w:rsidR="004F6583" w:rsidRPr="004F6583" w:rsidRDefault="004F6583" w:rsidP="004F6583">
            <w:pPr>
              <w:spacing w:after="0" w:line="240" w:lineRule="auto"/>
              <w:rPr>
                <w:ins w:id="175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CDDC7AF" w14:textId="77777777" w:rsidR="004F6583" w:rsidRPr="004F6583" w:rsidRDefault="004F6583" w:rsidP="004F6583">
            <w:pPr>
              <w:spacing w:after="0" w:line="240" w:lineRule="auto"/>
              <w:rPr>
                <w:ins w:id="1756" w:author="Stefanie Lane" w:date="2022-05-12T12:10:00Z"/>
                <w:rFonts w:ascii="Arial" w:eastAsia="Times New Roman" w:hAnsi="Arial" w:cs="Arial"/>
                <w:i/>
                <w:iCs/>
                <w:color w:val="000000"/>
                <w:sz w:val="20"/>
                <w:szCs w:val="20"/>
              </w:rPr>
            </w:pPr>
            <w:proofErr w:type="spellStart"/>
            <w:ins w:id="1757" w:author="Stefanie Lane" w:date="2022-05-12T12:10:00Z">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23425846" w14:textId="77777777" w:rsidR="004F6583" w:rsidRPr="004F6583" w:rsidRDefault="004F6583" w:rsidP="004F6583">
            <w:pPr>
              <w:spacing w:after="0" w:line="240" w:lineRule="auto"/>
              <w:jc w:val="center"/>
              <w:rPr>
                <w:ins w:id="1758" w:author="Stefanie Lane" w:date="2022-05-12T12:10:00Z"/>
                <w:rFonts w:ascii="Calibri" w:eastAsia="Times New Roman" w:hAnsi="Calibri" w:cs="Calibri"/>
                <w:color w:val="000000"/>
              </w:rPr>
            </w:pPr>
            <w:ins w:id="1759"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3413BCA" w14:textId="77777777" w:rsidR="004F6583" w:rsidRPr="004F6583" w:rsidRDefault="004F6583" w:rsidP="004F6583">
            <w:pPr>
              <w:spacing w:after="0" w:line="240" w:lineRule="auto"/>
              <w:jc w:val="center"/>
              <w:rPr>
                <w:ins w:id="1760" w:author="Stefanie Lane" w:date="2022-05-12T12:10:00Z"/>
                <w:rFonts w:ascii="Calibri" w:eastAsia="Times New Roman" w:hAnsi="Calibri" w:cs="Calibri"/>
                <w:color w:val="000000"/>
              </w:rPr>
            </w:pPr>
            <w:ins w:id="176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89F7D5D" w14:textId="77777777" w:rsidR="004F6583" w:rsidRPr="004F6583" w:rsidRDefault="004F6583" w:rsidP="004F6583">
            <w:pPr>
              <w:spacing w:after="0" w:line="240" w:lineRule="auto"/>
              <w:jc w:val="center"/>
              <w:rPr>
                <w:ins w:id="1762" w:author="Stefanie Lane" w:date="2022-05-12T12:10:00Z"/>
                <w:rFonts w:ascii="Calibri" w:eastAsia="Times New Roman" w:hAnsi="Calibri" w:cs="Calibri"/>
                <w:color w:val="000000"/>
              </w:rPr>
            </w:pPr>
            <w:ins w:id="1763" w:author="Stefanie Lane" w:date="2022-05-12T12:10:00Z">
              <w:r w:rsidRPr="004F6583">
                <w:rPr>
                  <w:rFonts w:ascii="Calibri" w:eastAsia="Times New Roman" w:hAnsi="Calibri" w:cs="Calibri"/>
                  <w:color w:val="000000"/>
                </w:rPr>
                <w:t>0.39</w:t>
              </w:r>
            </w:ins>
          </w:p>
        </w:tc>
        <w:tc>
          <w:tcPr>
            <w:tcW w:w="1760" w:type="dxa"/>
            <w:tcBorders>
              <w:top w:val="single" w:sz="4" w:space="0" w:color="auto"/>
              <w:left w:val="nil"/>
              <w:bottom w:val="nil"/>
              <w:right w:val="nil"/>
            </w:tcBorders>
            <w:shd w:val="clear" w:color="auto" w:fill="auto"/>
            <w:noWrap/>
            <w:vAlign w:val="bottom"/>
            <w:hideMark/>
          </w:tcPr>
          <w:p w14:paraId="59992F7A" w14:textId="77777777" w:rsidR="004F6583" w:rsidRPr="004F6583" w:rsidRDefault="004F6583" w:rsidP="004F6583">
            <w:pPr>
              <w:spacing w:after="0" w:line="240" w:lineRule="auto"/>
              <w:jc w:val="center"/>
              <w:rPr>
                <w:ins w:id="1764" w:author="Stefanie Lane" w:date="2022-05-12T12:10:00Z"/>
                <w:rFonts w:ascii="Calibri" w:eastAsia="Times New Roman" w:hAnsi="Calibri" w:cs="Calibri"/>
                <w:color w:val="000000"/>
              </w:rPr>
            </w:pPr>
            <w:ins w:id="1765" w:author="Stefanie Lane" w:date="2022-05-12T12:10:00Z">
              <w:r w:rsidRPr="004F6583">
                <w:rPr>
                  <w:rFonts w:ascii="Calibri" w:eastAsia="Times New Roman" w:hAnsi="Calibri" w:cs="Calibri"/>
                  <w:color w:val="000000"/>
                </w:rPr>
                <w:t>+</w:t>
              </w:r>
            </w:ins>
          </w:p>
        </w:tc>
      </w:tr>
      <w:tr w:rsidR="004F6583" w:rsidRPr="004F6583" w14:paraId="76128181" w14:textId="77777777" w:rsidTr="004F6583">
        <w:trPr>
          <w:trHeight w:val="290"/>
          <w:ins w:id="1766" w:author="Stefanie Lane" w:date="2022-05-12T12:10:00Z"/>
        </w:trPr>
        <w:tc>
          <w:tcPr>
            <w:tcW w:w="1700" w:type="dxa"/>
            <w:vMerge/>
            <w:tcBorders>
              <w:top w:val="nil"/>
              <w:left w:val="nil"/>
              <w:bottom w:val="single" w:sz="4" w:space="0" w:color="000000"/>
              <w:right w:val="nil"/>
            </w:tcBorders>
            <w:vAlign w:val="center"/>
            <w:hideMark/>
          </w:tcPr>
          <w:p w14:paraId="17500D18" w14:textId="77777777" w:rsidR="004F6583" w:rsidRPr="004F6583" w:rsidRDefault="004F6583" w:rsidP="004F6583">
            <w:pPr>
              <w:spacing w:after="0" w:line="240" w:lineRule="auto"/>
              <w:rPr>
                <w:ins w:id="176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131035" w14:textId="77777777" w:rsidR="004F6583" w:rsidRPr="004F6583" w:rsidRDefault="004F6583" w:rsidP="004F6583">
            <w:pPr>
              <w:spacing w:after="0" w:line="240" w:lineRule="auto"/>
              <w:rPr>
                <w:ins w:id="1768" w:author="Stefanie Lane" w:date="2022-05-12T12:10:00Z"/>
                <w:rFonts w:ascii="Arial" w:eastAsia="Times New Roman" w:hAnsi="Arial" w:cs="Arial"/>
                <w:i/>
                <w:iCs/>
                <w:color w:val="000000"/>
                <w:sz w:val="20"/>
                <w:szCs w:val="20"/>
              </w:rPr>
            </w:pPr>
            <w:ins w:id="1769" w:author="Stefanie Lane" w:date="2022-05-12T12:10:00Z">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ins>
          </w:p>
        </w:tc>
        <w:tc>
          <w:tcPr>
            <w:tcW w:w="960" w:type="dxa"/>
            <w:tcBorders>
              <w:top w:val="nil"/>
              <w:left w:val="nil"/>
              <w:bottom w:val="nil"/>
              <w:right w:val="nil"/>
            </w:tcBorders>
            <w:shd w:val="clear" w:color="auto" w:fill="auto"/>
            <w:noWrap/>
            <w:vAlign w:val="bottom"/>
            <w:hideMark/>
          </w:tcPr>
          <w:p w14:paraId="7761ADD2" w14:textId="77777777" w:rsidR="004F6583" w:rsidRPr="004F6583" w:rsidRDefault="004F6583" w:rsidP="004F6583">
            <w:pPr>
              <w:spacing w:after="0" w:line="240" w:lineRule="auto"/>
              <w:jc w:val="center"/>
              <w:rPr>
                <w:ins w:id="1770" w:author="Stefanie Lane" w:date="2022-05-12T12:10:00Z"/>
                <w:rFonts w:ascii="Calibri" w:eastAsia="Times New Roman" w:hAnsi="Calibri" w:cs="Calibri"/>
                <w:color w:val="000000"/>
              </w:rPr>
            </w:pPr>
            <w:ins w:id="1771"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9565922" w14:textId="77777777" w:rsidR="004F6583" w:rsidRPr="004F6583" w:rsidRDefault="004F6583" w:rsidP="004F6583">
            <w:pPr>
              <w:spacing w:after="0" w:line="240" w:lineRule="auto"/>
              <w:jc w:val="center"/>
              <w:rPr>
                <w:ins w:id="1772" w:author="Stefanie Lane" w:date="2022-05-12T12:10:00Z"/>
                <w:rFonts w:ascii="Calibri" w:eastAsia="Times New Roman" w:hAnsi="Calibri" w:cs="Calibri"/>
                <w:color w:val="000000"/>
              </w:rPr>
            </w:pPr>
            <w:ins w:id="1773"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0A65355" w14:textId="77777777" w:rsidR="004F6583" w:rsidRPr="004F6583" w:rsidRDefault="004F6583" w:rsidP="004F6583">
            <w:pPr>
              <w:spacing w:after="0" w:line="240" w:lineRule="auto"/>
              <w:jc w:val="center"/>
              <w:rPr>
                <w:ins w:id="1774" w:author="Stefanie Lane" w:date="2022-05-12T12:10:00Z"/>
                <w:rFonts w:ascii="Calibri" w:eastAsia="Times New Roman" w:hAnsi="Calibri" w:cs="Calibri"/>
                <w:color w:val="000000"/>
              </w:rPr>
            </w:pPr>
            <w:ins w:id="1775"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07D79F9A" w14:textId="77777777" w:rsidR="004F6583" w:rsidRPr="004F6583" w:rsidRDefault="004F6583" w:rsidP="004F6583">
            <w:pPr>
              <w:spacing w:after="0" w:line="240" w:lineRule="auto"/>
              <w:jc w:val="center"/>
              <w:rPr>
                <w:ins w:id="1776" w:author="Stefanie Lane" w:date="2022-05-12T12:10:00Z"/>
                <w:rFonts w:ascii="Calibri" w:eastAsia="Times New Roman" w:hAnsi="Calibri" w:cs="Calibri"/>
                <w:color w:val="000000"/>
              </w:rPr>
            </w:pPr>
            <w:ins w:id="1777" w:author="Stefanie Lane" w:date="2022-05-12T12:10:00Z">
              <w:r w:rsidRPr="004F6583">
                <w:rPr>
                  <w:rFonts w:ascii="Calibri" w:eastAsia="Times New Roman" w:hAnsi="Calibri" w:cs="Calibri"/>
                  <w:color w:val="000000"/>
                </w:rPr>
                <w:t>+</w:t>
              </w:r>
            </w:ins>
          </w:p>
        </w:tc>
      </w:tr>
      <w:tr w:rsidR="004F6583" w:rsidRPr="004F6583" w14:paraId="196E167D" w14:textId="77777777" w:rsidTr="004F6583">
        <w:trPr>
          <w:trHeight w:val="290"/>
          <w:ins w:id="1778" w:author="Stefanie Lane" w:date="2022-05-12T12:10:00Z"/>
        </w:trPr>
        <w:tc>
          <w:tcPr>
            <w:tcW w:w="1700" w:type="dxa"/>
            <w:vMerge/>
            <w:tcBorders>
              <w:top w:val="nil"/>
              <w:left w:val="nil"/>
              <w:bottom w:val="single" w:sz="4" w:space="0" w:color="000000"/>
              <w:right w:val="nil"/>
            </w:tcBorders>
            <w:vAlign w:val="center"/>
            <w:hideMark/>
          </w:tcPr>
          <w:p w14:paraId="3EFF1DCC" w14:textId="77777777" w:rsidR="004F6583" w:rsidRPr="004F6583" w:rsidRDefault="004F6583" w:rsidP="004F6583">
            <w:pPr>
              <w:spacing w:after="0" w:line="240" w:lineRule="auto"/>
              <w:rPr>
                <w:ins w:id="177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C26FAF1" w14:textId="77777777" w:rsidR="004F6583" w:rsidRPr="004F6583" w:rsidRDefault="004F6583" w:rsidP="004F6583">
            <w:pPr>
              <w:spacing w:after="0" w:line="240" w:lineRule="auto"/>
              <w:rPr>
                <w:ins w:id="1780" w:author="Stefanie Lane" w:date="2022-05-12T12:10:00Z"/>
                <w:rFonts w:ascii="Arial" w:eastAsia="Times New Roman" w:hAnsi="Arial" w:cs="Arial"/>
                <w:i/>
                <w:iCs/>
                <w:sz w:val="20"/>
                <w:szCs w:val="20"/>
              </w:rPr>
            </w:pPr>
            <w:ins w:id="1781" w:author="Stefanie Lane" w:date="2022-05-12T12:10:00Z">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E75D59A" w14:textId="77777777" w:rsidR="004F6583" w:rsidRPr="004F6583" w:rsidRDefault="004F6583" w:rsidP="004F6583">
            <w:pPr>
              <w:spacing w:after="0" w:line="240" w:lineRule="auto"/>
              <w:jc w:val="center"/>
              <w:rPr>
                <w:ins w:id="1782" w:author="Stefanie Lane" w:date="2022-05-12T12:10:00Z"/>
                <w:rFonts w:ascii="Calibri" w:eastAsia="Times New Roman" w:hAnsi="Calibri" w:cs="Calibri"/>
                <w:color w:val="000000"/>
              </w:rPr>
            </w:pPr>
            <w:ins w:id="1783"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69905DEB" w14:textId="77777777" w:rsidR="004F6583" w:rsidRPr="004F6583" w:rsidRDefault="004F6583" w:rsidP="004F6583">
            <w:pPr>
              <w:spacing w:after="0" w:line="240" w:lineRule="auto"/>
              <w:jc w:val="center"/>
              <w:rPr>
                <w:ins w:id="1784" w:author="Stefanie Lane" w:date="2022-05-12T12:10:00Z"/>
                <w:rFonts w:ascii="Calibri" w:eastAsia="Times New Roman" w:hAnsi="Calibri" w:cs="Calibri"/>
                <w:color w:val="000000"/>
              </w:rPr>
            </w:pPr>
            <w:ins w:id="1785" w:author="Stefanie Lane" w:date="2022-05-12T12:10:00Z">
              <w:r w:rsidRPr="004F6583">
                <w:rPr>
                  <w:rFonts w:ascii="Calibri" w:eastAsia="Times New Roman" w:hAnsi="Calibri" w:cs="Calibri"/>
                  <w:color w:val="000000"/>
                </w:rPr>
                <w:t>0.44</w:t>
              </w:r>
            </w:ins>
          </w:p>
        </w:tc>
        <w:tc>
          <w:tcPr>
            <w:tcW w:w="960" w:type="dxa"/>
            <w:tcBorders>
              <w:top w:val="single" w:sz="4" w:space="0" w:color="auto"/>
              <w:left w:val="nil"/>
              <w:bottom w:val="single" w:sz="4" w:space="0" w:color="auto"/>
              <w:right w:val="nil"/>
            </w:tcBorders>
            <w:shd w:val="clear" w:color="auto" w:fill="auto"/>
            <w:noWrap/>
            <w:vAlign w:val="bottom"/>
            <w:hideMark/>
          </w:tcPr>
          <w:p w14:paraId="626FEC91" w14:textId="77777777" w:rsidR="004F6583" w:rsidRPr="004F6583" w:rsidRDefault="004F6583" w:rsidP="004F6583">
            <w:pPr>
              <w:spacing w:after="0" w:line="240" w:lineRule="auto"/>
              <w:jc w:val="center"/>
              <w:rPr>
                <w:ins w:id="1786" w:author="Stefanie Lane" w:date="2022-05-12T12:10:00Z"/>
                <w:rFonts w:ascii="Calibri" w:eastAsia="Times New Roman" w:hAnsi="Calibri" w:cs="Calibri"/>
                <w:color w:val="000000"/>
              </w:rPr>
            </w:pPr>
            <w:ins w:id="1787" w:author="Stefanie Lane" w:date="2022-05-12T12:10:00Z">
              <w:r w:rsidRPr="004F6583">
                <w:rPr>
                  <w:rFonts w:ascii="Calibri" w:eastAsia="Times New Roman" w:hAnsi="Calibri" w:cs="Calibri"/>
                  <w:color w:val="000000"/>
                </w:rPr>
                <w:t>0.32</w:t>
              </w:r>
            </w:ins>
          </w:p>
        </w:tc>
        <w:tc>
          <w:tcPr>
            <w:tcW w:w="1760" w:type="dxa"/>
            <w:tcBorders>
              <w:top w:val="single" w:sz="4" w:space="0" w:color="auto"/>
              <w:left w:val="nil"/>
              <w:bottom w:val="nil"/>
              <w:right w:val="nil"/>
            </w:tcBorders>
            <w:shd w:val="clear" w:color="auto" w:fill="auto"/>
            <w:noWrap/>
            <w:vAlign w:val="bottom"/>
            <w:hideMark/>
          </w:tcPr>
          <w:p w14:paraId="7AD35B9A" w14:textId="77777777" w:rsidR="004F6583" w:rsidRPr="004F6583" w:rsidRDefault="004F6583" w:rsidP="004F6583">
            <w:pPr>
              <w:spacing w:after="0" w:line="240" w:lineRule="auto"/>
              <w:jc w:val="center"/>
              <w:rPr>
                <w:ins w:id="1788" w:author="Stefanie Lane" w:date="2022-05-12T12:10:00Z"/>
                <w:rFonts w:ascii="Calibri" w:eastAsia="Times New Roman" w:hAnsi="Calibri" w:cs="Calibri"/>
                <w:color w:val="000000"/>
              </w:rPr>
            </w:pPr>
            <w:ins w:id="1789" w:author="Stefanie Lane" w:date="2022-05-12T12:10:00Z">
              <w:r w:rsidRPr="004F6583">
                <w:rPr>
                  <w:rFonts w:ascii="Calibri" w:eastAsia="Times New Roman" w:hAnsi="Calibri" w:cs="Calibri"/>
                  <w:color w:val="000000"/>
                </w:rPr>
                <w:t>+</w:t>
              </w:r>
            </w:ins>
          </w:p>
        </w:tc>
      </w:tr>
      <w:tr w:rsidR="004F6583" w:rsidRPr="004F6583" w14:paraId="7EA221D3" w14:textId="77777777" w:rsidTr="004F6583">
        <w:trPr>
          <w:trHeight w:val="290"/>
          <w:ins w:id="1790" w:author="Stefanie Lane" w:date="2022-05-12T12:10:00Z"/>
        </w:trPr>
        <w:tc>
          <w:tcPr>
            <w:tcW w:w="1700" w:type="dxa"/>
            <w:vMerge/>
            <w:tcBorders>
              <w:top w:val="nil"/>
              <w:left w:val="nil"/>
              <w:bottom w:val="single" w:sz="4" w:space="0" w:color="000000"/>
              <w:right w:val="nil"/>
            </w:tcBorders>
            <w:vAlign w:val="center"/>
            <w:hideMark/>
          </w:tcPr>
          <w:p w14:paraId="2F61707C" w14:textId="77777777" w:rsidR="004F6583" w:rsidRPr="004F6583" w:rsidRDefault="004F6583" w:rsidP="004F6583">
            <w:pPr>
              <w:spacing w:after="0" w:line="240" w:lineRule="auto"/>
              <w:rPr>
                <w:ins w:id="179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250BEE" w14:textId="77777777" w:rsidR="004F6583" w:rsidRPr="004F6583" w:rsidRDefault="004F6583" w:rsidP="004F6583">
            <w:pPr>
              <w:spacing w:after="0" w:line="240" w:lineRule="auto"/>
              <w:rPr>
                <w:ins w:id="1792" w:author="Stefanie Lane" w:date="2022-05-12T12:10:00Z"/>
                <w:rFonts w:ascii="Arial" w:eastAsia="Times New Roman" w:hAnsi="Arial" w:cs="Arial"/>
                <w:i/>
                <w:iCs/>
                <w:sz w:val="20"/>
                <w:szCs w:val="20"/>
              </w:rPr>
            </w:pPr>
            <w:ins w:id="1793" w:author="Stefanie Lane" w:date="2022-05-12T12:10:00Z">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ins>
          </w:p>
        </w:tc>
        <w:tc>
          <w:tcPr>
            <w:tcW w:w="960" w:type="dxa"/>
            <w:tcBorders>
              <w:top w:val="nil"/>
              <w:left w:val="nil"/>
              <w:bottom w:val="nil"/>
              <w:right w:val="nil"/>
            </w:tcBorders>
            <w:shd w:val="clear" w:color="auto" w:fill="auto"/>
            <w:noWrap/>
            <w:vAlign w:val="bottom"/>
            <w:hideMark/>
          </w:tcPr>
          <w:p w14:paraId="50477CDB" w14:textId="77777777" w:rsidR="004F6583" w:rsidRPr="004F6583" w:rsidRDefault="004F6583" w:rsidP="004F6583">
            <w:pPr>
              <w:spacing w:after="0" w:line="240" w:lineRule="auto"/>
              <w:jc w:val="center"/>
              <w:rPr>
                <w:ins w:id="1794" w:author="Stefanie Lane" w:date="2022-05-12T12:10:00Z"/>
                <w:rFonts w:ascii="Calibri" w:eastAsia="Times New Roman" w:hAnsi="Calibri" w:cs="Calibri"/>
                <w:color w:val="000000"/>
              </w:rPr>
            </w:pPr>
            <w:ins w:id="1795"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618DBDC4" w14:textId="77777777" w:rsidR="004F6583" w:rsidRPr="004F6583" w:rsidRDefault="004F6583" w:rsidP="004F6583">
            <w:pPr>
              <w:spacing w:after="0" w:line="240" w:lineRule="auto"/>
              <w:jc w:val="center"/>
              <w:rPr>
                <w:ins w:id="1796" w:author="Stefanie Lane" w:date="2022-05-12T12:10:00Z"/>
                <w:rFonts w:ascii="Calibri" w:eastAsia="Times New Roman" w:hAnsi="Calibri" w:cs="Calibri"/>
                <w:color w:val="000000"/>
              </w:rPr>
            </w:pPr>
            <w:ins w:id="1797" w:author="Stefanie Lane" w:date="2022-05-12T12:10:00Z">
              <w:r w:rsidRPr="004F6583">
                <w:rPr>
                  <w:rFonts w:ascii="Calibri" w:eastAsia="Times New Roman" w:hAnsi="Calibri" w:cs="Calibri"/>
                  <w:color w:val="000000"/>
                </w:rPr>
                <w:t>0.33</w:t>
              </w:r>
            </w:ins>
          </w:p>
        </w:tc>
        <w:tc>
          <w:tcPr>
            <w:tcW w:w="960" w:type="dxa"/>
            <w:tcBorders>
              <w:top w:val="nil"/>
              <w:left w:val="nil"/>
              <w:bottom w:val="nil"/>
              <w:right w:val="nil"/>
            </w:tcBorders>
            <w:shd w:val="clear" w:color="auto" w:fill="auto"/>
            <w:noWrap/>
            <w:vAlign w:val="bottom"/>
            <w:hideMark/>
          </w:tcPr>
          <w:p w14:paraId="15B5EABD" w14:textId="77777777" w:rsidR="004F6583" w:rsidRPr="004F6583" w:rsidRDefault="004F6583" w:rsidP="004F6583">
            <w:pPr>
              <w:spacing w:after="0" w:line="240" w:lineRule="auto"/>
              <w:jc w:val="center"/>
              <w:rPr>
                <w:ins w:id="1798" w:author="Stefanie Lane" w:date="2022-05-12T12:10:00Z"/>
                <w:rFonts w:ascii="Calibri" w:eastAsia="Times New Roman" w:hAnsi="Calibri" w:cs="Calibri"/>
                <w:color w:val="000000"/>
              </w:rPr>
            </w:pPr>
            <w:ins w:id="1799" w:author="Stefanie Lane" w:date="2022-05-12T12:10:00Z">
              <w:r w:rsidRPr="004F6583">
                <w:rPr>
                  <w:rFonts w:ascii="Calibri" w:eastAsia="Times New Roman" w:hAnsi="Calibri" w:cs="Calibri"/>
                  <w:color w:val="000000"/>
                </w:rPr>
                <w:t>0.21</w:t>
              </w:r>
            </w:ins>
          </w:p>
        </w:tc>
        <w:tc>
          <w:tcPr>
            <w:tcW w:w="1760" w:type="dxa"/>
            <w:tcBorders>
              <w:top w:val="single" w:sz="4" w:space="0" w:color="auto"/>
              <w:left w:val="nil"/>
              <w:bottom w:val="nil"/>
              <w:right w:val="nil"/>
            </w:tcBorders>
            <w:shd w:val="clear" w:color="auto" w:fill="auto"/>
            <w:noWrap/>
            <w:vAlign w:val="bottom"/>
            <w:hideMark/>
          </w:tcPr>
          <w:p w14:paraId="7EFB02AA" w14:textId="77777777" w:rsidR="004F6583" w:rsidRPr="004F6583" w:rsidRDefault="004F6583" w:rsidP="004F6583">
            <w:pPr>
              <w:spacing w:after="0" w:line="240" w:lineRule="auto"/>
              <w:jc w:val="center"/>
              <w:rPr>
                <w:ins w:id="1800" w:author="Stefanie Lane" w:date="2022-05-12T12:10:00Z"/>
                <w:rFonts w:ascii="Calibri" w:eastAsia="Times New Roman" w:hAnsi="Calibri" w:cs="Calibri"/>
                <w:color w:val="000000"/>
              </w:rPr>
            </w:pPr>
            <w:ins w:id="1801" w:author="Stefanie Lane" w:date="2022-05-12T12:10:00Z">
              <w:r w:rsidRPr="004F6583">
                <w:rPr>
                  <w:rFonts w:ascii="Calibri" w:eastAsia="Times New Roman" w:hAnsi="Calibri" w:cs="Calibri"/>
                  <w:color w:val="000000"/>
                </w:rPr>
                <w:t>+</w:t>
              </w:r>
            </w:ins>
          </w:p>
        </w:tc>
      </w:tr>
      <w:tr w:rsidR="004F6583" w:rsidRPr="004F6583" w14:paraId="7AF6A5FE" w14:textId="77777777" w:rsidTr="004F6583">
        <w:trPr>
          <w:trHeight w:val="290"/>
          <w:ins w:id="1802" w:author="Stefanie Lane" w:date="2022-05-12T12:10:00Z"/>
        </w:trPr>
        <w:tc>
          <w:tcPr>
            <w:tcW w:w="1700" w:type="dxa"/>
            <w:vMerge/>
            <w:tcBorders>
              <w:top w:val="nil"/>
              <w:left w:val="nil"/>
              <w:bottom w:val="single" w:sz="4" w:space="0" w:color="000000"/>
              <w:right w:val="nil"/>
            </w:tcBorders>
            <w:vAlign w:val="center"/>
            <w:hideMark/>
          </w:tcPr>
          <w:p w14:paraId="2CF8956A" w14:textId="77777777" w:rsidR="004F6583" w:rsidRPr="004F6583" w:rsidRDefault="004F6583" w:rsidP="004F6583">
            <w:pPr>
              <w:spacing w:after="0" w:line="240" w:lineRule="auto"/>
              <w:rPr>
                <w:ins w:id="180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8BD6D" w14:textId="77777777" w:rsidR="004F6583" w:rsidRPr="004F6583" w:rsidRDefault="004F6583" w:rsidP="004F6583">
            <w:pPr>
              <w:spacing w:after="0" w:line="240" w:lineRule="auto"/>
              <w:rPr>
                <w:ins w:id="1804" w:author="Stefanie Lane" w:date="2022-05-12T12:10:00Z"/>
                <w:rFonts w:ascii="Arial" w:eastAsia="Times New Roman" w:hAnsi="Arial" w:cs="Arial"/>
                <w:i/>
                <w:iCs/>
                <w:color w:val="000000"/>
                <w:sz w:val="20"/>
                <w:szCs w:val="20"/>
              </w:rPr>
            </w:pPr>
            <w:ins w:id="1805" w:author="Stefanie Lane" w:date="2022-05-12T12:10:00Z">
              <w:r w:rsidRPr="004F6583">
                <w:rPr>
                  <w:rFonts w:ascii="Arial" w:eastAsia="Times New Roman" w:hAnsi="Arial" w:cs="Arial"/>
                  <w:i/>
                  <w:iCs/>
                  <w:color w:val="000000"/>
                  <w:sz w:val="20"/>
                  <w:szCs w:val="20"/>
                </w:rPr>
                <w:t xml:space="preserve">Juncus </w:t>
              </w:r>
              <w:proofErr w:type="spellStart"/>
              <w:r w:rsidRPr="004F6583">
                <w:rPr>
                  <w:rFonts w:ascii="Arial" w:eastAsia="Times New Roman" w:hAnsi="Arial" w:cs="Arial"/>
                  <w:i/>
                  <w:iCs/>
                  <w:color w:val="000000"/>
                  <w:sz w:val="20"/>
                  <w:szCs w:val="20"/>
                </w:rPr>
                <w:t>acumin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33D7E819" w14:textId="77777777" w:rsidR="004F6583" w:rsidRPr="004F6583" w:rsidRDefault="004F6583" w:rsidP="004F6583">
            <w:pPr>
              <w:spacing w:after="0" w:line="240" w:lineRule="auto"/>
              <w:jc w:val="center"/>
              <w:rPr>
                <w:ins w:id="1806" w:author="Stefanie Lane" w:date="2022-05-12T12:10:00Z"/>
                <w:rFonts w:ascii="Calibri" w:eastAsia="Times New Roman" w:hAnsi="Calibri" w:cs="Calibri"/>
                <w:color w:val="000000"/>
              </w:rPr>
            </w:pPr>
            <w:ins w:id="1807"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7CEFD754" w14:textId="77777777" w:rsidR="004F6583" w:rsidRPr="004F6583" w:rsidRDefault="004F6583" w:rsidP="004F6583">
            <w:pPr>
              <w:spacing w:after="0" w:line="240" w:lineRule="auto"/>
              <w:jc w:val="center"/>
              <w:rPr>
                <w:ins w:id="1808" w:author="Stefanie Lane" w:date="2022-05-12T12:10:00Z"/>
                <w:rFonts w:ascii="Calibri" w:eastAsia="Times New Roman" w:hAnsi="Calibri" w:cs="Calibri"/>
                <w:color w:val="000000"/>
              </w:rPr>
            </w:pPr>
            <w:ins w:id="1809"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8249FF6" w14:textId="77777777" w:rsidR="004F6583" w:rsidRPr="004F6583" w:rsidRDefault="004F6583" w:rsidP="004F6583">
            <w:pPr>
              <w:spacing w:after="0" w:line="240" w:lineRule="auto"/>
              <w:jc w:val="center"/>
              <w:rPr>
                <w:ins w:id="1810" w:author="Stefanie Lane" w:date="2022-05-12T12:10:00Z"/>
                <w:rFonts w:ascii="Calibri" w:eastAsia="Times New Roman" w:hAnsi="Calibri" w:cs="Calibri"/>
                <w:color w:val="000000"/>
              </w:rPr>
            </w:pPr>
            <w:ins w:id="1811"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50197051" w14:textId="77777777" w:rsidR="004F6583" w:rsidRPr="004F6583" w:rsidRDefault="004F6583" w:rsidP="004F6583">
            <w:pPr>
              <w:spacing w:after="0" w:line="240" w:lineRule="auto"/>
              <w:jc w:val="center"/>
              <w:rPr>
                <w:ins w:id="1812" w:author="Stefanie Lane" w:date="2022-05-12T12:10:00Z"/>
                <w:rFonts w:ascii="Calibri" w:eastAsia="Times New Roman" w:hAnsi="Calibri" w:cs="Calibri"/>
                <w:color w:val="000000"/>
              </w:rPr>
            </w:pPr>
            <w:ins w:id="1813" w:author="Stefanie Lane" w:date="2022-05-12T12:10:00Z">
              <w:r w:rsidRPr="004F6583">
                <w:rPr>
                  <w:rFonts w:ascii="Calibri" w:eastAsia="Times New Roman" w:hAnsi="Calibri" w:cs="Calibri"/>
                  <w:color w:val="000000"/>
                </w:rPr>
                <w:t>+</w:t>
              </w:r>
            </w:ins>
          </w:p>
        </w:tc>
      </w:tr>
      <w:tr w:rsidR="004F6583" w:rsidRPr="004F6583" w14:paraId="6D1A1D6C" w14:textId="77777777" w:rsidTr="004F6583">
        <w:trPr>
          <w:trHeight w:val="290"/>
          <w:ins w:id="1814" w:author="Stefanie Lane" w:date="2022-05-12T12:10:00Z"/>
        </w:trPr>
        <w:tc>
          <w:tcPr>
            <w:tcW w:w="1700" w:type="dxa"/>
            <w:vMerge/>
            <w:tcBorders>
              <w:top w:val="nil"/>
              <w:left w:val="nil"/>
              <w:bottom w:val="single" w:sz="4" w:space="0" w:color="000000"/>
              <w:right w:val="nil"/>
            </w:tcBorders>
            <w:vAlign w:val="center"/>
            <w:hideMark/>
          </w:tcPr>
          <w:p w14:paraId="634B07EB" w14:textId="77777777" w:rsidR="004F6583" w:rsidRPr="004F6583" w:rsidRDefault="004F6583" w:rsidP="004F6583">
            <w:pPr>
              <w:spacing w:after="0" w:line="240" w:lineRule="auto"/>
              <w:rPr>
                <w:ins w:id="181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7BABF2" w14:textId="77777777" w:rsidR="004F6583" w:rsidRPr="004F6583" w:rsidRDefault="004F6583" w:rsidP="004F6583">
            <w:pPr>
              <w:spacing w:after="0" w:line="240" w:lineRule="auto"/>
              <w:rPr>
                <w:ins w:id="1816" w:author="Stefanie Lane" w:date="2022-05-12T12:10:00Z"/>
                <w:rFonts w:ascii="Arial" w:eastAsia="Times New Roman" w:hAnsi="Arial" w:cs="Arial"/>
                <w:i/>
                <w:iCs/>
                <w:sz w:val="20"/>
                <w:szCs w:val="20"/>
              </w:rPr>
            </w:pPr>
            <w:ins w:id="1817" w:author="Stefanie Lane" w:date="2022-05-12T12:10:00Z">
              <w:r w:rsidRPr="004F6583">
                <w:rPr>
                  <w:rFonts w:ascii="Arial" w:eastAsia="Times New Roman" w:hAnsi="Arial" w:cs="Arial"/>
                  <w:i/>
                  <w:iCs/>
                  <w:sz w:val="20"/>
                  <w:szCs w:val="20"/>
                </w:rPr>
                <w:t>Lathyrus palustris</w:t>
              </w:r>
            </w:ins>
          </w:p>
        </w:tc>
        <w:tc>
          <w:tcPr>
            <w:tcW w:w="960" w:type="dxa"/>
            <w:tcBorders>
              <w:top w:val="nil"/>
              <w:left w:val="nil"/>
              <w:bottom w:val="nil"/>
              <w:right w:val="nil"/>
            </w:tcBorders>
            <w:shd w:val="clear" w:color="auto" w:fill="auto"/>
            <w:noWrap/>
            <w:vAlign w:val="bottom"/>
            <w:hideMark/>
          </w:tcPr>
          <w:p w14:paraId="33803A22" w14:textId="77777777" w:rsidR="004F6583" w:rsidRPr="004F6583" w:rsidRDefault="004F6583" w:rsidP="004F6583">
            <w:pPr>
              <w:spacing w:after="0" w:line="240" w:lineRule="auto"/>
              <w:jc w:val="center"/>
              <w:rPr>
                <w:ins w:id="1818" w:author="Stefanie Lane" w:date="2022-05-12T12:10:00Z"/>
                <w:rFonts w:ascii="Calibri" w:eastAsia="Times New Roman" w:hAnsi="Calibri" w:cs="Calibri"/>
                <w:color w:val="000000"/>
              </w:rPr>
            </w:pPr>
            <w:ins w:id="1819"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942EE4F" w14:textId="77777777" w:rsidR="004F6583" w:rsidRPr="004F6583" w:rsidRDefault="004F6583" w:rsidP="004F6583">
            <w:pPr>
              <w:spacing w:after="0" w:line="240" w:lineRule="auto"/>
              <w:jc w:val="center"/>
              <w:rPr>
                <w:ins w:id="1820" w:author="Stefanie Lane" w:date="2022-05-12T12:10:00Z"/>
                <w:rFonts w:ascii="Calibri" w:eastAsia="Times New Roman" w:hAnsi="Calibri" w:cs="Calibri"/>
                <w:color w:val="000000"/>
              </w:rPr>
            </w:pPr>
            <w:ins w:id="1821" w:author="Stefanie Lane" w:date="2022-05-12T12:10:00Z">
              <w:r w:rsidRPr="004F6583">
                <w:rPr>
                  <w:rFonts w:ascii="Calibri" w:eastAsia="Times New Roman" w:hAnsi="Calibri" w:cs="Calibri"/>
                  <w:color w:val="000000"/>
                </w:rPr>
                <w:t>0.11</w:t>
              </w:r>
            </w:ins>
          </w:p>
        </w:tc>
        <w:tc>
          <w:tcPr>
            <w:tcW w:w="960" w:type="dxa"/>
            <w:tcBorders>
              <w:top w:val="nil"/>
              <w:left w:val="nil"/>
              <w:bottom w:val="nil"/>
              <w:right w:val="nil"/>
            </w:tcBorders>
            <w:shd w:val="clear" w:color="auto" w:fill="auto"/>
            <w:noWrap/>
            <w:vAlign w:val="bottom"/>
            <w:hideMark/>
          </w:tcPr>
          <w:p w14:paraId="77BD433C" w14:textId="77777777" w:rsidR="004F6583" w:rsidRPr="004F6583" w:rsidRDefault="004F6583" w:rsidP="004F6583">
            <w:pPr>
              <w:spacing w:after="0" w:line="240" w:lineRule="auto"/>
              <w:jc w:val="center"/>
              <w:rPr>
                <w:ins w:id="1822" w:author="Stefanie Lane" w:date="2022-05-12T12:10:00Z"/>
                <w:rFonts w:ascii="Calibri" w:eastAsia="Times New Roman" w:hAnsi="Calibri" w:cs="Calibri"/>
                <w:color w:val="000000"/>
              </w:rPr>
            </w:pPr>
            <w:ins w:id="1823" w:author="Stefanie Lane" w:date="2022-05-12T12:10:00Z">
              <w:r w:rsidRPr="004F6583">
                <w:rPr>
                  <w:rFonts w:ascii="Calibri" w:eastAsia="Times New Roman" w:hAnsi="Calibri" w:cs="Calibri"/>
                  <w:color w:val="000000"/>
                </w:rPr>
                <w:t>0.50</w:t>
              </w:r>
            </w:ins>
          </w:p>
        </w:tc>
        <w:tc>
          <w:tcPr>
            <w:tcW w:w="1760" w:type="dxa"/>
            <w:tcBorders>
              <w:top w:val="single" w:sz="4" w:space="0" w:color="auto"/>
              <w:left w:val="nil"/>
              <w:bottom w:val="nil"/>
              <w:right w:val="nil"/>
            </w:tcBorders>
            <w:shd w:val="clear" w:color="auto" w:fill="auto"/>
            <w:noWrap/>
            <w:vAlign w:val="bottom"/>
            <w:hideMark/>
          </w:tcPr>
          <w:p w14:paraId="32C93C46" w14:textId="77777777" w:rsidR="004F6583" w:rsidRPr="004F6583" w:rsidRDefault="004F6583" w:rsidP="004F6583">
            <w:pPr>
              <w:spacing w:after="0" w:line="240" w:lineRule="auto"/>
              <w:jc w:val="center"/>
              <w:rPr>
                <w:ins w:id="1824" w:author="Stefanie Lane" w:date="2022-05-12T12:10:00Z"/>
                <w:rFonts w:ascii="Calibri" w:eastAsia="Times New Roman" w:hAnsi="Calibri" w:cs="Calibri"/>
                <w:color w:val="000000"/>
              </w:rPr>
            </w:pPr>
            <w:ins w:id="1825" w:author="Stefanie Lane" w:date="2022-05-12T12:10:00Z">
              <w:r w:rsidRPr="004F6583">
                <w:rPr>
                  <w:rFonts w:ascii="Calibri" w:eastAsia="Times New Roman" w:hAnsi="Calibri" w:cs="Calibri"/>
                  <w:color w:val="000000"/>
                </w:rPr>
                <w:t>+</w:t>
              </w:r>
            </w:ins>
          </w:p>
        </w:tc>
      </w:tr>
      <w:tr w:rsidR="004F6583" w:rsidRPr="004F6583" w14:paraId="2EB0AD24" w14:textId="77777777" w:rsidTr="004F6583">
        <w:trPr>
          <w:trHeight w:val="290"/>
          <w:ins w:id="1826" w:author="Stefanie Lane" w:date="2022-05-12T12:10:00Z"/>
        </w:trPr>
        <w:tc>
          <w:tcPr>
            <w:tcW w:w="1700" w:type="dxa"/>
            <w:vMerge/>
            <w:tcBorders>
              <w:top w:val="nil"/>
              <w:left w:val="nil"/>
              <w:bottom w:val="single" w:sz="4" w:space="0" w:color="000000"/>
              <w:right w:val="nil"/>
            </w:tcBorders>
            <w:vAlign w:val="center"/>
            <w:hideMark/>
          </w:tcPr>
          <w:p w14:paraId="1DE7A9D4" w14:textId="77777777" w:rsidR="004F6583" w:rsidRPr="004F6583" w:rsidRDefault="004F6583" w:rsidP="004F6583">
            <w:pPr>
              <w:spacing w:after="0" w:line="240" w:lineRule="auto"/>
              <w:rPr>
                <w:ins w:id="182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6AEB94" w14:textId="77777777" w:rsidR="004F6583" w:rsidRPr="004F6583" w:rsidRDefault="004F6583" w:rsidP="004F6583">
            <w:pPr>
              <w:spacing w:after="0" w:line="240" w:lineRule="auto"/>
              <w:rPr>
                <w:ins w:id="1828" w:author="Stefanie Lane" w:date="2022-05-12T12:10:00Z"/>
                <w:rFonts w:ascii="Calibri" w:eastAsia="Times New Roman" w:hAnsi="Calibri" w:cs="Calibri"/>
                <w:i/>
                <w:iCs/>
                <w:color w:val="000000"/>
              </w:rPr>
            </w:pPr>
            <w:proofErr w:type="spellStart"/>
            <w:ins w:id="1829" w:author="Stefanie Lane" w:date="2022-05-12T12:10:00Z">
              <w:r w:rsidRPr="004F6583">
                <w:rPr>
                  <w:rFonts w:ascii="Calibri" w:eastAsia="Times New Roman" w:hAnsi="Calibri" w:cs="Calibri"/>
                  <w:i/>
                  <w:iCs/>
                  <w:color w:val="000000"/>
                </w:rPr>
                <w:t>Lycopus</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ins>
          </w:p>
        </w:tc>
        <w:tc>
          <w:tcPr>
            <w:tcW w:w="960" w:type="dxa"/>
            <w:tcBorders>
              <w:top w:val="single" w:sz="4" w:space="0" w:color="auto"/>
              <w:left w:val="nil"/>
              <w:bottom w:val="single" w:sz="4" w:space="0" w:color="auto"/>
              <w:right w:val="nil"/>
            </w:tcBorders>
            <w:shd w:val="clear" w:color="auto" w:fill="auto"/>
            <w:noWrap/>
            <w:vAlign w:val="bottom"/>
            <w:hideMark/>
          </w:tcPr>
          <w:p w14:paraId="2FDC6422" w14:textId="77777777" w:rsidR="004F6583" w:rsidRPr="004F6583" w:rsidRDefault="004F6583" w:rsidP="004F6583">
            <w:pPr>
              <w:spacing w:after="0" w:line="240" w:lineRule="auto"/>
              <w:jc w:val="center"/>
              <w:rPr>
                <w:ins w:id="1830" w:author="Stefanie Lane" w:date="2022-05-12T12:10:00Z"/>
                <w:rFonts w:ascii="Calibri" w:eastAsia="Times New Roman" w:hAnsi="Calibri" w:cs="Calibri"/>
                <w:color w:val="000000"/>
              </w:rPr>
            </w:pPr>
            <w:ins w:id="183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4FA3E40" w14:textId="77777777" w:rsidR="004F6583" w:rsidRPr="004F6583" w:rsidRDefault="004F6583" w:rsidP="004F6583">
            <w:pPr>
              <w:spacing w:after="0" w:line="240" w:lineRule="auto"/>
              <w:jc w:val="center"/>
              <w:rPr>
                <w:ins w:id="1832" w:author="Stefanie Lane" w:date="2022-05-12T12:10:00Z"/>
                <w:rFonts w:ascii="Calibri" w:eastAsia="Times New Roman" w:hAnsi="Calibri" w:cs="Calibri"/>
                <w:color w:val="000000"/>
              </w:rPr>
            </w:pPr>
            <w:ins w:id="1833"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7F32E52D" w14:textId="77777777" w:rsidR="004F6583" w:rsidRPr="004F6583" w:rsidRDefault="004F6583" w:rsidP="004F6583">
            <w:pPr>
              <w:spacing w:after="0" w:line="240" w:lineRule="auto"/>
              <w:jc w:val="center"/>
              <w:rPr>
                <w:ins w:id="1834" w:author="Stefanie Lane" w:date="2022-05-12T12:10:00Z"/>
                <w:rFonts w:ascii="Calibri" w:eastAsia="Times New Roman" w:hAnsi="Calibri" w:cs="Calibri"/>
                <w:color w:val="000000"/>
              </w:rPr>
            </w:pPr>
            <w:ins w:id="1835"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5E8EFDEF" w14:textId="77777777" w:rsidR="004F6583" w:rsidRPr="004F6583" w:rsidRDefault="004F6583" w:rsidP="004F6583">
            <w:pPr>
              <w:spacing w:after="0" w:line="240" w:lineRule="auto"/>
              <w:jc w:val="center"/>
              <w:rPr>
                <w:ins w:id="1836" w:author="Stefanie Lane" w:date="2022-05-12T12:10:00Z"/>
                <w:rFonts w:ascii="Calibri" w:eastAsia="Times New Roman" w:hAnsi="Calibri" w:cs="Calibri"/>
                <w:color w:val="000000"/>
              </w:rPr>
            </w:pPr>
            <w:ins w:id="1837" w:author="Stefanie Lane" w:date="2022-05-12T12:10:00Z">
              <w:r w:rsidRPr="004F6583">
                <w:rPr>
                  <w:rFonts w:ascii="Calibri" w:eastAsia="Times New Roman" w:hAnsi="Calibri" w:cs="Calibri"/>
                  <w:color w:val="000000"/>
                </w:rPr>
                <w:t>+</w:t>
              </w:r>
            </w:ins>
          </w:p>
        </w:tc>
      </w:tr>
      <w:tr w:rsidR="004F6583" w:rsidRPr="004F6583" w14:paraId="6BCF6A47" w14:textId="77777777" w:rsidTr="004F6583">
        <w:trPr>
          <w:trHeight w:val="290"/>
          <w:ins w:id="1838" w:author="Stefanie Lane" w:date="2022-05-12T12:10:00Z"/>
        </w:trPr>
        <w:tc>
          <w:tcPr>
            <w:tcW w:w="1700" w:type="dxa"/>
            <w:vMerge/>
            <w:tcBorders>
              <w:top w:val="nil"/>
              <w:left w:val="nil"/>
              <w:bottom w:val="single" w:sz="4" w:space="0" w:color="000000"/>
              <w:right w:val="nil"/>
            </w:tcBorders>
            <w:vAlign w:val="center"/>
            <w:hideMark/>
          </w:tcPr>
          <w:p w14:paraId="4AEF0675" w14:textId="77777777" w:rsidR="004F6583" w:rsidRPr="004F6583" w:rsidRDefault="004F6583" w:rsidP="004F6583">
            <w:pPr>
              <w:spacing w:after="0" w:line="240" w:lineRule="auto"/>
              <w:rPr>
                <w:ins w:id="183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D7A22D" w14:textId="77777777" w:rsidR="004F6583" w:rsidRPr="004F6583" w:rsidRDefault="004F6583" w:rsidP="004F6583">
            <w:pPr>
              <w:spacing w:after="0" w:line="240" w:lineRule="auto"/>
              <w:rPr>
                <w:ins w:id="1840" w:author="Stefanie Lane" w:date="2022-05-12T12:10:00Z"/>
                <w:rFonts w:ascii="Arial" w:eastAsia="Times New Roman" w:hAnsi="Arial" w:cs="Arial"/>
                <w:i/>
                <w:iCs/>
                <w:sz w:val="20"/>
                <w:szCs w:val="20"/>
              </w:rPr>
            </w:pPr>
            <w:proofErr w:type="spellStart"/>
            <w:ins w:id="1841"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nil"/>
              <w:left w:val="nil"/>
              <w:bottom w:val="nil"/>
              <w:right w:val="nil"/>
            </w:tcBorders>
            <w:shd w:val="clear" w:color="auto" w:fill="auto"/>
            <w:noWrap/>
            <w:vAlign w:val="bottom"/>
            <w:hideMark/>
          </w:tcPr>
          <w:p w14:paraId="417572DC" w14:textId="77777777" w:rsidR="004F6583" w:rsidRPr="004F6583" w:rsidRDefault="004F6583" w:rsidP="004F6583">
            <w:pPr>
              <w:spacing w:after="0" w:line="240" w:lineRule="auto"/>
              <w:jc w:val="center"/>
              <w:rPr>
                <w:ins w:id="1842" w:author="Stefanie Lane" w:date="2022-05-12T12:10:00Z"/>
                <w:rFonts w:ascii="Calibri" w:eastAsia="Times New Roman" w:hAnsi="Calibri" w:cs="Calibri"/>
                <w:color w:val="000000"/>
              </w:rPr>
            </w:pPr>
            <w:ins w:id="1843"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1C44BF2" w14:textId="77777777" w:rsidR="004F6583" w:rsidRPr="004F6583" w:rsidRDefault="004F6583" w:rsidP="004F6583">
            <w:pPr>
              <w:spacing w:after="0" w:line="240" w:lineRule="auto"/>
              <w:jc w:val="center"/>
              <w:rPr>
                <w:ins w:id="1844" w:author="Stefanie Lane" w:date="2022-05-12T12:10:00Z"/>
                <w:rFonts w:ascii="Calibri" w:eastAsia="Times New Roman" w:hAnsi="Calibri" w:cs="Calibri"/>
                <w:color w:val="000000"/>
              </w:rPr>
            </w:pPr>
            <w:ins w:id="1845"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2A25D93" w14:textId="77777777" w:rsidR="004F6583" w:rsidRPr="004F6583" w:rsidRDefault="004F6583" w:rsidP="004F6583">
            <w:pPr>
              <w:spacing w:after="0" w:line="240" w:lineRule="auto"/>
              <w:jc w:val="center"/>
              <w:rPr>
                <w:ins w:id="1846" w:author="Stefanie Lane" w:date="2022-05-12T12:10:00Z"/>
                <w:rFonts w:ascii="Calibri" w:eastAsia="Times New Roman" w:hAnsi="Calibri" w:cs="Calibri"/>
                <w:color w:val="000000"/>
              </w:rPr>
            </w:pPr>
            <w:ins w:id="1847" w:author="Stefanie Lane" w:date="2022-05-12T12:10:00Z">
              <w:r w:rsidRPr="004F6583">
                <w:rPr>
                  <w:rFonts w:ascii="Calibri" w:eastAsia="Times New Roman" w:hAnsi="Calibri" w:cs="Calibri"/>
                  <w:color w:val="000000"/>
                </w:rPr>
                <w:t>0.07</w:t>
              </w:r>
            </w:ins>
          </w:p>
        </w:tc>
        <w:tc>
          <w:tcPr>
            <w:tcW w:w="1760" w:type="dxa"/>
            <w:tcBorders>
              <w:top w:val="single" w:sz="4" w:space="0" w:color="auto"/>
              <w:left w:val="nil"/>
              <w:bottom w:val="nil"/>
              <w:right w:val="nil"/>
            </w:tcBorders>
            <w:shd w:val="clear" w:color="auto" w:fill="auto"/>
            <w:noWrap/>
            <w:vAlign w:val="bottom"/>
            <w:hideMark/>
          </w:tcPr>
          <w:p w14:paraId="59ECC85C" w14:textId="77777777" w:rsidR="004F6583" w:rsidRPr="004F6583" w:rsidRDefault="004F6583" w:rsidP="004F6583">
            <w:pPr>
              <w:spacing w:after="0" w:line="240" w:lineRule="auto"/>
              <w:jc w:val="center"/>
              <w:rPr>
                <w:ins w:id="1848" w:author="Stefanie Lane" w:date="2022-05-12T12:10:00Z"/>
                <w:rFonts w:ascii="Calibri" w:eastAsia="Times New Roman" w:hAnsi="Calibri" w:cs="Calibri"/>
                <w:color w:val="000000"/>
              </w:rPr>
            </w:pPr>
            <w:ins w:id="1849" w:author="Stefanie Lane" w:date="2022-05-12T12:10:00Z">
              <w:r w:rsidRPr="004F6583">
                <w:rPr>
                  <w:rFonts w:ascii="Calibri" w:eastAsia="Times New Roman" w:hAnsi="Calibri" w:cs="Calibri"/>
                  <w:color w:val="000000"/>
                </w:rPr>
                <w:t>+</w:t>
              </w:r>
            </w:ins>
          </w:p>
        </w:tc>
      </w:tr>
      <w:tr w:rsidR="004F6583" w:rsidRPr="004F6583" w14:paraId="6A04AD11" w14:textId="77777777" w:rsidTr="004F6583">
        <w:trPr>
          <w:trHeight w:val="290"/>
          <w:ins w:id="1850" w:author="Stefanie Lane" w:date="2022-05-12T12:10:00Z"/>
        </w:trPr>
        <w:tc>
          <w:tcPr>
            <w:tcW w:w="1700" w:type="dxa"/>
            <w:vMerge/>
            <w:tcBorders>
              <w:top w:val="nil"/>
              <w:left w:val="nil"/>
              <w:bottom w:val="single" w:sz="4" w:space="0" w:color="000000"/>
              <w:right w:val="nil"/>
            </w:tcBorders>
            <w:vAlign w:val="center"/>
            <w:hideMark/>
          </w:tcPr>
          <w:p w14:paraId="0F2D2579" w14:textId="77777777" w:rsidR="004F6583" w:rsidRPr="004F6583" w:rsidRDefault="004F6583" w:rsidP="004F6583">
            <w:pPr>
              <w:spacing w:after="0" w:line="240" w:lineRule="auto"/>
              <w:rPr>
                <w:ins w:id="185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2035A37" w14:textId="77777777" w:rsidR="004F6583" w:rsidRPr="004F6583" w:rsidRDefault="004F6583" w:rsidP="004F6583">
            <w:pPr>
              <w:spacing w:after="0" w:line="240" w:lineRule="auto"/>
              <w:rPr>
                <w:ins w:id="1852" w:author="Stefanie Lane" w:date="2022-05-12T12:10:00Z"/>
                <w:rFonts w:ascii="Arial" w:eastAsia="Times New Roman" w:hAnsi="Arial" w:cs="Arial"/>
                <w:i/>
                <w:iCs/>
                <w:sz w:val="20"/>
                <w:szCs w:val="20"/>
              </w:rPr>
            </w:pPr>
            <w:ins w:id="1853" w:author="Stefanie Lane" w:date="2022-05-12T12:10:00Z">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5A8BFDA" w14:textId="77777777" w:rsidR="004F6583" w:rsidRPr="004F6583" w:rsidRDefault="004F6583" w:rsidP="004F6583">
            <w:pPr>
              <w:spacing w:after="0" w:line="240" w:lineRule="auto"/>
              <w:jc w:val="center"/>
              <w:rPr>
                <w:ins w:id="1854" w:author="Stefanie Lane" w:date="2022-05-12T12:10:00Z"/>
                <w:rFonts w:ascii="Calibri" w:eastAsia="Times New Roman" w:hAnsi="Calibri" w:cs="Calibri"/>
                <w:color w:val="000000"/>
              </w:rPr>
            </w:pPr>
            <w:ins w:id="1855"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5D5002A" w14:textId="77777777" w:rsidR="004F6583" w:rsidRPr="004F6583" w:rsidRDefault="004F6583" w:rsidP="004F6583">
            <w:pPr>
              <w:spacing w:after="0" w:line="240" w:lineRule="auto"/>
              <w:jc w:val="center"/>
              <w:rPr>
                <w:ins w:id="1856" w:author="Stefanie Lane" w:date="2022-05-12T12:10:00Z"/>
                <w:rFonts w:ascii="Calibri" w:eastAsia="Times New Roman" w:hAnsi="Calibri" w:cs="Calibri"/>
                <w:color w:val="000000"/>
              </w:rPr>
            </w:pPr>
            <w:ins w:id="1857" w:author="Stefanie Lane" w:date="2022-05-12T12:10:00Z">
              <w:r w:rsidRPr="004F6583">
                <w:rPr>
                  <w:rFonts w:ascii="Calibri" w:eastAsia="Times New Roman" w:hAnsi="Calibri" w:cs="Calibri"/>
                  <w:color w:val="000000"/>
                </w:rPr>
                <w:t>0.06</w:t>
              </w:r>
            </w:ins>
          </w:p>
        </w:tc>
        <w:tc>
          <w:tcPr>
            <w:tcW w:w="960" w:type="dxa"/>
            <w:tcBorders>
              <w:top w:val="single" w:sz="4" w:space="0" w:color="auto"/>
              <w:left w:val="nil"/>
              <w:bottom w:val="single" w:sz="4" w:space="0" w:color="auto"/>
              <w:right w:val="nil"/>
            </w:tcBorders>
            <w:shd w:val="clear" w:color="auto" w:fill="auto"/>
            <w:noWrap/>
            <w:vAlign w:val="bottom"/>
            <w:hideMark/>
          </w:tcPr>
          <w:p w14:paraId="2774094D" w14:textId="77777777" w:rsidR="004F6583" w:rsidRPr="004F6583" w:rsidRDefault="004F6583" w:rsidP="004F6583">
            <w:pPr>
              <w:spacing w:after="0" w:line="240" w:lineRule="auto"/>
              <w:jc w:val="center"/>
              <w:rPr>
                <w:ins w:id="1858" w:author="Stefanie Lane" w:date="2022-05-12T12:10:00Z"/>
                <w:rFonts w:ascii="Calibri" w:eastAsia="Times New Roman" w:hAnsi="Calibri" w:cs="Calibri"/>
                <w:color w:val="000000"/>
              </w:rPr>
            </w:pPr>
            <w:ins w:id="1859"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299591BC" w14:textId="77777777" w:rsidR="004F6583" w:rsidRPr="004F6583" w:rsidRDefault="004F6583" w:rsidP="004F6583">
            <w:pPr>
              <w:spacing w:after="0" w:line="240" w:lineRule="auto"/>
              <w:jc w:val="center"/>
              <w:rPr>
                <w:ins w:id="1860" w:author="Stefanie Lane" w:date="2022-05-12T12:10:00Z"/>
                <w:rFonts w:ascii="Calibri" w:eastAsia="Times New Roman" w:hAnsi="Calibri" w:cs="Calibri"/>
                <w:color w:val="000000"/>
              </w:rPr>
            </w:pPr>
            <w:ins w:id="1861" w:author="Stefanie Lane" w:date="2022-05-12T12:10:00Z">
              <w:r w:rsidRPr="004F6583">
                <w:rPr>
                  <w:rFonts w:ascii="Calibri" w:eastAsia="Times New Roman" w:hAnsi="Calibri" w:cs="Calibri"/>
                  <w:color w:val="000000"/>
                </w:rPr>
                <w:t>+</w:t>
              </w:r>
            </w:ins>
          </w:p>
        </w:tc>
      </w:tr>
      <w:tr w:rsidR="004F6583" w:rsidRPr="004F6583" w14:paraId="6F7145B5" w14:textId="77777777" w:rsidTr="004F6583">
        <w:trPr>
          <w:trHeight w:val="290"/>
          <w:ins w:id="1862" w:author="Stefanie Lane" w:date="2022-05-12T12:10:00Z"/>
        </w:trPr>
        <w:tc>
          <w:tcPr>
            <w:tcW w:w="1700" w:type="dxa"/>
            <w:vMerge/>
            <w:tcBorders>
              <w:top w:val="nil"/>
              <w:left w:val="nil"/>
              <w:bottom w:val="single" w:sz="4" w:space="0" w:color="000000"/>
              <w:right w:val="nil"/>
            </w:tcBorders>
            <w:vAlign w:val="center"/>
            <w:hideMark/>
          </w:tcPr>
          <w:p w14:paraId="507041DD" w14:textId="77777777" w:rsidR="004F6583" w:rsidRPr="004F6583" w:rsidRDefault="004F6583" w:rsidP="004F6583">
            <w:pPr>
              <w:spacing w:after="0" w:line="240" w:lineRule="auto"/>
              <w:rPr>
                <w:ins w:id="1863"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7D9B8935" w14:textId="77777777" w:rsidR="004F6583" w:rsidRPr="004F6583" w:rsidRDefault="004F6583" w:rsidP="004F6583">
            <w:pPr>
              <w:spacing w:after="0" w:line="240" w:lineRule="auto"/>
              <w:rPr>
                <w:ins w:id="1864" w:author="Stefanie Lane" w:date="2022-05-12T12:10:00Z"/>
                <w:rFonts w:ascii="Arial" w:eastAsia="Times New Roman" w:hAnsi="Arial" w:cs="Arial"/>
                <w:i/>
                <w:iCs/>
                <w:sz w:val="20"/>
                <w:szCs w:val="20"/>
              </w:rPr>
            </w:pPr>
            <w:ins w:id="1865" w:author="Stefanie Lane" w:date="2022-05-12T12:10:00Z">
              <w:r w:rsidRPr="004F6583">
                <w:rPr>
                  <w:rFonts w:ascii="Arial" w:eastAsia="Times New Roman" w:hAnsi="Arial" w:cs="Arial"/>
                  <w:i/>
                  <w:iCs/>
                  <w:sz w:val="20"/>
                  <w:szCs w:val="20"/>
                </w:rPr>
                <w:t>Salix lasiandra</w:t>
              </w:r>
            </w:ins>
          </w:p>
        </w:tc>
        <w:tc>
          <w:tcPr>
            <w:tcW w:w="960" w:type="dxa"/>
            <w:tcBorders>
              <w:top w:val="nil"/>
              <w:left w:val="nil"/>
              <w:bottom w:val="nil"/>
              <w:right w:val="nil"/>
            </w:tcBorders>
            <w:shd w:val="clear" w:color="auto" w:fill="auto"/>
            <w:noWrap/>
            <w:vAlign w:val="bottom"/>
            <w:hideMark/>
          </w:tcPr>
          <w:p w14:paraId="52EBB2DC" w14:textId="77777777" w:rsidR="004F6583" w:rsidRPr="004F6583" w:rsidRDefault="004F6583" w:rsidP="004F6583">
            <w:pPr>
              <w:spacing w:after="0" w:line="240" w:lineRule="auto"/>
              <w:jc w:val="center"/>
              <w:rPr>
                <w:ins w:id="1866" w:author="Stefanie Lane" w:date="2022-05-12T12:10:00Z"/>
                <w:rFonts w:ascii="Calibri" w:eastAsia="Times New Roman" w:hAnsi="Calibri" w:cs="Calibri"/>
                <w:color w:val="000000"/>
              </w:rPr>
            </w:pPr>
            <w:ins w:id="1867"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37397E76" w14:textId="77777777" w:rsidR="004F6583" w:rsidRPr="004F6583" w:rsidRDefault="004F6583" w:rsidP="004F6583">
            <w:pPr>
              <w:spacing w:after="0" w:line="240" w:lineRule="auto"/>
              <w:jc w:val="center"/>
              <w:rPr>
                <w:ins w:id="1868" w:author="Stefanie Lane" w:date="2022-05-12T12:10:00Z"/>
                <w:rFonts w:ascii="Calibri" w:eastAsia="Times New Roman" w:hAnsi="Calibri" w:cs="Calibri"/>
                <w:color w:val="000000"/>
              </w:rPr>
            </w:pPr>
            <w:ins w:id="1869" w:author="Stefanie Lane" w:date="2022-05-12T12:10:00Z">
              <w:r w:rsidRPr="004F6583">
                <w:rPr>
                  <w:rFonts w:ascii="Calibri" w:eastAsia="Times New Roman" w:hAnsi="Calibri" w:cs="Calibri"/>
                  <w:color w:val="000000"/>
                </w:rPr>
                <w:t>0.61</w:t>
              </w:r>
            </w:ins>
          </w:p>
        </w:tc>
        <w:tc>
          <w:tcPr>
            <w:tcW w:w="960" w:type="dxa"/>
            <w:tcBorders>
              <w:top w:val="nil"/>
              <w:left w:val="nil"/>
              <w:bottom w:val="nil"/>
              <w:right w:val="nil"/>
            </w:tcBorders>
            <w:shd w:val="clear" w:color="auto" w:fill="auto"/>
            <w:noWrap/>
            <w:vAlign w:val="bottom"/>
            <w:hideMark/>
          </w:tcPr>
          <w:p w14:paraId="33B534DB" w14:textId="77777777" w:rsidR="004F6583" w:rsidRPr="004F6583" w:rsidRDefault="004F6583" w:rsidP="004F6583">
            <w:pPr>
              <w:spacing w:after="0" w:line="240" w:lineRule="auto"/>
              <w:jc w:val="center"/>
              <w:rPr>
                <w:ins w:id="1870" w:author="Stefanie Lane" w:date="2022-05-12T12:10:00Z"/>
                <w:rFonts w:ascii="Calibri" w:eastAsia="Times New Roman" w:hAnsi="Calibri" w:cs="Calibri"/>
                <w:color w:val="000000"/>
              </w:rPr>
            </w:pPr>
            <w:ins w:id="1871" w:author="Stefanie Lane" w:date="2022-05-12T12:10:00Z">
              <w:r w:rsidRPr="004F6583">
                <w:rPr>
                  <w:rFonts w:ascii="Calibri" w:eastAsia="Times New Roman" w:hAnsi="Calibri" w:cs="Calibri"/>
                  <w:color w:val="000000"/>
                </w:rPr>
                <w:t>0.50</w:t>
              </w:r>
            </w:ins>
          </w:p>
        </w:tc>
        <w:tc>
          <w:tcPr>
            <w:tcW w:w="1760" w:type="dxa"/>
            <w:tcBorders>
              <w:top w:val="single" w:sz="4" w:space="0" w:color="auto"/>
              <w:left w:val="nil"/>
              <w:bottom w:val="nil"/>
              <w:right w:val="nil"/>
            </w:tcBorders>
            <w:shd w:val="clear" w:color="auto" w:fill="auto"/>
            <w:noWrap/>
            <w:vAlign w:val="bottom"/>
            <w:hideMark/>
          </w:tcPr>
          <w:p w14:paraId="49B9940B" w14:textId="77777777" w:rsidR="004F6583" w:rsidRPr="004F6583" w:rsidRDefault="004F6583" w:rsidP="004F6583">
            <w:pPr>
              <w:spacing w:after="0" w:line="240" w:lineRule="auto"/>
              <w:jc w:val="center"/>
              <w:rPr>
                <w:ins w:id="1872" w:author="Stefanie Lane" w:date="2022-05-12T12:10:00Z"/>
                <w:rFonts w:ascii="Calibri" w:eastAsia="Times New Roman" w:hAnsi="Calibri" w:cs="Calibri"/>
                <w:color w:val="000000"/>
              </w:rPr>
            </w:pPr>
            <w:ins w:id="1873" w:author="Stefanie Lane" w:date="2022-05-12T12:10:00Z">
              <w:r w:rsidRPr="004F6583">
                <w:rPr>
                  <w:rFonts w:ascii="Calibri" w:eastAsia="Times New Roman" w:hAnsi="Calibri" w:cs="Calibri"/>
                  <w:color w:val="000000"/>
                </w:rPr>
                <w:t>+</w:t>
              </w:r>
            </w:ins>
          </w:p>
        </w:tc>
      </w:tr>
      <w:tr w:rsidR="004F6583" w:rsidRPr="004F6583" w14:paraId="4017EDF2" w14:textId="77777777" w:rsidTr="004F6583">
        <w:trPr>
          <w:trHeight w:val="290"/>
          <w:ins w:id="1874" w:author="Stefanie Lane" w:date="2022-05-12T12:10:00Z"/>
        </w:trPr>
        <w:tc>
          <w:tcPr>
            <w:tcW w:w="1700" w:type="dxa"/>
            <w:vMerge/>
            <w:tcBorders>
              <w:top w:val="nil"/>
              <w:left w:val="nil"/>
              <w:bottom w:val="single" w:sz="4" w:space="0" w:color="000000"/>
              <w:right w:val="nil"/>
            </w:tcBorders>
            <w:vAlign w:val="center"/>
            <w:hideMark/>
          </w:tcPr>
          <w:p w14:paraId="678C172E" w14:textId="77777777" w:rsidR="004F6583" w:rsidRPr="004F6583" w:rsidRDefault="004F6583" w:rsidP="004F6583">
            <w:pPr>
              <w:spacing w:after="0" w:line="240" w:lineRule="auto"/>
              <w:rPr>
                <w:ins w:id="1875"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462253E" w14:textId="77777777" w:rsidR="004F6583" w:rsidRPr="004F6583" w:rsidRDefault="004F6583" w:rsidP="004F6583">
            <w:pPr>
              <w:spacing w:after="0" w:line="240" w:lineRule="auto"/>
              <w:rPr>
                <w:ins w:id="1876" w:author="Stefanie Lane" w:date="2022-05-12T12:10:00Z"/>
                <w:rFonts w:ascii="Arial" w:eastAsia="Times New Roman" w:hAnsi="Arial" w:cs="Arial"/>
                <w:i/>
                <w:iCs/>
                <w:sz w:val="20"/>
                <w:szCs w:val="20"/>
              </w:rPr>
            </w:pPr>
            <w:ins w:id="1877" w:author="Stefanie Lane" w:date="2022-05-12T12:10:00Z">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443B73B8" w14:textId="77777777" w:rsidR="004F6583" w:rsidRPr="004F6583" w:rsidRDefault="004F6583" w:rsidP="004F6583">
            <w:pPr>
              <w:spacing w:after="0" w:line="240" w:lineRule="auto"/>
              <w:jc w:val="center"/>
              <w:rPr>
                <w:ins w:id="1878" w:author="Stefanie Lane" w:date="2022-05-12T12:10:00Z"/>
                <w:rFonts w:ascii="Calibri" w:eastAsia="Times New Roman" w:hAnsi="Calibri" w:cs="Calibri"/>
                <w:color w:val="000000"/>
              </w:rPr>
            </w:pPr>
            <w:ins w:id="1879"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7D33C86" w14:textId="77777777" w:rsidR="004F6583" w:rsidRPr="004F6583" w:rsidRDefault="004F6583" w:rsidP="004F6583">
            <w:pPr>
              <w:spacing w:after="0" w:line="240" w:lineRule="auto"/>
              <w:jc w:val="center"/>
              <w:rPr>
                <w:ins w:id="1880" w:author="Stefanie Lane" w:date="2022-05-12T12:10:00Z"/>
                <w:rFonts w:ascii="Calibri" w:eastAsia="Times New Roman" w:hAnsi="Calibri" w:cs="Calibri"/>
                <w:color w:val="000000"/>
              </w:rPr>
            </w:pPr>
            <w:ins w:id="188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DC5C2FC" w14:textId="77777777" w:rsidR="004F6583" w:rsidRPr="004F6583" w:rsidRDefault="004F6583" w:rsidP="004F6583">
            <w:pPr>
              <w:spacing w:after="0" w:line="240" w:lineRule="auto"/>
              <w:jc w:val="center"/>
              <w:rPr>
                <w:ins w:id="1882" w:author="Stefanie Lane" w:date="2022-05-12T12:10:00Z"/>
                <w:rFonts w:ascii="Calibri" w:eastAsia="Times New Roman" w:hAnsi="Calibri" w:cs="Calibri"/>
                <w:color w:val="000000"/>
              </w:rPr>
            </w:pPr>
            <w:ins w:id="1883" w:author="Stefanie Lane" w:date="2022-05-12T12:10:00Z">
              <w:r w:rsidRPr="004F6583">
                <w:rPr>
                  <w:rFonts w:ascii="Calibri" w:eastAsia="Times New Roman" w:hAnsi="Calibri" w:cs="Calibri"/>
                  <w:color w:val="000000"/>
                </w:rPr>
                <w:t>0.04</w:t>
              </w:r>
            </w:ins>
          </w:p>
        </w:tc>
        <w:tc>
          <w:tcPr>
            <w:tcW w:w="1760" w:type="dxa"/>
            <w:tcBorders>
              <w:top w:val="single" w:sz="4" w:space="0" w:color="auto"/>
              <w:left w:val="nil"/>
              <w:bottom w:val="nil"/>
              <w:right w:val="nil"/>
            </w:tcBorders>
            <w:shd w:val="clear" w:color="auto" w:fill="auto"/>
            <w:noWrap/>
            <w:vAlign w:val="bottom"/>
            <w:hideMark/>
          </w:tcPr>
          <w:p w14:paraId="66D6235F" w14:textId="77777777" w:rsidR="004F6583" w:rsidRPr="004F6583" w:rsidRDefault="004F6583" w:rsidP="004F6583">
            <w:pPr>
              <w:spacing w:after="0" w:line="240" w:lineRule="auto"/>
              <w:jc w:val="center"/>
              <w:rPr>
                <w:ins w:id="1884" w:author="Stefanie Lane" w:date="2022-05-12T12:10:00Z"/>
                <w:rFonts w:ascii="Calibri" w:eastAsia="Times New Roman" w:hAnsi="Calibri" w:cs="Calibri"/>
                <w:color w:val="000000"/>
              </w:rPr>
            </w:pPr>
            <w:ins w:id="1885" w:author="Stefanie Lane" w:date="2022-05-12T12:10:00Z">
              <w:r w:rsidRPr="004F6583">
                <w:rPr>
                  <w:rFonts w:ascii="Calibri" w:eastAsia="Times New Roman" w:hAnsi="Calibri" w:cs="Calibri"/>
                  <w:color w:val="000000"/>
                </w:rPr>
                <w:t>+</w:t>
              </w:r>
            </w:ins>
          </w:p>
        </w:tc>
      </w:tr>
      <w:tr w:rsidR="004F6583" w:rsidRPr="004F6583" w14:paraId="16E5A157" w14:textId="77777777" w:rsidTr="004F6583">
        <w:trPr>
          <w:trHeight w:val="290"/>
          <w:ins w:id="1886" w:author="Stefanie Lane" w:date="2022-05-12T12:10:00Z"/>
        </w:trPr>
        <w:tc>
          <w:tcPr>
            <w:tcW w:w="1700" w:type="dxa"/>
            <w:vMerge/>
            <w:tcBorders>
              <w:top w:val="nil"/>
              <w:left w:val="nil"/>
              <w:bottom w:val="single" w:sz="4" w:space="0" w:color="000000"/>
              <w:right w:val="nil"/>
            </w:tcBorders>
            <w:vAlign w:val="center"/>
            <w:hideMark/>
          </w:tcPr>
          <w:p w14:paraId="71102F1C" w14:textId="77777777" w:rsidR="004F6583" w:rsidRPr="004F6583" w:rsidRDefault="004F6583" w:rsidP="004F6583">
            <w:pPr>
              <w:spacing w:after="0" w:line="240" w:lineRule="auto"/>
              <w:rPr>
                <w:ins w:id="188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EC28FB" w14:textId="77777777" w:rsidR="004F6583" w:rsidRPr="004F6583" w:rsidRDefault="004F6583" w:rsidP="004F6583">
            <w:pPr>
              <w:spacing w:after="0" w:line="240" w:lineRule="auto"/>
              <w:rPr>
                <w:ins w:id="1888" w:author="Stefanie Lane" w:date="2022-05-12T12:10:00Z"/>
                <w:rFonts w:ascii="Arial" w:eastAsia="Times New Roman" w:hAnsi="Arial" w:cs="Arial"/>
                <w:i/>
                <w:iCs/>
                <w:sz w:val="20"/>
                <w:szCs w:val="20"/>
              </w:rPr>
            </w:pPr>
            <w:ins w:id="1889" w:author="Stefanie Lane" w:date="2022-05-12T12:10:00Z">
              <w:r w:rsidRPr="004F6583">
                <w:rPr>
                  <w:rFonts w:ascii="Arial" w:eastAsia="Times New Roman" w:hAnsi="Arial" w:cs="Arial"/>
                  <w:i/>
                  <w:iCs/>
                  <w:sz w:val="20"/>
                  <w:szCs w:val="20"/>
                </w:rPr>
                <w:t>Typha latifolia</w:t>
              </w:r>
            </w:ins>
          </w:p>
        </w:tc>
        <w:tc>
          <w:tcPr>
            <w:tcW w:w="960" w:type="dxa"/>
            <w:tcBorders>
              <w:top w:val="nil"/>
              <w:left w:val="nil"/>
              <w:bottom w:val="nil"/>
              <w:right w:val="nil"/>
            </w:tcBorders>
            <w:shd w:val="clear" w:color="auto" w:fill="auto"/>
            <w:noWrap/>
            <w:vAlign w:val="bottom"/>
            <w:hideMark/>
          </w:tcPr>
          <w:p w14:paraId="42ECD690" w14:textId="77777777" w:rsidR="004F6583" w:rsidRPr="004F6583" w:rsidRDefault="004F6583" w:rsidP="004F6583">
            <w:pPr>
              <w:spacing w:after="0" w:line="240" w:lineRule="auto"/>
              <w:jc w:val="center"/>
              <w:rPr>
                <w:ins w:id="1890" w:author="Stefanie Lane" w:date="2022-05-12T12:10:00Z"/>
                <w:rFonts w:ascii="Calibri" w:eastAsia="Times New Roman" w:hAnsi="Calibri" w:cs="Calibri"/>
                <w:color w:val="000000"/>
              </w:rPr>
            </w:pPr>
            <w:ins w:id="1891"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2F020B1" w14:textId="77777777" w:rsidR="004F6583" w:rsidRPr="004F6583" w:rsidRDefault="004F6583" w:rsidP="004F6583">
            <w:pPr>
              <w:spacing w:after="0" w:line="240" w:lineRule="auto"/>
              <w:jc w:val="center"/>
              <w:rPr>
                <w:ins w:id="1892" w:author="Stefanie Lane" w:date="2022-05-12T12:10:00Z"/>
                <w:rFonts w:ascii="Calibri" w:eastAsia="Times New Roman" w:hAnsi="Calibri" w:cs="Calibri"/>
                <w:color w:val="000000"/>
              </w:rPr>
            </w:pPr>
            <w:ins w:id="1893" w:author="Stefanie Lane" w:date="2022-05-12T12:10:00Z">
              <w:r w:rsidRPr="004F6583">
                <w:rPr>
                  <w:rFonts w:ascii="Calibri" w:eastAsia="Times New Roman" w:hAnsi="Calibri" w:cs="Calibri"/>
                  <w:color w:val="000000"/>
                </w:rPr>
                <w:t>0.28</w:t>
              </w:r>
            </w:ins>
          </w:p>
        </w:tc>
        <w:tc>
          <w:tcPr>
            <w:tcW w:w="960" w:type="dxa"/>
            <w:tcBorders>
              <w:top w:val="nil"/>
              <w:left w:val="nil"/>
              <w:bottom w:val="nil"/>
              <w:right w:val="nil"/>
            </w:tcBorders>
            <w:shd w:val="clear" w:color="auto" w:fill="auto"/>
            <w:noWrap/>
            <w:vAlign w:val="bottom"/>
            <w:hideMark/>
          </w:tcPr>
          <w:p w14:paraId="2122D9A1" w14:textId="77777777" w:rsidR="004F6583" w:rsidRPr="004F6583" w:rsidRDefault="004F6583" w:rsidP="004F6583">
            <w:pPr>
              <w:spacing w:after="0" w:line="240" w:lineRule="auto"/>
              <w:jc w:val="center"/>
              <w:rPr>
                <w:ins w:id="1894" w:author="Stefanie Lane" w:date="2022-05-12T12:10:00Z"/>
                <w:rFonts w:ascii="Calibri" w:eastAsia="Times New Roman" w:hAnsi="Calibri" w:cs="Calibri"/>
                <w:color w:val="000000"/>
              </w:rPr>
            </w:pPr>
            <w:ins w:id="1895" w:author="Stefanie Lane" w:date="2022-05-12T12:10:00Z">
              <w:r w:rsidRPr="004F6583">
                <w:rPr>
                  <w:rFonts w:ascii="Calibri" w:eastAsia="Times New Roman" w:hAnsi="Calibri" w:cs="Calibri"/>
                  <w:color w:val="000000"/>
                </w:rPr>
                <w:t>0.25</w:t>
              </w:r>
            </w:ins>
          </w:p>
        </w:tc>
        <w:tc>
          <w:tcPr>
            <w:tcW w:w="1760" w:type="dxa"/>
            <w:tcBorders>
              <w:top w:val="single" w:sz="4" w:space="0" w:color="auto"/>
              <w:left w:val="nil"/>
              <w:bottom w:val="nil"/>
              <w:right w:val="nil"/>
            </w:tcBorders>
            <w:shd w:val="clear" w:color="auto" w:fill="auto"/>
            <w:noWrap/>
            <w:vAlign w:val="bottom"/>
            <w:hideMark/>
          </w:tcPr>
          <w:p w14:paraId="5103B939" w14:textId="77777777" w:rsidR="004F6583" w:rsidRPr="004F6583" w:rsidRDefault="004F6583" w:rsidP="004F6583">
            <w:pPr>
              <w:spacing w:after="0" w:line="240" w:lineRule="auto"/>
              <w:jc w:val="center"/>
              <w:rPr>
                <w:ins w:id="1896" w:author="Stefanie Lane" w:date="2022-05-12T12:10:00Z"/>
                <w:rFonts w:ascii="Calibri" w:eastAsia="Times New Roman" w:hAnsi="Calibri" w:cs="Calibri"/>
                <w:color w:val="000000"/>
              </w:rPr>
            </w:pPr>
            <w:ins w:id="1897" w:author="Stefanie Lane" w:date="2022-05-12T12:10:00Z">
              <w:r w:rsidRPr="004F6583">
                <w:rPr>
                  <w:rFonts w:ascii="Calibri" w:eastAsia="Times New Roman" w:hAnsi="Calibri" w:cs="Calibri"/>
                  <w:color w:val="000000"/>
                </w:rPr>
                <w:t>+</w:t>
              </w:r>
            </w:ins>
          </w:p>
        </w:tc>
      </w:tr>
      <w:tr w:rsidR="004F6583" w:rsidRPr="004F6583" w14:paraId="3A0D4804" w14:textId="77777777" w:rsidTr="004F6583">
        <w:trPr>
          <w:trHeight w:val="290"/>
          <w:ins w:id="1898" w:author="Stefanie Lane" w:date="2022-05-12T12:10:00Z"/>
        </w:trPr>
        <w:tc>
          <w:tcPr>
            <w:tcW w:w="1700" w:type="dxa"/>
            <w:vMerge/>
            <w:tcBorders>
              <w:top w:val="nil"/>
              <w:left w:val="nil"/>
              <w:bottom w:val="single" w:sz="4" w:space="0" w:color="000000"/>
              <w:right w:val="nil"/>
            </w:tcBorders>
            <w:vAlign w:val="center"/>
            <w:hideMark/>
          </w:tcPr>
          <w:p w14:paraId="026B5416" w14:textId="77777777" w:rsidR="004F6583" w:rsidRPr="004F6583" w:rsidRDefault="004F6583" w:rsidP="004F6583">
            <w:pPr>
              <w:spacing w:after="0" w:line="240" w:lineRule="auto"/>
              <w:rPr>
                <w:ins w:id="189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857C6C" w14:textId="77777777" w:rsidR="004F6583" w:rsidRPr="004F6583" w:rsidRDefault="004F6583" w:rsidP="004F6583">
            <w:pPr>
              <w:spacing w:after="0" w:line="240" w:lineRule="auto"/>
              <w:rPr>
                <w:ins w:id="1900" w:author="Stefanie Lane" w:date="2022-05-12T12:10:00Z"/>
                <w:rFonts w:ascii="Arial" w:eastAsia="Times New Roman" w:hAnsi="Arial" w:cs="Arial"/>
                <w:i/>
                <w:iCs/>
                <w:sz w:val="20"/>
                <w:szCs w:val="20"/>
              </w:rPr>
            </w:pPr>
            <w:ins w:id="1901" w:author="Stefanie Lane" w:date="2022-05-12T12:10:00Z">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1E03306D" w14:textId="77777777" w:rsidR="004F6583" w:rsidRPr="004F6583" w:rsidRDefault="004F6583" w:rsidP="004F6583">
            <w:pPr>
              <w:spacing w:after="0" w:line="240" w:lineRule="auto"/>
              <w:jc w:val="center"/>
              <w:rPr>
                <w:ins w:id="1902" w:author="Stefanie Lane" w:date="2022-05-12T12:10:00Z"/>
                <w:rFonts w:ascii="Calibri" w:eastAsia="Times New Roman" w:hAnsi="Calibri" w:cs="Calibri"/>
                <w:color w:val="000000"/>
              </w:rPr>
            </w:pPr>
            <w:ins w:id="1903"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7B65935F" w14:textId="77777777" w:rsidR="004F6583" w:rsidRPr="004F6583" w:rsidRDefault="004F6583" w:rsidP="004F6583">
            <w:pPr>
              <w:spacing w:after="0" w:line="240" w:lineRule="auto"/>
              <w:jc w:val="center"/>
              <w:rPr>
                <w:ins w:id="1904" w:author="Stefanie Lane" w:date="2022-05-12T12:10:00Z"/>
                <w:rFonts w:ascii="Calibri" w:eastAsia="Times New Roman" w:hAnsi="Calibri" w:cs="Calibri"/>
                <w:color w:val="000000"/>
              </w:rPr>
            </w:pPr>
            <w:ins w:id="1905" w:author="Stefanie Lane" w:date="2022-05-12T12:10:00Z">
              <w:r w:rsidRPr="004F6583">
                <w:rPr>
                  <w:rFonts w:ascii="Calibri" w:eastAsia="Times New Roman" w:hAnsi="Calibri" w:cs="Calibri"/>
                  <w:color w:val="000000"/>
                </w:rPr>
                <w:t>0.11</w:t>
              </w:r>
            </w:ins>
          </w:p>
        </w:tc>
        <w:tc>
          <w:tcPr>
            <w:tcW w:w="960" w:type="dxa"/>
            <w:tcBorders>
              <w:top w:val="single" w:sz="4" w:space="0" w:color="auto"/>
              <w:left w:val="nil"/>
              <w:bottom w:val="single" w:sz="4" w:space="0" w:color="auto"/>
              <w:right w:val="nil"/>
            </w:tcBorders>
            <w:shd w:val="clear" w:color="auto" w:fill="auto"/>
            <w:noWrap/>
            <w:vAlign w:val="bottom"/>
            <w:hideMark/>
          </w:tcPr>
          <w:p w14:paraId="02D3922F" w14:textId="77777777" w:rsidR="004F6583" w:rsidRPr="004F6583" w:rsidRDefault="004F6583" w:rsidP="004F6583">
            <w:pPr>
              <w:spacing w:after="0" w:line="240" w:lineRule="auto"/>
              <w:jc w:val="center"/>
              <w:rPr>
                <w:ins w:id="1906" w:author="Stefanie Lane" w:date="2022-05-12T12:10:00Z"/>
                <w:rFonts w:ascii="Calibri" w:eastAsia="Times New Roman" w:hAnsi="Calibri" w:cs="Calibri"/>
                <w:color w:val="000000"/>
              </w:rPr>
            </w:pPr>
            <w:ins w:id="1907"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099BD37E" w14:textId="77777777" w:rsidR="004F6583" w:rsidRPr="004F6583" w:rsidRDefault="004F6583" w:rsidP="004F6583">
            <w:pPr>
              <w:spacing w:after="0" w:line="240" w:lineRule="auto"/>
              <w:jc w:val="center"/>
              <w:rPr>
                <w:ins w:id="1908" w:author="Stefanie Lane" w:date="2022-05-12T12:10:00Z"/>
                <w:rFonts w:ascii="Calibri" w:eastAsia="Times New Roman" w:hAnsi="Calibri" w:cs="Calibri"/>
                <w:color w:val="000000"/>
              </w:rPr>
            </w:pPr>
            <w:ins w:id="1909" w:author="Stefanie Lane" w:date="2022-05-12T12:10:00Z">
              <w:r w:rsidRPr="004F6583">
                <w:rPr>
                  <w:rFonts w:ascii="Calibri" w:eastAsia="Times New Roman" w:hAnsi="Calibri" w:cs="Calibri"/>
                  <w:color w:val="000000"/>
                </w:rPr>
                <w:t> </w:t>
              </w:r>
            </w:ins>
          </w:p>
        </w:tc>
      </w:tr>
      <w:tr w:rsidR="004F6583" w:rsidRPr="004F6583" w14:paraId="6A9469E4" w14:textId="77777777" w:rsidTr="004F6583">
        <w:trPr>
          <w:trHeight w:val="290"/>
          <w:ins w:id="1910" w:author="Stefanie Lane" w:date="2022-05-12T12:10:00Z"/>
        </w:trPr>
        <w:tc>
          <w:tcPr>
            <w:tcW w:w="1700" w:type="dxa"/>
            <w:vMerge/>
            <w:tcBorders>
              <w:top w:val="nil"/>
              <w:left w:val="nil"/>
              <w:bottom w:val="single" w:sz="4" w:space="0" w:color="000000"/>
              <w:right w:val="nil"/>
            </w:tcBorders>
            <w:vAlign w:val="center"/>
            <w:hideMark/>
          </w:tcPr>
          <w:p w14:paraId="2A90979D" w14:textId="77777777" w:rsidR="004F6583" w:rsidRPr="004F6583" w:rsidRDefault="004F6583" w:rsidP="004F6583">
            <w:pPr>
              <w:spacing w:after="0" w:line="240" w:lineRule="auto"/>
              <w:rPr>
                <w:ins w:id="191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815283F" w14:textId="77777777" w:rsidR="004F6583" w:rsidRPr="004F6583" w:rsidRDefault="004F6583" w:rsidP="004F6583">
            <w:pPr>
              <w:spacing w:after="0" w:line="240" w:lineRule="auto"/>
              <w:rPr>
                <w:ins w:id="1912" w:author="Stefanie Lane" w:date="2022-05-12T12:10:00Z"/>
                <w:rFonts w:ascii="Arial" w:eastAsia="Times New Roman" w:hAnsi="Arial" w:cs="Arial"/>
                <w:i/>
                <w:iCs/>
                <w:sz w:val="20"/>
                <w:szCs w:val="20"/>
              </w:rPr>
            </w:pPr>
            <w:ins w:id="1913" w:author="Stefanie Lane" w:date="2022-05-12T12:10:00Z">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variegatum</w:t>
              </w:r>
              <w:proofErr w:type="spellEnd"/>
            </w:ins>
          </w:p>
        </w:tc>
        <w:tc>
          <w:tcPr>
            <w:tcW w:w="960" w:type="dxa"/>
            <w:tcBorders>
              <w:top w:val="nil"/>
              <w:left w:val="nil"/>
              <w:bottom w:val="nil"/>
              <w:right w:val="nil"/>
            </w:tcBorders>
            <w:shd w:val="clear" w:color="auto" w:fill="auto"/>
            <w:noWrap/>
            <w:vAlign w:val="bottom"/>
            <w:hideMark/>
          </w:tcPr>
          <w:p w14:paraId="2EB5B3EE" w14:textId="77777777" w:rsidR="004F6583" w:rsidRPr="004F6583" w:rsidRDefault="004F6583" w:rsidP="004F6583">
            <w:pPr>
              <w:spacing w:after="0" w:line="240" w:lineRule="auto"/>
              <w:jc w:val="center"/>
              <w:rPr>
                <w:ins w:id="1914" w:author="Stefanie Lane" w:date="2022-05-12T12:10:00Z"/>
                <w:rFonts w:ascii="Calibri" w:eastAsia="Times New Roman" w:hAnsi="Calibri" w:cs="Calibri"/>
                <w:color w:val="000000"/>
              </w:rPr>
            </w:pPr>
            <w:ins w:id="1915"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BC49066" w14:textId="77777777" w:rsidR="004F6583" w:rsidRPr="004F6583" w:rsidRDefault="004F6583" w:rsidP="004F6583">
            <w:pPr>
              <w:spacing w:after="0" w:line="240" w:lineRule="auto"/>
              <w:jc w:val="center"/>
              <w:rPr>
                <w:ins w:id="1916" w:author="Stefanie Lane" w:date="2022-05-12T12:10:00Z"/>
                <w:rFonts w:ascii="Calibri" w:eastAsia="Times New Roman" w:hAnsi="Calibri" w:cs="Calibri"/>
                <w:color w:val="000000"/>
              </w:rPr>
            </w:pPr>
            <w:ins w:id="1917" w:author="Stefanie Lane" w:date="2022-05-12T12:10:00Z">
              <w:r w:rsidRPr="004F6583">
                <w:rPr>
                  <w:rFonts w:ascii="Calibri" w:eastAsia="Times New Roman" w:hAnsi="Calibri" w:cs="Calibri"/>
                  <w:color w:val="000000"/>
                </w:rPr>
                <w:t>0.11</w:t>
              </w:r>
            </w:ins>
          </w:p>
        </w:tc>
        <w:tc>
          <w:tcPr>
            <w:tcW w:w="960" w:type="dxa"/>
            <w:tcBorders>
              <w:top w:val="nil"/>
              <w:left w:val="nil"/>
              <w:bottom w:val="nil"/>
              <w:right w:val="nil"/>
            </w:tcBorders>
            <w:shd w:val="clear" w:color="auto" w:fill="auto"/>
            <w:noWrap/>
            <w:vAlign w:val="bottom"/>
            <w:hideMark/>
          </w:tcPr>
          <w:p w14:paraId="0EE451DB" w14:textId="77777777" w:rsidR="004F6583" w:rsidRPr="004F6583" w:rsidRDefault="004F6583" w:rsidP="004F6583">
            <w:pPr>
              <w:spacing w:after="0" w:line="240" w:lineRule="auto"/>
              <w:jc w:val="center"/>
              <w:rPr>
                <w:ins w:id="1918" w:author="Stefanie Lane" w:date="2022-05-12T12:10:00Z"/>
                <w:rFonts w:ascii="Calibri" w:eastAsia="Times New Roman" w:hAnsi="Calibri" w:cs="Calibri"/>
                <w:color w:val="000000"/>
              </w:rPr>
            </w:pPr>
            <w:ins w:id="1919"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6824E5E5" w14:textId="77777777" w:rsidR="004F6583" w:rsidRPr="004F6583" w:rsidRDefault="004F6583" w:rsidP="004F6583">
            <w:pPr>
              <w:spacing w:after="0" w:line="240" w:lineRule="auto"/>
              <w:jc w:val="center"/>
              <w:rPr>
                <w:ins w:id="1920" w:author="Stefanie Lane" w:date="2022-05-12T12:10:00Z"/>
                <w:rFonts w:ascii="Calibri" w:eastAsia="Times New Roman" w:hAnsi="Calibri" w:cs="Calibri"/>
                <w:color w:val="000000"/>
              </w:rPr>
            </w:pPr>
            <w:ins w:id="1921" w:author="Stefanie Lane" w:date="2022-05-12T12:10:00Z">
              <w:r w:rsidRPr="004F6583">
                <w:rPr>
                  <w:rFonts w:ascii="Calibri" w:eastAsia="Times New Roman" w:hAnsi="Calibri" w:cs="Calibri"/>
                  <w:color w:val="000000"/>
                </w:rPr>
                <w:t> </w:t>
              </w:r>
            </w:ins>
          </w:p>
        </w:tc>
      </w:tr>
      <w:tr w:rsidR="004F6583" w:rsidRPr="004F6583" w14:paraId="6AD628D5" w14:textId="77777777" w:rsidTr="004F6583">
        <w:trPr>
          <w:trHeight w:val="290"/>
          <w:ins w:id="1922" w:author="Stefanie Lane" w:date="2022-05-12T12:10:00Z"/>
        </w:trPr>
        <w:tc>
          <w:tcPr>
            <w:tcW w:w="1700" w:type="dxa"/>
            <w:vMerge/>
            <w:tcBorders>
              <w:top w:val="nil"/>
              <w:left w:val="nil"/>
              <w:bottom w:val="single" w:sz="4" w:space="0" w:color="000000"/>
              <w:right w:val="nil"/>
            </w:tcBorders>
            <w:vAlign w:val="center"/>
            <w:hideMark/>
          </w:tcPr>
          <w:p w14:paraId="5AAF38A7" w14:textId="77777777" w:rsidR="004F6583" w:rsidRPr="004F6583" w:rsidRDefault="004F6583" w:rsidP="004F6583">
            <w:pPr>
              <w:spacing w:after="0" w:line="240" w:lineRule="auto"/>
              <w:rPr>
                <w:ins w:id="192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1D3CEE" w14:textId="77777777" w:rsidR="004F6583" w:rsidRPr="004F6583" w:rsidRDefault="004F6583" w:rsidP="004F6583">
            <w:pPr>
              <w:spacing w:after="0" w:line="240" w:lineRule="auto"/>
              <w:rPr>
                <w:ins w:id="1924" w:author="Stefanie Lane" w:date="2022-05-12T12:10:00Z"/>
                <w:rFonts w:ascii="Arial" w:eastAsia="Times New Roman" w:hAnsi="Arial" w:cs="Arial"/>
                <w:i/>
                <w:iCs/>
                <w:sz w:val="20"/>
                <w:szCs w:val="20"/>
              </w:rPr>
            </w:pPr>
            <w:ins w:id="1925" w:author="Stefanie Lane" w:date="2022-05-12T12:10:00Z">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FB73D44" w14:textId="77777777" w:rsidR="004F6583" w:rsidRPr="004F6583" w:rsidRDefault="004F6583" w:rsidP="004F6583">
            <w:pPr>
              <w:spacing w:after="0" w:line="240" w:lineRule="auto"/>
              <w:jc w:val="center"/>
              <w:rPr>
                <w:ins w:id="1926" w:author="Stefanie Lane" w:date="2022-05-12T12:10:00Z"/>
                <w:rFonts w:ascii="Calibri" w:eastAsia="Times New Roman" w:hAnsi="Calibri" w:cs="Calibri"/>
                <w:color w:val="000000"/>
              </w:rPr>
            </w:pPr>
            <w:ins w:id="1927"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63B64C7E" w14:textId="77777777" w:rsidR="004F6583" w:rsidRPr="004F6583" w:rsidRDefault="004F6583" w:rsidP="004F6583">
            <w:pPr>
              <w:spacing w:after="0" w:line="240" w:lineRule="auto"/>
              <w:jc w:val="center"/>
              <w:rPr>
                <w:ins w:id="1928" w:author="Stefanie Lane" w:date="2022-05-12T12:10:00Z"/>
                <w:rFonts w:ascii="Calibri" w:eastAsia="Times New Roman" w:hAnsi="Calibri" w:cs="Calibri"/>
                <w:color w:val="000000"/>
              </w:rPr>
            </w:pPr>
            <w:ins w:id="1929" w:author="Stefanie Lane" w:date="2022-05-12T12:10:00Z">
              <w:r w:rsidRPr="004F6583">
                <w:rPr>
                  <w:rFonts w:ascii="Calibri" w:eastAsia="Times New Roman" w:hAnsi="Calibri" w:cs="Calibri"/>
                  <w:color w:val="000000"/>
                </w:rPr>
                <w:t>0.17</w:t>
              </w:r>
            </w:ins>
          </w:p>
        </w:tc>
        <w:tc>
          <w:tcPr>
            <w:tcW w:w="960" w:type="dxa"/>
            <w:tcBorders>
              <w:top w:val="single" w:sz="4" w:space="0" w:color="auto"/>
              <w:left w:val="nil"/>
              <w:bottom w:val="single" w:sz="4" w:space="0" w:color="auto"/>
              <w:right w:val="nil"/>
            </w:tcBorders>
            <w:shd w:val="clear" w:color="auto" w:fill="auto"/>
            <w:noWrap/>
            <w:vAlign w:val="bottom"/>
            <w:hideMark/>
          </w:tcPr>
          <w:p w14:paraId="63A1621A" w14:textId="77777777" w:rsidR="004F6583" w:rsidRPr="004F6583" w:rsidRDefault="004F6583" w:rsidP="004F6583">
            <w:pPr>
              <w:spacing w:after="0" w:line="240" w:lineRule="auto"/>
              <w:jc w:val="center"/>
              <w:rPr>
                <w:ins w:id="1930" w:author="Stefanie Lane" w:date="2022-05-12T12:10:00Z"/>
                <w:rFonts w:ascii="Calibri" w:eastAsia="Times New Roman" w:hAnsi="Calibri" w:cs="Calibri"/>
                <w:color w:val="000000"/>
              </w:rPr>
            </w:pPr>
            <w:ins w:id="1931"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413D619A" w14:textId="77777777" w:rsidR="004F6583" w:rsidRPr="004F6583" w:rsidRDefault="004F6583" w:rsidP="004F6583">
            <w:pPr>
              <w:spacing w:after="0" w:line="240" w:lineRule="auto"/>
              <w:jc w:val="center"/>
              <w:rPr>
                <w:ins w:id="1932" w:author="Stefanie Lane" w:date="2022-05-12T12:10:00Z"/>
                <w:rFonts w:ascii="Calibri" w:eastAsia="Times New Roman" w:hAnsi="Calibri" w:cs="Calibri"/>
                <w:color w:val="000000"/>
              </w:rPr>
            </w:pPr>
            <w:ins w:id="1933" w:author="Stefanie Lane" w:date="2022-05-12T12:10:00Z">
              <w:r w:rsidRPr="004F6583">
                <w:rPr>
                  <w:rFonts w:ascii="Calibri" w:eastAsia="Times New Roman" w:hAnsi="Calibri" w:cs="Calibri"/>
                  <w:color w:val="000000"/>
                </w:rPr>
                <w:t> </w:t>
              </w:r>
            </w:ins>
          </w:p>
        </w:tc>
      </w:tr>
      <w:tr w:rsidR="004F6583" w:rsidRPr="004F6583" w14:paraId="313C870B" w14:textId="77777777" w:rsidTr="004F6583">
        <w:trPr>
          <w:trHeight w:val="290"/>
          <w:ins w:id="1934" w:author="Stefanie Lane" w:date="2022-05-12T12:10:00Z"/>
        </w:trPr>
        <w:tc>
          <w:tcPr>
            <w:tcW w:w="1700" w:type="dxa"/>
            <w:vMerge/>
            <w:tcBorders>
              <w:top w:val="nil"/>
              <w:left w:val="nil"/>
              <w:bottom w:val="single" w:sz="4" w:space="0" w:color="000000"/>
              <w:right w:val="nil"/>
            </w:tcBorders>
            <w:vAlign w:val="center"/>
            <w:hideMark/>
          </w:tcPr>
          <w:p w14:paraId="34E9760E" w14:textId="77777777" w:rsidR="004F6583" w:rsidRPr="004F6583" w:rsidRDefault="004F6583" w:rsidP="004F6583">
            <w:pPr>
              <w:spacing w:after="0" w:line="240" w:lineRule="auto"/>
              <w:rPr>
                <w:ins w:id="193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B62C888" w14:textId="77777777" w:rsidR="004F6583" w:rsidRPr="004F6583" w:rsidRDefault="004F6583" w:rsidP="004F6583">
            <w:pPr>
              <w:spacing w:after="0" w:line="240" w:lineRule="auto"/>
              <w:rPr>
                <w:ins w:id="1936" w:author="Stefanie Lane" w:date="2022-05-12T12:10:00Z"/>
                <w:rFonts w:ascii="Calibri" w:eastAsia="Times New Roman" w:hAnsi="Calibri" w:cs="Calibri"/>
                <w:i/>
                <w:iCs/>
                <w:color w:val="000000"/>
              </w:rPr>
            </w:pPr>
            <w:proofErr w:type="spellStart"/>
            <w:ins w:id="1937" w:author="Stefanie Lane" w:date="2022-05-12T12:10:00Z">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ins>
          </w:p>
        </w:tc>
        <w:tc>
          <w:tcPr>
            <w:tcW w:w="960" w:type="dxa"/>
            <w:tcBorders>
              <w:top w:val="nil"/>
              <w:left w:val="nil"/>
              <w:bottom w:val="nil"/>
              <w:right w:val="nil"/>
            </w:tcBorders>
            <w:shd w:val="clear" w:color="auto" w:fill="auto"/>
            <w:noWrap/>
            <w:vAlign w:val="bottom"/>
            <w:hideMark/>
          </w:tcPr>
          <w:p w14:paraId="17B3F442" w14:textId="77777777" w:rsidR="004F6583" w:rsidRPr="004F6583" w:rsidRDefault="004F6583" w:rsidP="004F6583">
            <w:pPr>
              <w:spacing w:after="0" w:line="240" w:lineRule="auto"/>
              <w:jc w:val="center"/>
              <w:rPr>
                <w:ins w:id="1938" w:author="Stefanie Lane" w:date="2022-05-12T12:10:00Z"/>
                <w:rFonts w:ascii="Calibri" w:eastAsia="Times New Roman" w:hAnsi="Calibri" w:cs="Calibri"/>
                <w:color w:val="000000"/>
              </w:rPr>
            </w:pPr>
            <w:ins w:id="1939"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6DAE3C59" w14:textId="77777777" w:rsidR="004F6583" w:rsidRPr="004F6583" w:rsidRDefault="004F6583" w:rsidP="004F6583">
            <w:pPr>
              <w:spacing w:after="0" w:line="240" w:lineRule="auto"/>
              <w:jc w:val="center"/>
              <w:rPr>
                <w:ins w:id="1940" w:author="Stefanie Lane" w:date="2022-05-12T12:10:00Z"/>
                <w:rFonts w:ascii="Calibri" w:eastAsia="Times New Roman" w:hAnsi="Calibri" w:cs="Calibri"/>
                <w:color w:val="000000"/>
              </w:rPr>
            </w:pPr>
            <w:ins w:id="1941" w:author="Stefanie Lane" w:date="2022-05-12T12:10:00Z">
              <w:r w:rsidRPr="004F6583">
                <w:rPr>
                  <w:rFonts w:ascii="Calibri" w:eastAsia="Times New Roman" w:hAnsi="Calibri" w:cs="Calibri"/>
                  <w:color w:val="000000"/>
                </w:rPr>
                <w:t>0.06</w:t>
              </w:r>
            </w:ins>
          </w:p>
        </w:tc>
        <w:tc>
          <w:tcPr>
            <w:tcW w:w="960" w:type="dxa"/>
            <w:tcBorders>
              <w:top w:val="nil"/>
              <w:left w:val="nil"/>
              <w:bottom w:val="nil"/>
              <w:right w:val="nil"/>
            </w:tcBorders>
            <w:shd w:val="clear" w:color="auto" w:fill="auto"/>
            <w:noWrap/>
            <w:vAlign w:val="bottom"/>
            <w:hideMark/>
          </w:tcPr>
          <w:p w14:paraId="504E2143" w14:textId="77777777" w:rsidR="004F6583" w:rsidRPr="004F6583" w:rsidRDefault="004F6583" w:rsidP="004F6583">
            <w:pPr>
              <w:spacing w:after="0" w:line="240" w:lineRule="auto"/>
              <w:jc w:val="center"/>
              <w:rPr>
                <w:ins w:id="1942" w:author="Stefanie Lane" w:date="2022-05-12T12:10:00Z"/>
                <w:rFonts w:ascii="Calibri" w:eastAsia="Times New Roman" w:hAnsi="Calibri" w:cs="Calibri"/>
                <w:color w:val="000000"/>
              </w:rPr>
            </w:pPr>
            <w:ins w:id="1943"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605ED5CA" w14:textId="77777777" w:rsidR="004F6583" w:rsidRPr="004F6583" w:rsidRDefault="004F6583" w:rsidP="004F6583">
            <w:pPr>
              <w:spacing w:after="0" w:line="240" w:lineRule="auto"/>
              <w:jc w:val="center"/>
              <w:rPr>
                <w:ins w:id="1944" w:author="Stefanie Lane" w:date="2022-05-12T12:10:00Z"/>
                <w:rFonts w:ascii="Calibri" w:eastAsia="Times New Roman" w:hAnsi="Calibri" w:cs="Calibri"/>
                <w:color w:val="000000"/>
              </w:rPr>
            </w:pPr>
            <w:ins w:id="1945" w:author="Stefanie Lane" w:date="2022-05-12T12:10:00Z">
              <w:r w:rsidRPr="004F6583">
                <w:rPr>
                  <w:rFonts w:ascii="Calibri" w:eastAsia="Times New Roman" w:hAnsi="Calibri" w:cs="Calibri"/>
                  <w:color w:val="000000"/>
                </w:rPr>
                <w:t> </w:t>
              </w:r>
            </w:ins>
          </w:p>
        </w:tc>
      </w:tr>
      <w:tr w:rsidR="004F6583" w:rsidRPr="004F6583" w14:paraId="7B8ACC8B" w14:textId="77777777" w:rsidTr="004F6583">
        <w:trPr>
          <w:trHeight w:val="290"/>
          <w:ins w:id="1946" w:author="Stefanie Lane" w:date="2022-05-12T12:10:00Z"/>
        </w:trPr>
        <w:tc>
          <w:tcPr>
            <w:tcW w:w="1700" w:type="dxa"/>
            <w:vMerge/>
            <w:tcBorders>
              <w:top w:val="nil"/>
              <w:left w:val="nil"/>
              <w:bottom w:val="single" w:sz="4" w:space="0" w:color="000000"/>
              <w:right w:val="nil"/>
            </w:tcBorders>
            <w:vAlign w:val="center"/>
            <w:hideMark/>
          </w:tcPr>
          <w:p w14:paraId="7A15709B" w14:textId="77777777" w:rsidR="004F6583" w:rsidRPr="004F6583" w:rsidRDefault="004F6583" w:rsidP="004F6583">
            <w:pPr>
              <w:spacing w:after="0" w:line="240" w:lineRule="auto"/>
              <w:rPr>
                <w:ins w:id="194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38DF2AE" w14:textId="77777777" w:rsidR="004F6583" w:rsidRPr="004F6583" w:rsidRDefault="004F6583" w:rsidP="004F6583">
            <w:pPr>
              <w:spacing w:after="0" w:line="240" w:lineRule="auto"/>
              <w:rPr>
                <w:ins w:id="1948" w:author="Stefanie Lane" w:date="2022-05-12T12:10:00Z"/>
                <w:rFonts w:ascii="Arial" w:eastAsia="Times New Roman" w:hAnsi="Arial" w:cs="Arial"/>
                <w:i/>
                <w:iCs/>
                <w:sz w:val="20"/>
                <w:szCs w:val="20"/>
              </w:rPr>
            </w:pPr>
            <w:ins w:id="1949" w:author="Stefanie Lane" w:date="2022-05-12T12:10:00Z">
              <w:r w:rsidRPr="004F6583">
                <w:rPr>
                  <w:rFonts w:ascii="Arial" w:eastAsia="Times New Roman" w:hAnsi="Arial" w:cs="Arial"/>
                  <w:i/>
                  <w:iCs/>
                  <w:sz w:val="20"/>
                  <w:szCs w:val="20"/>
                </w:rPr>
                <w:t>Po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17A3C72B" w14:textId="77777777" w:rsidR="004F6583" w:rsidRPr="004F6583" w:rsidRDefault="004F6583" w:rsidP="004F6583">
            <w:pPr>
              <w:spacing w:after="0" w:line="240" w:lineRule="auto"/>
              <w:jc w:val="center"/>
              <w:rPr>
                <w:ins w:id="1950" w:author="Stefanie Lane" w:date="2022-05-12T12:10:00Z"/>
                <w:rFonts w:ascii="Calibri" w:eastAsia="Times New Roman" w:hAnsi="Calibri" w:cs="Calibri"/>
                <w:color w:val="000000"/>
              </w:rPr>
            </w:pPr>
            <w:ins w:id="195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11C7AD1" w14:textId="77777777" w:rsidR="004F6583" w:rsidRPr="004F6583" w:rsidRDefault="004F6583" w:rsidP="004F6583">
            <w:pPr>
              <w:spacing w:after="0" w:line="240" w:lineRule="auto"/>
              <w:jc w:val="center"/>
              <w:rPr>
                <w:ins w:id="1952" w:author="Stefanie Lane" w:date="2022-05-12T12:10:00Z"/>
                <w:rFonts w:ascii="Calibri" w:eastAsia="Times New Roman" w:hAnsi="Calibri" w:cs="Calibri"/>
                <w:color w:val="000000"/>
              </w:rPr>
            </w:pPr>
            <w:ins w:id="1953" w:author="Stefanie Lane" w:date="2022-05-12T12:10:00Z">
              <w:r w:rsidRPr="004F6583">
                <w:rPr>
                  <w:rFonts w:ascii="Calibri" w:eastAsia="Times New Roman" w:hAnsi="Calibri" w:cs="Calibri"/>
                  <w:color w:val="000000"/>
                </w:rPr>
                <w:t>0.50</w:t>
              </w:r>
            </w:ins>
          </w:p>
        </w:tc>
        <w:tc>
          <w:tcPr>
            <w:tcW w:w="960" w:type="dxa"/>
            <w:tcBorders>
              <w:top w:val="single" w:sz="4" w:space="0" w:color="auto"/>
              <w:left w:val="nil"/>
              <w:bottom w:val="single" w:sz="4" w:space="0" w:color="auto"/>
              <w:right w:val="nil"/>
            </w:tcBorders>
            <w:shd w:val="clear" w:color="auto" w:fill="auto"/>
            <w:noWrap/>
            <w:vAlign w:val="bottom"/>
            <w:hideMark/>
          </w:tcPr>
          <w:p w14:paraId="3CA04E43" w14:textId="77777777" w:rsidR="004F6583" w:rsidRPr="004F6583" w:rsidRDefault="004F6583" w:rsidP="004F6583">
            <w:pPr>
              <w:spacing w:after="0" w:line="240" w:lineRule="auto"/>
              <w:jc w:val="center"/>
              <w:rPr>
                <w:ins w:id="1954" w:author="Stefanie Lane" w:date="2022-05-12T12:10:00Z"/>
                <w:rFonts w:ascii="Calibri" w:eastAsia="Times New Roman" w:hAnsi="Calibri" w:cs="Calibri"/>
                <w:color w:val="000000"/>
              </w:rPr>
            </w:pPr>
            <w:ins w:id="1955"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6CE72BDE" w14:textId="77777777" w:rsidR="004F6583" w:rsidRPr="004F6583" w:rsidRDefault="004F6583" w:rsidP="004F6583">
            <w:pPr>
              <w:spacing w:after="0" w:line="240" w:lineRule="auto"/>
              <w:jc w:val="center"/>
              <w:rPr>
                <w:ins w:id="1956" w:author="Stefanie Lane" w:date="2022-05-12T12:10:00Z"/>
                <w:rFonts w:ascii="Calibri" w:eastAsia="Times New Roman" w:hAnsi="Calibri" w:cs="Calibri"/>
                <w:color w:val="000000"/>
              </w:rPr>
            </w:pPr>
            <w:ins w:id="1957" w:author="Stefanie Lane" w:date="2022-05-12T12:10:00Z">
              <w:r w:rsidRPr="004F6583">
                <w:rPr>
                  <w:rFonts w:ascii="Calibri" w:eastAsia="Times New Roman" w:hAnsi="Calibri" w:cs="Calibri"/>
                  <w:color w:val="000000"/>
                </w:rPr>
                <w:t> </w:t>
              </w:r>
            </w:ins>
          </w:p>
        </w:tc>
      </w:tr>
      <w:tr w:rsidR="004F6583" w:rsidRPr="004F6583" w14:paraId="4800541C" w14:textId="77777777" w:rsidTr="004F6583">
        <w:trPr>
          <w:trHeight w:val="290"/>
          <w:ins w:id="1958" w:author="Stefanie Lane" w:date="2022-05-12T12:10:00Z"/>
        </w:trPr>
        <w:tc>
          <w:tcPr>
            <w:tcW w:w="1700" w:type="dxa"/>
            <w:vMerge/>
            <w:tcBorders>
              <w:top w:val="nil"/>
              <w:left w:val="nil"/>
              <w:bottom w:val="single" w:sz="4" w:space="0" w:color="000000"/>
              <w:right w:val="nil"/>
            </w:tcBorders>
            <w:vAlign w:val="center"/>
            <w:hideMark/>
          </w:tcPr>
          <w:p w14:paraId="16D5FC17" w14:textId="77777777" w:rsidR="004F6583" w:rsidRPr="004F6583" w:rsidRDefault="004F6583" w:rsidP="004F6583">
            <w:pPr>
              <w:spacing w:after="0" w:line="240" w:lineRule="auto"/>
              <w:rPr>
                <w:ins w:id="195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34C11E" w14:textId="77777777" w:rsidR="004F6583" w:rsidRPr="004F6583" w:rsidRDefault="004F6583" w:rsidP="004F6583">
            <w:pPr>
              <w:spacing w:after="0" w:line="240" w:lineRule="auto"/>
              <w:rPr>
                <w:ins w:id="1960" w:author="Stefanie Lane" w:date="2022-05-12T12:10:00Z"/>
                <w:rFonts w:ascii="Calibri" w:eastAsia="Times New Roman" w:hAnsi="Calibri" w:cs="Calibri"/>
                <w:color w:val="000000"/>
              </w:rPr>
            </w:pPr>
            <w:proofErr w:type="spellStart"/>
            <w:ins w:id="1961" w:author="Stefanie Lane" w:date="2022-05-12T12:10:00Z">
              <w:r w:rsidRPr="004F6583">
                <w:rPr>
                  <w:rFonts w:ascii="Calibri" w:eastAsia="Times New Roman" w:hAnsi="Calibri" w:cs="Calibri"/>
                  <w:color w:val="000000"/>
                </w:rPr>
                <w:t>Poaceae</w:t>
              </w:r>
              <w:proofErr w:type="spellEnd"/>
              <w:r w:rsidRPr="004F6583">
                <w:rPr>
                  <w:rFonts w:ascii="Calibri" w:eastAsia="Times New Roman" w:hAnsi="Calibri" w:cs="Calibri"/>
                  <w:color w:val="000000"/>
                </w:rPr>
                <w:t xml:space="preserve"> sp. </w:t>
              </w:r>
            </w:ins>
          </w:p>
        </w:tc>
        <w:tc>
          <w:tcPr>
            <w:tcW w:w="960" w:type="dxa"/>
            <w:tcBorders>
              <w:top w:val="nil"/>
              <w:left w:val="nil"/>
              <w:bottom w:val="nil"/>
              <w:right w:val="nil"/>
            </w:tcBorders>
            <w:shd w:val="clear" w:color="auto" w:fill="auto"/>
            <w:noWrap/>
            <w:vAlign w:val="bottom"/>
            <w:hideMark/>
          </w:tcPr>
          <w:p w14:paraId="44E16FAB" w14:textId="77777777" w:rsidR="004F6583" w:rsidRPr="004F6583" w:rsidRDefault="004F6583" w:rsidP="004F6583">
            <w:pPr>
              <w:spacing w:after="0" w:line="240" w:lineRule="auto"/>
              <w:jc w:val="center"/>
              <w:rPr>
                <w:ins w:id="1962" w:author="Stefanie Lane" w:date="2022-05-12T12:10:00Z"/>
                <w:rFonts w:ascii="Calibri" w:eastAsia="Times New Roman" w:hAnsi="Calibri" w:cs="Calibri"/>
                <w:color w:val="000000"/>
              </w:rPr>
            </w:pPr>
            <w:ins w:id="1963"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785CFCF" w14:textId="77777777" w:rsidR="004F6583" w:rsidRPr="004F6583" w:rsidRDefault="004F6583" w:rsidP="004F6583">
            <w:pPr>
              <w:spacing w:after="0" w:line="240" w:lineRule="auto"/>
              <w:jc w:val="center"/>
              <w:rPr>
                <w:ins w:id="1964" w:author="Stefanie Lane" w:date="2022-05-12T12:10:00Z"/>
                <w:rFonts w:ascii="Calibri" w:eastAsia="Times New Roman" w:hAnsi="Calibri" w:cs="Calibri"/>
                <w:color w:val="000000"/>
              </w:rPr>
            </w:pPr>
            <w:ins w:id="1965" w:author="Stefanie Lane" w:date="2022-05-12T12:10:00Z">
              <w:r w:rsidRPr="004F6583">
                <w:rPr>
                  <w:rFonts w:ascii="Calibri" w:eastAsia="Times New Roman" w:hAnsi="Calibri" w:cs="Calibri"/>
                  <w:color w:val="000000"/>
                </w:rPr>
                <w:t>0.28</w:t>
              </w:r>
            </w:ins>
          </w:p>
        </w:tc>
        <w:tc>
          <w:tcPr>
            <w:tcW w:w="960" w:type="dxa"/>
            <w:tcBorders>
              <w:top w:val="nil"/>
              <w:left w:val="nil"/>
              <w:bottom w:val="nil"/>
              <w:right w:val="nil"/>
            </w:tcBorders>
            <w:shd w:val="clear" w:color="auto" w:fill="auto"/>
            <w:noWrap/>
            <w:vAlign w:val="bottom"/>
            <w:hideMark/>
          </w:tcPr>
          <w:p w14:paraId="03820621" w14:textId="77777777" w:rsidR="004F6583" w:rsidRPr="004F6583" w:rsidRDefault="004F6583" w:rsidP="004F6583">
            <w:pPr>
              <w:spacing w:after="0" w:line="240" w:lineRule="auto"/>
              <w:jc w:val="center"/>
              <w:rPr>
                <w:ins w:id="1966" w:author="Stefanie Lane" w:date="2022-05-12T12:10:00Z"/>
                <w:rFonts w:ascii="Calibri" w:eastAsia="Times New Roman" w:hAnsi="Calibri" w:cs="Calibri"/>
                <w:color w:val="000000"/>
              </w:rPr>
            </w:pPr>
            <w:ins w:id="1967"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2E31CFDE" w14:textId="77777777" w:rsidR="004F6583" w:rsidRPr="004F6583" w:rsidRDefault="004F6583" w:rsidP="004F6583">
            <w:pPr>
              <w:spacing w:after="0" w:line="240" w:lineRule="auto"/>
              <w:jc w:val="center"/>
              <w:rPr>
                <w:ins w:id="1968" w:author="Stefanie Lane" w:date="2022-05-12T12:10:00Z"/>
                <w:rFonts w:ascii="Calibri" w:eastAsia="Times New Roman" w:hAnsi="Calibri" w:cs="Calibri"/>
                <w:color w:val="000000"/>
              </w:rPr>
            </w:pPr>
            <w:ins w:id="1969" w:author="Stefanie Lane" w:date="2022-05-12T12:10:00Z">
              <w:r w:rsidRPr="004F6583">
                <w:rPr>
                  <w:rFonts w:ascii="Calibri" w:eastAsia="Times New Roman" w:hAnsi="Calibri" w:cs="Calibri"/>
                  <w:color w:val="000000"/>
                </w:rPr>
                <w:t> </w:t>
              </w:r>
            </w:ins>
          </w:p>
        </w:tc>
      </w:tr>
      <w:tr w:rsidR="004F6583" w:rsidRPr="004F6583" w14:paraId="5353CE10" w14:textId="77777777" w:rsidTr="004F6583">
        <w:trPr>
          <w:trHeight w:val="290"/>
          <w:ins w:id="1970" w:author="Stefanie Lane" w:date="2022-05-12T12:10:00Z"/>
        </w:trPr>
        <w:tc>
          <w:tcPr>
            <w:tcW w:w="1700" w:type="dxa"/>
            <w:vMerge/>
            <w:tcBorders>
              <w:top w:val="nil"/>
              <w:left w:val="nil"/>
              <w:bottom w:val="single" w:sz="4" w:space="0" w:color="000000"/>
              <w:right w:val="nil"/>
            </w:tcBorders>
            <w:vAlign w:val="center"/>
            <w:hideMark/>
          </w:tcPr>
          <w:p w14:paraId="4FA7958E" w14:textId="77777777" w:rsidR="004F6583" w:rsidRPr="004F6583" w:rsidRDefault="004F6583" w:rsidP="004F6583">
            <w:pPr>
              <w:spacing w:after="0" w:line="240" w:lineRule="auto"/>
              <w:rPr>
                <w:ins w:id="197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214B30" w14:textId="77777777" w:rsidR="004F6583" w:rsidRPr="004F6583" w:rsidRDefault="004F6583" w:rsidP="004F6583">
            <w:pPr>
              <w:spacing w:after="0" w:line="240" w:lineRule="auto"/>
              <w:rPr>
                <w:ins w:id="1972" w:author="Stefanie Lane" w:date="2022-05-12T12:10:00Z"/>
                <w:rFonts w:ascii="Arial" w:eastAsia="Times New Roman" w:hAnsi="Arial" w:cs="Arial"/>
                <w:i/>
                <w:iCs/>
                <w:sz w:val="20"/>
                <w:szCs w:val="20"/>
              </w:rPr>
            </w:pPr>
            <w:proofErr w:type="spellStart"/>
            <w:ins w:id="1973" w:author="Stefanie Lane" w:date="2022-05-12T12:10:00Z">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ins>
          </w:p>
        </w:tc>
        <w:tc>
          <w:tcPr>
            <w:tcW w:w="960" w:type="dxa"/>
            <w:tcBorders>
              <w:top w:val="single" w:sz="4" w:space="0" w:color="auto"/>
              <w:left w:val="nil"/>
              <w:bottom w:val="single" w:sz="4" w:space="0" w:color="auto"/>
              <w:right w:val="nil"/>
            </w:tcBorders>
            <w:shd w:val="clear" w:color="auto" w:fill="auto"/>
            <w:noWrap/>
            <w:vAlign w:val="bottom"/>
            <w:hideMark/>
          </w:tcPr>
          <w:p w14:paraId="774E7223" w14:textId="77777777" w:rsidR="004F6583" w:rsidRPr="004F6583" w:rsidRDefault="004F6583" w:rsidP="004F6583">
            <w:pPr>
              <w:spacing w:after="0" w:line="240" w:lineRule="auto"/>
              <w:jc w:val="center"/>
              <w:rPr>
                <w:ins w:id="1974" w:author="Stefanie Lane" w:date="2022-05-12T12:10:00Z"/>
                <w:rFonts w:ascii="Calibri" w:eastAsia="Times New Roman" w:hAnsi="Calibri" w:cs="Calibri"/>
                <w:color w:val="000000"/>
              </w:rPr>
            </w:pPr>
            <w:ins w:id="1975"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77D92BE" w14:textId="77777777" w:rsidR="004F6583" w:rsidRPr="004F6583" w:rsidRDefault="004F6583" w:rsidP="004F6583">
            <w:pPr>
              <w:spacing w:after="0" w:line="240" w:lineRule="auto"/>
              <w:jc w:val="center"/>
              <w:rPr>
                <w:ins w:id="1976" w:author="Stefanie Lane" w:date="2022-05-12T12:10:00Z"/>
                <w:rFonts w:ascii="Calibri" w:eastAsia="Times New Roman" w:hAnsi="Calibri" w:cs="Calibri"/>
                <w:color w:val="000000"/>
              </w:rPr>
            </w:pPr>
            <w:ins w:id="1977" w:author="Stefanie Lane" w:date="2022-05-12T12:10:00Z">
              <w:r w:rsidRPr="004F6583">
                <w:rPr>
                  <w:rFonts w:ascii="Calibri" w:eastAsia="Times New Roman" w:hAnsi="Calibri" w:cs="Calibri"/>
                  <w:color w:val="000000"/>
                </w:rPr>
                <w:t>0.17</w:t>
              </w:r>
            </w:ins>
          </w:p>
        </w:tc>
        <w:tc>
          <w:tcPr>
            <w:tcW w:w="960" w:type="dxa"/>
            <w:tcBorders>
              <w:top w:val="single" w:sz="4" w:space="0" w:color="auto"/>
              <w:left w:val="nil"/>
              <w:bottom w:val="single" w:sz="4" w:space="0" w:color="auto"/>
              <w:right w:val="nil"/>
            </w:tcBorders>
            <w:shd w:val="clear" w:color="auto" w:fill="auto"/>
            <w:noWrap/>
            <w:vAlign w:val="bottom"/>
            <w:hideMark/>
          </w:tcPr>
          <w:p w14:paraId="47733766" w14:textId="77777777" w:rsidR="004F6583" w:rsidRPr="004F6583" w:rsidRDefault="004F6583" w:rsidP="004F6583">
            <w:pPr>
              <w:spacing w:after="0" w:line="240" w:lineRule="auto"/>
              <w:jc w:val="center"/>
              <w:rPr>
                <w:ins w:id="1978" w:author="Stefanie Lane" w:date="2022-05-12T12:10:00Z"/>
                <w:rFonts w:ascii="Calibri" w:eastAsia="Times New Roman" w:hAnsi="Calibri" w:cs="Calibri"/>
                <w:color w:val="000000"/>
              </w:rPr>
            </w:pPr>
            <w:ins w:id="1979"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nil"/>
              <w:right w:val="nil"/>
            </w:tcBorders>
            <w:shd w:val="clear" w:color="auto" w:fill="auto"/>
            <w:noWrap/>
            <w:vAlign w:val="bottom"/>
            <w:hideMark/>
          </w:tcPr>
          <w:p w14:paraId="2A211C9F" w14:textId="77777777" w:rsidR="004F6583" w:rsidRPr="004F6583" w:rsidRDefault="004F6583" w:rsidP="004F6583">
            <w:pPr>
              <w:spacing w:after="0" w:line="240" w:lineRule="auto"/>
              <w:jc w:val="center"/>
              <w:rPr>
                <w:ins w:id="1980" w:author="Stefanie Lane" w:date="2022-05-12T12:10:00Z"/>
                <w:rFonts w:ascii="Calibri" w:eastAsia="Times New Roman" w:hAnsi="Calibri" w:cs="Calibri"/>
                <w:color w:val="000000"/>
              </w:rPr>
            </w:pPr>
            <w:ins w:id="1981" w:author="Stefanie Lane" w:date="2022-05-12T12:10:00Z">
              <w:r w:rsidRPr="004F6583">
                <w:rPr>
                  <w:rFonts w:ascii="Calibri" w:eastAsia="Times New Roman" w:hAnsi="Calibri" w:cs="Calibri"/>
                  <w:color w:val="000000"/>
                </w:rPr>
                <w:t> </w:t>
              </w:r>
            </w:ins>
          </w:p>
        </w:tc>
      </w:tr>
      <w:tr w:rsidR="004F6583" w:rsidRPr="004F6583" w14:paraId="5F8986E1" w14:textId="77777777" w:rsidTr="004F6583">
        <w:trPr>
          <w:trHeight w:val="580"/>
          <w:ins w:id="1982" w:author="Stefanie Lane" w:date="2022-05-12T12:10:00Z"/>
        </w:trPr>
        <w:tc>
          <w:tcPr>
            <w:tcW w:w="1700" w:type="dxa"/>
            <w:tcBorders>
              <w:top w:val="nil"/>
              <w:left w:val="nil"/>
              <w:bottom w:val="single" w:sz="4" w:space="0" w:color="auto"/>
              <w:right w:val="nil"/>
            </w:tcBorders>
            <w:shd w:val="clear" w:color="auto" w:fill="auto"/>
            <w:vAlign w:val="center"/>
            <w:hideMark/>
          </w:tcPr>
          <w:p w14:paraId="51150E88" w14:textId="77777777" w:rsidR="004F6583" w:rsidRPr="004F6583" w:rsidRDefault="004F6583" w:rsidP="004F6583">
            <w:pPr>
              <w:spacing w:after="0" w:line="240" w:lineRule="auto"/>
              <w:jc w:val="center"/>
              <w:rPr>
                <w:ins w:id="1983" w:author="Stefanie Lane" w:date="2022-05-12T12:10:00Z"/>
                <w:rFonts w:ascii="Calibri" w:eastAsia="Times New Roman" w:hAnsi="Calibri" w:cs="Calibri"/>
                <w:b/>
                <w:bCs/>
                <w:color w:val="000000"/>
              </w:rPr>
            </w:pPr>
            <w:ins w:id="1984" w:author="Stefanie Lane" w:date="2022-05-12T12:10:00Z">
              <w:r w:rsidRPr="004F6583">
                <w:rPr>
                  <w:rFonts w:ascii="Calibri" w:eastAsia="Times New Roman" w:hAnsi="Calibri" w:cs="Calibri"/>
                  <w:b/>
                  <w:bCs/>
                  <w:color w:val="000000"/>
                </w:rPr>
                <w:t>Assemblage</w:t>
              </w:r>
            </w:ins>
          </w:p>
        </w:tc>
        <w:tc>
          <w:tcPr>
            <w:tcW w:w="3160" w:type="dxa"/>
            <w:tcBorders>
              <w:top w:val="nil"/>
              <w:left w:val="nil"/>
              <w:bottom w:val="single" w:sz="4" w:space="0" w:color="auto"/>
              <w:right w:val="nil"/>
            </w:tcBorders>
            <w:shd w:val="clear" w:color="auto" w:fill="auto"/>
            <w:vAlign w:val="center"/>
            <w:hideMark/>
          </w:tcPr>
          <w:p w14:paraId="2FDB65A1" w14:textId="77777777" w:rsidR="004F6583" w:rsidRPr="004F6583" w:rsidRDefault="004F6583" w:rsidP="004F6583">
            <w:pPr>
              <w:spacing w:after="0" w:line="240" w:lineRule="auto"/>
              <w:jc w:val="center"/>
              <w:rPr>
                <w:ins w:id="1985" w:author="Stefanie Lane" w:date="2022-05-12T12:10:00Z"/>
                <w:rFonts w:ascii="Calibri" w:eastAsia="Times New Roman" w:hAnsi="Calibri" w:cs="Calibri"/>
                <w:b/>
                <w:bCs/>
                <w:color w:val="000000"/>
              </w:rPr>
            </w:pPr>
            <w:ins w:id="1986" w:author="Stefanie Lane" w:date="2022-05-12T12:10:00Z">
              <w:r w:rsidRPr="004F6583">
                <w:rPr>
                  <w:rFonts w:ascii="Calibri" w:eastAsia="Times New Roman" w:hAnsi="Calibri" w:cs="Calibri"/>
                  <w:b/>
                  <w:bCs/>
                  <w:color w:val="000000"/>
                </w:rPr>
                <w:t>Species</w:t>
              </w:r>
            </w:ins>
          </w:p>
        </w:tc>
        <w:tc>
          <w:tcPr>
            <w:tcW w:w="960" w:type="dxa"/>
            <w:tcBorders>
              <w:top w:val="nil"/>
              <w:left w:val="nil"/>
              <w:bottom w:val="single" w:sz="4" w:space="0" w:color="auto"/>
              <w:right w:val="nil"/>
            </w:tcBorders>
            <w:shd w:val="clear" w:color="auto" w:fill="auto"/>
            <w:vAlign w:val="center"/>
            <w:hideMark/>
          </w:tcPr>
          <w:p w14:paraId="0ED68C63" w14:textId="77777777" w:rsidR="004F6583" w:rsidRPr="004F6583" w:rsidRDefault="004F6583" w:rsidP="004F6583">
            <w:pPr>
              <w:spacing w:after="0" w:line="240" w:lineRule="auto"/>
              <w:jc w:val="center"/>
              <w:rPr>
                <w:ins w:id="1987" w:author="Stefanie Lane" w:date="2022-05-12T12:10:00Z"/>
                <w:rFonts w:ascii="Calibri" w:eastAsia="Times New Roman" w:hAnsi="Calibri" w:cs="Calibri"/>
                <w:b/>
                <w:bCs/>
                <w:color w:val="000000"/>
              </w:rPr>
            </w:pPr>
            <w:ins w:id="1988" w:author="Stefanie Lane" w:date="2022-05-12T12:10:00Z">
              <w:r w:rsidRPr="004F6583">
                <w:rPr>
                  <w:rFonts w:ascii="Calibri" w:eastAsia="Times New Roman" w:hAnsi="Calibri" w:cs="Calibri"/>
                  <w:b/>
                  <w:bCs/>
                  <w:color w:val="000000"/>
                </w:rPr>
                <w:t>1979</w:t>
              </w:r>
            </w:ins>
          </w:p>
        </w:tc>
        <w:tc>
          <w:tcPr>
            <w:tcW w:w="960" w:type="dxa"/>
            <w:tcBorders>
              <w:top w:val="nil"/>
              <w:left w:val="nil"/>
              <w:bottom w:val="single" w:sz="4" w:space="0" w:color="auto"/>
              <w:right w:val="nil"/>
            </w:tcBorders>
            <w:shd w:val="clear" w:color="auto" w:fill="auto"/>
            <w:vAlign w:val="center"/>
            <w:hideMark/>
          </w:tcPr>
          <w:p w14:paraId="57D45C99" w14:textId="77777777" w:rsidR="004F6583" w:rsidRPr="004F6583" w:rsidRDefault="004F6583" w:rsidP="004F6583">
            <w:pPr>
              <w:spacing w:after="0" w:line="240" w:lineRule="auto"/>
              <w:jc w:val="center"/>
              <w:rPr>
                <w:ins w:id="1989" w:author="Stefanie Lane" w:date="2022-05-12T12:10:00Z"/>
                <w:rFonts w:ascii="Calibri" w:eastAsia="Times New Roman" w:hAnsi="Calibri" w:cs="Calibri"/>
                <w:b/>
                <w:bCs/>
                <w:color w:val="000000"/>
              </w:rPr>
            </w:pPr>
            <w:ins w:id="1990" w:author="Stefanie Lane" w:date="2022-05-12T12:10:00Z">
              <w:r w:rsidRPr="004F6583">
                <w:rPr>
                  <w:rFonts w:ascii="Calibri" w:eastAsia="Times New Roman" w:hAnsi="Calibri" w:cs="Calibri"/>
                  <w:b/>
                  <w:bCs/>
                  <w:color w:val="000000"/>
                </w:rPr>
                <w:t>1999</w:t>
              </w:r>
            </w:ins>
          </w:p>
        </w:tc>
        <w:tc>
          <w:tcPr>
            <w:tcW w:w="960" w:type="dxa"/>
            <w:tcBorders>
              <w:top w:val="nil"/>
              <w:left w:val="nil"/>
              <w:bottom w:val="single" w:sz="4" w:space="0" w:color="auto"/>
              <w:right w:val="nil"/>
            </w:tcBorders>
            <w:shd w:val="clear" w:color="auto" w:fill="auto"/>
            <w:vAlign w:val="center"/>
            <w:hideMark/>
          </w:tcPr>
          <w:p w14:paraId="08F140FD" w14:textId="77777777" w:rsidR="004F6583" w:rsidRPr="004F6583" w:rsidRDefault="004F6583" w:rsidP="004F6583">
            <w:pPr>
              <w:spacing w:after="0" w:line="240" w:lineRule="auto"/>
              <w:jc w:val="center"/>
              <w:rPr>
                <w:ins w:id="1991" w:author="Stefanie Lane" w:date="2022-05-12T12:10:00Z"/>
                <w:rFonts w:ascii="Calibri" w:eastAsia="Times New Roman" w:hAnsi="Calibri" w:cs="Calibri"/>
                <w:b/>
                <w:bCs/>
                <w:color w:val="000000"/>
              </w:rPr>
            </w:pPr>
            <w:ins w:id="1992" w:author="Stefanie Lane" w:date="2022-05-12T12:10:00Z">
              <w:r w:rsidRPr="004F6583">
                <w:rPr>
                  <w:rFonts w:ascii="Calibri" w:eastAsia="Times New Roman" w:hAnsi="Calibri" w:cs="Calibri"/>
                  <w:b/>
                  <w:bCs/>
                  <w:color w:val="000000"/>
                </w:rPr>
                <w:t>2019</w:t>
              </w:r>
            </w:ins>
          </w:p>
        </w:tc>
        <w:tc>
          <w:tcPr>
            <w:tcW w:w="1760" w:type="dxa"/>
            <w:tcBorders>
              <w:top w:val="single" w:sz="4" w:space="0" w:color="auto"/>
              <w:left w:val="nil"/>
              <w:bottom w:val="nil"/>
              <w:right w:val="nil"/>
            </w:tcBorders>
            <w:shd w:val="clear" w:color="auto" w:fill="auto"/>
            <w:vAlign w:val="center"/>
            <w:hideMark/>
          </w:tcPr>
          <w:p w14:paraId="2A56D080" w14:textId="77777777" w:rsidR="004F6583" w:rsidRPr="004F6583" w:rsidRDefault="004F6583" w:rsidP="004F6583">
            <w:pPr>
              <w:spacing w:after="0" w:line="240" w:lineRule="auto"/>
              <w:jc w:val="center"/>
              <w:rPr>
                <w:ins w:id="1993" w:author="Stefanie Lane" w:date="2022-05-12T12:10:00Z"/>
                <w:rFonts w:ascii="Calibri" w:eastAsia="Times New Roman" w:hAnsi="Calibri" w:cs="Calibri"/>
                <w:b/>
                <w:bCs/>
                <w:color w:val="000000"/>
              </w:rPr>
            </w:pPr>
            <w:ins w:id="1994" w:author="Stefanie Lane" w:date="2022-05-12T12:10:00Z">
              <w:r w:rsidRPr="004F6583">
                <w:rPr>
                  <w:rFonts w:ascii="Calibri" w:eastAsia="Times New Roman" w:hAnsi="Calibri" w:cs="Calibri"/>
                  <w:b/>
                  <w:bCs/>
                  <w:color w:val="000000"/>
                </w:rPr>
                <w:t>Percent Change 1979-2019</w:t>
              </w:r>
            </w:ins>
          </w:p>
        </w:tc>
      </w:tr>
      <w:tr w:rsidR="004F6583" w:rsidRPr="004F6583" w14:paraId="72C472A9" w14:textId="77777777" w:rsidTr="004F6583">
        <w:trPr>
          <w:trHeight w:val="290"/>
          <w:ins w:id="1995" w:author="Stefanie Lane" w:date="2022-05-12T12:10:00Z"/>
        </w:trPr>
        <w:tc>
          <w:tcPr>
            <w:tcW w:w="1700" w:type="dxa"/>
            <w:vMerge w:val="restart"/>
            <w:tcBorders>
              <w:top w:val="nil"/>
              <w:left w:val="nil"/>
              <w:bottom w:val="nil"/>
              <w:right w:val="nil"/>
            </w:tcBorders>
            <w:shd w:val="clear" w:color="auto" w:fill="auto"/>
            <w:noWrap/>
            <w:vAlign w:val="center"/>
            <w:hideMark/>
          </w:tcPr>
          <w:p w14:paraId="3A085169" w14:textId="77777777" w:rsidR="004F6583" w:rsidRPr="004F6583" w:rsidRDefault="004F6583" w:rsidP="004F6583">
            <w:pPr>
              <w:spacing w:after="0" w:line="240" w:lineRule="auto"/>
              <w:jc w:val="center"/>
              <w:rPr>
                <w:ins w:id="1996" w:author="Stefanie Lane" w:date="2022-05-12T12:10:00Z"/>
                <w:rFonts w:ascii="Calibri" w:eastAsia="Times New Roman" w:hAnsi="Calibri" w:cs="Calibri"/>
                <w:color w:val="000000"/>
              </w:rPr>
            </w:pPr>
            <w:ins w:id="1997" w:author="Stefanie Lane" w:date="2022-05-12T12:10:00Z">
              <w:r w:rsidRPr="004F6583">
                <w:rPr>
                  <w:rFonts w:ascii="Calibri" w:eastAsia="Times New Roman" w:hAnsi="Calibri" w:cs="Calibri"/>
                  <w:color w:val="000000"/>
                </w:rPr>
                <w:t>Fescue</w:t>
              </w:r>
            </w:ins>
          </w:p>
        </w:tc>
        <w:tc>
          <w:tcPr>
            <w:tcW w:w="3160" w:type="dxa"/>
            <w:tcBorders>
              <w:top w:val="nil"/>
              <w:left w:val="nil"/>
              <w:bottom w:val="single" w:sz="4" w:space="0" w:color="auto"/>
              <w:right w:val="nil"/>
            </w:tcBorders>
            <w:shd w:val="clear" w:color="auto" w:fill="auto"/>
            <w:noWrap/>
            <w:vAlign w:val="bottom"/>
            <w:hideMark/>
          </w:tcPr>
          <w:p w14:paraId="6C2803A8" w14:textId="77777777" w:rsidR="004F6583" w:rsidRPr="004F6583" w:rsidRDefault="004F6583" w:rsidP="004F6583">
            <w:pPr>
              <w:spacing w:after="0" w:line="240" w:lineRule="auto"/>
              <w:rPr>
                <w:ins w:id="1998" w:author="Stefanie Lane" w:date="2022-05-12T12:10:00Z"/>
                <w:rFonts w:ascii="Arial" w:eastAsia="Times New Roman" w:hAnsi="Arial" w:cs="Arial"/>
                <w:i/>
                <w:iCs/>
                <w:sz w:val="20"/>
                <w:szCs w:val="20"/>
              </w:rPr>
            </w:pPr>
            <w:proofErr w:type="spellStart"/>
            <w:ins w:id="1999" w:author="Stefanie Lane" w:date="2022-05-12T12:10:00Z">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ins>
          </w:p>
        </w:tc>
        <w:tc>
          <w:tcPr>
            <w:tcW w:w="960" w:type="dxa"/>
            <w:tcBorders>
              <w:top w:val="nil"/>
              <w:left w:val="nil"/>
              <w:bottom w:val="nil"/>
              <w:right w:val="nil"/>
            </w:tcBorders>
            <w:shd w:val="clear" w:color="auto" w:fill="auto"/>
            <w:noWrap/>
            <w:vAlign w:val="bottom"/>
            <w:hideMark/>
          </w:tcPr>
          <w:p w14:paraId="56212E0E" w14:textId="77777777" w:rsidR="004F6583" w:rsidRPr="004F6583" w:rsidRDefault="004F6583" w:rsidP="004F6583">
            <w:pPr>
              <w:spacing w:after="0" w:line="240" w:lineRule="auto"/>
              <w:jc w:val="center"/>
              <w:rPr>
                <w:ins w:id="2000" w:author="Stefanie Lane" w:date="2022-05-12T12:10:00Z"/>
                <w:rFonts w:ascii="Calibri" w:eastAsia="Times New Roman" w:hAnsi="Calibri" w:cs="Calibri"/>
                <w:color w:val="000000"/>
              </w:rPr>
            </w:pPr>
            <w:ins w:id="2001" w:author="Stefanie Lane" w:date="2022-05-12T12:10:00Z">
              <w:r w:rsidRPr="004F6583">
                <w:rPr>
                  <w:rFonts w:ascii="Calibri" w:eastAsia="Times New Roman" w:hAnsi="Calibri" w:cs="Calibri"/>
                  <w:color w:val="000000"/>
                </w:rPr>
                <w:t>0.10</w:t>
              </w:r>
            </w:ins>
          </w:p>
        </w:tc>
        <w:tc>
          <w:tcPr>
            <w:tcW w:w="960" w:type="dxa"/>
            <w:tcBorders>
              <w:top w:val="nil"/>
              <w:left w:val="nil"/>
              <w:bottom w:val="nil"/>
              <w:right w:val="nil"/>
            </w:tcBorders>
            <w:shd w:val="clear" w:color="auto" w:fill="auto"/>
            <w:noWrap/>
            <w:vAlign w:val="bottom"/>
            <w:hideMark/>
          </w:tcPr>
          <w:p w14:paraId="51F0A9D3" w14:textId="77777777" w:rsidR="004F6583" w:rsidRPr="004F6583" w:rsidRDefault="004F6583" w:rsidP="004F6583">
            <w:pPr>
              <w:spacing w:after="0" w:line="240" w:lineRule="auto"/>
              <w:jc w:val="center"/>
              <w:rPr>
                <w:ins w:id="2002" w:author="Stefanie Lane" w:date="2022-05-12T12:10:00Z"/>
                <w:rFonts w:ascii="Calibri" w:eastAsia="Times New Roman" w:hAnsi="Calibri" w:cs="Calibri"/>
                <w:color w:val="000000"/>
              </w:rPr>
            </w:pPr>
            <w:ins w:id="2003" w:author="Stefanie Lane" w:date="2022-05-12T12:10:00Z">
              <w:r w:rsidRPr="004F6583">
                <w:rPr>
                  <w:rFonts w:ascii="Calibri" w:eastAsia="Times New Roman" w:hAnsi="Calibri" w:cs="Calibri"/>
                  <w:color w:val="000000"/>
                </w:rPr>
                <w:t>0.18</w:t>
              </w:r>
            </w:ins>
          </w:p>
        </w:tc>
        <w:tc>
          <w:tcPr>
            <w:tcW w:w="960" w:type="dxa"/>
            <w:tcBorders>
              <w:top w:val="nil"/>
              <w:left w:val="nil"/>
              <w:bottom w:val="nil"/>
              <w:right w:val="nil"/>
            </w:tcBorders>
            <w:shd w:val="clear" w:color="auto" w:fill="auto"/>
            <w:noWrap/>
            <w:vAlign w:val="bottom"/>
            <w:hideMark/>
          </w:tcPr>
          <w:p w14:paraId="18AFDC38" w14:textId="77777777" w:rsidR="004F6583" w:rsidRPr="004F6583" w:rsidRDefault="004F6583" w:rsidP="004F6583">
            <w:pPr>
              <w:spacing w:after="0" w:line="240" w:lineRule="auto"/>
              <w:jc w:val="center"/>
              <w:rPr>
                <w:ins w:id="2004" w:author="Stefanie Lane" w:date="2022-05-12T12:10:00Z"/>
                <w:rFonts w:ascii="Calibri" w:eastAsia="Times New Roman" w:hAnsi="Calibri" w:cs="Calibri"/>
                <w:color w:val="000000"/>
              </w:rPr>
            </w:pPr>
            <w:ins w:id="2005"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2DA01EA5" w14:textId="77777777" w:rsidR="004F6583" w:rsidRPr="004F6583" w:rsidRDefault="004F6583" w:rsidP="004F6583">
            <w:pPr>
              <w:spacing w:after="0" w:line="240" w:lineRule="auto"/>
              <w:jc w:val="center"/>
              <w:rPr>
                <w:ins w:id="2006" w:author="Stefanie Lane" w:date="2022-05-12T12:10:00Z"/>
                <w:rFonts w:ascii="Calibri" w:eastAsia="Times New Roman" w:hAnsi="Calibri" w:cs="Calibri"/>
                <w:color w:val="000000"/>
              </w:rPr>
            </w:pPr>
            <w:ins w:id="2007" w:author="Stefanie Lane" w:date="2022-05-12T12:10:00Z">
              <w:r w:rsidRPr="004F6583">
                <w:rPr>
                  <w:rFonts w:ascii="Calibri" w:eastAsia="Times New Roman" w:hAnsi="Calibri" w:cs="Calibri"/>
                  <w:color w:val="000000"/>
                </w:rPr>
                <w:t>-100.00</w:t>
              </w:r>
            </w:ins>
          </w:p>
        </w:tc>
      </w:tr>
      <w:tr w:rsidR="004F6583" w:rsidRPr="004F6583" w14:paraId="45D8D165" w14:textId="77777777" w:rsidTr="004F6583">
        <w:trPr>
          <w:trHeight w:val="290"/>
          <w:ins w:id="2008" w:author="Stefanie Lane" w:date="2022-05-12T12:10:00Z"/>
        </w:trPr>
        <w:tc>
          <w:tcPr>
            <w:tcW w:w="1700" w:type="dxa"/>
            <w:vMerge/>
            <w:tcBorders>
              <w:top w:val="nil"/>
              <w:left w:val="nil"/>
              <w:bottom w:val="nil"/>
              <w:right w:val="nil"/>
            </w:tcBorders>
            <w:vAlign w:val="center"/>
            <w:hideMark/>
          </w:tcPr>
          <w:p w14:paraId="756FAB9C" w14:textId="77777777" w:rsidR="004F6583" w:rsidRPr="004F6583" w:rsidRDefault="004F6583" w:rsidP="004F6583">
            <w:pPr>
              <w:spacing w:after="0" w:line="240" w:lineRule="auto"/>
              <w:rPr>
                <w:ins w:id="2009"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817875E" w14:textId="77777777" w:rsidR="004F6583" w:rsidRPr="004F6583" w:rsidRDefault="004F6583" w:rsidP="004F6583">
            <w:pPr>
              <w:spacing w:after="0" w:line="240" w:lineRule="auto"/>
              <w:rPr>
                <w:ins w:id="2010" w:author="Stefanie Lane" w:date="2022-05-12T12:10:00Z"/>
                <w:rFonts w:ascii="Arial" w:eastAsia="Times New Roman" w:hAnsi="Arial" w:cs="Arial"/>
                <w:i/>
                <w:iCs/>
                <w:sz w:val="20"/>
                <w:szCs w:val="20"/>
              </w:rPr>
            </w:pPr>
            <w:ins w:id="2011" w:author="Stefanie Lane" w:date="2022-05-12T12:10:00Z">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19B0F931" w14:textId="77777777" w:rsidR="004F6583" w:rsidRPr="004F6583" w:rsidRDefault="004F6583" w:rsidP="004F6583">
            <w:pPr>
              <w:spacing w:after="0" w:line="240" w:lineRule="auto"/>
              <w:jc w:val="center"/>
              <w:rPr>
                <w:ins w:id="2012" w:author="Stefanie Lane" w:date="2022-05-12T12:10:00Z"/>
                <w:rFonts w:ascii="Calibri" w:eastAsia="Times New Roman" w:hAnsi="Calibri" w:cs="Calibri"/>
                <w:color w:val="000000"/>
              </w:rPr>
            </w:pPr>
            <w:ins w:id="2013"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355490B0" w14:textId="77777777" w:rsidR="004F6583" w:rsidRPr="004F6583" w:rsidRDefault="004F6583" w:rsidP="004F6583">
            <w:pPr>
              <w:spacing w:after="0" w:line="240" w:lineRule="auto"/>
              <w:jc w:val="center"/>
              <w:rPr>
                <w:ins w:id="2014" w:author="Stefanie Lane" w:date="2022-05-12T12:10:00Z"/>
                <w:rFonts w:ascii="Calibri" w:eastAsia="Times New Roman" w:hAnsi="Calibri" w:cs="Calibri"/>
                <w:color w:val="000000"/>
              </w:rPr>
            </w:pPr>
            <w:ins w:id="2015"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83F7925" w14:textId="77777777" w:rsidR="004F6583" w:rsidRPr="004F6583" w:rsidRDefault="004F6583" w:rsidP="004F6583">
            <w:pPr>
              <w:spacing w:after="0" w:line="240" w:lineRule="auto"/>
              <w:jc w:val="center"/>
              <w:rPr>
                <w:ins w:id="2016" w:author="Stefanie Lane" w:date="2022-05-12T12:10:00Z"/>
                <w:rFonts w:ascii="Calibri" w:eastAsia="Times New Roman" w:hAnsi="Calibri" w:cs="Calibri"/>
                <w:color w:val="000000"/>
              </w:rPr>
            </w:pPr>
            <w:ins w:id="2017"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061745AE" w14:textId="77777777" w:rsidR="004F6583" w:rsidRPr="004F6583" w:rsidRDefault="004F6583" w:rsidP="004F6583">
            <w:pPr>
              <w:spacing w:after="0" w:line="240" w:lineRule="auto"/>
              <w:jc w:val="center"/>
              <w:rPr>
                <w:ins w:id="2018" w:author="Stefanie Lane" w:date="2022-05-12T12:10:00Z"/>
                <w:rFonts w:ascii="Calibri" w:eastAsia="Times New Roman" w:hAnsi="Calibri" w:cs="Calibri"/>
                <w:color w:val="000000"/>
              </w:rPr>
            </w:pPr>
            <w:ins w:id="2019" w:author="Stefanie Lane" w:date="2022-05-12T12:10:00Z">
              <w:r w:rsidRPr="004F6583">
                <w:rPr>
                  <w:rFonts w:ascii="Calibri" w:eastAsia="Times New Roman" w:hAnsi="Calibri" w:cs="Calibri"/>
                  <w:color w:val="000000"/>
                </w:rPr>
                <w:t>-100.00</w:t>
              </w:r>
            </w:ins>
          </w:p>
        </w:tc>
      </w:tr>
      <w:tr w:rsidR="004F6583" w:rsidRPr="004F6583" w14:paraId="6624714D" w14:textId="77777777" w:rsidTr="004F6583">
        <w:trPr>
          <w:trHeight w:val="290"/>
          <w:ins w:id="2020" w:author="Stefanie Lane" w:date="2022-05-12T12:10:00Z"/>
        </w:trPr>
        <w:tc>
          <w:tcPr>
            <w:tcW w:w="1700" w:type="dxa"/>
            <w:vMerge/>
            <w:tcBorders>
              <w:top w:val="nil"/>
              <w:left w:val="nil"/>
              <w:bottom w:val="nil"/>
              <w:right w:val="nil"/>
            </w:tcBorders>
            <w:vAlign w:val="center"/>
            <w:hideMark/>
          </w:tcPr>
          <w:p w14:paraId="29E5D779" w14:textId="77777777" w:rsidR="004F6583" w:rsidRPr="004F6583" w:rsidRDefault="004F6583" w:rsidP="004F6583">
            <w:pPr>
              <w:spacing w:after="0" w:line="240" w:lineRule="auto"/>
              <w:rPr>
                <w:ins w:id="202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188173E" w14:textId="77777777" w:rsidR="004F6583" w:rsidRPr="004F6583" w:rsidRDefault="004F6583" w:rsidP="004F6583">
            <w:pPr>
              <w:spacing w:after="0" w:line="240" w:lineRule="auto"/>
              <w:rPr>
                <w:ins w:id="2022" w:author="Stefanie Lane" w:date="2022-05-12T12:10:00Z"/>
                <w:rFonts w:ascii="Arial" w:eastAsia="Times New Roman" w:hAnsi="Arial" w:cs="Arial"/>
                <w:i/>
                <w:iCs/>
                <w:sz w:val="20"/>
                <w:szCs w:val="20"/>
              </w:rPr>
            </w:pPr>
            <w:proofErr w:type="spellStart"/>
            <w:ins w:id="2023" w:author="Stefanie Lane" w:date="2022-05-12T12:10:00Z">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ins>
          </w:p>
        </w:tc>
        <w:tc>
          <w:tcPr>
            <w:tcW w:w="960" w:type="dxa"/>
            <w:tcBorders>
              <w:top w:val="nil"/>
              <w:left w:val="nil"/>
              <w:bottom w:val="nil"/>
              <w:right w:val="nil"/>
            </w:tcBorders>
            <w:shd w:val="clear" w:color="auto" w:fill="auto"/>
            <w:noWrap/>
            <w:vAlign w:val="bottom"/>
            <w:hideMark/>
          </w:tcPr>
          <w:p w14:paraId="0CF0A102" w14:textId="77777777" w:rsidR="004F6583" w:rsidRPr="004F6583" w:rsidRDefault="004F6583" w:rsidP="004F6583">
            <w:pPr>
              <w:spacing w:after="0" w:line="240" w:lineRule="auto"/>
              <w:jc w:val="center"/>
              <w:rPr>
                <w:ins w:id="2024" w:author="Stefanie Lane" w:date="2022-05-12T12:10:00Z"/>
                <w:rFonts w:ascii="Calibri" w:eastAsia="Times New Roman" w:hAnsi="Calibri" w:cs="Calibri"/>
                <w:color w:val="000000"/>
              </w:rPr>
            </w:pPr>
            <w:ins w:id="2025" w:author="Stefanie Lane" w:date="2022-05-12T12:10:00Z">
              <w:r w:rsidRPr="004F6583">
                <w:rPr>
                  <w:rFonts w:ascii="Calibri" w:eastAsia="Times New Roman" w:hAnsi="Calibri" w:cs="Calibri"/>
                  <w:color w:val="000000"/>
                </w:rPr>
                <w:t>0.21</w:t>
              </w:r>
            </w:ins>
          </w:p>
        </w:tc>
        <w:tc>
          <w:tcPr>
            <w:tcW w:w="960" w:type="dxa"/>
            <w:tcBorders>
              <w:top w:val="nil"/>
              <w:left w:val="nil"/>
              <w:bottom w:val="nil"/>
              <w:right w:val="nil"/>
            </w:tcBorders>
            <w:shd w:val="clear" w:color="auto" w:fill="auto"/>
            <w:noWrap/>
            <w:vAlign w:val="bottom"/>
            <w:hideMark/>
          </w:tcPr>
          <w:p w14:paraId="065D8A65" w14:textId="77777777" w:rsidR="004F6583" w:rsidRPr="004F6583" w:rsidRDefault="004F6583" w:rsidP="004F6583">
            <w:pPr>
              <w:spacing w:after="0" w:line="240" w:lineRule="auto"/>
              <w:jc w:val="center"/>
              <w:rPr>
                <w:ins w:id="2026" w:author="Stefanie Lane" w:date="2022-05-12T12:10:00Z"/>
                <w:rFonts w:ascii="Calibri" w:eastAsia="Times New Roman" w:hAnsi="Calibri" w:cs="Calibri"/>
                <w:color w:val="000000"/>
              </w:rPr>
            </w:pPr>
            <w:ins w:id="2027" w:author="Stefanie Lane" w:date="2022-05-12T12:10:00Z">
              <w:r w:rsidRPr="004F6583">
                <w:rPr>
                  <w:rFonts w:ascii="Calibri" w:eastAsia="Times New Roman" w:hAnsi="Calibri" w:cs="Calibri"/>
                  <w:color w:val="000000"/>
                </w:rPr>
                <w:t>0.52</w:t>
              </w:r>
            </w:ins>
          </w:p>
        </w:tc>
        <w:tc>
          <w:tcPr>
            <w:tcW w:w="960" w:type="dxa"/>
            <w:tcBorders>
              <w:top w:val="nil"/>
              <w:left w:val="nil"/>
              <w:bottom w:val="nil"/>
              <w:right w:val="nil"/>
            </w:tcBorders>
            <w:shd w:val="clear" w:color="auto" w:fill="auto"/>
            <w:noWrap/>
            <w:vAlign w:val="bottom"/>
            <w:hideMark/>
          </w:tcPr>
          <w:p w14:paraId="4D92EECD" w14:textId="77777777" w:rsidR="004F6583" w:rsidRPr="004F6583" w:rsidRDefault="004F6583" w:rsidP="004F6583">
            <w:pPr>
              <w:spacing w:after="0" w:line="240" w:lineRule="auto"/>
              <w:jc w:val="center"/>
              <w:rPr>
                <w:ins w:id="2028" w:author="Stefanie Lane" w:date="2022-05-12T12:10:00Z"/>
                <w:rFonts w:ascii="Calibri" w:eastAsia="Times New Roman" w:hAnsi="Calibri" w:cs="Calibri"/>
                <w:color w:val="000000"/>
              </w:rPr>
            </w:pPr>
            <w:ins w:id="2029"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18E00B76" w14:textId="77777777" w:rsidR="004F6583" w:rsidRPr="004F6583" w:rsidRDefault="004F6583" w:rsidP="004F6583">
            <w:pPr>
              <w:spacing w:after="0" w:line="240" w:lineRule="auto"/>
              <w:jc w:val="center"/>
              <w:rPr>
                <w:ins w:id="2030" w:author="Stefanie Lane" w:date="2022-05-12T12:10:00Z"/>
                <w:rFonts w:ascii="Calibri" w:eastAsia="Times New Roman" w:hAnsi="Calibri" w:cs="Calibri"/>
                <w:color w:val="000000"/>
              </w:rPr>
            </w:pPr>
            <w:ins w:id="2031" w:author="Stefanie Lane" w:date="2022-05-12T12:10:00Z">
              <w:r w:rsidRPr="004F6583">
                <w:rPr>
                  <w:rFonts w:ascii="Calibri" w:eastAsia="Times New Roman" w:hAnsi="Calibri" w:cs="Calibri"/>
                  <w:color w:val="000000"/>
                </w:rPr>
                <w:t>-100.00</w:t>
              </w:r>
            </w:ins>
          </w:p>
        </w:tc>
      </w:tr>
      <w:tr w:rsidR="004F6583" w:rsidRPr="004F6583" w14:paraId="304D8273" w14:textId="77777777" w:rsidTr="004F6583">
        <w:trPr>
          <w:trHeight w:val="290"/>
          <w:ins w:id="2032" w:author="Stefanie Lane" w:date="2022-05-12T12:10:00Z"/>
        </w:trPr>
        <w:tc>
          <w:tcPr>
            <w:tcW w:w="1700" w:type="dxa"/>
            <w:vMerge/>
            <w:tcBorders>
              <w:top w:val="nil"/>
              <w:left w:val="nil"/>
              <w:bottom w:val="nil"/>
              <w:right w:val="nil"/>
            </w:tcBorders>
            <w:vAlign w:val="center"/>
            <w:hideMark/>
          </w:tcPr>
          <w:p w14:paraId="1F1B8319" w14:textId="77777777" w:rsidR="004F6583" w:rsidRPr="004F6583" w:rsidRDefault="004F6583" w:rsidP="004F6583">
            <w:pPr>
              <w:spacing w:after="0" w:line="240" w:lineRule="auto"/>
              <w:rPr>
                <w:ins w:id="203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D810DAD" w14:textId="77777777" w:rsidR="004F6583" w:rsidRPr="004F6583" w:rsidRDefault="004F6583" w:rsidP="004F6583">
            <w:pPr>
              <w:spacing w:after="0" w:line="240" w:lineRule="auto"/>
              <w:rPr>
                <w:ins w:id="2034" w:author="Stefanie Lane" w:date="2022-05-12T12:10:00Z"/>
                <w:rFonts w:ascii="Arial" w:eastAsia="Times New Roman" w:hAnsi="Arial" w:cs="Arial"/>
                <w:i/>
                <w:iCs/>
                <w:sz w:val="20"/>
                <w:szCs w:val="20"/>
              </w:rPr>
            </w:pPr>
            <w:proofErr w:type="spellStart"/>
            <w:ins w:id="2035" w:author="Stefanie Lane" w:date="2022-05-12T12:10:00Z">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AF69D82" w14:textId="77777777" w:rsidR="004F6583" w:rsidRPr="004F6583" w:rsidRDefault="004F6583" w:rsidP="004F6583">
            <w:pPr>
              <w:spacing w:after="0" w:line="240" w:lineRule="auto"/>
              <w:jc w:val="center"/>
              <w:rPr>
                <w:ins w:id="2036" w:author="Stefanie Lane" w:date="2022-05-12T12:10:00Z"/>
                <w:rFonts w:ascii="Calibri" w:eastAsia="Times New Roman" w:hAnsi="Calibri" w:cs="Calibri"/>
                <w:color w:val="000000"/>
              </w:rPr>
            </w:pPr>
            <w:ins w:id="2037" w:author="Stefanie Lane" w:date="2022-05-12T12:10:00Z">
              <w:r w:rsidRPr="004F6583">
                <w:rPr>
                  <w:rFonts w:ascii="Calibri" w:eastAsia="Times New Roman" w:hAnsi="Calibri" w:cs="Calibri"/>
                  <w:color w:val="000000"/>
                </w:rPr>
                <w:t>0.62</w:t>
              </w:r>
            </w:ins>
          </w:p>
        </w:tc>
        <w:tc>
          <w:tcPr>
            <w:tcW w:w="960" w:type="dxa"/>
            <w:tcBorders>
              <w:top w:val="single" w:sz="4" w:space="0" w:color="auto"/>
              <w:left w:val="nil"/>
              <w:bottom w:val="single" w:sz="4" w:space="0" w:color="auto"/>
              <w:right w:val="nil"/>
            </w:tcBorders>
            <w:shd w:val="clear" w:color="auto" w:fill="auto"/>
            <w:noWrap/>
            <w:vAlign w:val="bottom"/>
            <w:hideMark/>
          </w:tcPr>
          <w:p w14:paraId="42056136" w14:textId="77777777" w:rsidR="004F6583" w:rsidRPr="004F6583" w:rsidRDefault="004F6583" w:rsidP="004F6583">
            <w:pPr>
              <w:spacing w:after="0" w:line="240" w:lineRule="auto"/>
              <w:jc w:val="center"/>
              <w:rPr>
                <w:ins w:id="2038" w:author="Stefanie Lane" w:date="2022-05-12T12:10:00Z"/>
                <w:rFonts w:ascii="Calibri" w:eastAsia="Times New Roman" w:hAnsi="Calibri" w:cs="Calibri"/>
                <w:color w:val="000000"/>
              </w:rPr>
            </w:pPr>
            <w:ins w:id="2039" w:author="Stefanie Lane" w:date="2022-05-12T12:10:00Z">
              <w:r w:rsidRPr="004F6583">
                <w:rPr>
                  <w:rFonts w:ascii="Calibri" w:eastAsia="Times New Roman" w:hAnsi="Calibri" w:cs="Calibri"/>
                  <w:color w:val="000000"/>
                </w:rPr>
                <w:t>0.09</w:t>
              </w:r>
            </w:ins>
          </w:p>
        </w:tc>
        <w:tc>
          <w:tcPr>
            <w:tcW w:w="960" w:type="dxa"/>
            <w:tcBorders>
              <w:top w:val="single" w:sz="4" w:space="0" w:color="auto"/>
              <w:left w:val="nil"/>
              <w:bottom w:val="single" w:sz="4" w:space="0" w:color="auto"/>
              <w:right w:val="nil"/>
            </w:tcBorders>
            <w:shd w:val="clear" w:color="auto" w:fill="auto"/>
            <w:noWrap/>
            <w:vAlign w:val="bottom"/>
            <w:hideMark/>
          </w:tcPr>
          <w:p w14:paraId="636F3E6A" w14:textId="77777777" w:rsidR="004F6583" w:rsidRPr="004F6583" w:rsidRDefault="004F6583" w:rsidP="004F6583">
            <w:pPr>
              <w:spacing w:after="0" w:line="240" w:lineRule="auto"/>
              <w:jc w:val="center"/>
              <w:rPr>
                <w:ins w:id="2040" w:author="Stefanie Lane" w:date="2022-05-12T12:10:00Z"/>
                <w:rFonts w:ascii="Calibri" w:eastAsia="Times New Roman" w:hAnsi="Calibri" w:cs="Calibri"/>
                <w:color w:val="000000"/>
              </w:rPr>
            </w:pPr>
            <w:ins w:id="2041"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3DBA54A1" w14:textId="77777777" w:rsidR="004F6583" w:rsidRPr="004F6583" w:rsidRDefault="004F6583" w:rsidP="004F6583">
            <w:pPr>
              <w:spacing w:after="0" w:line="240" w:lineRule="auto"/>
              <w:jc w:val="center"/>
              <w:rPr>
                <w:ins w:id="2042" w:author="Stefanie Lane" w:date="2022-05-12T12:10:00Z"/>
                <w:rFonts w:ascii="Calibri" w:eastAsia="Times New Roman" w:hAnsi="Calibri" w:cs="Calibri"/>
                <w:color w:val="000000"/>
              </w:rPr>
            </w:pPr>
            <w:ins w:id="2043" w:author="Stefanie Lane" w:date="2022-05-12T12:10:00Z">
              <w:r w:rsidRPr="004F6583">
                <w:rPr>
                  <w:rFonts w:ascii="Calibri" w:eastAsia="Times New Roman" w:hAnsi="Calibri" w:cs="Calibri"/>
                  <w:color w:val="000000"/>
                </w:rPr>
                <w:t>-100.00</w:t>
              </w:r>
            </w:ins>
          </w:p>
        </w:tc>
      </w:tr>
      <w:tr w:rsidR="004F6583" w:rsidRPr="004F6583" w14:paraId="78A87CEF" w14:textId="77777777" w:rsidTr="004F6583">
        <w:trPr>
          <w:trHeight w:val="290"/>
          <w:ins w:id="2044" w:author="Stefanie Lane" w:date="2022-05-12T12:10:00Z"/>
        </w:trPr>
        <w:tc>
          <w:tcPr>
            <w:tcW w:w="1700" w:type="dxa"/>
            <w:vMerge/>
            <w:tcBorders>
              <w:top w:val="nil"/>
              <w:left w:val="nil"/>
              <w:bottom w:val="nil"/>
              <w:right w:val="nil"/>
            </w:tcBorders>
            <w:vAlign w:val="center"/>
            <w:hideMark/>
          </w:tcPr>
          <w:p w14:paraId="28924714" w14:textId="77777777" w:rsidR="004F6583" w:rsidRPr="004F6583" w:rsidRDefault="004F6583" w:rsidP="004F6583">
            <w:pPr>
              <w:spacing w:after="0" w:line="240" w:lineRule="auto"/>
              <w:rPr>
                <w:ins w:id="2045"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EBD80D1" w14:textId="77777777" w:rsidR="004F6583" w:rsidRPr="004F6583" w:rsidRDefault="004F6583" w:rsidP="004F6583">
            <w:pPr>
              <w:spacing w:after="0" w:line="240" w:lineRule="auto"/>
              <w:rPr>
                <w:ins w:id="2046" w:author="Stefanie Lane" w:date="2022-05-12T12:10:00Z"/>
                <w:rFonts w:ascii="Arial" w:eastAsia="Times New Roman" w:hAnsi="Arial" w:cs="Arial"/>
                <w:i/>
                <w:iCs/>
                <w:sz w:val="20"/>
                <w:szCs w:val="20"/>
              </w:rPr>
            </w:pPr>
            <w:proofErr w:type="spellStart"/>
            <w:ins w:id="2047" w:author="Stefanie Lane" w:date="2022-05-12T12:10:00Z">
              <w:r w:rsidRPr="004F6583">
                <w:rPr>
                  <w:rFonts w:ascii="Arial" w:eastAsia="Times New Roman" w:hAnsi="Arial" w:cs="Arial"/>
                  <w:i/>
                  <w:iCs/>
                  <w:sz w:val="20"/>
                  <w:szCs w:val="20"/>
                </w:rPr>
                <w:t>Dulichium</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rundinaceum</w:t>
              </w:r>
              <w:proofErr w:type="spellEnd"/>
            </w:ins>
          </w:p>
        </w:tc>
        <w:tc>
          <w:tcPr>
            <w:tcW w:w="960" w:type="dxa"/>
            <w:tcBorders>
              <w:top w:val="nil"/>
              <w:left w:val="nil"/>
              <w:bottom w:val="nil"/>
              <w:right w:val="nil"/>
            </w:tcBorders>
            <w:shd w:val="clear" w:color="auto" w:fill="auto"/>
            <w:noWrap/>
            <w:vAlign w:val="bottom"/>
            <w:hideMark/>
          </w:tcPr>
          <w:p w14:paraId="17038E65" w14:textId="77777777" w:rsidR="004F6583" w:rsidRPr="004F6583" w:rsidRDefault="004F6583" w:rsidP="004F6583">
            <w:pPr>
              <w:spacing w:after="0" w:line="240" w:lineRule="auto"/>
              <w:jc w:val="center"/>
              <w:rPr>
                <w:ins w:id="2048" w:author="Stefanie Lane" w:date="2022-05-12T12:10:00Z"/>
                <w:rFonts w:ascii="Calibri" w:eastAsia="Times New Roman" w:hAnsi="Calibri" w:cs="Calibri"/>
                <w:color w:val="000000"/>
              </w:rPr>
            </w:pPr>
            <w:ins w:id="2049" w:author="Stefanie Lane" w:date="2022-05-12T12:10:00Z">
              <w:r w:rsidRPr="004F6583">
                <w:rPr>
                  <w:rFonts w:ascii="Calibri" w:eastAsia="Times New Roman" w:hAnsi="Calibri" w:cs="Calibri"/>
                  <w:color w:val="000000"/>
                </w:rPr>
                <w:t>0.07</w:t>
              </w:r>
            </w:ins>
          </w:p>
        </w:tc>
        <w:tc>
          <w:tcPr>
            <w:tcW w:w="960" w:type="dxa"/>
            <w:tcBorders>
              <w:top w:val="nil"/>
              <w:left w:val="nil"/>
              <w:bottom w:val="nil"/>
              <w:right w:val="nil"/>
            </w:tcBorders>
            <w:shd w:val="clear" w:color="auto" w:fill="auto"/>
            <w:noWrap/>
            <w:vAlign w:val="bottom"/>
            <w:hideMark/>
          </w:tcPr>
          <w:p w14:paraId="7E7A8291" w14:textId="77777777" w:rsidR="004F6583" w:rsidRPr="004F6583" w:rsidRDefault="004F6583" w:rsidP="004F6583">
            <w:pPr>
              <w:spacing w:after="0" w:line="240" w:lineRule="auto"/>
              <w:jc w:val="center"/>
              <w:rPr>
                <w:ins w:id="2050" w:author="Stefanie Lane" w:date="2022-05-12T12:10:00Z"/>
                <w:rFonts w:ascii="Calibri" w:eastAsia="Times New Roman" w:hAnsi="Calibri" w:cs="Calibri"/>
                <w:color w:val="000000"/>
              </w:rPr>
            </w:pPr>
            <w:ins w:id="2051"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3CEFF8A0" w14:textId="77777777" w:rsidR="004F6583" w:rsidRPr="004F6583" w:rsidRDefault="004F6583" w:rsidP="004F6583">
            <w:pPr>
              <w:spacing w:after="0" w:line="240" w:lineRule="auto"/>
              <w:jc w:val="center"/>
              <w:rPr>
                <w:ins w:id="2052" w:author="Stefanie Lane" w:date="2022-05-12T12:10:00Z"/>
                <w:rFonts w:ascii="Calibri" w:eastAsia="Times New Roman" w:hAnsi="Calibri" w:cs="Calibri"/>
                <w:color w:val="000000"/>
              </w:rPr>
            </w:pPr>
            <w:ins w:id="2053"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5D21E704" w14:textId="77777777" w:rsidR="004F6583" w:rsidRPr="004F6583" w:rsidRDefault="004F6583" w:rsidP="004F6583">
            <w:pPr>
              <w:spacing w:after="0" w:line="240" w:lineRule="auto"/>
              <w:jc w:val="center"/>
              <w:rPr>
                <w:ins w:id="2054" w:author="Stefanie Lane" w:date="2022-05-12T12:10:00Z"/>
                <w:rFonts w:ascii="Calibri" w:eastAsia="Times New Roman" w:hAnsi="Calibri" w:cs="Calibri"/>
                <w:color w:val="000000"/>
              </w:rPr>
            </w:pPr>
            <w:ins w:id="2055" w:author="Stefanie Lane" w:date="2022-05-12T12:10:00Z">
              <w:r w:rsidRPr="004F6583">
                <w:rPr>
                  <w:rFonts w:ascii="Calibri" w:eastAsia="Times New Roman" w:hAnsi="Calibri" w:cs="Calibri"/>
                  <w:color w:val="000000"/>
                </w:rPr>
                <w:t>-100.00</w:t>
              </w:r>
            </w:ins>
          </w:p>
        </w:tc>
      </w:tr>
      <w:tr w:rsidR="004F6583" w:rsidRPr="004F6583" w14:paraId="186B6E63" w14:textId="77777777" w:rsidTr="004F6583">
        <w:trPr>
          <w:trHeight w:val="290"/>
          <w:ins w:id="2056" w:author="Stefanie Lane" w:date="2022-05-12T12:10:00Z"/>
        </w:trPr>
        <w:tc>
          <w:tcPr>
            <w:tcW w:w="1700" w:type="dxa"/>
            <w:vMerge/>
            <w:tcBorders>
              <w:top w:val="nil"/>
              <w:left w:val="nil"/>
              <w:bottom w:val="nil"/>
              <w:right w:val="nil"/>
            </w:tcBorders>
            <w:vAlign w:val="center"/>
            <w:hideMark/>
          </w:tcPr>
          <w:p w14:paraId="72CDE005" w14:textId="77777777" w:rsidR="004F6583" w:rsidRPr="004F6583" w:rsidRDefault="004F6583" w:rsidP="004F6583">
            <w:pPr>
              <w:spacing w:after="0" w:line="240" w:lineRule="auto"/>
              <w:rPr>
                <w:ins w:id="2057"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F18221D" w14:textId="77777777" w:rsidR="004F6583" w:rsidRPr="004F6583" w:rsidRDefault="004F6583" w:rsidP="004F6583">
            <w:pPr>
              <w:spacing w:after="0" w:line="240" w:lineRule="auto"/>
              <w:rPr>
                <w:ins w:id="2058" w:author="Stefanie Lane" w:date="2022-05-12T12:10:00Z"/>
                <w:rFonts w:ascii="Arial" w:eastAsia="Times New Roman" w:hAnsi="Arial" w:cs="Arial"/>
                <w:i/>
                <w:iCs/>
                <w:sz w:val="20"/>
                <w:szCs w:val="20"/>
              </w:rPr>
            </w:pPr>
            <w:ins w:id="2059" w:author="Stefanie Lane" w:date="2022-05-12T12:10:00Z">
              <w:r w:rsidRPr="004F6583">
                <w:rPr>
                  <w:rFonts w:ascii="Arial" w:eastAsia="Times New Roman" w:hAnsi="Arial" w:cs="Arial"/>
                  <w:i/>
                  <w:iCs/>
                  <w:sz w:val="20"/>
                  <w:szCs w:val="20"/>
                </w:rPr>
                <w:t>Eleocharis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3BE1ADF1" w14:textId="77777777" w:rsidR="004F6583" w:rsidRPr="004F6583" w:rsidRDefault="004F6583" w:rsidP="004F6583">
            <w:pPr>
              <w:spacing w:after="0" w:line="240" w:lineRule="auto"/>
              <w:jc w:val="center"/>
              <w:rPr>
                <w:ins w:id="2060" w:author="Stefanie Lane" w:date="2022-05-12T12:10:00Z"/>
                <w:rFonts w:ascii="Calibri" w:eastAsia="Times New Roman" w:hAnsi="Calibri" w:cs="Calibri"/>
                <w:color w:val="000000"/>
              </w:rPr>
            </w:pPr>
            <w:ins w:id="2061" w:author="Stefanie Lane" w:date="2022-05-12T12:10:00Z">
              <w:r w:rsidRPr="004F6583">
                <w:rPr>
                  <w:rFonts w:ascii="Calibri" w:eastAsia="Times New Roman" w:hAnsi="Calibri" w:cs="Calibri"/>
                  <w:color w:val="000000"/>
                </w:rPr>
                <w:t>0.97</w:t>
              </w:r>
            </w:ins>
          </w:p>
        </w:tc>
        <w:tc>
          <w:tcPr>
            <w:tcW w:w="960" w:type="dxa"/>
            <w:tcBorders>
              <w:top w:val="single" w:sz="4" w:space="0" w:color="auto"/>
              <w:left w:val="nil"/>
              <w:bottom w:val="single" w:sz="4" w:space="0" w:color="auto"/>
              <w:right w:val="nil"/>
            </w:tcBorders>
            <w:shd w:val="clear" w:color="auto" w:fill="auto"/>
            <w:noWrap/>
            <w:vAlign w:val="bottom"/>
            <w:hideMark/>
          </w:tcPr>
          <w:p w14:paraId="5BDAD69C" w14:textId="77777777" w:rsidR="004F6583" w:rsidRPr="004F6583" w:rsidRDefault="004F6583" w:rsidP="004F6583">
            <w:pPr>
              <w:spacing w:after="0" w:line="240" w:lineRule="auto"/>
              <w:jc w:val="center"/>
              <w:rPr>
                <w:ins w:id="2062" w:author="Stefanie Lane" w:date="2022-05-12T12:10:00Z"/>
                <w:rFonts w:ascii="Calibri" w:eastAsia="Times New Roman" w:hAnsi="Calibri" w:cs="Calibri"/>
                <w:color w:val="000000"/>
              </w:rPr>
            </w:pPr>
            <w:ins w:id="2063" w:author="Stefanie Lane" w:date="2022-05-12T12:10:00Z">
              <w:r w:rsidRPr="004F6583">
                <w:rPr>
                  <w:rFonts w:ascii="Calibri" w:eastAsia="Times New Roman" w:hAnsi="Calibri" w:cs="Calibri"/>
                  <w:color w:val="000000"/>
                </w:rPr>
                <w:t>0.33</w:t>
              </w:r>
            </w:ins>
          </w:p>
        </w:tc>
        <w:tc>
          <w:tcPr>
            <w:tcW w:w="960" w:type="dxa"/>
            <w:tcBorders>
              <w:top w:val="single" w:sz="4" w:space="0" w:color="auto"/>
              <w:left w:val="nil"/>
              <w:bottom w:val="single" w:sz="4" w:space="0" w:color="auto"/>
              <w:right w:val="nil"/>
            </w:tcBorders>
            <w:shd w:val="clear" w:color="auto" w:fill="auto"/>
            <w:noWrap/>
            <w:vAlign w:val="bottom"/>
            <w:hideMark/>
          </w:tcPr>
          <w:p w14:paraId="7567F343" w14:textId="77777777" w:rsidR="004F6583" w:rsidRPr="004F6583" w:rsidRDefault="004F6583" w:rsidP="004F6583">
            <w:pPr>
              <w:spacing w:after="0" w:line="240" w:lineRule="auto"/>
              <w:jc w:val="center"/>
              <w:rPr>
                <w:ins w:id="2064" w:author="Stefanie Lane" w:date="2022-05-12T12:10:00Z"/>
                <w:rFonts w:ascii="Calibri" w:eastAsia="Times New Roman" w:hAnsi="Calibri" w:cs="Calibri"/>
                <w:color w:val="000000"/>
              </w:rPr>
            </w:pPr>
            <w:ins w:id="2065"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2FEC5451" w14:textId="77777777" w:rsidR="004F6583" w:rsidRPr="004F6583" w:rsidRDefault="004F6583" w:rsidP="004F6583">
            <w:pPr>
              <w:spacing w:after="0" w:line="240" w:lineRule="auto"/>
              <w:jc w:val="center"/>
              <w:rPr>
                <w:ins w:id="2066" w:author="Stefanie Lane" w:date="2022-05-12T12:10:00Z"/>
                <w:rFonts w:ascii="Calibri" w:eastAsia="Times New Roman" w:hAnsi="Calibri" w:cs="Calibri"/>
                <w:color w:val="000000"/>
              </w:rPr>
            </w:pPr>
            <w:ins w:id="2067" w:author="Stefanie Lane" w:date="2022-05-12T12:10:00Z">
              <w:r w:rsidRPr="004F6583">
                <w:rPr>
                  <w:rFonts w:ascii="Calibri" w:eastAsia="Times New Roman" w:hAnsi="Calibri" w:cs="Calibri"/>
                  <w:color w:val="000000"/>
                </w:rPr>
                <w:t>-100.00</w:t>
              </w:r>
            </w:ins>
          </w:p>
        </w:tc>
      </w:tr>
      <w:tr w:rsidR="004F6583" w:rsidRPr="004F6583" w14:paraId="30DB429A" w14:textId="77777777" w:rsidTr="004F6583">
        <w:trPr>
          <w:trHeight w:val="290"/>
          <w:ins w:id="2068" w:author="Stefanie Lane" w:date="2022-05-12T12:10:00Z"/>
        </w:trPr>
        <w:tc>
          <w:tcPr>
            <w:tcW w:w="1700" w:type="dxa"/>
            <w:vMerge/>
            <w:tcBorders>
              <w:top w:val="nil"/>
              <w:left w:val="nil"/>
              <w:bottom w:val="nil"/>
              <w:right w:val="nil"/>
            </w:tcBorders>
            <w:vAlign w:val="center"/>
            <w:hideMark/>
          </w:tcPr>
          <w:p w14:paraId="6C767FF6" w14:textId="77777777" w:rsidR="004F6583" w:rsidRPr="004F6583" w:rsidRDefault="004F6583" w:rsidP="004F6583">
            <w:pPr>
              <w:spacing w:after="0" w:line="240" w:lineRule="auto"/>
              <w:rPr>
                <w:ins w:id="206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1802D2" w14:textId="77777777" w:rsidR="004F6583" w:rsidRPr="004F6583" w:rsidRDefault="004F6583" w:rsidP="004F6583">
            <w:pPr>
              <w:spacing w:after="0" w:line="240" w:lineRule="auto"/>
              <w:rPr>
                <w:ins w:id="2070" w:author="Stefanie Lane" w:date="2022-05-12T12:10:00Z"/>
                <w:rFonts w:ascii="Arial" w:eastAsia="Times New Roman" w:hAnsi="Arial" w:cs="Arial"/>
                <w:i/>
                <w:iCs/>
                <w:sz w:val="20"/>
                <w:szCs w:val="20"/>
              </w:rPr>
            </w:pPr>
            <w:ins w:id="2071" w:author="Stefanie Lane" w:date="2022-05-12T12:10:00Z">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ins>
          </w:p>
        </w:tc>
        <w:tc>
          <w:tcPr>
            <w:tcW w:w="960" w:type="dxa"/>
            <w:tcBorders>
              <w:top w:val="nil"/>
              <w:left w:val="nil"/>
              <w:bottom w:val="nil"/>
              <w:right w:val="nil"/>
            </w:tcBorders>
            <w:shd w:val="clear" w:color="auto" w:fill="auto"/>
            <w:noWrap/>
            <w:vAlign w:val="bottom"/>
            <w:hideMark/>
          </w:tcPr>
          <w:p w14:paraId="4930EEE8" w14:textId="77777777" w:rsidR="004F6583" w:rsidRPr="004F6583" w:rsidRDefault="004F6583" w:rsidP="004F6583">
            <w:pPr>
              <w:spacing w:after="0" w:line="240" w:lineRule="auto"/>
              <w:jc w:val="center"/>
              <w:rPr>
                <w:ins w:id="2072" w:author="Stefanie Lane" w:date="2022-05-12T12:10:00Z"/>
                <w:rFonts w:ascii="Calibri" w:eastAsia="Times New Roman" w:hAnsi="Calibri" w:cs="Calibri"/>
                <w:color w:val="000000"/>
              </w:rPr>
            </w:pPr>
            <w:ins w:id="2073" w:author="Stefanie Lane" w:date="2022-05-12T12:10:00Z">
              <w:r w:rsidRPr="004F6583">
                <w:rPr>
                  <w:rFonts w:ascii="Calibri" w:eastAsia="Times New Roman" w:hAnsi="Calibri" w:cs="Calibri"/>
                  <w:color w:val="000000"/>
                </w:rPr>
                <w:t>0.76</w:t>
              </w:r>
            </w:ins>
          </w:p>
        </w:tc>
        <w:tc>
          <w:tcPr>
            <w:tcW w:w="960" w:type="dxa"/>
            <w:tcBorders>
              <w:top w:val="nil"/>
              <w:left w:val="nil"/>
              <w:bottom w:val="nil"/>
              <w:right w:val="nil"/>
            </w:tcBorders>
            <w:shd w:val="clear" w:color="auto" w:fill="auto"/>
            <w:noWrap/>
            <w:vAlign w:val="bottom"/>
            <w:hideMark/>
          </w:tcPr>
          <w:p w14:paraId="754A1218" w14:textId="77777777" w:rsidR="004F6583" w:rsidRPr="004F6583" w:rsidRDefault="004F6583" w:rsidP="004F6583">
            <w:pPr>
              <w:spacing w:after="0" w:line="240" w:lineRule="auto"/>
              <w:jc w:val="center"/>
              <w:rPr>
                <w:ins w:id="2074" w:author="Stefanie Lane" w:date="2022-05-12T12:10:00Z"/>
                <w:rFonts w:ascii="Calibri" w:eastAsia="Times New Roman" w:hAnsi="Calibri" w:cs="Calibri"/>
                <w:color w:val="000000"/>
              </w:rPr>
            </w:pPr>
            <w:ins w:id="2075" w:author="Stefanie Lane" w:date="2022-05-12T12:10:00Z">
              <w:r w:rsidRPr="004F6583">
                <w:rPr>
                  <w:rFonts w:ascii="Calibri" w:eastAsia="Times New Roman" w:hAnsi="Calibri" w:cs="Calibri"/>
                  <w:color w:val="000000"/>
                </w:rPr>
                <w:t>0.09</w:t>
              </w:r>
            </w:ins>
          </w:p>
        </w:tc>
        <w:tc>
          <w:tcPr>
            <w:tcW w:w="960" w:type="dxa"/>
            <w:tcBorders>
              <w:top w:val="nil"/>
              <w:left w:val="nil"/>
              <w:bottom w:val="nil"/>
              <w:right w:val="nil"/>
            </w:tcBorders>
            <w:shd w:val="clear" w:color="auto" w:fill="auto"/>
            <w:noWrap/>
            <w:vAlign w:val="bottom"/>
            <w:hideMark/>
          </w:tcPr>
          <w:p w14:paraId="35A51E6D" w14:textId="77777777" w:rsidR="004F6583" w:rsidRPr="004F6583" w:rsidRDefault="004F6583" w:rsidP="004F6583">
            <w:pPr>
              <w:spacing w:after="0" w:line="240" w:lineRule="auto"/>
              <w:jc w:val="center"/>
              <w:rPr>
                <w:ins w:id="2076" w:author="Stefanie Lane" w:date="2022-05-12T12:10:00Z"/>
                <w:rFonts w:ascii="Calibri" w:eastAsia="Times New Roman" w:hAnsi="Calibri" w:cs="Calibri"/>
                <w:color w:val="000000"/>
              </w:rPr>
            </w:pPr>
            <w:ins w:id="2077"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1A8D113E" w14:textId="77777777" w:rsidR="004F6583" w:rsidRPr="004F6583" w:rsidRDefault="004F6583" w:rsidP="004F6583">
            <w:pPr>
              <w:spacing w:after="0" w:line="240" w:lineRule="auto"/>
              <w:jc w:val="center"/>
              <w:rPr>
                <w:ins w:id="2078" w:author="Stefanie Lane" w:date="2022-05-12T12:10:00Z"/>
                <w:rFonts w:ascii="Calibri" w:eastAsia="Times New Roman" w:hAnsi="Calibri" w:cs="Calibri"/>
                <w:color w:val="000000"/>
              </w:rPr>
            </w:pPr>
            <w:ins w:id="2079" w:author="Stefanie Lane" w:date="2022-05-12T12:10:00Z">
              <w:r w:rsidRPr="004F6583">
                <w:rPr>
                  <w:rFonts w:ascii="Calibri" w:eastAsia="Times New Roman" w:hAnsi="Calibri" w:cs="Calibri"/>
                  <w:color w:val="000000"/>
                </w:rPr>
                <w:t>-100.00</w:t>
              </w:r>
            </w:ins>
          </w:p>
        </w:tc>
      </w:tr>
      <w:tr w:rsidR="004F6583" w:rsidRPr="004F6583" w14:paraId="5A797B2F" w14:textId="77777777" w:rsidTr="004F6583">
        <w:trPr>
          <w:trHeight w:val="290"/>
          <w:ins w:id="2080" w:author="Stefanie Lane" w:date="2022-05-12T12:10:00Z"/>
        </w:trPr>
        <w:tc>
          <w:tcPr>
            <w:tcW w:w="1700" w:type="dxa"/>
            <w:vMerge/>
            <w:tcBorders>
              <w:top w:val="nil"/>
              <w:left w:val="nil"/>
              <w:bottom w:val="nil"/>
              <w:right w:val="nil"/>
            </w:tcBorders>
            <w:vAlign w:val="center"/>
            <w:hideMark/>
          </w:tcPr>
          <w:p w14:paraId="6696E7EF" w14:textId="77777777" w:rsidR="004F6583" w:rsidRPr="004F6583" w:rsidRDefault="004F6583" w:rsidP="004F6583">
            <w:pPr>
              <w:spacing w:after="0" w:line="240" w:lineRule="auto"/>
              <w:rPr>
                <w:ins w:id="208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64C9B6F" w14:textId="77777777" w:rsidR="004F6583" w:rsidRPr="004F6583" w:rsidRDefault="004F6583" w:rsidP="004F6583">
            <w:pPr>
              <w:spacing w:after="0" w:line="240" w:lineRule="auto"/>
              <w:rPr>
                <w:ins w:id="2082" w:author="Stefanie Lane" w:date="2022-05-12T12:10:00Z"/>
                <w:rFonts w:ascii="Calibri" w:eastAsia="Times New Roman" w:hAnsi="Calibri" w:cs="Calibri"/>
                <w:i/>
                <w:iCs/>
                <w:color w:val="000000"/>
              </w:rPr>
            </w:pPr>
            <w:ins w:id="2083" w:author="Stefanie Lane" w:date="2022-05-12T12:10:00Z">
              <w:r w:rsidRPr="004F6583">
                <w:rPr>
                  <w:rFonts w:ascii="Calibri" w:eastAsia="Times New Roman" w:hAnsi="Calibri" w:cs="Calibri"/>
                  <w:i/>
                  <w:iCs/>
                  <w:color w:val="000000"/>
                </w:rPr>
                <w:t xml:space="preserve">Festuca </w:t>
              </w:r>
              <w:r w:rsidRPr="004F6583">
                <w:rPr>
                  <w:rFonts w:ascii="Calibri" w:eastAsia="Times New Roman" w:hAnsi="Calibri" w:cs="Calibri"/>
                  <w:color w:val="000000"/>
                </w:rPr>
                <w:t xml:space="preserve">sp. </w:t>
              </w:r>
            </w:ins>
          </w:p>
        </w:tc>
        <w:tc>
          <w:tcPr>
            <w:tcW w:w="960" w:type="dxa"/>
            <w:tcBorders>
              <w:top w:val="single" w:sz="4" w:space="0" w:color="auto"/>
              <w:left w:val="nil"/>
              <w:bottom w:val="single" w:sz="4" w:space="0" w:color="auto"/>
              <w:right w:val="nil"/>
            </w:tcBorders>
            <w:shd w:val="clear" w:color="auto" w:fill="auto"/>
            <w:noWrap/>
            <w:vAlign w:val="bottom"/>
            <w:hideMark/>
          </w:tcPr>
          <w:p w14:paraId="03F3C27A" w14:textId="77777777" w:rsidR="004F6583" w:rsidRPr="004F6583" w:rsidRDefault="004F6583" w:rsidP="004F6583">
            <w:pPr>
              <w:spacing w:after="0" w:line="240" w:lineRule="auto"/>
              <w:jc w:val="center"/>
              <w:rPr>
                <w:ins w:id="2084" w:author="Stefanie Lane" w:date="2022-05-12T12:10:00Z"/>
                <w:rFonts w:ascii="Calibri" w:eastAsia="Times New Roman" w:hAnsi="Calibri" w:cs="Calibri"/>
                <w:color w:val="000000"/>
              </w:rPr>
            </w:pPr>
            <w:ins w:id="2085"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39786AEF" w14:textId="77777777" w:rsidR="004F6583" w:rsidRPr="004F6583" w:rsidRDefault="004F6583" w:rsidP="004F6583">
            <w:pPr>
              <w:spacing w:after="0" w:line="240" w:lineRule="auto"/>
              <w:jc w:val="center"/>
              <w:rPr>
                <w:ins w:id="2086" w:author="Stefanie Lane" w:date="2022-05-12T12:10:00Z"/>
                <w:rFonts w:ascii="Calibri" w:eastAsia="Times New Roman" w:hAnsi="Calibri" w:cs="Calibri"/>
                <w:color w:val="000000"/>
              </w:rPr>
            </w:pPr>
            <w:ins w:id="2087"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5BAB1788" w14:textId="77777777" w:rsidR="004F6583" w:rsidRPr="004F6583" w:rsidRDefault="004F6583" w:rsidP="004F6583">
            <w:pPr>
              <w:spacing w:after="0" w:line="240" w:lineRule="auto"/>
              <w:jc w:val="center"/>
              <w:rPr>
                <w:ins w:id="2088" w:author="Stefanie Lane" w:date="2022-05-12T12:10:00Z"/>
                <w:rFonts w:ascii="Calibri" w:eastAsia="Times New Roman" w:hAnsi="Calibri" w:cs="Calibri"/>
                <w:color w:val="000000"/>
              </w:rPr>
            </w:pPr>
            <w:ins w:id="2089"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4DB2ABE6" w14:textId="77777777" w:rsidR="004F6583" w:rsidRPr="004F6583" w:rsidRDefault="004F6583" w:rsidP="004F6583">
            <w:pPr>
              <w:spacing w:after="0" w:line="240" w:lineRule="auto"/>
              <w:jc w:val="center"/>
              <w:rPr>
                <w:ins w:id="2090" w:author="Stefanie Lane" w:date="2022-05-12T12:10:00Z"/>
                <w:rFonts w:ascii="Calibri" w:eastAsia="Times New Roman" w:hAnsi="Calibri" w:cs="Calibri"/>
                <w:color w:val="000000"/>
              </w:rPr>
            </w:pPr>
            <w:ins w:id="2091" w:author="Stefanie Lane" w:date="2022-05-12T12:10:00Z">
              <w:r w:rsidRPr="004F6583">
                <w:rPr>
                  <w:rFonts w:ascii="Calibri" w:eastAsia="Times New Roman" w:hAnsi="Calibri" w:cs="Calibri"/>
                  <w:color w:val="000000"/>
                </w:rPr>
                <w:t>-100.00</w:t>
              </w:r>
            </w:ins>
          </w:p>
        </w:tc>
      </w:tr>
      <w:tr w:rsidR="004F6583" w:rsidRPr="004F6583" w14:paraId="5082C4A4" w14:textId="77777777" w:rsidTr="004F6583">
        <w:trPr>
          <w:trHeight w:val="290"/>
          <w:ins w:id="2092" w:author="Stefanie Lane" w:date="2022-05-12T12:10:00Z"/>
        </w:trPr>
        <w:tc>
          <w:tcPr>
            <w:tcW w:w="1700" w:type="dxa"/>
            <w:vMerge/>
            <w:tcBorders>
              <w:top w:val="nil"/>
              <w:left w:val="nil"/>
              <w:bottom w:val="nil"/>
              <w:right w:val="nil"/>
            </w:tcBorders>
            <w:vAlign w:val="center"/>
            <w:hideMark/>
          </w:tcPr>
          <w:p w14:paraId="017791BF" w14:textId="77777777" w:rsidR="004F6583" w:rsidRPr="004F6583" w:rsidRDefault="004F6583" w:rsidP="004F6583">
            <w:pPr>
              <w:spacing w:after="0" w:line="240" w:lineRule="auto"/>
              <w:rPr>
                <w:ins w:id="209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31EED6E" w14:textId="77777777" w:rsidR="004F6583" w:rsidRPr="004F6583" w:rsidRDefault="004F6583" w:rsidP="004F6583">
            <w:pPr>
              <w:spacing w:after="0" w:line="240" w:lineRule="auto"/>
              <w:rPr>
                <w:ins w:id="2094" w:author="Stefanie Lane" w:date="2022-05-12T12:10:00Z"/>
                <w:rFonts w:ascii="Arial" w:eastAsia="Times New Roman" w:hAnsi="Arial" w:cs="Arial"/>
                <w:i/>
                <w:iCs/>
                <w:color w:val="000000"/>
                <w:sz w:val="20"/>
                <w:szCs w:val="20"/>
              </w:rPr>
            </w:pPr>
            <w:proofErr w:type="spellStart"/>
            <w:ins w:id="2095" w:author="Stefanie Lane" w:date="2022-05-12T12:10:00Z">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ins>
          </w:p>
        </w:tc>
        <w:tc>
          <w:tcPr>
            <w:tcW w:w="960" w:type="dxa"/>
            <w:tcBorders>
              <w:top w:val="nil"/>
              <w:left w:val="nil"/>
              <w:bottom w:val="nil"/>
              <w:right w:val="nil"/>
            </w:tcBorders>
            <w:shd w:val="clear" w:color="auto" w:fill="auto"/>
            <w:noWrap/>
            <w:vAlign w:val="bottom"/>
            <w:hideMark/>
          </w:tcPr>
          <w:p w14:paraId="348772C6" w14:textId="77777777" w:rsidR="004F6583" w:rsidRPr="004F6583" w:rsidRDefault="004F6583" w:rsidP="004F6583">
            <w:pPr>
              <w:spacing w:after="0" w:line="240" w:lineRule="auto"/>
              <w:jc w:val="center"/>
              <w:rPr>
                <w:ins w:id="2096" w:author="Stefanie Lane" w:date="2022-05-12T12:10:00Z"/>
                <w:rFonts w:ascii="Calibri" w:eastAsia="Times New Roman" w:hAnsi="Calibri" w:cs="Calibri"/>
                <w:color w:val="000000"/>
              </w:rPr>
            </w:pPr>
            <w:ins w:id="2097"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4B4AE4C1" w14:textId="77777777" w:rsidR="004F6583" w:rsidRPr="004F6583" w:rsidRDefault="004F6583" w:rsidP="004F6583">
            <w:pPr>
              <w:spacing w:after="0" w:line="240" w:lineRule="auto"/>
              <w:jc w:val="center"/>
              <w:rPr>
                <w:ins w:id="2098" w:author="Stefanie Lane" w:date="2022-05-12T12:10:00Z"/>
                <w:rFonts w:ascii="Calibri" w:eastAsia="Times New Roman" w:hAnsi="Calibri" w:cs="Calibri"/>
                <w:color w:val="000000"/>
              </w:rPr>
            </w:pPr>
            <w:ins w:id="2099"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3369D41" w14:textId="77777777" w:rsidR="004F6583" w:rsidRPr="004F6583" w:rsidRDefault="004F6583" w:rsidP="004F6583">
            <w:pPr>
              <w:spacing w:after="0" w:line="240" w:lineRule="auto"/>
              <w:jc w:val="center"/>
              <w:rPr>
                <w:ins w:id="2100" w:author="Stefanie Lane" w:date="2022-05-12T12:10:00Z"/>
                <w:rFonts w:ascii="Calibri" w:eastAsia="Times New Roman" w:hAnsi="Calibri" w:cs="Calibri"/>
                <w:color w:val="000000"/>
              </w:rPr>
            </w:pPr>
            <w:ins w:id="2101"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313B71A0" w14:textId="77777777" w:rsidR="004F6583" w:rsidRPr="004F6583" w:rsidRDefault="004F6583" w:rsidP="004F6583">
            <w:pPr>
              <w:spacing w:after="0" w:line="240" w:lineRule="auto"/>
              <w:jc w:val="center"/>
              <w:rPr>
                <w:ins w:id="2102" w:author="Stefanie Lane" w:date="2022-05-12T12:10:00Z"/>
                <w:rFonts w:ascii="Calibri" w:eastAsia="Times New Roman" w:hAnsi="Calibri" w:cs="Calibri"/>
                <w:color w:val="000000"/>
              </w:rPr>
            </w:pPr>
            <w:ins w:id="2103" w:author="Stefanie Lane" w:date="2022-05-12T12:10:00Z">
              <w:r w:rsidRPr="004F6583">
                <w:rPr>
                  <w:rFonts w:ascii="Calibri" w:eastAsia="Times New Roman" w:hAnsi="Calibri" w:cs="Calibri"/>
                  <w:color w:val="000000"/>
                </w:rPr>
                <w:t>-100.00</w:t>
              </w:r>
            </w:ins>
          </w:p>
        </w:tc>
      </w:tr>
      <w:tr w:rsidR="004F6583" w:rsidRPr="004F6583" w14:paraId="0D7385BD" w14:textId="77777777" w:rsidTr="004F6583">
        <w:trPr>
          <w:trHeight w:val="290"/>
          <w:ins w:id="2104" w:author="Stefanie Lane" w:date="2022-05-12T12:10:00Z"/>
        </w:trPr>
        <w:tc>
          <w:tcPr>
            <w:tcW w:w="1700" w:type="dxa"/>
            <w:vMerge/>
            <w:tcBorders>
              <w:top w:val="nil"/>
              <w:left w:val="nil"/>
              <w:bottom w:val="nil"/>
              <w:right w:val="nil"/>
            </w:tcBorders>
            <w:vAlign w:val="center"/>
            <w:hideMark/>
          </w:tcPr>
          <w:p w14:paraId="43BEA64A" w14:textId="77777777" w:rsidR="004F6583" w:rsidRPr="004F6583" w:rsidRDefault="004F6583" w:rsidP="004F6583">
            <w:pPr>
              <w:spacing w:after="0" w:line="240" w:lineRule="auto"/>
              <w:rPr>
                <w:ins w:id="210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FE2F24" w14:textId="77777777" w:rsidR="004F6583" w:rsidRPr="004F6583" w:rsidRDefault="004F6583" w:rsidP="004F6583">
            <w:pPr>
              <w:spacing w:after="0" w:line="240" w:lineRule="auto"/>
              <w:rPr>
                <w:ins w:id="2106" w:author="Stefanie Lane" w:date="2022-05-12T12:10:00Z"/>
                <w:rFonts w:ascii="Arial" w:eastAsia="Times New Roman" w:hAnsi="Arial" w:cs="Arial"/>
                <w:i/>
                <w:iCs/>
                <w:sz w:val="20"/>
                <w:szCs w:val="20"/>
              </w:rPr>
            </w:pPr>
            <w:ins w:id="2107" w:author="Stefanie Lane" w:date="2022-05-12T12:10:00Z">
              <w:r w:rsidRPr="004F6583">
                <w:rPr>
                  <w:rFonts w:ascii="Arial" w:eastAsia="Times New Roman" w:hAnsi="Arial" w:cs="Arial"/>
                  <w:i/>
                  <w:iCs/>
                  <w:sz w:val="20"/>
                  <w:szCs w:val="20"/>
                </w:rPr>
                <w:t xml:space="preserve">Hypericum </w:t>
              </w:r>
              <w:proofErr w:type="spellStart"/>
              <w:r w:rsidRPr="004F6583">
                <w:rPr>
                  <w:rFonts w:ascii="Arial" w:eastAsia="Times New Roman" w:hAnsi="Arial" w:cs="Arial"/>
                  <w:i/>
                  <w:iCs/>
                  <w:sz w:val="20"/>
                  <w:szCs w:val="20"/>
                </w:rPr>
                <w:t>formos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49632BC7" w14:textId="77777777" w:rsidR="004F6583" w:rsidRPr="004F6583" w:rsidRDefault="004F6583" w:rsidP="004F6583">
            <w:pPr>
              <w:spacing w:after="0" w:line="240" w:lineRule="auto"/>
              <w:jc w:val="center"/>
              <w:rPr>
                <w:ins w:id="2108" w:author="Stefanie Lane" w:date="2022-05-12T12:10:00Z"/>
                <w:rFonts w:ascii="Calibri" w:eastAsia="Times New Roman" w:hAnsi="Calibri" w:cs="Calibri"/>
                <w:color w:val="000000"/>
              </w:rPr>
            </w:pPr>
            <w:ins w:id="2109" w:author="Stefanie Lane" w:date="2022-05-12T12:10:00Z">
              <w:r w:rsidRPr="004F6583">
                <w:rPr>
                  <w:rFonts w:ascii="Calibri" w:eastAsia="Times New Roman" w:hAnsi="Calibri" w:cs="Calibri"/>
                  <w:color w:val="000000"/>
                </w:rPr>
                <w:t>0.10</w:t>
              </w:r>
            </w:ins>
          </w:p>
        </w:tc>
        <w:tc>
          <w:tcPr>
            <w:tcW w:w="960" w:type="dxa"/>
            <w:tcBorders>
              <w:top w:val="single" w:sz="4" w:space="0" w:color="auto"/>
              <w:left w:val="nil"/>
              <w:bottom w:val="single" w:sz="4" w:space="0" w:color="auto"/>
              <w:right w:val="nil"/>
            </w:tcBorders>
            <w:shd w:val="clear" w:color="auto" w:fill="auto"/>
            <w:noWrap/>
            <w:vAlign w:val="bottom"/>
            <w:hideMark/>
          </w:tcPr>
          <w:p w14:paraId="7C9357DE" w14:textId="77777777" w:rsidR="004F6583" w:rsidRPr="004F6583" w:rsidRDefault="004F6583" w:rsidP="004F6583">
            <w:pPr>
              <w:spacing w:after="0" w:line="240" w:lineRule="auto"/>
              <w:jc w:val="center"/>
              <w:rPr>
                <w:ins w:id="2110" w:author="Stefanie Lane" w:date="2022-05-12T12:10:00Z"/>
                <w:rFonts w:ascii="Calibri" w:eastAsia="Times New Roman" w:hAnsi="Calibri" w:cs="Calibri"/>
                <w:color w:val="000000"/>
              </w:rPr>
            </w:pPr>
            <w:ins w:id="211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B9ED30A" w14:textId="77777777" w:rsidR="004F6583" w:rsidRPr="004F6583" w:rsidRDefault="004F6583" w:rsidP="004F6583">
            <w:pPr>
              <w:spacing w:after="0" w:line="240" w:lineRule="auto"/>
              <w:jc w:val="center"/>
              <w:rPr>
                <w:ins w:id="2112" w:author="Stefanie Lane" w:date="2022-05-12T12:10:00Z"/>
                <w:rFonts w:ascii="Calibri" w:eastAsia="Times New Roman" w:hAnsi="Calibri" w:cs="Calibri"/>
                <w:color w:val="000000"/>
              </w:rPr>
            </w:pPr>
            <w:ins w:id="2113"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5712F5FB" w14:textId="77777777" w:rsidR="004F6583" w:rsidRPr="004F6583" w:rsidRDefault="004F6583" w:rsidP="004F6583">
            <w:pPr>
              <w:spacing w:after="0" w:line="240" w:lineRule="auto"/>
              <w:jc w:val="center"/>
              <w:rPr>
                <w:ins w:id="2114" w:author="Stefanie Lane" w:date="2022-05-12T12:10:00Z"/>
                <w:rFonts w:ascii="Calibri" w:eastAsia="Times New Roman" w:hAnsi="Calibri" w:cs="Calibri"/>
                <w:color w:val="000000"/>
              </w:rPr>
            </w:pPr>
            <w:ins w:id="2115" w:author="Stefanie Lane" w:date="2022-05-12T12:10:00Z">
              <w:r w:rsidRPr="004F6583">
                <w:rPr>
                  <w:rFonts w:ascii="Calibri" w:eastAsia="Times New Roman" w:hAnsi="Calibri" w:cs="Calibri"/>
                  <w:color w:val="000000"/>
                </w:rPr>
                <w:t>-100.00</w:t>
              </w:r>
            </w:ins>
          </w:p>
        </w:tc>
      </w:tr>
      <w:tr w:rsidR="004F6583" w:rsidRPr="004F6583" w14:paraId="37A77CD4" w14:textId="77777777" w:rsidTr="004F6583">
        <w:trPr>
          <w:trHeight w:val="290"/>
          <w:ins w:id="2116" w:author="Stefanie Lane" w:date="2022-05-12T12:10:00Z"/>
        </w:trPr>
        <w:tc>
          <w:tcPr>
            <w:tcW w:w="1700" w:type="dxa"/>
            <w:vMerge/>
            <w:tcBorders>
              <w:top w:val="nil"/>
              <w:left w:val="nil"/>
              <w:bottom w:val="nil"/>
              <w:right w:val="nil"/>
            </w:tcBorders>
            <w:vAlign w:val="center"/>
            <w:hideMark/>
          </w:tcPr>
          <w:p w14:paraId="23DE5830" w14:textId="77777777" w:rsidR="004F6583" w:rsidRPr="004F6583" w:rsidRDefault="004F6583" w:rsidP="004F6583">
            <w:pPr>
              <w:spacing w:after="0" w:line="240" w:lineRule="auto"/>
              <w:rPr>
                <w:ins w:id="211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3E9E994" w14:textId="77777777" w:rsidR="004F6583" w:rsidRPr="004F6583" w:rsidRDefault="004F6583" w:rsidP="004F6583">
            <w:pPr>
              <w:spacing w:after="0" w:line="240" w:lineRule="auto"/>
              <w:rPr>
                <w:ins w:id="2118" w:author="Stefanie Lane" w:date="2022-05-12T12:10:00Z"/>
                <w:rFonts w:ascii="Arial" w:eastAsia="Times New Roman" w:hAnsi="Arial" w:cs="Arial"/>
                <w:i/>
                <w:iCs/>
                <w:sz w:val="20"/>
                <w:szCs w:val="20"/>
              </w:rPr>
            </w:pPr>
            <w:ins w:id="2119"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ins>
          </w:p>
        </w:tc>
        <w:tc>
          <w:tcPr>
            <w:tcW w:w="960" w:type="dxa"/>
            <w:tcBorders>
              <w:top w:val="nil"/>
              <w:left w:val="nil"/>
              <w:bottom w:val="nil"/>
              <w:right w:val="nil"/>
            </w:tcBorders>
            <w:shd w:val="clear" w:color="auto" w:fill="auto"/>
            <w:noWrap/>
            <w:vAlign w:val="bottom"/>
            <w:hideMark/>
          </w:tcPr>
          <w:p w14:paraId="5FB298D2" w14:textId="77777777" w:rsidR="004F6583" w:rsidRPr="004F6583" w:rsidRDefault="004F6583" w:rsidP="004F6583">
            <w:pPr>
              <w:spacing w:after="0" w:line="240" w:lineRule="auto"/>
              <w:jc w:val="center"/>
              <w:rPr>
                <w:ins w:id="2120" w:author="Stefanie Lane" w:date="2022-05-12T12:10:00Z"/>
                <w:rFonts w:ascii="Calibri" w:eastAsia="Times New Roman" w:hAnsi="Calibri" w:cs="Calibri"/>
                <w:color w:val="000000"/>
              </w:rPr>
            </w:pPr>
            <w:ins w:id="2121" w:author="Stefanie Lane" w:date="2022-05-12T12:10:00Z">
              <w:r w:rsidRPr="004F6583">
                <w:rPr>
                  <w:rFonts w:ascii="Calibri" w:eastAsia="Times New Roman" w:hAnsi="Calibri" w:cs="Calibri"/>
                  <w:color w:val="000000"/>
                </w:rPr>
                <w:t>0.52</w:t>
              </w:r>
            </w:ins>
          </w:p>
        </w:tc>
        <w:tc>
          <w:tcPr>
            <w:tcW w:w="960" w:type="dxa"/>
            <w:tcBorders>
              <w:top w:val="nil"/>
              <w:left w:val="nil"/>
              <w:bottom w:val="nil"/>
              <w:right w:val="nil"/>
            </w:tcBorders>
            <w:shd w:val="clear" w:color="auto" w:fill="auto"/>
            <w:noWrap/>
            <w:vAlign w:val="bottom"/>
            <w:hideMark/>
          </w:tcPr>
          <w:p w14:paraId="619DAA1F" w14:textId="77777777" w:rsidR="004F6583" w:rsidRPr="004F6583" w:rsidRDefault="004F6583" w:rsidP="004F6583">
            <w:pPr>
              <w:spacing w:after="0" w:line="240" w:lineRule="auto"/>
              <w:jc w:val="center"/>
              <w:rPr>
                <w:ins w:id="2122" w:author="Stefanie Lane" w:date="2022-05-12T12:10:00Z"/>
                <w:rFonts w:ascii="Calibri" w:eastAsia="Times New Roman" w:hAnsi="Calibri" w:cs="Calibri"/>
                <w:color w:val="000000"/>
              </w:rPr>
            </w:pPr>
            <w:ins w:id="2123" w:author="Stefanie Lane" w:date="2022-05-12T12:10:00Z">
              <w:r w:rsidRPr="004F6583">
                <w:rPr>
                  <w:rFonts w:ascii="Calibri" w:eastAsia="Times New Roman" w:hAnsi="Calibri" w:cs="Calibri"/>
                  <w:color w:val="000000"/>
                </w:rPr>
                <w:t>0.06</w:t>
              </w:r>
            </w:ins>
          </w:p>
        </w:tc>
        <w:tc>
          <w:tcPr>
            <w:tcW w:w="960" w:type="dxa"/>
            <w:tcBorders>
              <w:top w:val="nil"/>
              <w:left w:val="nil"/>
              <w:bottom w:val="nil"/>
              <w:right w:val="nil"/>
            </w:tcBorders>
            <w:shd w:val="clear" w:color="auto" w:fill="auto"/>
            <w:noWrap/>
            <w:vAlign w:val="bottom"/>
            <w:hideMark/>
          </w:tcPr>
          <w:p w14:paraId="78944E6F" w14:textId="77777777" w:rsidR="004F6583" w:rsidRPr="004F6583" w:rsidRDefault="004F6583" w:rsidP="004F6583">
            <w:pPr>
              <w:spacing w:after="0" w:line="240" w:lineRule="auto"/>
              <w:jc w:val="center"/>
              <w:rPr>
                <w:ins w:id="2124" w:author="Stefanie Lane" w:date="2022-05-12T12:10:00Z"/>
                <w:rFonts w:ascii="Calibri" w:eastAsia="Times New Roman" w:hAnsi="Calibri" w:cs="Calibri"/>
                <w:color w:val="000000"/>
              </w:rPr>
            </w:pPr>
            <w:ins w:id="2125"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6C91FD18" w14:textId="77777777" w:rsidR="004F6583" w:rsidRPr="004F6583" w:rsidRDefault="004F6583" w:rsidP="004F6583">
            <w:pPr>
              <w:spacing w:after="0" w:line="240" w:lineRule="auto"/>
              <w:jc w:val="center"/>
              <w:rPr>
                <w:ins w:id="2126" w:author="Stefanie Lane" w:date="2022-05-12T12:10:00Z"/>
                <w:rFonts w:ascii="Calibri" w:eastAsia="Times New Roman" w:hAnsi="Calibri" w:cs="Calibri"/>
                <w:color w:val="000000"/>
              </w:rPr>
            </w:pPr>
            <w:ins w:id="2127" w:author="Stefanie Lane" w:date="2022-05-12T12:10:00Z">
              <w:r w:rsidRPr="004F6583">
                <w:rPr>
                  <w:rFonts w:ascii="Calibri" w:eastAsia="Times New Roman" w:hAnsi="Calibri" w:cs="Calibri"/>
                  <w:color w:val="000000"/>
                </w:rPr>
                <w:t>-100.00</w:t>
              </w:r>
            </w:ins>
          </w:p>
        </w:tc>
      </w:tr>
      <w:tr w:rsidR="004F6583" w:rsidRPr="004F6583" w14:paraId="5A43353E" w14:textId="77777777" w:rsidTr="004F6583">
        <w:trPr>
          <w:trHeight w:val="290"/>
          <w:ins w:id="2128" w:author="Stefanie Lane" w:date="2022-05-12T12:10:00Z"/>
        </w:trPr>
        <w:tc>
          <w:tcPr>
            <w:tcW w:w="1700" w:type="dxa"/>
            <w:vMerge/>
            <w:tcBorders>
              <w:top w:val="nil"/>
              <w:left w:val="nil"/>
              <w:bottom w:val="nil"/>
              <w:right w:val="nil"/>
            </w:tcBorders>
            <w:vAlign w:val="center"/>
            <w:hideMark/>
          </w:tcPr>
          <w:p w14:paraId="2F6C9547" w14:textId="77777777" w:rsidR="004F6583" w:rsidRPr="004F6583" w:rsidRDefault="004F6583" w:rsidP="004F6583">
            <w:pPr>
              <w:spacing w:after="0" w:line="240" w:lineRule="auto"/>
              <w:rPr>
                <w:ins w:id="212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3A78A79" w14:textId="77777777" w:rsidR="004F6583" w:rsidRPr="004F6583" w:rsidRDefault="004F6583" w:rsidP="004F6583">
            <w:pPr>
              <w:spacing w:after="0" w:line="240" w:lineRule="auto"/>
              <w:rPr>
                <w:ins w:id="2130" w:author="Stefanie Lane" w:date="2022-05-12T12:10:00Z"/>
                <w:rFonts w:ascii="Arial" w:eastAsia="Times New Roman" w:hAnsi="Arial" w:cs="Arial"/>
                <w:i/>
                <w:iCs/>
                <w:sz w:val="20"/>
                <w:szCs w:val="20"/>
              </w:rPr>
            </w:pPr>
            <w:proofErr w:type="spellStart"/>
            <w:ins w:id="2131" w:author="Stefanie Lane" w:date="2022-05-12T12:10:00Z">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D78414F" w14:textId="77777777" w:rsidR="004F6583" w:rsidRPr="004F6583" w:rsidRDefault="004F6583" w:rsidP="004F6583">
            <w:pPr>
              <w:spacing w:after="0" w:line="240" w:lineRule="auto"/>
              <w:jc w:val="center"/>
              <w:rPr>
                <w:ins w:id="2132" w:author="Stefanie Lane" w:date="2022-05-12T12:10:00Z"/>
                <w:rFonts w:ascii="Calibri" w:eastAsia="Times New Roman" w:hAnsi="Calibri" w:cs="Calibri"/>
                <w:color w:val="000000"/>
              </w:rPr>
            </w:pPr>
            <w:ins w:id="2133" w:author="Stefanie Lane" w:date="2022-05-12T12:10:00Z">
              <w:r w:rsidRPr="004F6583">
                <w:rPr>
                  <w:rFonts w:ascii="Calibri" w:eastAsia="Times New Roman" w:hAnsi="Calibri" w:cs="Calibri"/>
                  <w:color w:val="000000"/>
                </w:rPr>
                <w:t>0.14</w:t>
              </w:r>
            </w:ins>
          </w:p>
        </w:tc>
        <w:tc>
          <w:tcPr>
            <w:tcW w:w="960" w:type="dxa"/>
            <w:tcBorders>
              <w:top w:val="single" w:sz="4" w:space="0" w:color="auto"/>
              <w:left w:val="nil"/>
              <w:bottom w:val="single" w:sz="4" w:space="0" w:color="auto"/>
              <w:right w:val="nil"/>
            </w:tcBorders>
            <w:shd w:val="clear" w:color="auto" w:fill="auto"/>
            <w:noWrap/>
            <w:vAlign w:val="bottom"/>
            <w:hideMark/>
          </w:tcPr>
          <w:p w14:paraId="096E6F8F" w14:textId="77777777" w:rsidR="004F6583" w:rsidRPr="004F6583" w:rsidRDefault="004F6583" w:rsidP="004F6583">
            <w:pPr>
              <w:spacing w:after="0" w:line="240" w:lineRule="auto"/>
              <w:jc w:val="center"/>
              <w:rPr>
                <w:ins w:id="2134" w:author="Stefanie Lane" w:date="2022-05-12T12:10:00Z"/>
                <w:rFonts w:ascii="Calibri" w:eastAsia="Times New Roman" w:hAnsi="Calibri" w:cs="Calibri"/>
                <w:color w:val="000000"/>
              </w:rPr>
            </w:pPr>
            <w:ins w:id="2135" w:author="Stefanie Lane" w:date="2022-05-12T12:10:00Z">
              <w:r w:rsidRPr="004F6583">
                <w:rPr>
                  <w:rFonts w:ascii="Calibri" w:eastAsia="Times New Roman" w:hAnsi="Calibri" w:cs="Calibri"/>
                  <w:color w:val="000000"/>
                </w:rPr>
                <w:t>0.24</w:t>
              </w:r>
            </w:ins>
          </w:p>
        </w:tc>
        <w:tc>
          <w:tcPr>
            <w:tcW w:w="960" w:type="dxa"/>
            <w:tcBorders>
              <w:top w:val="single" w:sz="4" w:space="0" w:color="auto"/>
              <w:left w:val="nil"/>
              <w:bottom w:val="single" w:sz="4" w:space="0" w:color="auto"/>
              <w:right w:val="nil"/>
            </w:tcBorders>
            <w:shd w:val="clear" w:color="auto" w:fill="auto"/>
            <w:noWrap/>
            <w:vAlign w:val="bottom"/>
            <w:hideMark/>
          </w:tcPr>
          <w:p w14:paraId="6CBA7E2A" w14:textId="77777777" w:rsidR="004F6583" w:rsidRPr="004F6583" w:rsidRDefault="004F6583" w:rsidP="004F6583">
            <w:pPr>
              <w:spacing w:after="0" w:line="240" w:lineRule="auto"/>
              <w:jc w:val="center"/>
              <w:rPr>
                <w:ins w:id="2136" w:author="Stefanie Lane" w:date="2022-05-12T12:10:00Z"/>
                <w:rFonts w:ascii="Calibri" w:eastAsia="Times New Roman" w:hAnsi="Calibri" w:cs="Calibri"/>
                <w:color w:val="000000"/>
              </w:rPr>
            </w:pPr>
            <w:ins w:id="2137"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4986FA75" w14:textId="77777777" w:rsidR="004F6583" w:rsidRPr="004F6583" w:rsidRDefault="004F6583" w:rsidP="004F6583">
            <w:pPr>
              <w:spacing w:after="0" w:line="240" w:lineRule="auto"/>
              <w:jc w:val="center"/>
              <w:rPr>
                <w:ins w:id="2138" w:author="Stefanie Lane" w:date="2022-05-12T12:10:00Z"/>
                <w:rFonts w:ascii="Calibri" w:eastAsia="Times New Roman" w:hAnsi="Calibri" w:cs="Calibri"/>
                <w:color w:val="000000"/>
              </w:rPr>
            </w:pPr>
            <w:ins w:id="2139" w:author="Stefanie Lane" w:date="2022-05-12T12:10:00Z">
              <w:r w:rsidRPr="004F6583">
                <w:rPr>
                  <w:rFonts w:ascii="Calibri" w:eastAsia="Times New Roman" w:hAnsi="Calibri" w:cs="Calibri"/>
                  <w:color w:val="000000"/>
                </w:rPr>
                <w:t>-100.00</w:t>
              </w:r>
            </w:ins>
          </w:p>
        </w:tc>
      </w:tr>
      <w:tr w:rsidR="004F6583" w:rsidRPr="004F6583" w14:paraId="4756BBB4" w14:textId="77777777" w:rsidTr="004F6583">
        <w:trPr>
          <w:trHeight w:val="290"/>
          <w:ins w:id="2140" w:author="Stefanie Lane" w:date="2022-05-12T12:10:00Z"/>
        </w:trPr>
        <w:tc>
          <w:tcPr>
            <w:tcW w:w="1700" w:type="dxa"/>
            <w:vMerge/>
            <w:tcBorders>
              <w:top w:val="nil"/>
              <w:left w:val="nil"/>
              <w:bottom w:val="nil"/>
              <w:right w:val="nil"/>
            </w:tcBorders>
            <w:vAlign w:val="center"/>
            <w:hideMark/>
          </w:tcPr>
          <w:p w14:paraId="5F5E6416" w14:textId="77777777" w:rsidR="004F6583" w:rsidRPr="004F6583" w:rsidRDefault="004F6583" w:rsidP="004F6583">
            <w:pPr>
              <w:spacing w:after="0" w:line="240" w:lineRule="auto"/>
              <w:rPr>
                <w:ins w:id="214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33294A8" w14:textId="77777777" w:rsidR="004F6583" w:rsidRPr="004F6583" w:rsidRDefault="004F6583" w:rsidP="004F6583">
            <w:pPr>
              <w:spacing w:after="0" w:line="240" w:lineRule="auto"/>
              <w:rPr>
                <w:ins w:id="2142" w:author="Stefanie Lane" w:date="2022-05-12T12:10:00Z"/>
                <w:rFonts w:ascii="Arial" w:eastAsia="Times New Roman" w:hAnsi="Arial" w:cs="Arial"/>
                <w:i/>
                <w:iCs/>
                <w:sz w:val="20"/>
                <w:szCs w:val="20"/>
              </w:rPr>
            </w:pPr>
            <w:proofErr w:type="spellStart"/>
            <w:ins w:id="2143" w:author="Stefanie Lane" w:date="2022-05-12T12:10:00Z">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ins>
          </w:p>
        </w:tc>
        <w:tc>
          <w:tcPr>
            <w:tcW w:w="960" w:type="dxa"/>
            <w:tcBorders>
              <w:top w:val="nil"/>
              <w:left w:val="nil"/>
              <w:bottom w:val="nil"/>
              <w:right w:val="nil"/>
            </w:tcBorders>
            <w:shd w:val="clear" w:color="auto" w:fill="auto"/>
            <w:noWrap/>
            <w:vAlign w:val="bottom"/>
            <w:hideMark/>
          </w:tcPr>
          <w:p w14:paraId="067DC3C2" w14:textId="77777777" w:rsidR="004F6583" w:rsidRPr="004F6583" w:rsidRDefault="004F6583" w:rsidP="004F6583">
            <w:pPr>
              <w:spacing w:after="0" w:line="240" w:lineRule="auto"/>
              <w:jc w:val="center"/>
              <w:rPr>
                <w:ins w:id="2144" w:author="Stefanie Lane" w:date="2022-05-12T12:10:00Z"/>
                <w:rFonts w:ascii="Calibri" w:eastAsia="Times New Roman" w:hAnsi="Calibri" w:cs="Calibri"/>
                <w:color w:val="000000"/>
              </w:rPr>
            </w:pPr>
            <w:ins w:id="2145" w:author="Stefanie Lane" w:date="2022-05-12T12:10:00Z">
              <w:r w:rsidRPr="004F6583">
                <w:rPr>
                  <w:rFonts w:ascii="Calibri" w:eastAsia="Times New Roman" w:hAnsi="Calibri" w:cs="Calibri"/>
                  <w:color w:val="000000"/>
                </w:rPr>
                <w:t>0.17</w:t>
              </w:r>
            </w:ins>
          </w:p>
        </w:tc>
        <w:tc>
          <w:tcPr>
            <w:tcW w:w="960" w:type="dxa"/>
            <w:tcBorders>
              <w:top w:val="nil"/>
              <w:left w:val="nil"/>
              <w:bottom w:val="nil"/>
              <w:right w:val="nil"/>
            </w:tcBorders>
            <w:shd w:val="clear" w:color="auto" w:fill="auto"/>
            <w:noWrap/>
            <w:vAlign w:val="bottom"/>
            <w:hideMark/>
          </w:tcPr>
          <w:p w14:paraId="21CB8AF9" w14:textId="77777777" w:rsidR="004F6583" w:rsidRPr="004F6583" w:rsidRDefault="004F6583" w:rsidP="004F6583">
            <w:pPr>
              <w:spacing w:after="0" w:line="240" w:lineRule="auto"/>
              <w:jc w:val="center"/>
              <w:rPr>
                <w:ins w:id="2146" w:author="Stefanie Lane" w:date="2022-05-12T12:10:00Z"/>
                <w:rFonts w:ascii="Calibri" w:eastAsia="Times New Roman" w:hAnsi="Calibri" w:cs="Calibri"/>
                <w:color w:val="000000"/>
              </w:rPr>
            </w:pPr>
            <w:ins w:id="2147"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89F2D5A" w14:textId="77777777" w:rsidR="004F6583" w:rsidRPr="004F6583" w:rsidRDefault="004F6583" w:rsidP="004F6583">
            <w:pPr>
              <w:spacing w:after="0" w:line="240" w:lineRule="auto"/>
              <w:jc w:val="center"/>
              <w:rPr>
                <w:ins w:id="2148" w:author="Stefanie Lane" w:date="2022-05-12T12:10:00Z"/>
                <w:rFonts w:ascii="Calibri" w:eastAsia="Times New Roman" w:hAnsi="Calibri" w:cs="Calibri"/>
                <w:color w:val="000000"/>
              </w:rPr>
            </w:pPr>
            <w:ins w:id="2149"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2D9BA6B2" w14:textId="77777777" w:rsidR="004F6583" w:rsidRPr="004F6583" w:rsidRDefault="004F6583" w:rsidP="004F6583">
            <w:pPr>
              <w:spacing w:after="0" w:line="240" w:lineRule="auto"/>
              <w:jc w:val="center"/>
              <w:rPr>
                <w:ins w:id="2150" w:author="Stefanie Lane" w:date="2022-05-12T12:10:00Z"/>
                <w:rFonts w:ascii="Calibri" w:eastAsia="Times New Roman" w:hAnsi="Calibri" w:cs="Calibri"/>
                <w:color w:val="000000"/>
              </w:rPr>
            </w:pPr>
            <w:ins w:id="2151" w:author="Stefanie Lane" w:date="2022-05-12T12:10:00Z">
              <w:r w:rsidRPr="004F6583">
                <w:rPr>
                  <w:rFonts w:ascii="Calibri" w:eastAsia="Times New Roman" w:hAnsi="Calibri" w:cs="Calibri"/>
                  <w:color w:val="000000"/>
                </w:rPr>
                <w:t>-100.00</w:t>
              </w:r>
            </w:ins>
          </w:p>
        </w:tc>
      </w:tr>
      <w:tr w:rsidR="004F6583" w:rsidRPr="004F6583" w14:paraId="4D718F89" w14:textId="77777777" w:rsidTr="004F6583">
        <w:trPr>
          <w:trHeight w:val="290"/>
          <w:ins w:id="2152" w:author="Stefanie Lane" w:date="2022-05-12T12:10:00Z"/>
        </w:trPr>
        <w:tc>
          <w:tcPr>
            <w:tcW w:w="1700" w:type="dxa"/>
            <w:vMerge/>
            <w:tcBorders>
              <w:top w:val="nil"/>
              <w:left w:val="nil"/>
              <w:bottom w:val="nil"/>
              <w:right w:val="nil"/>
            </w:tcBorders>
            <w:vAlign w:val="center"/>
            <w:hideMark/>
          </w:tcPr>
          <w:p w14:paraId="656BB557" w14:textId="77777777" w:rsidR="004F6583" w:rsidRPr="004F6583" w:rsidRDefault="004F6583" w:rsidP="004F6583">
            <w:pPr>
              <w:spacing w:after="0" w:line="240" w:lineRule="auto"/>
              <w:rPr>
                <w:ins w:id="215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18B959" w14:textId="77777777" w:rsidR="004F6583" w:rsidRPr="004F6583" w:rsidRDefault="004F6583" w:rsidP="004F6583">
            <w:pPr>
              <w:spacing w:after="0" w:line="240" w:lineRule="auto"/>
              <w:rPr>
                <w:ins w:id="2154" w:author="Stefanie Lane" w:date="2022-05-12T12:10:00Z"/>
                <w:rFonts w:ascii="Arial" w:eastAsia="Times New Roman" w:hAnsi="Arial" w:cs="Arial"/>
                <w:i/>
                <w:iCs/>
                <w:sz w:val="20"/>
                <w:szCs w:val="20"/>
              </w:rPr>
            </w:pPr>
            <w:ins w:id="2155" w:author="Stefanie Lane" w:date="2022-05-12T12:10:00Z">
              <w:r w:rsidRPr="004F6583">
                <w:rPr>
                  <w:rFonts w:ascii="Arial" w:eastAsia="Times New Roman" w:hAnsi="Arial" w:cs="Arial"/>
                  <w:i/>
                  <w:iCs/>
                  <w:sz w:val="20"/>
                  <w:szCs w:val="20"/>
                </w:rPr>
                <w:t>Mentha aquatica</w:t>
              </w:r>
            </w:ins>
          </w:p>
        </w:tc>
        <w:tc>
          <w:tcPr>
            <w:tcW w:w="960" w:type="dxa"/>
            <w:tcBorders>
              <w:top w:val="single" w:sz="4" w:space="0" w:color="auto"/>
              <w:left w:val="nil"/>
              <w:bottom w:val="single" w:sz="4" w:space="0" w:color="auto"/>
              <w:right w:val="nil"/>
            </w:tcBorders>
            <w:shd w:val="clear" w:color="auto" w:fill="auto"/>
            <w:noWrap/>
            <w:vAlign w:val="bottom"/>
            <w:hideMark/>
          </w:tcPr>
          <w:p w14:paraId="7F8B7700" w14:textId="77777777" w:rsidR="004F6583" w:rsidRPr="004F6583" w:rsidRDefault="004F6583" w:rsidP="004F6583">
            <w:pPr>
              <w:spacing w:after="0" w:line="240" w:lineRule="auto"/>
              <w:jc w:val="center"/>
              <w:rPr>
                <w:ins w:id="2156" w:author="Stefanie Lane" w:date="2022-05-12T12:10:00Z"/>
                <w:rFonts w:ascii="Calibri" w:eastAsia="Times New Roman" w:hAnsi="Calibri" w:cs="Calibri"/>
                <w:color w:val="000000"/>
              </w:rPr>
            </w:pPr>
            <w:ins w:id="2157" w:author="Stefanie Lane" w:date="2022-05-12T12:10:00Z">
              <w:r w:rsidRPr="004F6583">
                <w:rPr>
                  <w:rFonts w:ascii="Calibri" w:eastAsia="Times New Roman" w:hAnsi="Calibri" w:cs="Calibri"/>
                  <w:color w:val="000000"/>
                </w:rPr>
                <w:t>0.31</w:t>
              </w:r>
            </w:ins>
          </w:p>
        </w:tc>
        <w:tc>
          <w:tcPr>
            <w:tcW w:w="960" w:type="dxa"/>
            <w:tcBorders>
              <w:top w:val="single" w:sz="4" w:space="0" w:color="auto"/>
              <w:left w:val="nil"/>
              <w:bottom w:val="single" w:sz="4" w:space="0" w:color="auto"/>
              <w:right w:val="nil"/>
            </w:tcBorders>
            <w:shd w:val="clear" w:color="auto" w:fill="auto"/>
            <w:noWrap/>
            <w:vAlign w:val="bottom"/>
            <w:hideMark/>
          </w:tcPr>
          <w:p w14:paraId="24613BF4" w14:textId="77777777" w:rsidR="004F6583" w:rsidRPr="004F6583" w:rsidRDefault="004F6583" w:rsidP="004F6583">
            <w:pPr>
              <w:spacing w:after="0" w:line="240" w:lineRule="auto"/>
              <w:jc w:val="center"/>
              <w:rPr>
                <w:ins w:id="2158" w:author="Stefanie Lane" w:date="2022-05-12T12:10:00Z"/>
                <w:rFonts w:ascii="Calibri" w:eastAsia="Times New Roman" w:hAnsi="Calibri" w:cs="Calibri"/>
                <w:color w:val="000000"/>
              </w:rPr>
            </w:pPr>
            <w:ins w:id="2159" w:author="Stefanie Lane" w:date="2022-05-12T12:10:00Z">
              <w:r w:rsidRPr="004F6583">
                <w:rPr>
                  <w:rFonts w:ascii="Calibri" w:eastAsia="Times New Roman" w:hAnsi="Calibri" w:cs="Calibri"/>
                  <w:color w:val="000000"/>
                </w:rPr>
                <w:t>0.09</w:t>
              </w:r>
            </w:ins>
          </w:p>
        </w:tc>
        <w:tc>
          <w:tcPr>
            <w:tcW w:w="960" w:type="dxa"/>
            <w:tcBorders>
              <w:top w:val="single" w:sz="4" w:space="0" w:color="auto"/>
              <w:left w:val="nil"/>
              <w:bottom w:val="single" w:sz="4" w:space="0" w:color="auto"/>
              <w:right w:val="nil"/>
            </w:tcBorders>
            <w:shd w:val="clear" w:color="auto" w:fill="auto"/>
            <w:noWrap/>
            <w:vAlign w:val="bottom"/>
            <w:hideMark/>
          </w:tcPr>
          <w:p w14:paraId="4145CA58" w14:textId="77777777" w:rsidR="004F6583" w:rsidRPr="004F6583" w:rsidRDefault="004F6583" w:rsidP="004F6583">
            <w:pPr>
              <w:spacing w:after="0" w:line="240" w:lineRule="auto"/>
              <w:jc w:val="center"/>
              <w:rPr>
                <w:ins w:id="2160" w:author="Stefanie Lane" w:date="2022-05-12T12:10:00Z"/>
                <w:rFonts w:ascii="Calibri" w:eastAsia="Times New Roman" w:hAnsi="Calibri" w:cs="Calibri"/>
                <w:color w:val="000000"/>
              </w:rPr>
            </w:pPr>
            <w:ins w:id="2161"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2D706F7B" w14:textId="77777777" w:rsidR="004F6583" w:rsidRPr="004F6583" w:rsidRDefault="004F6583" w:rsidP="004F6583">
            <w:pPr>
              <w:spacing w:after="0" w:line="240" w:lineRule="auto"/>
              <w:jc w:val="center"/>
              <w:rPr>
                <w:ins w:id="2162" w:author="Stefanie Lane" w:date="2022-05-12T12:10:00Z"/>
                <w:rFonts w:ascii="Calibri" w:eastAsia="Times New Roman" w:hAnsi="Calibri" w:cs="Calibri"/>
                <w:color w:val="000000"/>
              </w:rPr>
            </w:pPr>
            <w:ins w:id="2163" w:author="Stefanie Lane" w:date="2022-05-12T12:10:00Z">
              <w:r w:rsidRPr="004F6583">
                <w:rPr>
                  <w:rFonts w:ascii="Calibri" w:eastAsia="Times New Roman" w:hAnsi="Calibri" w:cs="Calibri"/>
                  <w:color w:val="000000"/>
                </w:rPr>
                <w:t>-100.00</w:t>
              </w:r>
            </w:ins>
          </w:p>
        </w:tc>
      </w:tr>
      <w:tr w:rsidR="004F6583" w:rsidRPr="004F6583" w14:paraId="15E6AE00" w14:textId="77777777" w:rsidTr="004F6583">
        <w:trPr>
          <w:trHeight w:val="290"/>
          <w:ins w:id="2164" w:author="Stefanie Lane" w:date="2022-05-12T12:10:00Z"/>
        </w:trPr>
        <w:tc>
          <w:tcPr>
            <w:tcW w:w="1700" w:type="dxa"/>
            <w:vMerge/>
            <w:tcBorders>
              <w:top w:val="nil"/>
              <w:left w:val="nil"/>
              <w:bottom w:val="nil"/>
              <w:right w:val="nil"/>
            </w:tcBorders>
            <w:vAlign w:val="center"/>
            <w:hideMark/>
          </w:tcPr>
          <w:p w14:paraId="189C4A0C" w14:textId="77777777" w:rsidR="004F6583" w:rsidRPr="004F6583" w:rsidRDefault="004F6583" w:rsidP="004F6583">
            <w:pPr>
              <w:spacing w:after="0" w:line="240" w:lineRule="auto"/>
              <w:rPr>
                <w:ins w:id="216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ED16894" w14:textId="77777777" w:rsidR="004F6583" w:rsidRPr="004F6583" w:rsidRDefault="004F6583" w:rsidP="004F6583">
            <w:pPr>
              <w:spacing w:after="0" w:line="240" w:lineRule="auto"/>
              <w:rPr>
                <w:ins w:id="2166" w:author="Stefanie Lane" w:date="2022-05-12T12:10:00Z"/>
                <w:rFonts w:ascii="Arial" w:eastAsia="Times New Roman" w:hAnsi="Arial" w:cs="Arial"/>
                <w:i/>
                <w:iCs/>
                <w:sz w:val="20"/>
                <w:szCs w:val="20"/>
              </w:rPr>
            </w:pPr>
            <w:ins w:id="2167" w:author="Stefanie Lane" w:date="2022-05-12T12:10:00Z">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ins>
          </w:p>
        </w:tc>
        <w:tc>
          <w:tcPr>
            <w:tcW w:w="960" w:type="dxa"/>
            <w:tcBorders>
              <w:top w:val="nil"/>
              <w:left w:val="nil"/>
              <w:bottom w:val="nil"/>
              <w:right w:val="nil"/>
            </w:tcBorders>
            <w:shd w:val="clear" w:color="auto" w:fill="auto"/>
            <w:noWrap/>
            <w:vAlign w:val="bottom"/>
            <w:hideMark/>
          </w:tcPr>
          <w:p w14:paraId="02A5D4C7" w14:textId="77777777" w:rsidR="004F6583" w:rsidRPr="004F6583" w:rsidRDefault="004F6583" w:rsidP="004F6583">
            <w:pPr>
              <w:spacing w:after="0" w:line="240" w:lineRule="auto"/>
              <w:jc w:val="center"/>
              <w:rPr>
                <w:ins w:id="2168" w:author="Stefanie Lane" w:date="2022-05-12T12:10:00Z"/>
                <w:rFonts w:ascii="Calibri" w:eastAsia="Times New Roman" w:hAnsi="Calibri" w:cs="Calibri"/>
                <w:color w:val="000000"/>
              </w:rPr>
            </w:pPr>
            <w:ins w:id="2169"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2EE0960F" w14:textId="77777777" w:rsidR="004F6583" w:rsidRPr="004F6583" w:rsidRDefault="004F6583" w:rsidP="004F6583">
            <w:pPr>
              <w:spacing w:after="0" w:line="240" w:lineRule="auto"/>
              <w:jc w:val="center"/>
              <w:rPr>
                <w:ins w:id="2170" w:author="Stefanie Lane" w:date="2022-05-12T12:10:00Z"/>
                <w:rFonts w:ascii="Calibri" w:eastAsia="Times New Roman" w:hAnsi="Calibri" w:cs="Calibri"/>
                <w:color w:val="000000"/>
              </w:rPr>
            </w:pPr>
            <w:ins w:id="2171"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8E98707" w14:textId="77777777" w:rsidR="004F6583" w:rsidRPr="004F6583" w:rsidRDefault="004F6583" w:rsidP="004F6583">
            <w:pPr>
              <w:spacing w:after="0" w:line="240" w:lineRule="auto"/>
              <w:jc w:val="center"/>
              <w:rPr>
                <w:ins w:id="2172" w:author="Stefanie Lane" w:date="2022-05-12T12:10:00Z"/>
                <w:rFonts w:ascii="Calibri" w:eastAsia="Times New Roman" w:hAnsi="Calibri" w:cs="Calibri"/>
                <w:color w:val="000000"/>
              </w:rPr>
            </w:pPr>
            <w:ins w:id="2173"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31EE169F" w14:textId="77777777" w:rsidR="004F6583" w:rsidRPr="004F6583" w:rsidRDefault="004F6583" w:rsidP="004F6583">
            <w:pPr>
              <w:spacing w:after="0" w:line="240" w:lineRule="auto"/>
              <w:jc w:val="center"/>
              <w:rPr>
                <w:ins w:id="2174" w:author="Stefanie Lane" w:date="2022-05-12T12:10:00Z"/>
                <w:rFonts w:ascii="Calibri" w:eastAsia="Times New Roman" w:hAnsi="Calibri" w:cs="Calibri"/>
                <w:color w:val="000000"/>
              </w:rPr>
            </w:pPr>
            <w:ins w:id="2175" w:author="Stefanie Lane" w:date="2022-05-12T12:10:00Z">
              <w:r w:rsidRPr="004F6583">
                <w:rPr>
                  <w:rFonts w:ascii="Calibri" w:eastAsia="Times New Roman" w:hAnsi="Calibri" w:cs="Calibri"/>
                  <w:color w:val="000000"/>
                </w:rPr>
                <w:t>-100.00</w:t>
              </w:r>
            </w:ins>
          </w:p>
        </w:tc>
      </w:tr>
      <w:tr w:rsidR="004F6583" w:rsidRPr="004F6583" w14:paraId="2DC66494" w14:textId="77777777" w:rsidTr="004F6583">
        <w:trPr>
          <w:trHeight w:val="290"/>
          <w:ins w:id="2176" w:author="Stefanie Lane" w:date="2022-05-12T12:10:00Z"/>
        </w:trPr>
        <w:tc>
          <w:tcPr>
            <w:tcW w:w="1700" w:type="dxa"/>
            <w:vMerge/>
            <w:tcBorders>
              <w:top w:val="nil"/>
              <w:left w:val="nil"/>
              <w:bottom w:val="nil"/>
              <w:right w:val="nil"/>
            </w:tcBorders>
            <w:vAlign w:val="center"/>
            <w:hideMark/>
          </w:tcPr>
          <w:p w14:paraId="4DAE007A" w14:textId="77777777" w:rsidR="004F6583" w:rsidRPr="004F6583" w:rsidRDefault="004F6583" w:rsidP="004F6583">
            <w:pPr>
              <w:spacing w:after="0" w:line="240" w:lineRule="auto"/>
              <w:rPr>
                <w:ins w:id="217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755374A" w14:textId="77777777" w:rsidR="004F6583" w:rsidRPr="004F6583" w:rsidRDefault="004F6583" w:rsidP="004F6583">
            <w:pPr>
              <w:spacing w:after="0" w:line="240" w:lineRule="auto"/>
              <w:rPr>
                <w:ins w:id="2178" w:author="Stefanie Lane" w:date="2022-05-12T12:10:00Z"/>
                <w:rFonts w:ascii="Arial" w:eastAsia="Times New Roman" w:hAnsi="Arial" w:cs="Arial"/>
                <w:i/>
                <w:iCs/>
                <w:sz w:val="20"/>
                <w:szCs w:val="20"/>
              </w:rPr>
            </w:pPr>
            <w:ins w:id="2179" w:author="Stefanie Lane" w:date="2022-05-12T12:10:00Z">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0B36EC1A" w14:textId="77777777" w:rsidR="004F6583" w:rsidRPr="004F6583" w:rsidRDefault="004F6583" w:rsidP="004F6583">
            <w:pPr>
              <w:spacing w:after="0" w:line="240" w:lineRule="auto"/>
              <w:jc w:val="center"/>
              <w:rPr>
                <w:ins w:id="2180" w:author="Stefanie Lane" w:date="2022-05-12T12:10:00Z"/>
                <w:rFonts w:ascii="Calibri" w:eastAsia="Times New Roman" w:hAnsi="Calibri" w:cs="Calibri"/>
                <w:color w:val="000000"/>
              </w:rPr>
            </w:pPr>
            <w:ins w:id="2181" w:author="Stefanie Lane" w:date="2022-05-12T12:10:00Z">
              <w:r w:rsidRPr="004F6583">
                <w:rPr>
                  <w:rFonts w:ascii="Calibri" w:eastAsia="Times New Roman" w:hAnsi="Calibri" w:cs="Calibri"/>
                  <w:color w:val="000000"/>
                </w:rPr>
                <w:t>0.31</w:t>
              </w:r>
            </w:ins>
          </w:p>
        </w:tc>
        <w:tc>
          <w:tcPr>
            <w:tcW w:w="960" w:type="dxa"/>
            <w:tcBorders>
              <w:top w:val="single" w:sz="4" w:space="0" w:color="auto"/>
              <w:left w:val="nil"/>
              <w:bottom w:val="single" w:sz="4" w:space="0" w:color="auto"/>
              <w:right w:val="nil"/>
            </w:tcBorders>
            <w:shd w:val="clear" w:color="auto" w:fill="auto"/>
            <w:noWrap/>
            <w:vAlign w:val="bottom"/>
            <w:hideMark/>
          </w:tcPr>
          <w:p w14:paraId="550C493B" w14:textId="77777777" w:rsidR="004F6583" w:rsidRPr="004F6583" w:rsidRDefault="004F6583" w:rsidP="004F6583">
            <w:pPr>
              <w:spacing w:after="0" w:line="240" w:lineRule="auto"/>
              <w:jc w:val="center"/>
              <w:rPr>
                <w:ins w:id="2182" w:author="Stefanie Lane" w:date="2022-05-12T12:10:00Z"/>
                <w:rFonts w:ascii="Calibri" w:eastAsia="Times New Roman" w:hAnsi="Calibri" w:cs="Calibri"/>
                <w:color w:val="000000"/>
              </w:rPr>
            </w:pPr>
            <w:ins w:id="2183"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53624795" w14:textId="77777777" w:rsidR="004F6583" w:rsidRPr="004F6583" w:rsidRDefault="004F6583" w:rsidP="004F6583">
            <w:pPr>
              <w:spacing w:after="0" w:line="240" w:lineRule="auto"/>
              <w:jc w:val="center"/>
              <w:rPr>
                <w:ins w:id="2184" w:author="Stefanie Lane" w:date="2022-05-12T12:10:00Z"/>
                <w:rFonts w:ascii="Calibri" w:eastAsia="Times New Roman" w:hAnsi="Calibri" w:cs="Calibri"/>
                <w:color w:val="000000"/>
              </w:rPr>
            </w:pPr>
            <w:ins w:id="2185"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7C60EF39" w14:textId="77777777" w:rsidR="004F6583" w:rsidRPr="004F6583" w:rsidRDefault="004F6583" w:rsidP="004F6583">
            <w:pPr>
              <w:spacing w:after="0" w:line="240" w:lineRule="auto"/>
              <w:jc w:val="center"/>
              <w:rPr>
                <w:ins w:id="2186" w:author="Stefanie Lane" w:date="2022-05-12T12:10:00Z"/>
                <w:rFonts w:ascii="Calibri" w:eastAsia="Times New Roman" w:hAnsi="Calibri" w:cs="Calibri"/>
                <w:color w:val="000000"/>
              </w:rPr>
            </w:pPr>
            <w:ins w:id="2187" w:author="Stefanie Lane" w:date="2022-05-12T12:10:00Z">
              <w:r w:rsidRPr="004F6583">
                <w:rPr>
                  <w:rFonts w:ascii="Calibri" w:eastAsia="Times New Roman" w:hAnsi="Calibri" w:cs="Calibri"/>
                  <w:color w:val="000000"/>
                </w:rPr>
                <w:t>-100.00</w:t>
              </w:r>
            </w:ins>
          </w:p>
        </w:tc>
      </w:tr>
      <w:tr w:rsidR="004F6583" w:rsidRPr="004F6583" w14:paraId="3023E6AD" w14:textId="77777777" w:rsidTr="004F6583">
        <w:trPr>
          <w:trHeight w:val="290"/>
          <w:ins w:id="2188" w:author="Stefanie Lane" w:date="2022-05-12T12:10:00Z"/>
        </w:trPr>
        <w:tc>
          <w:tcPr>
            <w:tcW w:w="1700" w:type="dxa"/>
            <w:vMerge/>
            <w:tcBorders>
              <w:top w:val="nil"/>
              <w:left w:val="nil"/>
              <w:bottom w:val="nil"/>
              <w:right w:val="nil"/>
            </w:tcBorders>
            <w:vAlign w:val="center"/>
            <w:hideMark/>
          </w:tcPr>
          <w:p w14:paraId="2F0D59CF" w14:textId="77777777" w:rsidR="004F6583" w:rsidRPr="004F6583" w:rsidRDefault="004F6583" w:rsidP="004F6583">
            <w:pPr>
              <w:spacing w:after="0" w:line="240" w:lineRule="auto"/>
              <w:rPr>
                <w:ins w:id="218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3B1E16" w14:textId="77777777" w:rsidR="004F6583" w:rsidRPr="004F6583" w:rsidRDefault="004F6583" w:rsidP="004F6583">
            <w:pPr>
              <w:spacing w:after="0" w:line="240" w:lineRule="auto"/>
              <w:rPr>
                <w:ins w:id="2190" w:author="Stefanie Lane" w:date="2022-05-12T12:10:00Z"/>
                <w:rFonts w:ascii="Arial" w:eastAsia="Times New Roman" w:hAnsi="Arial" w:cs="Arial"/>
                <w:i/>
                <w:iCs/>
                <w:sz w:val="20"/>
                <w:szCs w:val="20"/>
              </w:rPr>
            </w:pPr>
            <w:ins w:id="2191" w:author="Stefanie Lane" w:date="2022-05-12T12:10:00Z">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ins>
          </w:p>
        </w:tc>
        <w:tc>
          <w:tcPr>
            <w:tcW w:w="960" w:type="dxa"/>
            <w:tcBorders>
              <w:top w:val="nil"/>
              <w:left w:val="nil"/>
              <w:bottom w:val="nil"/>
              <w:right w:val="nil"/>
            </w:tcBorders>
            <w:shd w:val="clear" w:color="auto" w:fill="auto"/>
            <w:noWrap/>
            <w:vAlign w:val="bottom"/>
            <w:hideMark/>
          </w:tcPr>
          <w:p w14:paraId="2CFDFB33" w14:textId="77777777" w:rsidR="004F6583" w:rsidRPr="004F6583" w:rsidRDefault="004F6583" w:rsidP="004F6583">
            <w:pPr>
              <w:spacing w:after="0" w:line="240" w:lineRule="auto"/>
              <w:jc w:val="center"/>
              <w:rPr>
                <w:ins w:id="2192" w:author="Stefanie Lane" w:date="2022-05-12T12:10:00Z"/>
                <w:rFonts w:ascii="Calibri" w:eastAsia="Times New Roman" w:hAnsi="Calibri" w:cs="Calibri"/>
                <w:color w:val="000000"/>
              </w:rPr>
            </w:pPr>
            <w:ins w:id="2193" w:author="Stefanie Lane" w:date="2022-05-12T12:10:00Z">
              <w:r w:rsidRPr="004F6583">
                <w:rPr>
                  <w:rFonts w:ascii="Calibri" w:eastAsia="Times New Roman" w:hAnsi="Calibri" w:cs="Calibri"/>
                  <w:color w:val="000000"/>
                </w:rPr>
                <w:t>0.17</w:t>
              </w:r>
            </w:ins>
          </w:p>
        </w:tc>
        <w:tc>
          <w:tcPr>
            <w:tcW w:w="960" w:type="dxa"/>
            <w:tcBorders>
              <w:top w:val="nil"/>
              <w:left w:val="nil"/>
              <w:bottom w:val="nil"/>
              <w:right w:val="nil"/>
            </w:tcBorders>
            <w:shd w:val="clear" w:color="auto" w:fill="auto"/>
            <w:noWrap/>
            <w:vAlign w:val="bottom"/>
            <w:hideMark/>
          </w:tcPr>
          <w:p w14:paraId="269A98C3" w14:textId="77777777" w:rsidR="004F6583" w:rsidRPr="004F6583" w:rsidRDefault="004F6583" w:rsidP="004F6583">
            <w:pPr>
              <w:spacing w:after="0" w:line="240" w:lineRule="auto"/>
              <w:jc w:val="center"/>
              <w:rPr>
                <w:ins w:id="2194" w:author="Stefanie Lane" w:date="2022-05-12T12:10:00Z"/>
                <w:rFonts w:ascii="Calibri" w:eastAsia="Times New Roman" w:hAnsi="Calibri" w:cs="Calibri"/>
                <w:color w:val="000000"/>
              </w:rPr>
            </w:pPr>
            <w:ins w:id="2195" w:author="Stefanie Lane" w:date="2022-05-12T12:10:00Z">
              <w:r w:rsidRPr="004F6583">
                <w:rPr>
                  <w:rFonts w:ascii="Calibri" w:eastAsia="Times New Roman" w:hAnsi="Calibri" w:cs="Calibri"/>
                  <w:color w:val="000000"/>
                </w:rPr>
                <w:t>0.30</w:t>
              </w:r>
            </w:ins>
          </w:p>
        </w:tc>
        <w:tc>
          <w:tcPr>
            <w:tcW w:w="960" w:type="dxa"/>
            <w:tcBorders>
              <w:top w:val="nil"/>
              <w:left w:val="nil"/>
              <w:bottom w:val="nil"/>
              <w:right w:val="nil"/>
            </w:tcBorders>
            <w:shd w:val="clear" w:color="auto" w:fill="auto"/>
            <w:noWrap/>
            <w:vAlign w:val="bottom"/>
            <w:hideMark/>
          </w:tcPr>
          <w:p w14:paraId="13E34463" w14:textId="77777777" w:rsidR="004F6583" w:rsidRPr="004F6583" w:rsidRDefault="004F6583" w:rsidP="004F6583">
            <w:pPr>
              <w:spacing w:after="0" w:line="240" w:lineRule="auto"/>
              <w:jc w:val="center"/>
              <w:rPr>
                <w:ins w:id="2196" w:author="Stefanie Lane" w:date="2022-05-12T12:10:00Z"/>
                <w:rFonts w:ascii="Calibri" w:eastAsia="Times New Roman" w:hAnsi="Calibri" w:cs="Calibri"/>
                <w:color w:val="000000"/>
              </w:rPr>
            </w:pPr>
            <w:ins w:id="2197"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10C351C0" w14:textId="77777777" w:rsidR="004F6583" w:rsidRPr="004F6583" w:rsidRDefault="004F6583" w:rsidP="004F6583">
            <w:pPr>
              <w:spacing w:after="0" w:line="240" w:lineRule="auto"/>
              <w:jc w:val="center"/>
              <w:rPr>
                <w:ins w:id="2198" w:author="Stefanie Lane" w:date="2022-05-12T12:10:00Z"/>
                <w:rFonts w:ascii="Calibri" w:eastAsia="Times New Roman" w:hAnsi="Calibri" w:cs="Calibri"/>
                <w:color w:val="000000"/>
              </w:rPr>
            </w:pPr>
            <w:ins w:id="2199" w:author="Stefanie Lane" w:date="2022-05-12T12:10:00Z">
              <w:r w:rsidRPr="004F6583">
                <w:rPr>
                  <w:rFonts w:ascii="Calibri" w:eastAsia="Times New Roman" w:hAnsi="Calibri" w:cs="Calibri"/>
                  <w:color w:val="000000"/>
                </w:rPr>
                <w:t>-100.00</w:t>
              </w:r>
            </w:ins>
          </w:p>
        </w:tc>
      </w:tr>
      <w:tr w:rsidR="004F6583" w:rsidRPr="004F6583" w14:paraId="10ECDB13" w14:textId="77777777" w:rsidTr="004F6583">
        <w:trPr>
          <w:trHeight w:val="290"/>
          <w:ins w:id="2200" w:author="Stefanie Lane" w:date="2022-05-12T12:10:00Z"/>
        </w:trPr>
        <w:tc>
          <w:tcPr>
            <w:tcW w:w="1700" w:type="dxa"/>
            <w:vMerge/>
            <w:tcBorders>
              <w:top w:val="nil"/>
              <w:left w:val="nil"/>
              <w:bottom w:val="nil"/>
              <w:right w:val="nil"/>
            </w:tcBorders>
            <w:vAlign w:val="center"/>
            <w:hideMark/>
          </w:tcPr>
          <w:p w14:paraId="6C554FF7" w14:textId="77777777" w:rsidR="004F6583" w:rsidRPr="004F6583" w:rsidRDefault="004F6583" w:rsidP="004F6583">
            <w:pPr>
              <w:spacing w:after="0" w:line="240" w:lineRule="auto"/>
              <w:rPr>
                <w:ins w:id="220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FE99DC2" w14:textId="77777777" w:rsidR="004F6583" w:rsidRPr="004F6583" w:rsidRDefault="004F6583" w:rsidP="004F6583">
            <w:pPr>
              <w:spacing w:after="0" w:line="240" w:lineRule="auto"/>
              <w:rPr>
                <w:ins w:id="2202" w:author="Stefanie Lane" w:date="2022-05-12T12:10:00Z"/>
                <w:rFonts w:ascii="Arial" w:eastAsia="Times New Roman" w:hAnsi="Arial" w:cs="Arial"/>
                <w:i/>
                <w:iCs/>
                <w:sz w:val="20"/>
                <w:szCs w:val="20"/>
              </w:rPr>
            </w:pPr>
            <w:proofErr w:type="spellStart"/>
            <w:ins w:id="2203" w:author="Stefanie Lane" w:date="2022-05-12T12:10:00Z">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055EC06" w14:textId="77777777" w:rsidR="004F6583" w:rsidRPr="004F6583" w:rsidRDefault="004F6583" w:rsidP="004F6583">
            <w:pPr>
              <w:spacing w:after="0" w:line="240" w:lineRule="auto"/>
              <w:jc w:val="center"/>
              <w:rPr>
                <w:ins w:id="2204" w:author="Stefanie Lane" w:date="2022-05-12T12:10:00Z"/>
                <w:rFonts w:ascii="Calibri" w:eastAsia="Times New Roman" w:hAnsi="Calibri" w:cs="Calibri"/>
                <w:color w:val="000000"/>
              </w:rPr>
            </w:pPr>
            <w:ins w:id="2205" w:author="Stefanie Lane" w:date="2022-05-12T12:10:00Z">
              <w:r w:rsidRPr="004F6583">
                <w:rPr>
                  <w:rFonts w:ascii="Calibri" w:eastAsia="Times New Roman" w:hAnsi="Calibri" w:cs="Calibri"/>
                  <w:color w:val="000000"/>
                </w:rPr>
                <w:t>0.21</w:t>
              </w:r>
            </w:ins>
          </w:p>
        </w:tc>
        <w:tc>
          <w:tcPr>
            <w:tcW w:w="960" w:type="dxa"/>
            <w:tcBorders>
              <w:top w:val="single" w:sz="4" w:space="0" w:color="auto"/>
              <w:left w:val="nil"/>
              <w:bottom w:val="single" w:sz="4" w:space="0" w:color="auto"/>
              <w:right w:val="nil"/>
            </w:tcBorders>
            <w:shd w:val="clear" w:color="auto" w:fill="auto"/>
            <w:noWrap/>
            <w:vAlign w:val="bottom"/>
            <w:hideMark/>
          </w:tcPr>
          <w:p w14:paraId="5B4C8622" w14:textId="77777777" w:rsidR="004F6583" w:rsidRPr="004F6583" w:rsidRDefault="004F6583" w:rsidP="004F6583">
            <w:pPr>
              <w:spacing w:after="0" w:line="240" w:lineRule="auto"/>
              <w:jc w:val="center"/>
              <w:rPr>
                <w:ins w:id="2206" w:author="Stefanie Lane" w:date="2022-05-12T12:10:00Z"/>
                <w:rFonts w:ascii="Calibri" w:eastAsia="Times New Roman" w:hAnsi="Calibri" w:cs="Calibri"/>
                <w:color w:val="000000"/>
              </w:rPr>
            </w:pPr>
            <w:ins w:id="2207"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21C2AC08" w14:textId="77777777" w:rsidR="004F6583" w:rsidRPr="004F6583" w:rsidRDefault="004F6583" w:rsidP="004F6583">
            <w:pPr>
              <w:spacing w:after="0" w:line="240" w:lineRule="auto"/>
              <w:jc w:val="center"/>
              <w:rPr>
                <w:ins w:id="2208" w:author="Stefanie Lane" w:date="2022-05-12T12:10:00Z"/>
                <w:rFonts w:ascii="Calibri" w:eastAsia="Times New Roman" w:hAnsi="Calibri" w:cs="Calibri"/>
                <w:color w:val="000000"/>
              </w:rPr>
            </w:pPr>
            <w:ins w:id="2209"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444E750A" w14:textId="77777777" w:rsidR="004F6583" w:rsidRPr="004F6583" w:rsidRDefault="004F6583" w:rsidP="004F6583">
            <w:pPr>
              <w:spacing w:after="0" w:line="240" w:lineRule="auto"/>
              <w:jc w:val="center"/>
              <w:rPr>
                <w:ins w:id="2210" w:author="Stefanie Lane" w:date="2022-05-12T12:10:00Z"/>
                <w:rFonts w:ascii="Calibri" w:eastAsia="Times New Roman" w:hAnsi="Calibri" w:cs="Calibri"/>
                <w:color w:val="000000"/>
              </w:rPr>
            </w:pPr>
            <w:ins w:id="2211" w:author="Stefanie Lane" w:date="2022-05-12T12:10:00Z">
              <w:r w:rsidRPr="004F6583">
                <w:rPr>
                  <w:rFonts w:ascii="Calibri" w:eastAsia="Times New Roman" w:hAnsi="Calibri" w:cs="Calibri"/>
                  <w:color w:val="000000"/>
                </w:rPr>
                <w:t>-100.00</w:t>
              </w:r>
            </w:ins>
          </w:p>
        </w:tc>
      </w:tr>
      <w:tr w:rsidR="004F6583" w:rsidRPr="004F6583" w14:paraId="4AC6D7CB" w14:textId="77777777" w:rsidTr="004F6583">
        <w:trPr>
          <w:trHeight w:val="290"/>
          <w:ins w:id="2212" w:author="Stefanie Lane" w:date="2022-05-12T12:10:00Z"/>
        </w:trPr>
        <w:tc>
          <w:tcPr>
            <w:tcW w:w="1700" w:type="dxa"/>
            <w:vMerge/>
            <w:tcBorders>
              <w:top w:val="nil"/>
              <w:left w:val="nil"/>
              <w:bottom w:val="nil"/>
              <w:right w:val="nil"/>
            </w:tcBorders>
            <w:vAlign w:val="center"/>
            <w:hideMark/>
          </w:tcPr>
          <w:p w14:paraId="699D2498" w14:textId="77777777" w:rsidR="004F6583" w:rsidRPr="004F6583" w:rsidRDefault="004F6583" w:rsidP="004F6583">
            <w:pPr>
              <w:spacing w:after="0" w:line="240" w:lineRule="auto"/>
              <w:rPr>
                <w:ins w:id="221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91BA01" w14:textId="77777777" w:rsidR="004F6583" w:rsidRPr="004F6583" w:rsidRDefault="004F6583" w:rsidP="004F6583">
            <w:pPr>
              <w:spacing w:after="0" w:line="240" w:lineRule="auto"/>
              <w:rPr>
                <w:ins w:id="2214" w:author="Stefanie Lane" w:date="2022-05-12T12:10:00Z"/>
                <w:rFonts w:ascii="Arial" w:eastAsia="Times New Roman" w:hAnsi="Arial" w:cs="Arial"/>
                <w:i/>
                <w:iCs/>
                <w:sz w:val="20"/>
                <w:szCs w:val="20"/>
              </w:rPr>
            </w:pPr>
            <w:ins w:id="2215" w:author="Stefanie Lane" w:date="2022-05-12T12:10:00Z">
              <w:r w:rsidRPr="004F6583">
                <w:rPr>
                  <w:rFonts w:ascii="Arial" w:eastAsia="Times New Roman" w:hAnsi="Arial" w:cs="Arial"/>
                  <w:i/>
                  <w:iCs/>
                  <w:sz w:val="20"/>
                  <w:szCs w:val="20"/>
                </w:rPr>
                <w:t>Poa palustris</w:t>
              </w:r>
            </w:ins>
          </w:p>
        </w:tc>
        <w:tc>
          <w:tcPr>
            <w:tcW w:w="960" w:type="dxa"/>
            <w:tcBorders>
              <w:top w:val="nil"/>
              <w:left w:val="nil"/>
              <w:bottom w:val="nil"/>
              <w:right w:val="nil"/>
            </w:tcBorders>
            <w:shd w:val="clear" w:color="auto" w:fill="auto"/>
            <w:noWrap/>
            <w:vAlign w:val="bottom"/>
            <w:hideMark/>
          </w:tcPr>
          <w:p w14:paraId="0D998997" w14:textId="77777777" w:rsidR="004F6583" w:rsidRPr="004F6583" w:rsidRDefault="004F6583" w:rsidP="004F6583">
            <w:pPr>
              <w:spacing w:after="0" w:line="240" w:lineRule="auto"/>
              <w:jc w:val="center"/>
              <w:rPr>
                <w:ins w:id="2216" w:author="Stefanie Lane" w:date="2022-05-12T12:10:00Z"/>
                <w:rFonts w:ascii="Calibri" w:eastAsia="Times New Roman" w:hAnsi="Calibri" w:cs="Calibri"/>
                <w:color w:val="000000"/>
              </w:rPr>
            </w:pPr>
            <w:ins w:id="2217" w:author="Stefanie Lane" w:date="2022-05-12T12:10:00Z">
              <w:r w:rsidRPr="004F6583">
                <w:rPr>
                  <w:rFonts w:ascii="Calibri" w:eastAsia="Times New Roman" w:hAnsi="Calibri" w:cs="Calibri"/>
                  <w:color w:val="000000"/>
                </w:rPr>
                <w:t>0.55</w:t>
              </w:r>
            </w:ins>
          </w:p>
        </w:tc>
        <w:tc>
          <w:tcPr>
            <w:tcW w:w="960" w:type="dxa"/>
            <w:tcBorders>
              <w:top w:val="nil"/>
              <w:left w:val="nil"/>
              <w:bottom w:val="nil"/>
              <w:right w:val="nil"/>
            </w:tcBorders>
            <w:shd w:val="clear" w:color="auto" w:fill="auto"/>
            <w:noWrap/>
            <w:vAlign w:val="bottom"/>
            <w:hideMark/>
          </w:tcPr>
          <w:p w14:paraId="5640156F" w14:textId="77777777" w:rsidR="004F6583" w:rsidRPr="004F6583" w:rsidRDefault="004F6583" w:rsidP="004F6583">
            <w:pPr>
              <w:spacing w:after="0" w:line="240" w:lineRule="auto"/>
              <w:jc w:val="center"/>
              <w:rPr>
                <w:ins w:id="2218" w:author="Stefanie Lane" w:date="2022-05-12T12:10:00Z"/>
                <w:rFonts w:ascii="Calibri" w:eastAsia="Times New Roman" w:hAnsi="Calibri" w:cs="Calibri"/>
                <w:color w:val="000000"/>
              </w:rPr>
            </w:pPr>
            <w:ins w:id="2219" w:author="Stefanie Lane" w:date="2022-05-12T12:10:00Z">
              <w:r w:rsidRPr="004F6583">
                <w:rPr>
                  <w:rFonts w:ascii="Calibri" w:eastAsia="Times New Roman" w:hAnsi="Calibri" w:cs="Calibri"/>
                  <w:color w:val="000000"/>
                </w:rPr>
                <w:t>1.73</w:t>
              </w:r>
            </w:ins>
          </w:p>
        </w:tc>
        <w:tc>
          <w:tcPr>
            <w:tcW w:w="960" w:type="dxa"/>
            <w:tcBorders>
              <w:top w:val="nil"/>
              <w:left w:val="nil"/>
              <w:bottom w:val="nil"/>
              <w:right w:val="nil"/>
            </w:tcBorders>
            <w:shd w:val="clear" w:color="auto" w:fill="auto"/>
            <w:noWrap/>
            <w:vAlign w:val="bottom"/>
            <w:hideMark/>
          </w:tcPr>
          <w:p w14:paraId="73832A46" w14:textId="77777777" w:rsidR="004F6583" w:rsidRPr="004F6583" w:rsidRDefault="004F6583" w:rsidP="004F6583">
            <w:pPr>
              <w:spacing w:after="0" w:line="240" w:lineRule="auto"/>
              <w:jc w:val="center"/>
              <w:rPr>
                <w:ins w:id="2220" w:author="Stefanie Lane" w:date="2022-05-12T12:10:00Z"/>
                <w:rFonts w:ascii="Calibri" w:eastAsia="Times New Roman" w:hAnsi="Calibri" w:cs="Calibri"/>
                <w:color w:val="000000"/>
              </w:rPr>
            </w:pPr>
            <w:ins w:id="2221"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09F9AF4D" w14:textId="77777777" w:rsidR="004F6583" w:rsidRPr="004F6583" w:rsidRDefault="004F6583" w:rsidP="004F6583">
            <w:pPr>
              <w:spacing w:after="0" w:line="240" w:lineRule="auto"/>
              <w:jc w:val="center"/>
              <w:rPr>
                <w:ins w:id="2222" w:author="Stefanie Lane" w:date="2022-05-12T12:10:00Z"/>
                <w:rFonts w:ascii="Calibri" w:eastAsia="Times New Roman" w:hAnsi="Calibri" w:cs="Calibri"/>
                <w:color w:val="000000"/>
              </w:rPr>
            </w:pPr>
            <w:ins w:id="2223" w:author="Stefanie Lane" w:date="2022-05-12T12:10:00Z">
              <w:r w:rsidRPr="004F6583">
                <w:rPr>
                  <w:rFonts w:ascii="Calibri" w:eastAsia="Times New Roman" w:hAnsi="Calibri" w:cs="Calibri"/>
                  <w:color w:val="000000"/>
                </w:rPr>
                <w:t>-100.00</w:t>
              </w:r>
            </w:ins>
          </w:p>
        </w:tc>
      </w:tr>
      <w:tr w:rsidR="004F6583" w:rsidRPr="004F6583" w14:paraId="3712F64E" w14:textId="77777777" w:rsidTr="004F6583">
        <w:trPr>
          <w:trHeight w:val="290"/>
          <w:ins w:id="2224" w:author="Stefanie Lane" w:date="2022-05-12T12:10:00Z"/>
        </w:trPr>
        <w:tc>
          <w:tcPr>
            <w:tcW w:w="1700" w:type="dxa"/>
            <w:vMerge/>
            <w:tcBorders>
              <w:top w:val="nil"/>
              <w:left w:val="nil"/>
              <w:bottom w:val="nil"/>
              <w:right w:val="nil"/>
            </w:tcBorders>
            <w:vAlign w:val="center"/>
            <w:hideMark/>
          </w:tcPr>
          <w:p w14:paraId="495150C6" w14:textId="77777777" w:rsidR="004F6583" w:rsidRPr="004F6583" w:rsidRDefault="004F6583" w:rsidP="004F6583">
            <w:pPr>
              <w:spacing w:after="0" w:line="240" w:lineRule="auto"/>
              <w:rPr>
                <w:ins w:id="222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F94A773" w14:textId="77777777" w:rsidR="004F6583" w:rsidRPr="004F6583" w:rsidRDefault="004F6583" w:rsidP="004F6583">
            <w:pPr>
              <w:spacing w:after="0" w:line="240" w:lineRule="auto"/>
              <w:rPr>
                <w:ins w:id="2226" w:author="Stefanie Lane" w:date="2022-05-12T12:10:00Z"/>
                <w:rFonts w:ascii="Arial" w:eastAsia="Times New Roman" w:hAnsi="Arial" w:cs="Arial"/>
                <w:i/>
                <w:iCs/>
                <w:sz w:val="20"/>
                <w:szCs w:val="20"/>
              </w:rPr>
            </w:pPr>
            <w:ins w:id="2227" w:author="Stefanie Lane" w:date="2022-05-12T12:10:00Z">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14E8D9B8" w14:textId="77777777" w:rsidR="004F6583" w:rsidRPr="004F6583" w:rsidRDefault="004F6583" w:rsidP="004F6583">
            <w:pPr>
              <w:spacing w:after="0" w:line="240" w:lineRule="auto"/>
              <w:jc w:val="center"/>
              <w:rPr>
                <w:ins w:id="2228" w:author="Stefanie Lane" w:date="2022-05-12T12:10:00Z"/>
                <w:rFonts w:ascii="Calibri" w:eastAsia="Times New Roman" w:hAnsi="Calibri" w:cs="Calibri"/>
                <w:color w:val="000000"/>
              </w:rPr>
            </w:pPr>
            <w:ins w:id="2229" w:author="Stefanie Lane" w:date="2022-05-12T12:10:00Z">
              <w:r w:rsidRPr="004F6583">
                <w:rPr>
                  <w:rFonts w:ascii="Calibri" w:eastAsia="Times New Roman" w:hAnsi="Calibri" w:cs="Calibri"/>
                  <w:color w:val="000000"/>
                </w:rPr>
                <w:t>0.31</w:t>
              </w:r>
            </w:ins>
          </w:p>
        </w:tc>
        <w:tc>
          <w:tcPr>
            <w:tcW w:w="960" w:type="dxa"/>
            <w:tcBorders>
              <w:top w:val="single" w:sz="4" w:space="0" w:color="auto"/>
              <w:left w:val="nil"/>
              <w:bottom w:val="single" w:sz="4" w:space="0" w:color="auto"/>
              <w:right w:val="nil"/>
            </w:tcBorders>
            <w:shd w:val="clear" w:color="auto" w:fill="auto"/>
            <w:noWrap/>
            <w:vAlign w:val="bottom"/>
            <w:hideMark/>
          </w:tcPr>
          <w:p w14:paraId="43F533BF" w14:textId="77777777" w:rsidR="004F6583" w:rsidRPr="004F6583" w:rsidRDefault="004F6583" w:rsidP="004F6583">
            <w:pPr>
              <w:spacing w:after="0" w:line="240" w:lineRule="auto"/>
              <w:jc w:val="center"/>
              <w:rPr>
                <w:ins w:id="2230" w:author="Stefanie Lane" w:date="2022-05-12T12:10:00Z"/>
                <w:rFonts w:ascii="Calibri" w:eastAsia="Times New Roman" w:hAnsi="Calibri" w:cs="Calibri"/>
                <w:color w:val="000000"/>
              </w:rPr>
            </w:pPr>
            <w:ins w:id="223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0CF004D" w14:textId="77777777" w:rsidR="004F6583" w:rsidRPr="004F6583" w:rsidRDefault="004F6583" w:rsidP="004F6583">
            <w:pPr>
              <w:spacing w:after="0" w:line="240" w:lineRule="auto"/>
              <w:jc w:val="center"/>
              <w:rPr>
                <w:ins w:id="2232" w:author="Stefanie Lane" w:date="2022-05-12T12:10:00Z"/>
                <w:rFonts w:ascii="Calibri" w:eastAsia="Times New Roman" w:hAnsi="Calibri" w:cs="Calibri"/>
                <w:color w:val="000000"/>
              </w:rPr>
            </w:pPr>
            <w:ins w:id="2233"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104B629E" w14:textId="77777777" w:rsidR="004F6583" w:rsidRPr="004F6583" w:rsidRDefault="004F6583" w:rsidP="004F6583">
            <w:pPr>
              <w:spacing w:after="0" w:line="240" w:lineRule="auto"/>
              <w:jc w:val="center"/>
              <w:rPr>
                <w:ins w:id="2234" w:author="Stefanie Lane" w:date="2022-05-12T12:10:00Z"/>
                <w:rFonts w:ascii="Calibri" w:eastAsia="Times New Roman" w:hAnsi="Calibri" w:cs="Calibri"/>
                <w:color w:val="000000"/>
              </w:rPr>
            </w:pPr>
            <w:ins w:id="2235" w:author="Stefanie Lane" w:date="2022-05-12T12:10:00Z">
              <w:r w:rsidRPr="004F6583">
                <w:rPr>
                  <w:rFonts w:ascii="Calibri" w:eastAsia="Times New Roman" w:hAnsi="Calibri" w:cs="Calibri"/>
                  <w:color w:val="000000"/>
                </w:rPr>
                <w:t>-100.00</w:t>
              </w:r>
            </w:ins>
          </w:p>
        </w:tc>
      </w:tr>
      <w:tr w:rsidR="004F6583" w:rsidRPr="004F6583" w14:paraId="27308D6B" w14:textId="77777777" w:rsidTr="004F6583">
        <w:trPr>
          <w:trHeight w:val="290"/>
          <w:ins w:id="2236" w:author="Stefanie Lane" w:date="2022-05-12T12:10:00Z"/>
        </w:trPr>
        <w:tc>
          <w:tcPr>
            <w:tcW w:w="1700" w:type="dxa"/>
            <w:vMerge/>
            <w:tcBorders>
              <w:top w:val="nil"/>
              <w:left w:val="nil"/>
              <w:bottom w:val="nil"/>
              <w:right w:val="nil"/>
            </w:tcBorders>
            <w:vAlign w:val="center"/>
            <w:hideMark/>
          </w:tcPr>
          <w:p w14:paraId="6D7FDCEF" w14:textId="77777777" w:rsidR="004F6583" w:rsidRPr="004F6583" w:rsidRDefault="004F6583" w:rsidP="004F6583">
            <w:pPr>
              <w:spacing w:after="0" w:line="240" w:lineRule="auto"/>
              <w:rPr>
                <w:ins w:id="223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4BAB6B" w14:textId="77777777" w:rsidR="004F6583" w:rsidRPr="004F6583" w:rsidRDefault="004F6583" w:rsidP="004F6583">
            <w:pPr>
              <w:spacing w:after="0" w:line="240" w:lineRule="auto"/>
              <w:rPr>
                <w:ins w:id="2238" w:author="Stefanie Lane" w:date="2022-05-12T12:10:00Z"/>
                <w:rFonts w:ascii="Arial" w:eastAsia="Times New Roman" w:hAnsi="Arial" w:cs="Arial"/>
                <w:i/>
                <w:iCs/>
                <w:sz w:val="20"/>
                <w:szCs w:val="20"/>
              </w:rPr>
            </w:pPr>
            <w:ins w:id="2239" w:author="Stefanie Lane" w:date="2022-05-12T12:10:00Z">
              <w:r w:rsidRPr="004F6583">
                <w:rPr>
                  <w:rFonts w:ascii="Arial" w:eastAsia="Times New Roman" w:hAnsi="Arial" w:cs="Arial"/>
                  <w:i/>
                  <w:iCs/>
                  <w:sz w:val="20"/>
                  <w:szCs w:val="20"/>
                </w:rPr>
                <w:t>Polygonum hydropiper</w:t>
              </w:r>
            </w:ins>
          </w:p>
        </w:tc>
        <w:tc>
          <w:tcPr>
            <w:tcW w:w="960" w:type="dxa"/>
            <w:tcBorders>
              <w:top w:val="nil"/>
              <w:left w:val="nil"/>
              <w:bottom w:val="nil"/>
              <w:right w:val="nil"/>
            </w:tcBorders>
            <w:shd w:val="clear" w:color="auto" w:fill="auto"/>
            <w:noWrap/>
            <w:vAlign w:val="bottom"/>
            <w:hideMark/>
          </w:tcPr>
          <w:p w14:paraId="3AFC059B" w14:textId="77777777" w:rsidR="004F6583" w:rsidRPr="004F6583" w:rsidRDefault="004F6583" w:rsidP="004F6583">
            <w:pPr>
              <w:spacing w:after="0" w:line="240" w:lineRule="auto"/>
              <w:jc w:val="center"/>
              <w:rPr>
                <w:ins w:id="2240" w:author="Stefanie Lane" w:date="2022-05-12T12:10:00Z"/>
                <w:rFonts w:ascii="Calibri" w:eastAsia="Times New Roman" w:hAnsi="Calibri" w:cs="Calibri"/>
                <w:color w:val="000000"/>
              </w:rPr>
            </w:pPr>
            <w:ins w:id="2241"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716FEE10" w14:textId="77777777" w:rsidR="004F6583" w:rsidRPr="004F6583" w:rsidRDefault="004F6583" w:rsidP="004F6583">
            <w:pPr>
              <w:spacing w:after="0" w:line="240" w:lineRule="auto"/>
              <w:jc w:val="center"/>
              <w:rPr>
                <w:ins w:id="2242" w:author="Stefanie Lane" w:date="2022-05-12T12:10:00Z"/>
                <w:rFonts w:ascii="Calibri" w:eastAsia="Times New Roman" w:hAnsi="Calibri" w:cs="Calibri"/>
                <w:color w:val="000000"/>
              </w:rPr>
            </w:pPr>
            <w:ins w:id="2243"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6E0CC516" w14:textId="77777777" w:rsidR="004F6583" w:rsidRPr="004F6583" w:rsidRDefault="004F6583" w:rsidP="004F6583">
            <w:pPr>
              <w:spacing w:after="0" w:line="240" w:lineRule="auto"/>
              <w:jc w:val="center"/>
              <w:rPr>
                <w:ins w:id="2244" w:author="Stefanie Lane" w:date="2022-05-12T12:10:00Z"/>
                <w:rFonts w:ascii="Calibri" w:eastAsia="Times New Roman" w:hAnsi="Calibri" w:cs="Calibri"/>
                <w:color w:val="000000"/>
              </w:rPr>
            </w:pPr>
            <w:ins w:id="2245"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7AF1BEC5" w14:textId="77777777" w:rsidR="004F6583" w:rsidRPr="004F6583" w:rsidRDefault="004F6583" w:rsidP="004F6583">
            <w:pPr>
              <w:spacing w:after="0" w:line="240" w:lineRule="auto"/>
              <w:jc w:val="center"/>
              <w:rPr>
                <w:ins w:id="2246" w:author="Stefanie Lane" w:date="2022-05-12T12:10:00Z"/>
                <w:rFonts w:ascii="Calibri" w:eastAsia="Times New Roman" w:hAnsi="Calibri" w:cs="Calibri"/>
                <w:color w:val="000000"/>
              </w:rPr>
            </w:pPr>
            <w:ins w:id="2247" w:author="Stefanie Lane" w:date="2022-05-12T12:10:00Z">
              <w:r w:rsidRPr="004F6583">
                <w:rPr>
                  <w:rFonts w:ascii="Calibri" w:eastAsia="Times New Roman" w:hAnsi="Calibri" w:cs="Calibri"/>
                  <w:color w:val="000000"/>
                </w:rPr>
                <w:t>-100.00</w:t>
              </w:r>
            </w:ins>
          </w:p>
        </w:tc>
      </w:tr>
      <w:tr w:rsidR="004F6583" w:rsidRPr="004F6583" w14:paraId="69FB0C07" w14:textId="77777777" w:rsidTr="004F6583">
        <w:trPr>
          <w:trHeight w:val="290"/>
          <w:ins w:id="2248" w:author="Stefanie Lane" w:date="2022-05-12T12:10:00Z"/>
        </w:trPr>
        <w:tc>
          <w:tcPr>
            <w:tcW w:w="1700" w:type="dxa"/>
            <w:vMerge/>
            <w:tcBorders>
              <w:top w:val="nil"/>
              <w:left w:val="nil"/>
              <w:bottom w:val="nil"/>
              <w:right w:val="nil"/>
            </w:tcBorders>
            <w:vAlign w:val="center"/>
            <w:hideMark/>
          </w:tcPr>
          <w:p w14:paraId="0CAE1379" w14:textId="77777777" w:rsidR="004F6583" w:rsidRPr="004F6583" w:rsidRDefault="004F6583" w:rsidP="004F6583">
            <w:pPr>
              <w:spacing w:after="0" w:line="240" w:lineRule="auto"/>
              <w:rPr>
                <w:ins w:id="224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D2DB505" w14:textId="77777777" w:rsidR="004F6583" w:rsidRPr="004F6583" w:rsidRDefault="004F6583" w:rsidP="004F6583">
            <w:pPr>
              <w:spacing w:after="0" w:line="240" w:lineRule="auto"/>
              <w:rPr>
                <w:ins w:id="2250" w:author="Stefanie Lane" w:date="2022-05-12T12:10:00Z"/>
                <w:rFonts w:ascii="Arial" w:eastAsia="Times New Roman" w:hAnsi="Arial" w:cs="Arial"/>
                <w:i/>
                <w:iCs/>
                <w:sz w:val="20"/>
                <w:szCs w:val="20"/>
              </w:rPr>
            </w:pPr>
            <w:proofErr w:type="spellStart"/>
            <w:ins w:id="2251" w:author="Stefanie Lane" w:date="2022-05-12T12:10:00Z">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ins>
          </w:p>
        </w:tc>
        <w:tc>
          <w:tcPr>
            <w:tcW w:w="960" w:type="dxa"/>
            <w:tcBorders>
              <w:top w:val="single" w:sz="4" w:space="0" w:color="auto"/>
              <w:left w:val="nil"/>
              <w:bottom w:val="single" w:sz="4" w:space="0" w:color="auto"/>
              <w:right w:val="nil"/>
            </w:tcBorders>
            <w:shd w:val="clear" w:color="auto" w:fill="auto"/>
            <w:noWrap/>
            <w:vAlign w:val="bottom"/>
            <w:hideMark/>
          </w:tcPr>
          <w:p w14:paraId="2D862CCD" w14:textId="77777777" w:rsidR="004F6583" w:rsidRPr="004F6583" w:rsidRDefault="004F6583" w:rsidP="004F6583">
            <w:pPr>
              <w:spacing w:after="0" w:line="240" w:lineRule="auto"/>
              <w:jc w:val="center"/>
              <w:rPr>
                <w:ins w:id="2252" w:author="Stefanie Lane" w:date="2022-05-12T12:10:00Z"/>
                <w:rFonts w:ascii="Calibri" w:eastAsia="Times New Roman" w:hAnsi="Calibri" w:cs="Calibri"/>
                <w:color w:val="000000"/>
              </w:rPr>
            </w:pPr>
            <w:ins w:id="2253"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0F717FDB" w14:textId="77777777" w:rsidR="004F6583" w:rsidRPr="004F6583" w:rsidRDefault="004F6583" w:rsidP="004F6583">
            <w:pPr>
              <w:spacing w:after="0" w:line="240" w:lineRule="auto"/>
              <w:jc w:val="center"/>
              <w:rPr>
                <w:ins w:id="2254" w:author="Stefanie Lane" w:date="2022-05-12T12:10:00Z"/>
                <w:rFonts w:ascii="Calibri" w:eastAsia="Times New Roman" w:hAnsi="Calibri" w:cs="Calibri"/>
                <w:color w:val="000000"/>
              </w:rPr>
            </w:pPr>
            <w:ins w:id="2255" w:author="Stefanie Lane" w:date="2022-05-12T12:10:00Z">
              <w:r w:rsidRPr="004F6583">
                <w:rPr>
                  <w:rFonts w:ascii="Calibri" w:eastAsia="Times New Roman" w:hAnsi="Calibri" w:cs="Calibri"/>
                  <w:color w:val="000000"/>
                </w:rPr>
                <w:t>0.15</w:t>
              </w:r>
            </w:ins>
          </w:p>
        </w:tc>
        <w:tc>
          <w:tcPr>
            <w:tcW w:w="960" w:type="dxa"/>
            <w:tcBorders>
              <w:top w:val="single" w:sz="4" w:space="0" w:color="auto"/>
              <w:left w:val="nil"/>
              <w:bottom w:val="single" w:sz="4" w:space="0" w:color="auto"/>
              <w:right w:val="nil"/>
            </w:tcBorders>
            <w:shd w:val="clear" w:color="auto" w:fill="auto"/>
            <w:noWrap/>
            <w:vAlign w:val="bottom"/>
            <w:hideMark/>
          </w:tcPr>
          <w:p w14:paraId="10429DB3" w14:textId="77777777" w:rsidR="004F6583" w:rsidRPr="004F6583" w:rsidRDefault="004F6583" w:rsidP="004F6583">
            <w:pPr>
              <w:spacing w:after="0" w:line="240" w:lineRule="auto"/>
              <w:jc w:val="center"/>
              <w:rPr>
                <w:ins w:id="2256" w:author="Stefanie Lane" w:date="2022-05-12T12:10:00Z"/>
                <w:rFonts w:ascii="Calibri" w:eastAsia="Times New Roman" w:hAnsi="Calibri" w:cs="Calibri"/>
                <w:color w:val="000000"/>
              </w:rPr>
            </w:pPr>
            <w:ins w:id="2257"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66A884C9" w14:textId="77777777" w:rsidR="004F6583" w:rsidRPr="004F6583" w:rsidRDefault="004F6583" w:rsidP="004F6583">
            <w:pPr>
              <w:spacing w:after="0" w:line="240" w:lineRule="auto"/>
              <w:jc w:val="center"/>
              <w:rPr>
                <w:ins w:id="2258" w:author="Stefanie Lane" w:date="2022-05-12T12:10:00Z"/>
                <w:rFonts w:ascii="Calibri" w:eastAsia="Times New Roman" w:hAnsi="Calibri" w:cs="Calibri"/>
                <w:color w:val="000000"/>
              </w:rPr>
            </w:pPr>
            <w:ins w:id="2259" w:author="Stefanie Lane" w:date="2022-05-12T12:10:00Z">
              <w:r w:rsidRPr="004F6583">
                <w:rPr>
                  <w:rFonts w:ascii="Calibri" w:eastAsia="Times New Roman" w:hAnsi="Calibri" w:cs="Calibri"/>
                  <w:color w:val="000000"/>
                </w:rPr>
                <w:t>-100.00</w:t>
              </w:r>
            </w:ins>
          </w:p>
        </w:tc>
      </w:tr>
      <w:tr w:rsidR="004F6583" w:rsidRPr="004F6583" w14:paraId="5C877BE5" w14:textId="77777777" w:rsidTr="004F6583">
        <w:trPr>
          <w:trHeight w:val="290"/>
          <w:ins w:id="2260" w:author="Stefanie Lane" w:date="2022-05-12T12:10:00Z"/>
        </w:trPr>
        <w:tc>
          <w:tcPr>
            <w:tcW w:w="1700" w:type="dxa"/>
            <w:vMerge/>
            <w:tcBorders>
              <w:top w:val="nil"/>
              <w:left w:val="nil"/>
              <w:bottom w:val="nil"/>
              <w:right w:val="nil"/>
            </w:tcBorders>
            <w:vAlign w:val="center"/>
            <w:hideMark/>
          </w:tcPr>
          <w:p w14:paraId="5F094FCB" w14:textId="77777777" w:rsidR="004F6583" w:rsidRPr="004F6583" w:rsidRDefault="004F6583" w:rsidP="004F6583">
            <w:pPr>
              <w:spacing w:after="0" w:line="240" w:lineRule="auto"/>
              <w:rPr>
                <w:ins w:id="226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470421" w14:textId="77777777" w:rsidR="004F6583" w:rsidRPr="004F6583" w:rsidRDefault="004F6583" w:rsidP="004F6583">
            <w:pPr>
              <w:spacing w:after="0" w:line="240" w:lineRule="auto"/>
              <w:rPr>
                <w:ins w:id="2262" w:author="Stefanie Lane" w:date="2022-05-12T12:10:00Z"/>
                <w:rFonts w:ascii="Calibri" w:eastAsia="Times New Roman" w:hAnsi="Calibri" w:cs="Calibri"/>
                <w:i/>
                <w:iCs/>
                <w:color w:val="000000"/>
              </w:rPr>
            </w:pPr>
            <w:ins w:id="2263" w:author="Stefanie Lane" w:date="2022-05-12T12:10:00Z">
              <w:r w:rsidRPr="004F6583">
                <w:rPr>
                  <w:rFonts w:ascii="Calibri" w:eastAsia="Times New Roman" w:hAnsi="Calibri" w:cs="Calibri"/>
                  <w:i/>
                  <w:iCs/>
                  <w:color w:val="000000"/>
                </w:rPr>
                <w:t xml:space="preserve">Salix </w:t>
              </w:r>
              <w:r w:rsidRPr="004F6583">
                <w:rPr>
                  <w:rFonts w:ascii="Calibri" w:eastAsia="Times New Roman" w:hAnsi="Calibri" w:cs="Calibri"/>
                  <w:color w:val="000000"/>
                </w:rPr>
                <w:t xml:space="preserve">sp. </w:t>
              </w:r>
            </w:ins>
          </w:p>
        </w:tc>
        <w:tc>
          <w:tcPr>
            <w:tcW w:w="960" w:type="dxa"/>
            <w:tcBorders>
              <w:top w:val="nil"/>
              <w:left w:val="nil"/>
              <w:bottom w:val="nil"/>
              <w:right w:val="nil"/>
            </w:tcBorders>
            <w:shd w:val="clear" w:color="auto" w:fill="auto"/>
            <w:noWrap/>
            <w:vAlign w:val="bottom"/>
            <w:hideMark/>
          </w:tcPr>
          <w:p w14:paraId="5676103F" w14:textId="77777777" w:rsidR="004F6583" w:rsidRPr="004F6583" w:rsidRDefault="004F6583" w:rsidP="004F6583">
            <w:pPr>
              <w:spacing w:after="0" w:line="240" w:lineRule="auto"/>
              <w:jc w:val="center"/>
              <w:rPr>
                <w:ins w:id="2264" w:author="Stefanie Lane" w:date="2022-05-12T12:10:00Z"/>
                <w:rFonts w:ascii="Calibri" w:eastAsia="Times New Roman" w:hAnsi="Calibri" w:cs="Calibri"/>
                <w:color w:val="000000"/>
              </w:rPr>
            </w:pPr>
            <w:ins w:id="2265"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0A5A2BD1" w14:textId="77777777" w:rsidR="004F6583" w:rsidRPr="004F6583" w:rsidRDefault="004F6583" w:rsidP="004F6583">
            <w:pPr>
              <w:spacing w:after="0" w:line="240" w:lineRule="auto"/>
              <w:jc w:val="center"/>
              <w:rPr>
                <w:ins w:id="2266" w:author="Stefanie Lane" w:date="2022-05-12T12:10:00Z"/>
                <w:rFonts w:ascii="Calibri" w:eastAsia="Times New Roman" w:hAnsi="Calibri" w:cs="Calibri"/>
                <w:color w:val="000000"/>
              </w:rPr>
            </w:pPr>
            <w:ins w:id="2267"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404F9CC2" w14:textId="77777777" w:rsidR="004F6583" w:rsidRPr="004F6583" w:rsidRDefault="004F6583" w:rsidP="004F6583">
            <w:pPr>
              <w:spacing w:after="0" w:line="240" w:lineRule="auto"/>
              <w:jc w:val="center"/>
              <w:rPr>
                <w:ins w:id="2268" w:author="Stefanie Lane" w:date="2022-05-12T12:10:00Z"/>
                <w:rFonts w:ascii="Calibri" w:eastAsia="Times New Roman" w:hAnsi="Calibri" w:cs="Calibri"/>
                <w:color w:val="000000"/>
              </w:rPr>
            </w:pPr>
            <w:ins w:id="2269"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493DA248" w14:textId="77777777" w:rsidR="004F6583" w:rsidRPr="004F6583" w:rsidRDefault="004F6583" w:rsidP="004F6583">
            <w:pPr>
              <w:spacing w:after="0" w:line="240" w:lineRule="auto"/>
              <w:jc w:val="center"/>
              <w:rPr>
                <w:ins w:id="2270" w:author="Stefanie Lane" w:date="2022-05-12T12:10:00Z"/>
                <w:rFonts w:ascii="Calibri" w:eastAsia="Times New Roman" w:hAnsi="Calibri" w:cs="Calibri"/>
                <w:color w:val="000000"/>
              </w:rPr>
            </w:pPr>
            <w:ins w:id="2271" w:author="Stefanie Lane" w:date="2022-05-12T12:10:00Z">
              <w:r w:rsidRPr="004F6583">
                <w:rPr>
                  <w:rFonts w:ascii="Calibri" w:eastAsia="Times New Roman" w:hAnsi="Calibri" w:cs="Calibri"/>
                  <w:color w:val="000000"/>
                </w:rPr>
                <w:t>-100.00</w:t>
              </w:r>
            </w:ins>
          </w:p>
        </w:tc>
      </w:tr>
      <w:tr w:rsidR="004F6583" w:rsidRPr="004F6583" w14:paraId="4FFEB484" w14:textId="77777777" w:rsidTr="004F6583">
        <w:trPr>
          <w:trHeight w:val="290"/>
          <w:ins w:id="2272" w:author="Stefanie Lane" w:date="2022-05-12T12:10:00Z"/>
        </w:trPr>
        <w:tc>
          <w:tcPr>
            <w:tcW w:w="1700" w:type="dxa"/>
            <w:vMerge/>
            <w:tcBorders>
              <w:top w:val="nil"/>
              <w:left w:val="nil"/>
              <w:bottom w:val="nil"/>
              <w:right w:val="nil"/>
            </w:tcBorders>
            <w:vAlign w:val="center"/>
            <w:hideMark/>
          </w:tcPr>
          <w:p w14:paraId="54A8F4EE" w14:textId="77777777" w:rsidR="004F6583" w:rsidRPr="004F6583" w:rsidRDefault="004F6583" w:rsidP="004F6583">
            <w:pPr>
              <w:spacing w:after="0" w:line="240" w:lineRule="auto"/>
              <w:rPr>
                <w:ins w:id="227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C92826" w14:textId="77777777" w:rsidR="004F6583" w:rsidRPr="004F6583" w:rsidRDefault="004F6583" w:rsidP="004F6583">
            <w:pPr>
              <w:spacing w:after="0" w:line="240" w:lineRule="auto"/>
              <w:rPr>
                <w:ins w:id="2274" w:author="Stefanie Lane" w:date="2022-05-12T12:10:00Z"/>
                <w:rFonts w:ascii="Arial" w:eastAsia="Times New Roman" w:hAnsi="Arial" w:cs="Arial"/>
                <w:i/>
                <w:iCs/>
                <w:sz w:val="20"/>
                <w:szCs w:val="20"/>
              </w:rPr>
            </w:pPr>
            <w:ins w:id="2275" w:author="Stefanie Lane" w:date="2022-05-12T12:10:00Z">
              <w:r w:rsidRPr="004F6583">
                <w:rPr>
                  <w:rFonts w:ascii="Arial" w:eastAsia="Times New Roman" w:hAnsi="Arial" w:cs="Arial"/>
                  <w:i/>
                  <w:iCs/>
                  <w:sz w:val="20"/>
                  <w:szCs w:val="20"/>
                </w:rPr>
                <w:t>Sium suave</w:t>
              </w:r>
            </w:ins>
          </w:p>
        </w:tc>
        <w:tc>
          <w:tcPr>
            <w:tcW w:w="960" w:type="dxa"/>
            <w:tcBorders>
              <w:top w:val="single" w:sz="4" w:space="0" w:color="auto"/>
              <w:left w:val="nil"/>
              <w:bottom w:val="single" w:sz="4" w:space="0" w:color="auto"/>
              <w:right w:val="nil"/>
            </w:tcBorders>
            <w:shd w:val="clear" w:color="auto" w:fill="auto"/>
            <w:noWrap/>
            <w:vAlign w:val="bottom"/>
            <w:hideMark/>
          </w:tcPr>
          <w:p w14:paraId="701623E7" w14:textId="77777777" w:rsidR="004F6583" w:rsidRPr="004F6583" w:rsidRDefault="004F6583" w:rsidP="004F6583">
            <w:pPr>
              <w:spacing w:after="0" w:line="240" w:lineRule="auto"/>
              <w:jc w:val="center"/>
              <w:rPr>
                <w:ins w:id="2276" w:author="Stefanie Lane" w:date="2022-05-12T12:10:00Z"/>
                <w:rFonts w:ascii="Calibri" w:eastAsia="Times New Roman" w:hAnsi="Calibri" w:cs="Calibri"/>
                <w:color w:val="000000"/>
              </w:rPr>
            </w:pPr>
            <w:ins w:id="2277" w:author="Stefanie Lane" w:date="2022-05-12T12:10:00Z">
              <w:r w:rsidRPr="004F6583">
                <w:rPr>
                  <w:rFonts w:ascii="Calibri" w:eastAsia="Times New Roman" w:hAnsi="Calibri" w:cs="Calibri"/>
                  <w:color w:val="000000"/>
                </w:rPr>
                <w:t>0.14</w:t>
              </w:r>
            </w:ins>
          </w:p>
        </w:tc>
        <w:tc>
          <w:tcPr>
            <w:tcW w:w="960" w:type="dxa"/>
            <w:tcBorders>
              <w:top w:val="single" w:sz="4" w:space="0" w:color="auto"/>
              <w:left w:val="nil"/>
              <w:bottom w:val="single" w:sz="4" w:space="0" w:color="auto"/>
              <w:right w:val="nil"/>
            </w:tcBorders>
            <w:shd w:val="clear" w:color="auto" w:fill="auto"/>
            <w:noWrap/>
            <w:vAlign w:val="bottom"/>
            <w:hideMark/>
          </w:tcPr>
          <w:p w14:paraId="1C6C368D" w14:textId="77777777" w:rsidR="004F6583" w:rsidRPr="004F6583" w:rsidRDefault="004F6583" w:rsidP="004F6583">
            <w:pPr>
              <w:spacing w:after="0" w:line="240" w:lineRule="auto"/>
              <w:jc w:val="center"/>
              <w:rPr>
                <w:ins w:id="2278" w:author="Stefanie Lane" w:date="2022-05-12T12:10:00Z"/>
                <w:rFonts w:ascii="Calibri" w:eastAsia="Times New Roman" w:hAnsi="Calibri" w:cs="Calibri"/>
                <w:color w:val="000000"/>
              </w:rPr>
            </w:pPr>
            <w:ins w:id="2279" w:author="Stefanie Lane" w:date="2022-05-12T12:10:00Z">
              <w:r w:rsidRPr="004F6583">
                <w:rPr>
                  <w:rFonts w:ascii="Calibri" w:eastAsia="Times New Roman" w:hAnsi="Calibri" w:cs="Calibri"/>
                  <w:color w:val="000000"/>
                </w:rPr>
                <w:t>0.15</w:t>
              </w:r>
            </w:ins>
          </w:p>
        </w:tc>
        <w:tc>
          <w:tcPr>
            <w:tcW w:w="960" w:type="dxa"/>
            <w:tcBorders>
              <w:top w:val="single" w:sz="4" w:space="0" w:color="auto"/>
              <w:left w:val="nil"/>
              <w:bottom w:val="single" w:sz="4" w:space="0" w:color="auto"/>
              <w:right w:val="nil"/>
            </w:tcBorders>
            <w:shd w:val="clear" w:color="auto" w:fill="auto"/>
            <w:noWrap/>
            <w:vAlign w:val="bottom"/>
            <w:hideMark/>
          </w:tcPr>
          <w:p w14:paraId="7E758CC5" w14:textId="77777777" w:rsidR="004F6583" w:rsidRPr="004F6583" w:rsidRDefault="004F6583" w:rsidP="004F6583">
            <w:pPr>
              <w:spacing w:after="0" w:line="240" w:lineRule="auto"/>
              <w:jc w:val="center"/>
              <w:rPr>
                <w:ins w:id="2280" w:author="Stefanie Lane" w:date="2022-05-12T12:10:00Z"/>
                <w:rFonts w:ascii="Calibri" w:eastAsia="Times New Roman" w:hAnsi="Calibri" w:cs="Calibri"/>
                <w:color w:val="000000"/>
              </w:rPr>
            </w:pPr>
            <w:ins w:id="2281"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7EA661B1" w14:textId="77777777" w:rsidR="004F6583" w:rsidRPr="004F6583" w:rsidRDefault="004F6583" w:rsidP="004F6583">
            <w:pPr>
              <w:spacing w:after="0" w:line="240" w:lineRule="auto"/>
              <w:jc w:val="center"/>
              <w:rPr>
                <w:ins w:id="2282" w:author="Stefanie Lane" w:date="2022-05-12T12:10:00Z"/>
                <w:rFonts w:ascii="Calibri" w:eastAsia="Times New Roman" w:hAnsi="Calibri" w:cs="Calibri"/>
                <w:color w:val="000000"/>
              </w:rPr>
            </w:pPr>
            <w:ins w:id="2283" w:author="Stefanie Lane" w:date="2022-05-12T12:10:00Z">
              <w:r w:rsidRPr="004F6583">
                <w:rPr>
                  <w:rFonts w:ascii="Calibri" w:eastAsia="Times New Roman" w:hAnsi="Calibri" w:cs="Calibri"/>
                  <w:color w:val="000000"/>
                </w:rPr>
                <w:t>-100.00</w:t>
              </w:r>
            </w:ins>
          </w:p>
        </w:tc>
      </w:tr>
      <w:tr w:rsidR="004F6583" w:rsidRPr="004F6583" w14:paraId="47551681" w14:textId="77777777" w:rsidTr="004F6583">
        <w:trPr>
          <w:trHeight w:val="290"/>
          <w:ins w:id="2284" w:author="Stefanie Lane" w:date="2022-05-12T12:10:00Z"/>
        </w:trPr>
        <w:tc>
          <w:tcPr>
            <w:tcW w:w="1700" w:type="dxa"/>
            <w:vMerge/>
            <w:tcBorders>
              <w:top w:val="nil"/>
              <w:left w:val="nil"/>
              <w:bottom w:val="nil"/>
              <w:right w:val="nil"/>
            </w:tcBorders>
            <w:vAlign w:val="center"/>
            <w:hideMark/>
          </w:tcPr>
          <w:p w14:paraId="79601779" w14:textId="77777777" w:rsidR="004F6583" w:rsidRPr="004F6583" w:rsidRDefault="004F6583" w:rsidP="004F6583">
            <w:pPr>
              <w:spacing w:after="0" w:line="240" w:lineRule="auto"/>
              <w:rPr>
                <w:ins w:id="228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716FE5" w14:textId="77777777" w:rsidR="004F6583" w:rsidRPr="004F6583" w:rsidRDefault="004F6583" w:rsidP="004F6583">
            <w:pPr>
              <w:spacing w:after="0" w:line="240" w:lineRule="auto"/>
              <w:rPr>
                <w:ins w:id="2286" w:author="Stefanie Lane" w:date="2022-05-12T12:10:00Z"/>
                <w:rFonts w:ascii="Arial" w:eastAsia="Times New Roman" w:hAnsi="Arial" w:cs="Arial"/>
                <w:i/>
                <w:iCs/>
                <w:sz w:val="20"/>
                <w:szCs w:val="20"/>
              </w:rPr>
            </w:pPr>
            <w:ins w:id="2287" w:author="Stefanie Lane" w:date="2022-05-12T12:10:00Z">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ins>
          </w:p>
        </w:tc>
        <w:tc>
          <w:tcPr>
            <w:tcW w:w="960" w:type="dxa"/>
            <w:tcBorders>
              <w:top w:val="nil"/>
              <w:left w:val="nil"/>
              <w:bottom w:val="nil"/>
              <w:right w:val="nil"/>
            </w:tcBorders>
            <w:shd w:val="clear" w:color="auto" w:fill="auto"/>
            <w:noWrap/>
            <w:vAlign w:val="bottom"/>
            <w:hideMark/>
          </w:tcPr>
          <w:p w14:paraId="78DE969B" w14:textId="77777777" w:rsidR="004F6583" w:rsidRPr="004F6583" w:rsidRDefault="004F6583" w:rsidP="004F6583">
            <w:pPr>
              <w:spacing w:after="0" w:line="240" w:lineRule="auto"/>
              <w:jc w:val="center"/>
              <w:rPr>
                <w:ins w:id="2288" w:author="Stefanie Lane" w:date="2022-05-12T12:10:00Z"/>
                <w:rFonts w:ascii="Calibri" w:eastAsia="Times New Roman" w:hAnsi="Calibri" w:cs="Calibri"/>
                <w:color w:val="000000"/>
              </w:rPr>
            </w:pPr>
            <w:ins w:id="2289" w:author="Stefanie Lane" w:date="2022-05-12T12:10:00Z">
              <w:r w:rsidRPr="004F6583">
                <w:rPr>
                  <w:rFonts w:ascii="Calibri" w:eastAsia="Times New Roman" w:hAnsi="Calibri" w:cs="Calibri"/>
                  <w:color w:val="000000"/>
                </w:rPr>
                <w:t>0.69</w:t>
              </w:r>
            </w:ins>
          </w:p>
        </w:tc>
        <w:tc>
          <w:tcPr>
            <w:tcW w:w="960" w:type="dxa"/>
            <w:tcBorders>
              <w:top w:val="nil"/>
              <w:left w:val="nil"/>
              <w:bottom w:val="nil"/>
              <w:right w:val="nil"/>
            </w:tcBorders>
            <w:shd w:val="clear" w:color="auto" w:fill="auto"/>
            <w:noWrap/>
            <w:vAlign w:val="bottom"/>
            <w:hideMark/>
          </w:tcPr>
          <w:p w14:paraId="0E44A03D" w14:textId="77777777" w:rsidR="004F6583" w:rsidRPr="004F6583" w:rsidRDefault="004F6583" w:rsidP="004F6583">
            <w:pPr>
              <w:spacing w:after="0" w:line="240" w:lineRule="auto"/>
              <w:jc w:val="center"/>
              <w:rPr>
                <w:ins w:id="2290" w:author="Stefanie Lane" w:date="2022-05-12T12:10:00Z"/>
                <w:rFonts w:ascii="Calibri" w:eastAsia="Times New Roman" w:hAnsi="Calibri" w:cs="Calibri"/>
                <w:color w:val="000000"/>
              </w:rPr>
            </w:pPr>
            <w:ins w:id="2291" w:author="Stefanie Lane" w:date="2022-05-12T12:10:00Z">
              <w:r w:rsidRPr="004F6583">
                <w:rPr>
                  <w:rFonts w:ascii="Calibri" w:eastAsia="Times New Roman" w:hAnsi="Calibri" w:cs="Calibri"/>
                  <w:color w:val="000000"/>
                </w:rPr>
                <w:t>0.55</w:t>
              </w:r>
            </w:ins>
          </w:p>
        </w:tc>
        <w:tc>
          <w:tcPr>
            <w:tcW w:w="960" w:type="dxa"/>
            <w:tcBorders>
              <w:top w:val="nil"/>
              <w:left w:val="nil"/>
              <w:bottom w:val="nil"/>
              <w:right w:val="nil"/>
            </w:tcBorders>
            <w:shd w:val="clear" w:color="auto" w:fill="auto"/>
            <w:noWrap/>
            <w:vAlign w:val="bottom"/>
            <w:hideMark/>
          </w:tcPr>
          <w:p w14:paraId="79C3F53C" w14:textId="77777777" w:rsidR="004F6583" w:rsidRPr="004F6583" w:rsidRDefault="004F6583" w:rsidP="004F6583">
            <w:pPr>
              <w:spacing w:after="0" w:line="240" w:lineRule="auto"/>
              <w:jc w:val="center"/>
              <w:rPr>
                <w:ins w:id="2292" w:author="Stefanie Lane" w:date="2022-05-12T12:10:00Z"/>
                <w:rFonts w:ascii="Calibri" w:eastAsia="Times New Roman" w:hAnsi="Calibri" w:cs="Calibri"/>
                <w:color w:val="000000"/>
              </w:rPr>
            </w:pPr>
            <w:ins w:id="2293"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6DA3FE06" w14:textId="77777777" w:rsidR="004F6583" w:rsidRPr="004F6583" w:rsidRDefault="004F6583" w:rsidP="004F6583">
            <w:pPr>
              <w:spacing w:after="0" w:line="240" w:lineRule="auto"/>
              <w:jc w:val="center"/>
              <w:rPr>
                <w:ins w:id="2294" w:author="Stefanie Lane" w:date="2022-05-12T12:10:00Z"/>
                <w:rFonts w:ascii="Calibri" w:eastAsia="Times New Roman" w:hAnsi="Calibri" w:cs="Calibri"/>
                <w:color w:val="000000"/>
              </w:rPr>
            </w:pPr>
            <w:ins w:id="2295" w:author="Stefanie Lane" w:date="2022-05-12T12:10:00Z">
              <w:r w:rsidRPr="004F6583">
                <w:rPr>
                  <w:rFonts w:ascii="Calibri" w:eastAsia="Times New Roman" w:hAnsi="Calibri" w:cs="Calibri"/>
                  <w:color w:val="000000"/>
                </w:rPr>
                <w:t>-100.00</w:t>
              </w:r>
            </w:ins>
          </w:p>
        </w:tc>
      </w:tr>
      <w:tr w:rsidR="004F6583" w:rsidRPr="004F6583" w14:paraId="401EF942" w14:textId="77777777" w:rsidTr="004F6583">
        <w:trPr>
          <w:trHeight w:val="290"/>
          <w:ins w:id="2296" w:author="Stefanie Lane" w:date="2022-05-12T12:10:00Z"/>
        </w:trPr>
        <w:tc>
          <w:tcPr>
            <w:tcW w:w="1700" w:type="dxa"/>
            <w:vMerge/>
            <w:tcBorders>
              <w:top w:val="nil"/>
              <w:left w:val="nil"/>
              <w:bottom w:val="nil"/>
              <w:right w:val="nil"/>
            </w:tcBorders>
            <w:vAlign w:val="center"/>
            <w:hideMark/>
          </w:tcPr>
          <w:p w14:paraId="264D231D" w14:textId="77777777" w:rsidR="004F6583" w:rsidRPr="004F6583" w:rsidRDefault="004F6583" w:rsidP="004F6583">
            <w:pPr>
              <w:spacing w:after="0" w:line="240" w:lineRule="auto"/>
              <w:rPr>
                <w:ins w:id="229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848D79D" w14:textId="77777777" w:rsidR="004F6583" w:rsidRPr="004F6583" w:rsidRDefault="004F6583" w:rsidP="004F6583">
            <w:pPr>
              <w:spacing w:after="0" w:line="240" w:lineRule="auto"/>
              <w:rPr>
                <w:ins w:id="2298" w:author="Stefanie Lane" w:date="2022-05-12T12:10:00Z"/>
                <w:rFonts w:ascii="Arial" w:eastAsia="Times New Roman" w:hAnsi="Arial" w:cs="Arial"/>
                <w:i/>
                <w:iCs/>
                <w:sz w:val="20"/>
                <w:szCs w:val="20"/>
              </w:rPr>
            </w:pPr>
            <w:ins w:id="2299" w:author="Stefanie Lane" w:date="2022-05-12T12:10:00Z">
              <w:r w:rsidRPr="004F6583">
                <w:rPr>
                  <w:rFonts w:ascii="Arial" w:eastAsia="Times New Roman" w:hAnsi="Arial" w:cs="Arial"/>
                  <w:i/>
                  <w:iCs/>
                  <w:sz w:val="20"/>
                  <w:szCs w:val="20"/>
                </w:rPr>
                <w:t>Calth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1D849833" w14:textId="77777777" w:rsidR="004F6583" w:rsidRPr="004F6583" w:rsidRDefault="004F6583" w:rsidP="004F6583">
            <w:pPr>
              <w:spacing w:after="0" w:line="240" w:lineRule="auto"/>
              <w:jc w:val="center"/>
              <w:rPr>
                <w:ins w:id="2300" w:author="Stefanie Lane" w:date="2022-05-12T12:10:00Z"/>
                <w:rFonts w:ascii="Calibri" w:eastAsia="Times New Roman" w:hAnsi="Calibri" w:cs="Calibri"/>
                <w:color w:val="000000"/>
              </w:rPr>
            </w:pPr>
            <w:ins w:id="2301" w:author="Stefanie Lane" w:date="2022-05-12T12:10:00Z">
              <w:r w:rsidRPr="004F6583">
                <w:rPr>
                  <w:rFonts w:ascii="Calibri" w:eastAsia="Times New Roman" w:hAnsi="Calibri" w:cs="Calibri"/>
                  <w:color w:val="000000"/>
                </w:rPr>
                <w:t>0.66</w:t>
              </w:r>
            </w:ins>
          </w:p>
        </w:tc>
        <w:tc>
          <w:tcPr>
            <w:tcW w:w="960" w:type="dxa"/>
            <w:tcBorders>
              <w:top w:val="single" w:sz="4" w:space="0" w:color="auto"/>
              <w:left w:val="nil"/>
              <w:bottom w:val="single" w:sz="4" w:space="0" w:color="auto"/>
              <w:right w:val="nil"/>
            </w:tcBorders>
            <w:shd w:val="clear" w:color="auto" w:fill="auto"/>
            <w:noWrap/>
            <w:vAlign w:val="bottom"/>
            <w:hideMark/>
          </w:tcPr>
          <w:p w14:paraId="02CFA13E" w14:textId="77777777" w:rsidR="004F6583" w:rsidRPr="004F6583" w:rsidRDefault="004F6583" w:rsidP="004F6583">
            <w:pPr>
              <w:spacing w:after="0" w:line="240" w:lineRule="auto"/>
              <w:jc w:val="center"/>
              <w:rPr>
                <w:ins w:id="2302" w:author="Stefanie Lane" w:date="2022-05-12T12:10:00Z"/>
                <w:rFonts w:ascii="Calibri" w:eastAsia="Times New Roman" w:hAnsi="Calibri" w:cs="Calibri"/>
                <w:color w:val="000000"/>
              </w:rPr>
            </w:pPr>
            <w:ins w:id="2303" w:author="Stefanie Lane" w:date="2022-05-12T12:10:00Z">
              <w:r w:rsidRPr="004F6583">
                <w:rPr>
                  <w:rFonts w:ascii="Calibri" w:eastAsia="Times New Roman" w:hAnsi="Calibri" w:cs="Calibri"/>
                  <w:color w:val="000000"/>
                </w:rPr>
                <w:t>0.39</w:t>
              </w:r>
            </w:ins>
          </w:p>
        </w:tc>
        <w:tc>
          <w:tcPr>
            <w:tcW w:w="960" w:type="dxa"/>
            <w:tcBorders>
              <w:top w:val="single" w:sz="4" w:space="0" w:color="auto"/>
              <w:left w:val="nil"/>
              <w:bottom w:val="single" w:sz="4" w:space="0" w:color="auto"/>
              <w:right w:val="nil"/>
            </w:tcBorders>
            <w:shd w:val="clear" w:color="auto" w:fill="auto"/>
            <w:noWrap/>
            <w:vAlign w:val="bottom"/>
            <w:hideMark/>
          </w:tcPr>
          <w:p w14:paraId="72696A4A" w14:textId="77777777" w:rsidR="004F6583" w:rsidRPr="004F6583" w:rsidRDefault="004F6583" w:rsidP="004F6583">
            <w:pPr>
              <w:spacing w:after="0" w:line="240" w:lineRule="auto"/>
              <w:jc w:val="center"/>
              <w:rPr>
                <w:ins w:id="2304" w:author="Stefanie Lane" w:date="2022-05-12T12:10:00Z"/>
                <w:rFonts w:ascii="Calibri" w:eastAsia="Times New Roman" w:hAnsi="Calibri" w:cs="Calibri"/>
                <w:color w:val="000000"/>
              </w:rPr>
            </w:pPr>
            <w:ins w:id="2305" w:author="Stefanie Lane" w:date="2022-05-12T12:10:00Z">
              <w:r w:rsidRPr="004F6583">
                <w:rPr>
                  <w:rFonts w:ascii="Calibri" w:eastAsia="Times New Roman" w:hAnsi="Calibri" w:cs="Calibri"/>
                  <w:color w:val="000000"/>
                </w:rPr>
                <w:t>0.06</w:t>
              </w:r>
            </w:ins>
          </w:p>
        </w:tc>
        <w:tc>
          <w:tcPr>
            <w:tcW w:w="1760" w:type="dxa"/>
            <w:tcBorders>
              <w:top w:val="nil"/>
              <w:left w:val="nil"/>
              <w:bottom w:val="nil"/>
              <w:right w:val="nil"/>
            </w:tcBorders>
            <w:shd w:val="clear" w:color="auto" w:fill="auto"/>
            <w:noWrap/>
            <w:vAlign w:val="bottom"/>
            <w:hideMark/>
          </w:tcPr>
          <w:p w14:paraId="511F7D83" w14:textId="77777777" w:rsidR="004F6583" w:rsidRPr="004F6583" w:rsidRDefault="004F6583" w:rsidP="004F6583">
            <w:pPr>
              <w:spacing w:after="0" w:line="240" w:lineRule="auto"/>
              <w:jc w:val="center"/>
              <w:rPr>
                <w:ins w:id="2306" w:author="Stefanie Lane" w:date="2022-05-12T12:10:00Z"/>
                <w:rFonts w:ascii="Calibri" w:eastAsia="Times New Roman" w:hAnsi="Calibri" w:cs="Calibri"/>
                <w:color w:val="000000"/>
              </w:rPr>
            </w:pPr>
            <w:ins w:id="2307" w:author="Stefanie Lane" w:date="2022-05-12T12:10:00Z">
              <w:r w:rsidRPr="004F6583">
                <w:rPr>
                  <w:rFonts w:ascii="Calibri" w:eastAsia="Times New Roman" w:hAnsi="Calibri" w:cs="Calibri"/>
                  <w:color w:val="000000"/>
                </w:rPr>
                <w:t>-94.44</w:t>
              </w:r>
            </w:ins>
          </w:p>
        </w:tc>
      </w:tr>
      <w:tr w:rsidR="004F6583" w:rsidRPr="004F6583" w14:paraId="039D7C6D" w14:textId="77777777" w:rsidTr="004F6583">
        <w:trPr>
          <w:trHeight w:val="290"/>
          <w:ins w:id="2308" w:author="Stefanie Lane" w:date="2022-05-12T12:10:00Z"/>
        </w:trPr>
        <w:tc>
          <w:tcPr>
            <w:tcW w:w="1700" w:type="dxa"/>
            <w:vMerge/>
            <w:tcBorders>
              <w:top w:val="nil"/>
              <w:left w:val="nil"/>
              <w:bottom w:val="nil"/>
              <w:right w:val="nil"/>
            </w:tcBorders>
            <w:vAlign w:val="center"/>
            <w:hideMark/>
          </w:tcPr>
          <w:p w14:paraId="7F4D3DAD" w14:textId="77777777" w:rsidR="004F6583" w:rsidRPr="004F6583" w:rsidRDefault="004F6583" w:rsidP="004F6583">
            <w:pPr>
              <w:spacing w:after="0" w:line="240" w:lineRule="auto"/>
              <w:rPr>
                <w:ins w:id="230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1441AD8" w14:textId="77777777" w:rsidR="004F6583" w:rsidRPr="004F6583" w:rsidRDefault="004F6583" w:rsidP="004F6583">
            <w:pPr>
              <w:spacing w:after="0" w:line="240" w:lineRule="auto"/>
              <w:rPr>
                <w:ins w:id="2310" w:author="Stefanie Lane" w:date="2022-05-12T12:10:00Z"/>
                <w:rFonts w:ascii="Arial" w:eastAsia="Times New Roman" w:hAnsi="Arial" w:cs="Arial"/>
                <w:i/>
                <w:iCs/>
                <w:sz w:val="20"/>
                <w:szCs w:val="20"/>
              </w:rPr>
            </w:pPr>
            <w:ins w:id="2311" w:author="Stefanie Lane" w:date="2022-05-12T12:10:00Z">
              <w:r w:rsidRPr="004F6583">
                <w:rPr>
                  <w:rFonts w:ascii="Arial" w:eastAsia="Times New Roman" w:hAnsi="Arial" w:cs="Arial"/>
                  <w:i/>
                  <w:iCs/>
                  <w:sz w:val="20"/>
                  <w:szCs w:val="20"/>
                </w:rPr>
                <w:t>Lysimachia thyrsiflora</w:t>
              </w:r>
            </w:ins>
          </w:p>
        </w:tc>
        <w:tc>
          <w:tcPr>
            <w:tcW w:w="960" w:type="dxa"/>
            <w:tcBorders>
              <w:top w:val="nil"/>
              <w:left w:val="nil"/>
              <w:bottom w:val="nil"/>
              <w:right w:val="nil"/>
            </w:tcBorders>
            <w:shd w:val="clear" w:color="auto" w:fill="auto"/>
            <w:noWrap/>
            <w:vAlign w:val="bottom"/>
            <w:hideMark/>
          </w:tcPr>
          <w:p w14:paraId="3CC6BA31" w14:textId="77777777" w:rsidR="004F6583" w:rsidRPr="004F6583" w:rsidRDefault="004F6583" w:rsidP="004F6583">
            <w:pPr>
              <w:spacing w:after="0" w:line="240" w:lineRule="auto"/>
              <w:jc w:val="center"/>
              <w:rPr>
                <w:ins w:id="2312" w:author="Stefanie Lane" w:date="2022-05-12T12:10:00Z"/>
                <w:rFonts w:ascii="Calibri" w:eastAsia="Times New Roman" w:hAnsi="Calibri" w:cs="Calibri"/>
                <w:color w:val="000000"/>
              </w:rPr>
            </w:pPr>
            <w:ins w:id="2313" w:author="Stefanie Lane" w:date="2022-05-12T12:10:00Z">
              <w:r w:rsidRPr="004F6583">
                <w:rPr>
                  <w:rFonts w:ascii="Calibri" w:eastAsia="Times New Roman" w:hAnsi="Calibri" w:cs="Calibri"/>
                  <w:color w:val="000000"/>
                </w:rPr>
                <w:t>0.10</w:t>
              </w:r>
            </w:ins>
          </w:p>
        </w:tc>
        <w:tc>
          <w:tcPr>
            <w:tcW w:w="960" w:type="dxa"/>
            <w:tcBorders>
              <w:top w:val="nil"/>
              <w:left w:val="nil"/>
              <w:bottom w:val="nil"/>
              <w:right w:val="nil"/>
            </w:tcBorders>
            <w:shd w:val="clear" w:color="auto" w:fill="auto"/>
            <w:noWrap/>
            <w:vAlign w:val="bottom"/>
            <w:hideMark/>
          </w:tcPr>
          <w:p w14:paraId="2EE1CEF5" w14:textId="77777777" w:rsidR="004F6583" w:rsidRPr="004F6583" w:rsidRDefault="004F6583" w:rsidP="004F6583">
            <w:pPr>
              <w:spacing w:after="0" w:line="240" w:lineRule="auto"/>
              <w:jc w:val="center"/>
              <w:rPr>
                <w:ins w:id="2314" w:author="Stefanie Lane" w:date="2022-05-12T12:10:00Z"/>
                <w:rFonts w:ascii="Calibri" w:eastAsia="Times New Roman" w:hAnsi="Calibri" w:cs="Calibri"/>
                <w:color w:val="000000"/>
              </w:rPr>
            </w:pPr>
            <w:ins w:id="2315" w:author="Stefanie Lane" w:date="2022-05-12T12:10:00Z">
              <w:r w:rsidRPr="004F6583">
                <w:rPr>
                  <w:rFonts w:ascii="Calibri" w:eastAsia="Times New Roman" w:hAnsi="Calibri" w:cs="Calibri"/>
                  <w:color w:val="000000"/>
                </w:rPr>
                <w:t>0.33</w:t>
              </w:r>
            </w:ins>
          </w:p>
        </w:tc>
        <w:tc>
          <w:tcPr>
            <w:tcW w:w="960" w:type="dxa"/>
            <w:tcBorders>
              <w:top w:val="nil"/>
              <w:left w:val="nil"/>
              <w:bottom w:val="nil"/>
              <w:right w:val="nil"/>
            </w:tcBorders>
            <w:shd w:val="clear" w:color="auto" w:fill="auto"/>
            <w:noWrap/>
            <w:vAlign w:val="bottom"/>
            <w:hideMark/>
          </w:tcPr>
          <w:p w14:paraId="27CD48B9" w14:textId="77777777" w:rsidR="004F6583" w:rsidRPr="004F6583" w:rsidRDefault="004F6583" w:rsidP="004F6583">
            <w:pPr>
              <w:spacing w:after="0" w:line="240" w:lineRule="auto"/>
              <w:jc w:val="center"/>
              <w:rPr>
                <w:ins w:id="2316" w:author="Stefanie Lane" w:date="2022-05-12T12:10:00Z"/>
                <w:rFonts w:ascii="Calibri" w:eastAsia="Times New Roman" w:hAnsi="Calibri" w:cs="Calibri"/>
                <w:color w:val="000000"/>
              </w:rPr>
            </w:pPr>
            <w:ins w:id="2317" w:author="Stefanie Lane" w:date="2022-05-12T12:10:00Z">
              <w:r w:rsidRPr="004F6583">
                <w:rPr>
                  <w:rFonts w:ascii="Calibri" w:eastAsia="Times New Roman" w:hAnsi="Calibri" w:cs="Calibri"/>
                  <w:color w:val="000000"/>
                </w:rPr>
                <w:t>0.06</w:t>
              </w:r>
            </w:ins>
          </w:p>
        </w:tc>
        <w:tc>
          <w:tcPr>
            <w:tcW w:w="1760" w:type="dxa"/>
            <w:tcBorders>
              <w:top w:val="single" w:sz="4" w:space="0" w:color="auto"/>
              <w:left w:val="nil"/>
              <w:bottom w:val="single" w:sz="4" w:space="0" w:color="auto"/>
              <w:right w:val="nil"/>
            </w:tcBorders>
            <w:shd w:val="clear" w:color="auto" w:fill="auto"/>
            <w:noWrap/>
            <w:vAlign w:val="bottom"/>
            <w:hideMark/>
          </w:tcPr>
          <w:p w14:paraId="096BB222" w14:textId="77777777" w:rsidR="004F6583" w:rsidRPr="004F6583" w:rsidRDefault="004F6583" w:rsidP="004F6583">
            <w:pPr>
              <w:spacing w:after="0" w:line="240" w:lineRule="auto"/>
              <w:jc w:val="center"/>
              <w:rPr>
                <w:ins w:id="2318" w:author="Stefanie Lane" w:date="2022-05-12T12:10:00Z"/>
                <w:rFonts w:ascii="Calibri" w:eastAsia="Times New Roman" w:hAnsi="Calibri" w:cs="Calibri"/>
                <w:color w:val="000000"/>
              </w:rPr>
            </w:pPr>
            <w:ins w:id="2319" w:author="Stefanie Lane" w:date="2022-05-12T12:10:00Z">
              <w:r w:rsidRPr="004F6583">
                <w:rPr>
                  <w:rFonts w:ascii="Calibri" w:eastAsia="Times New Roman" w:hAnsi="Calibri" w:cs="Calibri"/>
                  <w:color w:val="000000"/>
                </w:rPr>
                <w:t>-94.44</w:t>
              </w:r>
            </w:ins>
          </w:p>
        </w:tc>
      </w:tr>
      <w:tr w:rsidR="004F6583" w:rsidRPr="004F6583" w14:paraId="689AB507" w14:textId="77777777" w:rsidTr="004F6583">
        <w:trPr>
          <w:trHeight w:val="290"/>
          <w:ins w:id="2320" w:author="Stefanie Lane" w:date="2022-05-12T12:10:00Z"/>
        </w:trPr>
        <w:tc>
          <w:tcPr>
            <w:tcW w:w="1700" w:type="dxa"/>
            <w:vMerge/>
            <w:tcBorders>
              <w:top w:val="nil"/>
              <w:left w:val="nil"/>
              <w:bottom w:val="nil"/>
              <w:right w:val="nil"/>
            </w:tcBorders>
            <w:vAlign w:val="center"/>
            <w:hideMark/>
          </w:tcPr>
          <w:p w14:paraId="4BBB0C4E" w14:textId="77777777" w:rsidR="004F6583" w:rsidRPr="004F6583" w:rsidRDefault="004F6583" w:rsidP="004F6583">
            <w:pPr>
              <w:spacing w:after="0" w:line="240" w:lineRule="auto"/>
              <w:rPr>
                <w:ins w:id="232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1D3FAB4" w14:textId="77777777" w:rsidR="004F6583" w:rsidRPr="004F6583" w:rsidRDefault="004F6583" w:rsidP="004F6583">
            <w:pPr>
              <w:spacing w:after="0" w:line="240" w:lineRule="auto"/>
              <w:rPr>
                <w:ins w:id="2322" w:author="Stefanie Lane" w:date="2022-05-12T12:10:00Z"/>
                <w:rFonts w:ascii="Arial" w:eastAsia="Times New Roman" w:hAnsi="Arial" w:cs="Arial"/>
                <w:i/>
                <w:iCs/>
                <w:sz w:val="20"/>
                <w:szCs w:val="20"/>
              </w:rPr>
            </w:pPr>
            <w:ins w:id="2323" w:author="Stefanie Lane" w:date="2022-05-12T12:10:00Z">
              <w:r w:rsidRPr="004F6583">
                <w:rPr>
                  <w:rFonts w:ascii="Arial" w:eastAsia="Times New Roman" w:hAnsi="Arial" w:cs="Arial"/>
                  <w:i/>
                  <w:iCs/>
                  <w:sz w:val="20"/>
                  <w:szCs w:val="20"/>
                </w:rPr>
                <w:t>Mentha arvensis</w:t>
              </w:r>
            </w:ins>
          </w:p>
        </w:tc>
        <w:tc>
          <w:tcPr>
            <w:tcW w:w="960" w:type="dxa"/>
            <w:tcBorders>
              <w:top w:val="single" w:sz="4" w:space="0" w:color="auto"/>
              <w:left w:val="nil"/>
              <w:bottom w:val="single" w:sz="4" w:space="0" w:color="auto"/>
              <w:right w:val="nil"/>
            </w:tcBorders>
            <w:shd w:val="clear" w:color="auto" w:fill="auto"/>
            <w:noWrap/>
            <w:vAlign w:val="bottom"/>
            <w:hideMark/>
          </w:tcPr>
          <w:p w14:paraId="1C45BA96" w14:textId="77777777" w:rsidR="004F6583" w:rsidRPr="004F6583" w:rsidRDefault="004F6583" w:rsidP="004F6583">
            <w:pPr>
              <w:spacing w:after="0" w:line="240" w:lineRule="auto"/>
              <w:jc w:val="center"/>
              <w:rPr>
                <w:ins w:id="2324" w:author="Stefanie Lane" w:date="2022-05-12T12:10:00Z"/>
                <w:rFonts w:ascii="Calibri" w:eastAsia="Times New Roman" w:hAnsi="Calibri" w:cs="Calibri"/>
                <w:color w:val="000000"/>
              </w:rPr>
            </w:pPr>
            <w:ins w:id="2325" w:author="Stefanie Lane" w:date="2022-05-12T12:10:00Z">
              <w:r w:rsidRPr="004F6583">
                <w:rPr>
                  <w:rFonts w:ascii="Calibri" w:eastAsia="Times New Roman" w:hAnsi="Calibri" w:cs="Calibri"/>
                  <w:color w:val="000000"/>
                </w:rPr>
                <w:t>0.17</w:t>
              </w:r>
            </w:ins>
          </w:p>
        </w:tc>
        <w:tc>
          <w:tcPr>
            <w:tcW w:w="960" w:type="dxa"/>
            <w:tcBorders>
              <w:top w:val="single" w:sz="4" w:space="0" w:color="auto"/>
              <w:left w:val="nil"/>
              <w:bottom w:val="single" w:sz="4" w:space="0" w:color="auto"/>
              <w:right w:val="nil"/>
            </w:tcBorders>
            <w:shd w:val="clear" w:color="auto" w:fill="auto"/>
            <w:noWrap/>
            <w:vAlign w:val="bottom"/>
            <w:hideMark/>
          </w:tcPr>
          <w:p w14:paraId="3A13D540" w14:textId="77777777" w:rsidR="004F6583" w:rsidRPr="004F6583" w:rsidRDefault="004F6583" w:rsidP="004F6583">
            <w:pPr>
              <w:spacing w:after="0" w:line="240" w:lineRule="auto"/>
              <w:jc w:val="center"/>
              <w:rPr>
                <w:ins w:id="2326" w:author="Stefanie Lane" w:date="2022-05-12T12:10:00Z"/>
                <w:rFonts w:ascii="Calibri" w:eastAsia="Times New Roman" w:hAnsi="Calibri" w:cs="Calibri"/>
                <w:color w:val="000000"/>
              </w:rPr>
            </w:pPr>
            <w:ins w:id="2327" w:author="Stefanie Lane" w:date="2022-05-12T12:10:00Z">
              <w:r w:rsidRPr="004F6583">
                <w:rPr>
                  <w:rFonts w:ascii="Calibri" w:eastAsia="Times New Roman" w:hAnsi="Calibri" w:cs="Calibri"/>
                  <w:color w:val="000000"/>
                </w:rPr>
                <w:t>0.24</w:t>
              </w:r>
            </w:ins>
          </w:p>
        </w:tc>
        <w:tc>
          <w:tcPr>
            <w:tcW w:w="960" w:type="dxa"/>
            <w:tcBorders>
              <w:top w:val="single" w:sz="4" w:space="0" w:color="auto"/>
              <w:left w:val="nil"/>
              <w:bottom w:val="single" w:sz="4" w:space="0" w:color="auto"/>
              <w:right w:val="nil"/>
            </w:tcBorders>
            <w:shd w:val="clear" w:color="auto" w:fill="auto"/>
            <w:noWrap/>
            <w:vAlign w:val="bottom"/>
            <w:hideMark/>
          </w:tcPr>
          <w:p w14:paraId="25E8BA0A" w14:textId="77777777" w:rsidR="004F6583" w:rsidRPr="004F6583" w:rsidRDefault="004F6583" w:rsidP="004F6583">
            <w:pPr>
              <w:spacing w:after="0" w:line="240" w:lineRule="auto"/>
              <w:jc w:val="center"/>
              <w:rPr>
                <w:ins w:id="2328" w:author="Stefanie Lane" w:date="2022-05-12T12:10:00Z"/>
                <w:rFonts w:ascii="Calibri" w:eastAsia="Times New Roman" w:hAnsi="Calibri" w:cs="Calibri"/>
                <w:color w:val="000000"/>
              </w:rPr>
            </w:pPr>
            <w:ins w:id="2329" w:author="Stefanie Lane" w:date="2022-05-12T12:10:00Z">
              <w:r w:rsidRPr="004F6583">
                <w:rPr>
                  <w:rFonts w:ascii="Calibri" w:eastAsia="Times New Roman" w:hAnsi="Calibri" w:cs="Calibri"/>
                  <w:color w:val="000000"/>
                </w:rPr>
                <w:t>0.06</w:t>
              </w:r>
            </w:ins>
          </w:p>
        </w:tc>
        <w:tc>
          <w:tcPr>
            <w:tcW w:w="1760" w:type="dxa"/>
            <w:tcBorders>
              <w:top w:val="nil"/>
              <w:left w:val="nil"/>
              <w:bottom w:val="nil"/>
              <w:right w:val="nil"/>
            </w:tcBorders>
            <w:shd w:val="clear" w:color="auto" w:fill="auto"/>
            <w:noWrap/>
            <w:vAlign w:val="bottom"/>
            <w:hideMark/>
          </w:tcPr>
          <w:p w14:paraId="6C35D78A" w14:textId="77777777" w:rsidR="004F6583" w:rsidRPr="004F6583" w:rsidRDefault="004F6583" w:rsidP="004F6583">
            <w:pPr>
              <w:spacing w:after="0" w:line="240" w:lineRule="auto"/>
              <w:jc w:val="center"/>
              <w:rPr>
                <w:ins w:id="2330" w:author="Stefanie Lane" w:date="2022-05-12T12:10:00Z"/>
                <w:rFonts w:ascii="Calibri" w:eastAsia="Times New Roman" w:hAnsi="Calibri" w:cs="Calibri"/>
                <w:color w:val="000000"/>
              </w:rPr>
            </w:pPr>
            <w:ins w:id="2331" w:author="Stefanie Lane" w:date="2022-05-12T12:10:00Z">
              <w:r w:rsidRPr="004F6583">
                <w:rPr>
                  <w:rFonts w:ascii="Calibri" w:eastAsia="Times New Roman" w:hAnsi="Calibri" w:cs="Calibri"/>
                  <w:color w:val="000000"/>
                </w:rPr>
                <w:t>-94.44</w:t>
              </w:r>
            </w:ins>
          </w:p>
        </w:tc>
      </w:tr>
      <w:tr w:rsidR="004F6583" w:rsidRPr="004F6583" w14:paraId="2E2C2D4D" w14:textId="77777777" w:rsidTr="004F6583">
        <w:trPr>
          <w:trHeight w:val="290"/>
          <w:ins w:id="2332" w:author="Stefanie Lane" w:date="2022-05-12T12:10:00Z"/>
        </w:trPr>
        <w:tc>
          <w:tcPr>
            <w:tcW w:w="1700" w:type="dxa"/>
            <w:vMerge/>
            <w:tcBorders>
              <w:top w:val="nil"/>
              <w:left w:val="nil"/>
              <w:bottom w:val="nil"/>
              <w:right w:val="nil"/>
            </w:tcBorders>
            <w:vAlign w:val="center"/>
            <w:hideMark/>
          </w:tcPr>
          <w:p w14:paraId="121FBCF7" w14:textId="77777777" w:rsidR="004F6583" w:rsidRPr="004F6583" w:rsidRDefault="004F6583" w:rsidP="004F6583">
            <w:pPr>
              <w:spacing w:after="0" w:line="240" w:lineRule="auto"/>
              <w:rPr>
                <w:ins w:id="233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6A10707" w14:textId="77777777" w:rsidR="004F6583" w:rsidRPr="004F6583" w:rsidRDefault="004F6583" w:rsidP="004F6583">
            <w:pPr>
              <w:spacing w:after="0" w:line="240" w:lineRule="auto"/>
              <w:rPr>
                <w:ins w:id="2334" w:author="Stefanie Lane" w:date="2022-05-12T12:10:00Z"/>
                <w:rFonts w:ascii="Arial" w:eastAsia="Times New Roman" w:hAnsi="Arial" w:cs="Arial"/>
                <w:i/>
                <w:iCs/>
                <w:sz w:val="20"/>
                <w:szCs w:val="20"/>
              </w:rPr>
            </w:pPr>
            <w:ins w:id="2335" w:author="Stefanie Lane" w:date="2022-05-12T12:10:00Z">
              <w:r w:rsidRPr="004F6583">
                <w:rPr>
                  <w:rFonts w:ascii="Arial" w:eastAsia="Times New Roman" w:hAnsi="Arial" w:cs="Arial"/>
                  <w:i/>
                  <w:iCs/>
                  <w:sz w:val="20"/>
                  <w:szCs w:val="20"/>
                </w:rPr>
                <w:t>Menyanthes trifoliata</w:t>
              </w:r>
            </w:ins>
          </w:p>
        </w:tc>
        <w:tc>
          <w:tcPr>
            <w:tcW w:w="960" w:type="dxa"/>
            <w:tcBorders>
              <w:top w:val="nil"/>
              <w:left w:val="nil"/>
              <w:bottom w:val="nil"/>
              <w:right w:val="nil"/>
            </w:tcBorders>
            <w:shd w:val="clear" w:color="auto" w:fill="auto"/>
            <w:noWrap/>
            <w:vAlign w:val="bottom"/>
            <w:hideMark/>
          </w:tcPr>
          <w:p w14:paraId="4A977354" w14:textId="77777777" w:rsidR="004F6583" w:rsidRPr="004F6583" w:rsidRDefault="004F6583" w:rsidP="004F6583">
            <w:pPr>
              <w:spacing w:after="0" w:line="240" w:lineRule="auto"/>
              <w:jc w:val="center"/>
              <w:rPr>
                <w:ins w:id="2336" w:author="Stefanie Lane" w:date="2022-05-12T12:10:00Z"/>
                <w:rFonts w:ascii="Calibri" w:eastAsia="Times New Roman" w:hAnsi="Calibri" w:cs="Calibri"/>
                <w:color w:val="000000"/>
              </w:rPr>
            </w:pPr>
            <w:ins w:id="2337" w:author="Stefanie Lane" w:date="2022-05-12T12:10:00Z">
              <w:r w:rsidRPr="004F6583">
                <w:rPr>
                  <w:rFonts w:ascii="Calibri" w:eastAsia="Times New Roman" w:hAnsi="Calibri" w:cs="Calibri"/>
                  <w:color w:val="000000"/>
                </w:rPr>
                <w:t>1.86</w:t>
              </w:r>
            </w:ins>
          </w:p>
        </w:tc>
        <w:tc>
          <w:tcPr>
            <w:tcW w:w="960" w:type="dxa"/>
            <w:tcBorders>
              <w:top w:val="nil"/>
              <w:left w:val="nil"/>
              <w:bottom w:val="nil"/>
              <w:right w:val="nil"/>
            </w:tcBorders>
            <w:shd w:val="clear" w:color="auto" w:fill="auto"/>
            <w:noWrap/>
            <w:vAlign w:val="bottom"/>
            <w:hideMark/>
          </w:tcPr>
          <w:p w14:paraId="2F304AEA" w14:textId="77777777" w:rsidR="004F6583" w:rsidRPr="004F6583" w:rsidRDefault="004F6583" w:rsidP="004F6583">
            <w:pPr>
              <w:spacing w:after="0" w:line="240" w:lineRule="auto"/>
              <w:jc w:val="center"/>
              <w:rPr>
                <w:ins w:id="2338" w:author="Stefanie Lane" w:date="2022-05-12T12:10:00Z"/>
                <w:rFonts w:ascii="Calibri" w:eastAsia="Times New Roman" w:hAnsi="Calibri" w:cs="Calibri"/>
                <w:color w:val="000000"/>
              </w:rPr>
            </w:pPr>
            <w:ins w:id="2339" w:author="Stefanie Lane" w:date="2022-05-12T12:10:00Z">
              <w:r w:rsidRPr="004F6583">
                <w:rPr>
                  <w:rFonts w:ascii="Calibri" w:eastAsia="Times New Roman" w:hAnsi="Calibri" w:cs="Calibri"/>
                  <w:color w:val="000000"/>
                </w:rPr>
                <w:t>1.33</w:t>
              </w:r>
            </w:ins>
          </w:p>
        </w:tc>
        <w:tc>
          <w:tcPr>
            <w:tcW w:w="960" w:type="dxa"/>
            <w:tcBorders>
              <w:top w:val="nil"/>
              <w:left w:val="nil"/>
              <w:bottom w:val="nil"/>
              <w:right w:val="nil"/>
            </w:tcBorders>
            <w:shd w:val="clear" w:color="auto" w:fill="auto"/>
            <w:noWrap/>
            <w:vAlign w:val="bottom"/>
            <w:hideMark/>
          </w:tcPr>
          <w:p w14:paraId="6AB6ADF9" w14:textId="77777777" w:rsidR="004F6583" w:rsidRPr="004F6583" w:rsidRDefault="004F6583" w:rsidP="004F6583">
            <w:pPr>
              <w:spacing w:after="0" w:line="240" w:lineRule="auto"/>
              <w:jc w:val="center"/>
              <w:rPr>
                <w:ins w:id="2340" w:author="Stefanie Lane" w:date="2022-05-12T12:10:00Z"/>
                <w:rFonts w:ascii="Calibri" w:eastAsia="Times New Roman" w:hAnsi="Calibri" w:cs="Calibri"/>
                <w:color w:val="000000"/>
              </w:rPr>
            </w:pPr>
            <w:ins w:id="2341" w:author="Stefanie Lane" w:date="2022-05-12T12:10:00Z">
              <w:r w:rsidRPr="004F6583">
                <w:rPr>
                  <w:rFonts w:ascii="Calibri" w:eastAsia="Times New Roman" w:hAnsi="Calibri" w:cs="Calibri"/>
                  <w:color w:val="000000"/>
                </w:rPr>
                <w:t>0.06</w:t>
              </w:r>
            </w:ins>
          </w:p>
        </w:tc>
        <w:tc>
          <w:tcPr>
            <w:tcW w:w="1760" w:type="dxa"/>
            <w:tcBorders>
              <w:top w:val="single" w:sz="4" w:space="0" w:color="auto"/>
              <w:left w:val="nil"/>
              <w:bottom w:val="single" w:sz="4" w:space="0" w:color="auto"/>
              <w:right w:val="nil"/>
            </w:tcBorders>
            <w:shd w:val="clear" w:color="auto" w:fill="auto"/>
            <w:noWrap/>
            <w:vAlign w:val="bottom"/>
            <w:hideMark/>
          </w:tcPr>
          <w:p w14:paraId="7D3D27C8" w14:textId="77777777" w:rsidR="004F6583" w:rsidRPr="004F6583" w:rsidRDefault="004F6583" w:rsidP="004F6583">
            <w:pPr>
              <w:spacing w:after="0" w:line="240" w:lineRule="auto"/>
              <w:jc w:val="center"/>
              <w:rPr>
                <w:ins w:id="2342" w:author="Stefanie Lane" w:date="2022-05-12T12:10:00Z"/>
                <w:rFonts w:ascii="Calibri" w:eastAsia="Times New Roman" w:hAnsi="Calibri" w:cs="Calibri"/>
                <w:color w:val="000000"/>
              </w:rPr>
            </w:pPr>
            <w:ins w:id="2343" w:author="Stefanie Lane" w:date="2022-05-12T12:10:00Z">
              <w:r w:rsidRPr="004F6583">
                <w:rPr>
                  <w:rFonts w:ascii="Calibri" w:eastAsia="Times New Roman" w:hAnsi="Calibri" w:cs="Calibri"/>
                  <w:color w:val="000000"/>
                </w:rPr>
                <w:t>-94.44</w:t>
              </w:r>
            </w:ins>
          </w:p>
        </w:tc>
      </w:tr>
      <w:tr w:rsidR="004F6583" w:rsidRPr="004F6583" w14:paraId="78A5CD11" w14:textId="77777777" w:rsidTr="004F6583">
        <w:trPr>
          <w:trHeight w:val="290"/>
          <w:ins w:id="2344" w:author="Stefanie Lane" w:date="2022-05-12T12:10:00Z"/>
        </w:trPr>
        <w:tc>
          <w:tcPr>
            <w:tcW w:w="1700" w:type="dxa"/>
            <w:vMerge/>
            <w:tcBorders>
              <w:top w:val="nil"/>
              <w:left w:val="nil"/>
              <w:bottom w:val="nil"/>
              <w:right w:val="nil"/>
            </w:tcBorders>
            <w:vAlign w:val="center"/>
            <w:hideMark/>
          </w:tcPr>
          <w:p w14:paraId="6FD2B05F" w14:textId="77777777" w:rsidR="004F6583" w:rsidRPr="004F6583" w:rsidRDefault="004F6583" w:rsidP="004F6583">
            <w:pPr>
              <w:spacing w:after="0" w:line="240" w:lineRule="auto"/>
              <w:rPr>
                <w:ins w:id="234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0C51EB5" w14:textId="77777777" w:rsidR="004F6583" w:rsidRPr="004F6583" w:rsidRDefault="004F6583" w:rsidP="004F6583">
            <w:pPr>
              <w:spacing w:after="0" w:line="240" w:lineRule="auto"/>
              <w:rPr>
                <w:ins w:id="2346" w:author="Stefanie Lane" w:date="2022-05-12T12:10:00Z"/>
                <w:rFonts w:ascii="Arial" w:eastAsia="Times New Roman" w:hAnsi="Arial" w:cs="Arial"/>
                <w:i/>
                <w:iCs/>
                <w:sz w:val="20"/>
                <w:szCs w:val="20"/>
              </w:rPr>
            </w:pPr>
            <w:ins w:id="2347" w:author="Stefanie Lane" w:date="2022-05-12T12:10:00Z">
              <w:r w:rsidRPr="004F6583">
                <w:rPr>
                  <w:rFonts w:ascii="Arial" w:eastAsia="Times New Roman" w:hAnsi="Arial" w:cs="Arial"/>
                  <w:i/>
                  <w:iCs/>
                  <w:sz w:val="20"/>
                  <w:szCs w:val="20"/>
                </w:rPr>
                <w:t>Schoenoplectus tabernaemontani</w:t>
              </w:r>
            </w:ins>
          </w:p>
        </w:tc>
        <w:tc>
          <w:tcPr>
            <w:tcW w:w="960" w:type="dxa"/>
            <w:tcBorders>
              <w:top w:val="single" w:sz="4" w:space="0" w:color="auto"/>
              <w:left w:val="nil"/>
              <w:bottom w:val="single" w:sz="4" w:space="0" w:color="auto"/>
              <w:right w:val="nil"/>
            </w:tcBorders>
            <w:shd w:val="clear" w:color="auto" w:fill="auto"/>
            <w:noWrap/>
            <w:vAlign w:val="bottom"/>
            <w:hideMark/>
          </w:tcPr>
          <w:p w14:paraId="2537B257" w14:textId="77777777" w:rsidR="004F6583" w:rsidRPr="004F6583" w:rsidRDefault="004F6583" w:rsidP="004F6583">
            <w:pPr>
              <w:spacing w:after="0" w:line="240" w:lineRule="auto"/>
              <w:jc w:val="center"/>
              <w:rPr>
                <w:ins w:id="2348" w:author="Stefanie Lane" w:date="2022-05-12T12:10:00Z"/>
                <w:rFonts w:ascii="Calibri" w:eastAsia="Times New Roman" w:hAnsi="Calibri" w:cs="Calibri"/>
                <w:color w:val="000000"/>
              </w:rPr>
            </w:pPr>
            <w:ins w:id="2349" w:author="Stefanie Lane" w:date="2022-05-12T12:10:00Z">
              <w:r w:rsidRPr="004F6583">
                <w:rPr>
                  <w:rFonts w:ascii="Calibri" w:eastAsia="Times New Roman" w:hAnsi="Calibri" w:cs="Calibri"/>
                  <w:color w:val="000000"/>
                </w:rPr>
                <w:t>0.07</w:t>
              </w:r>
            </w:ins>
          </w:p>
        </w:tc>
        <w:tc>
          <w:tcPr>
            <w:tcW w:w="960" w:type="dxa"/>
            <w:tcBorders>
              <w:top w:val="single" w:sz="4" w:space="0" w:color="auto"/>
              <w:left w:val="nil"/>
              <w:bottom w:val="single" w:sz="4" w:space="0" w:color="auto"/>
              <w:right w:val="nil"/>
            </w:tcBorders>
            <w:shd w:val="clear" w:color="auto" w:fill="auto"/>
            <w:noWrap/>
            <w:vAlign w:val="bottom"/>
            <w:hideMark/>
          </w:tcPr>
          <w:p w14:paraId="64C16A01" w14:textId="77777777" w:rsidR="004F6583" w:rsidRPr="004F6583" w:rsidRDefault="004F6583" w:rsidP="004F6583">
            <w:pPr>
              <w:spacing w:after="0" w:line="240" w:lineRule="auto"/>
              <w:jc w:val="center"/>
              <w:rPr>
                <w:ins w:id="2350" w:author="Stefanie Lane" w:date="2022-05-12T12:10:00Z"/>
                <w:rFonts w:ascii="Calibri" w:eastAsia="Times New Roman" w:hAnsi="Calibri" w:cs="Calibri"/>
                <w:color w:val="000000"/>
              </w:rPr>
            </w:pPr>
            <w:ins w:id="2351" w:author="Stefanie Lane" w:date="2022-05-12T12:10:00Z">
              <w:r w:rsidRPr="004F6583">
                <w:rPr>
                  <w:rFonts w:ascii="Calibri" w:eastAsia="Times New Roman" w:hAnsi="Calibri" w:cs="Calibri"/>
                  <w:color w:val="000000"/>
                </w:rPr>
                <w:t>0.15</w:t>
              </w:r>
            </w:ins>
          </w:p>
        </w:tc>
        <w:tc>
          <w:tcPr>
            <w:tcW w:w="960" w:type="dxa"/>
            <w:tcBorders>
              <w:top w:val="single" w:sz="4" w:space="0" w:color="auto"/>
              <w:left w:val="nil"/>
              <w:bottom w:val="single" w:sz="4" w:space="0" w:color="auto"/>
              <w:right w:val="nil"/>
            </w:tcBorders>
            <w:shd w:val="clear" w:color="auto" w:fill="auto"/>
            <w:noWrap/>
            <w:vAlign w:val="bottom"/>
            <w:hideMark/>
          </w:tcPr>
          <w:p w14:paraId="6B0C88C2" w14:textId="77777777" w:rsidR="004F6583" w:rsidRPr="004F6583" w:rsidRDefault="004F6583" w:rsidP="004F6583">
            <w:pPr>
              <w:spacing w:after="0" w:line="240" w:lineRule="auto"/>
              <w:jc w:val="center"/>
              <w:rPr>
                <w:ins w:id="2352" w:author="Stefanie Lane" w:date="2022-05-12T12:10:00Z"/>
                <w:rFonts w:ascii="Calibri" w:eastAsia="Times New Roman" w:hAnsi="Calibri" w:cs="Calibri"/>
                <w:color w:val="000000"/>
              </w:rPr>
            </w:pPr>
            <w:ins w:id="2353" w:author="Stefanie Lane" w:date="2022-05-12T12:10:00Z">
              <w:r w:rsidRPr="004F6583">
                <w:rPr>
                  <w:rFonts w:ascii="Calibri" w:eastAsia="Times New Roman" w:hAnsi="Calibri" w:cs="Calibri"/>
                  <w:color w:val="000000"/>
                </w:rPr>
                <w:t>0.06</w:t>
              </w:r>
            </w:ins>
          </w:p>
        </w:tc>
        <w:tc>
          <w:tcPr>
            <w:tcW w:w="1760" w:type="dxa"/>
            <w:tcBorders>
              <w:top w:val="nil"/>
              <w:left w:val="nil"/>
              <w:bottom w:val="nil"/>
              <w:right w:val="nil"/>
            </w:tcBorders>
            <w:shd w:val="clear" w:color="auto" w:fill="auto"/>
            <w:noWrap/>
            <w:vAlign w:val="bottom"/>
            <w:hideMark/>
          </w:tcPr>
          <w:p w14:paraId="5AE75B48" w14:textId="77777777" w:rsidR="004F6583" w:rsidRPr="004F6583" w:rsidRDefault="004F6583" w:rsidP="004F6583">
            <w:pPr>
              <w:spacing w:after="0" w:line="240" w:lineRule="auto"/>
              <w:jc w:val="center"/>
              <w:rPr>
                <w:ins w:id="2354" w:author="Stefanie Lane" w:date="2022-05-12T12:10:00Z"/>
                <w:rFonts w:ascii="Calibri" w:eastAsia="Times New Roman" w:hAnsi="Calibri" w:cs="Calibri"/>
                <w:color w:val="000000"/>
              </w:rPr>
            </w:pPr>
            <w:ins w:id="2355" w:author="Stefanie Lane" w:date="2022-05-12T12:10:00Z">
              <w:r w:rsidRPr="004F6583">
                <w:rPr>
                  <w:rFonts w:ascii="Calibri" w:eastAsia="Times New Roman" w:hAnsi="Calibri" w:cs="Calibri"/>
                  <w:color w:val="000000"/>
                </w:rPr>
                <w:t>-94.44</w:t>
              </w:r>
            </w:ins>
          </w:p>
        </w:tc>
      </w:tr>
      <w:tr w:rsidR="004F6583" w:rsidRPr="004F6583" w14:paraId="52602460" w14:textId="77777777" w:rsidTr="004F6583">
        <w:trPr>
          <w:trHeight w:val="290"/>
          <w:ins w:id="2356" w:author="Stefanie Lane" w:date="2022-05-12T12:10:00Z"/>
        </w:trPr>
        <w:tc>
          <w:tcPr>
            <w:tcW w:w="1700" w:type="dxa"/>
            <w:vMerge/>
            <w:tcBorders>
              <w:top w:val="nil"/>
              <w:left w:val="nil"/>
              <w:bottom w:val="nil"/>
              <w:right w:val="nil"/>
            </w:tcBorders>
            <w:vAlign w:val="center"/>
            <w:hideMark/>
          </w:tcPr>
          <w:p w14:paraId="0BB9054F" w14:textId="77777777" w:rsidR="004F6583" w:rsidRPr="004F6583" w:rsidRDefault="004F6583" w:rsidP="004F6583">
            <w:pPr>
              <w:spacing w:after="0" w:line="240" w:lineRule="auto"/>
              <w:rPr>
                <w:ins w:id="235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40D4C30" w14:textId="77777777" w:rsidR="004F6583" w:rsidRPr="004F6583" w:rsidRDefault="004F6583" w:rsidP="004F6583">
            <w:pPr>
              <w:spacing w:after="0" w:line="240" w:lineRule="auto"/>
              <w:rPr>
                <w:ins w:id="2358" w:author="Stefanie Lane" w:date="2022-05-12T12:10:00Z"/>
                <w:rFonts w:ascii="Arial" w:eastAsia="Times New Roman" w:hAnsi="Arial" w:cs="Arial"/>
                <w:i/>
                <w:iCs/>
                <w:sz w:val="20"/>
                <w:szCs w:val="20"/>
              </w:rPr>
            </w:pPr>
            <w:ins w:id="2359" w:author="Stefanie Lane" w:date="2022-05-12T12:10:00Z">
              <w:r w:rsidRPr="004F6583">
                <w:rPr>
                  <w:rFonts w:ascii="Arial" w:eastAsia="Times New Roman" w:hAnsi="Arial" w:cs="Arial"/>
                  <w:i/>
                  <w:iCs/>
                  <w:sz w:val="20"/>
                  <w:szCs w:val="20"/>
                </w:rPr>
                <w:t>Carex lyngbyei</w:t>
              </w:r>
            </w:ins>
          </w:p>
        </w:tc>
        <w:tc>
          <w:tcPr>
            <w:tcW w:w="960" w:type="dxa"/>
            <w:tcBorders>
              <w:top w:val="nil"/>
              <w:left w:val="nil"/>
              <w:bottom w:val="nil"/>
              <w:right w:val="nil"/>
            </w:tcBorders>
            <w:shd w:val="clear" w:color="auto" w:fill="auto"/>
            <w:noWrap/>
            <w:vAlign w:val="bottom"/>
            <w:hideMark/>
          </w:tcPr>
          <w:p w14:paraId="1D30B8E3" w14:textId="77777777" w:rsidR="004F6583" w:rsidRPr="004F6583" w:rsidRDefault="004F6583" w:rsidP="004F6583">
            <w:pPr>
              <w:spacing w:after="0" w:line="240" w:lineRule="auto"/>
              <w:jc w:val="center"/>
              <w:rPr>
                <w:ins w:id="2360" w:author="Stefanie Lane" w:date="2022-05-12T12:10:00Z"/>
                <w:rFonts w:ascii="Calibri" w:eastAsia="Times New Roman" w:hAnsi="Calibri" w:cs="Calibri"/>
                <w:color w:val="000000"/>
              </w:rPr>
            </w:pPr>
            <w:ins w:id="2361" w:author="Stefanie Lane" w:date="2022-05-12T12:10:00Z">
              <w:r w:rsidRPr="004F6583">
                <w:rPr>
                  <w:rFonts w:ascii="Calibri" w:eastAsia="Times New Roman" w:hAnsi="Calibri" w:cs="Calibri"/>
                  <w:color w:val="000000"/>
                </w:rPr>
                <w:t>0.76</w:t>
              </w:r>
            </w:ins>
          </w:p>
        </w:tc>
        <w:tc>
          <w:tcPr>
            <w:tcW w:w="960" w:type="dxa"/>
            <w:tcBorders>
              <w:top w:val="nil"/>
              <w:left w:val="nil"/>
              <w:bottom w:val="nil"/>
              <w:right w:val="nil"/>
            </w:tcBorders>
            <w:shd w:val="clear" w:color="auto" w:fill="auto"/>
            <w:noWrap/>
            <w:vAlign w:val="bottom"/>
            <w:hideMark/>
          </w:tcPr>
          <w:p w14:paraId="7131A212" w14:textId="77777777" w:rsidR="004F6583" w:rsidRPr="004F6583" w:rsidRDefault="004F6583" w:rsidP="004F6583">
            <w:pPr>
              <w:spacing w:after="0" w:line="240" w:lineRule="auto"/>
              <w:jc w:val="center"/>
              <w:rPr>
                <w:ins w:id="2362" w:author="Stefanie Lane" w:date="2022-05-12T12:10:00Z"/>
                <w:rFonts w:ascii="Calibri" w:eastAsia="Times New Roman" w:hAnsi="Calibri" w:cs="Calibri"/>
                <w:color w:val="000000"/>
              </w:rPr>
            </w:pPr>
            <w:ins w:id="2363" w:author="Stefanie Lane" w:date="2022-05-12T12:10:00Z">
              <w:r w:rsidRPr="004F6583">
                <w:rPr>
                  <w:rFonts w:ascii="Calibri" w:eastAsia="Times New Roman" w:hAnsi="Calibri" w:cs="Calibri"/>
                  <w:color w:val="000000"/>
                </w:rPr>
                <w:t>1.42</w:t>
              </w:r>
            </w:ins>
          </w:p>
        </w:tc>
        <w:tc>
          <w:tcPr>
            <w:tcW w:w="960" w:type="dxa"/>
            <w:tcBorders>
              <w:top w:val="nil"/>
              <w:left w:val="nil"/>
              <w:bottom w:val="nil"/>
              <w:right w:val="nil"/>
            </w:tcBorders>
            <w:shd w:val="clear" w:color="auto" w:fill="auto"/>
            <w:noWrap/>
            <w:vAlign w:val="bottom"/>
            <w:hideMark/>
          </w:tcPr>
          <w:p w14:paraId="182382EE" w14:textId="77777777" w:rsidR="004F6583" w:rsidRPr="004F6583" w:rsidRDefault="004F6583" w:rsidP="004F6583">
            <w:pPr>
              <w:spacing w:after="0" w:line="240" w:lineRule="auto"/>
              <w:jc w:val="center"/>
              <w:rPr>
                <w:ins w:id="2364" w:author="Stefanie Lane" w:date="2022-05-12T12:10:00Z"/>
                <w:rFonts w:ascii="Calibri" w:eastAsia="Times New Roman" w:hAnsi="Calibri" w:cs="Calibri"/>
                <w:color w:val="000000"/>
              </w:rPr>
            </w:pPr>
            <w:ins w:id="2365" w:author="Stefanie Lane" w:date="2022-05-12T12:10:00Z">
              <w:r w:rsidRPr="004F6583">
                <w:rPr>
                  <w:rFonts w:ascii="Calibri" w:eastAsia="Times New Roman" w:hAnsi="Calibri" w:cs="Calibri"/>
                  <w:color w:val="000000"/>
                </w:rPr>
                <w:t>0.11</w:t>
              </w:r>
            </w:ins>
          </w:p>
        </w:tc>
        <w:tc>
          <w:tcPr>
            <w:tcW w:w="1760" w:type="dxa"/>
            <w:tcBorders>
              <w:top w:val="single" w:sz="4" w:space="0" w:color="auto"/>
              <w:left w:val="nil"/>
              <w:bottom w:val="single" w:sz="4" w:space="0" w:color="auto"/>
              <w:right w:val="nil"/>
            </w:tcBorders>
            <w:shd w:val="clear" w:color="auto" w:fill="auto"/>
            <w:noWrap/>
            <w:vAlign w:val="bottom"/>
            <w:hideMark/>
          </w:tcPr>
          <w:p w14:paraId="256297A4" w14:textId="77777777" w:rsidR="004F6583" w:rsidRPr="004F6583" w:rsidRDefault="004F6583" w:rsidP="004F6583">
            <w:pPr>
              <w:spacing w:after="0" w:line="240" w:lineRule="auto"/>
              <w:jc w:val="center"/>
              <w:rPr>
                <w:ins w:id="2366" w:author="Stefanie Lane" w:date="2022-05-12T12:10:00Z"/>
                <w:rFonts w:ascii="Calibri" w:eastAsia="Times New Roman" w:hAnsi="Calibri" w:cs="Calibri"/>
                <w:color w:val="000000"/>
              </w:rPr>
            </w:pPr>
            <w:ins w:id="2367" w:author="Stefanie Lane" w:date="2022-05-12T12:10:00Z">
              <w:r w:rsidRPr="004F6583">
                <w:rPr>
                  <w:rFonts w:ascii="Calibri" w:eastAsia="Times New Roman" w:hAnsi="Calibri" w:cs="Calibri"/>
                  <w:color w:val="000000"/>
                </w:rPr>
                <w:t>-88.89</w:t>
              </w:r>
            </w:ins>
          </w:p>
        </w:tc>
      </w:tr>
      <w:tr w:rsidR="004F6583" w:rsidRPr="004F6583" w14:paraId="223E1B0B" w14:textId="77777777" w:rsidTr="004F6583">
        <w:trPr>
          <w:trHeight w:val="290"/>
          <w:ins w:id="2368" w:author="Stefanie Lane" w:date="2022-05-12T12:10:00Z"/>
        </w:trPr>
        <w:tc>
          <w:tcPr>
            <w:tcW w:w="1700" w:type="dxa"/>
            <w:vMerge/>
            <w:tcBorders>
              <w:top w:val="nil"/>
              <w:left w:val="nil"/>
              <w:bottom w:val="nil"/>
              <w:right w:val="nil"/>
            </w:tcBorders>
            <w:vAlign w:val="center"/>
            <w:hideMark/>
          </w:tcPr>
          <w:p w14:paraId="4D6060C0" w14:textId="77777777" w:rsidR="004F6583" w:rsidRPr="004F6583" w:rsidRDefault="004F6583" w:rsidP="004F6583">
            <w:pPr>
              <w:spacing w:after="0" w:line="240" w:lineRule="auto"/>
              <w:rPr>
                <w:ins w:id="236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6C727B" w14:textId="77777777" w:rsidR="004F6583" w:rsidRPr="004F6583" w:rsidRDefault="004F6583" w:rsidP="004F6583">
            <w:pPr>
              <w:spacing w:after="0" w:line="240" w:lineRule="auto"/>
              <w:rPr>
                <w:ins w:id="2370" w:author="Stefanie Lane" w:date="2022-05-12T12:10:00Z"/>
                <w:rFonts w:ascii="Arial" w:eastAsia="Times New Roman" w:hAnsi="Arial" w:cs="Arial"/>
                <w:i/>
                <w:iCs/>
                <w:sz w:val="20"/>
                <w:szCs w:val="20"/>
              </w:rPr>
            </w:pPr>
            <w:proofErr w:type="spellStart"/>
            <w:ins w:id="2371" w:author="Stefanie Lane" w:date="2022-05-12T12:10:00Z">
              <w:r w:rsidRPr="004F6583">
                <w:rPr>
                  <w:rFonts w:ascii="Arial" w:eastAsia="Times New Roman" w:hAnsi="Arial" w:cs="Arial"/>
                  <w:i/>
                  <w:iCs/>
                  <w:sz w:val="20"/>
                  <w:szCs w:val="20"/>
                </w:rPr>
                <w:t>Hordeum</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brachyanther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2C708C29" w14:textId="77777777" w:rsidR="004F6583" w:rsidRPr="004F6583" w:rsidRDefault="004F6583" w:rsidP="004F6583">
            <w:pPr>
              <w:spacing w:after="0" w:line="240" w:lineRule="auto"/>
              <w:jc w:val="center"/>
              <w:rPr>
                <w:ins w:id="2372" w:author="Stefanie Lane" w:date="2022-05-12T12:10:00Z"/>
                <w:rFonts w:ascii="Calibri" w:eastAsia="Times New Roman" w:hAnsi="Calibri" w:cs="Calibri"/>
                <w:color w:val="000000"/>
              </w:rPr>
            </w:pPr>
            <w:ins w:id="2373" w:author="Stefanie Lane" w:date="2022-05-12T12:10:00Z">
              <w:r w:rsidRPr="004F6583">
                <w:rPr>
                  <w:rFonts w:ascii="Calibri" w:eastAsia="Times New Roman" w:hAnsi="Calibri" w:cs="Calibri"/>
                  <w:color w:val="000000"/>
                </w:rPr>
                <w:t>0.17</w:t>
              </w:r>
            </w:ins>
          </w:p>
        </w:tc>
        <w:tc>
          <w:tcPr>
            <w:tcW w:w="960" w:type="dxa"/>
            <w:tcBorders>
              <w:top w:val="single" w:sz="4" w:space="0" w:color="auto"/>
              <w:left w:val="nil"/>
              <w:bottom w:val="single" w:sz="4" w:space="0" w:color="auto"/>
              <w:right w:val="nil"/>
            </w:tcBorders>
            <w:shd w:val="clear" w:color="auto" w:fill="auto"/>
            <w:noWrap/>
            <w:vAlign w:val="bottom"/>
            <w:hideMark/>
          </w:tcPr>
          <w:p w14:paraId="74BDD290" w14:textId="77777777" w:rsidR="004F6583" w:rsidRPr="004F6583" w:rsidRDefault="004F6583" w:rsidP="004F6583">
            <w:pPr>
              <w:spacing w:after="0" w:line="240" w:lineRule="auto"/>
              <w:jc w:val="center"/>
              <w:rPr>
                <w:ins w:id="2374" w:author="Stefanie Lane" w:date="2022-05-12T12:10:00Z"/>
                <w:rFonts w:ascii="Calibri" w:eastAsia="Times New Roman" w:hAnsi="Calibri" w:cs="Calibri"/>
                <w:color w:val="000000"/>
              </w:rPr>
            </w:pPr>
            <w:ins w:id="2375"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143DE11" w14:textId="77777777" w:rsidR="004F6583" w:rsidRPr="004F6583" w:rsidRDefault="004F6583" w:rsidP="004F6583">
            <w:pPr>
              <w:spacing w:after="0" w:line="240" w:lineRule="auto"/>
              <w:jc w:val="center"/>
              <w:rPr>
                <w:ins w:id="2376" w:author="Stefanie Lane" w:date="2022-05-12T12:10:00Z"/>
                <w:rFonts w:ascii="Calibri" w:eastAsia="Times New Roman" w:hAnsi="Calibri" w:cs="Calibri"/>
                <w:color w:val="000000"/>
              </w:rPr>
            </w:pPr>
            <w:ins w:id="2377" w:author="Stefanie Lane" w:date="2022-05-12T12:10:00Z">
              <w:r w:rsidRPr="004F6583">
                <w:rPr>
                  <w:rFonts w:ascii="Calibri" w:eastAsia="Times New Roman" w:hAnsi="Calibri" w:cs="Calibri"/>
                  <w:color w:val="000000"/>
                </w:rPr>
                <w:t>0.11</w:t>
              </w:r>
            </w:ins>
          </w:p>
        </w:tc>
        <w:tc>
          <w:tcPr>
            <w:tcW w:w="1760" w:type="dxa"/>
            <w:tcBorders>
              <w:top w:val="nil"/>
              <w:left w:val="nil"/>
              <w:bottom w:val="nil"/>
              <w:right w:val="nil"/>
            </w:tcBorders>
            <w:shd w:val="clear" w:color="auto" w:fill="auto"/>
            <w:noWrap/>
            <w:vAlign w:val="bottom"/>
            <w:hideMark/>
          </w:tcPr>
          <w:p w14:paraId="13AB007B" w14:textId="77777777" w:rsidR="004F6583" w:rsidRPr="004F6583" w:rsidRDefault="004F6583" w:rsidP="004F6583">
            <w:pPr>
              <w:spacing w:after="0" w:line="240" w:lineRule="auto"/>
              <w:jc w:val="center"/>
              <w:rPr>
                <w:ins w:id="2378" w:author="Stefanie Lane" w:date="2022-05-12T12:10:00Z"/>
                <w:rFonts w:ascii="Calibri" w:eastAsia="Times New Roman" w:hAnsi="Calibri" w:cs="Calibri"/>
                <w:color w:val="000000"/>
              </w:rPr>
            </w:pPr>
            <w:ins w:id="2379" w:author="Stefanie Lane" w:date="2022-05-12T12:10:00Z">
              <w:r w:rsidRPr="004F6583">
                <w:rPr>
                  <w:rFonts w:ascii="Calibri" w:eastAsia="Times New Roman" w:hAnsi="Calibri" w:cs="Calibri"/>
                  <w:color w:val="000000"/>
                </w:rPr>
                <w:t>-88.89</w:t>
              </w:r>
            </w:ins>
          </w:p>
        </w:tc>
      </w:tr>
      <w:tr w:rsidR="004F6583" w:rsidRPr="004F6583" w14:paraId="238EC65B" w14:textId="77777777" w:rsidTr="004F6583">
        <w:trPr>
          <w:trHeight w:val="290"/>
          <w:ins w:id="2380" w:author="Stefanie Lane" w:date="2022-05-12T12:10:00Z"/>
        </w:trPr>
        <w:tc>
          <w:tcPr>
            <w:tcW w:w="1700" w:type="dxa"/>
            <w:vMerge/>
            <w:tcBorders>
              <w:top w:val="nil"/>
              <w:left w:val="nil"/>
              <w:bottom w:val="nil"/>
              <w:right w:val="nil"/>
            </w:tcBorders>
            <w:vAlign w:val="center"/>
            <w:hideMark/>
          </w:tcPr>
          <w:p w14:paraId="43A03CDA" w14:textId="77777777" w:rsidR="004F6583" w:rsidRPr="004F6583" w:rsidRDefault="004F6583" w:rsidP="004F6583">
            <w:pPr>
              <w:spacing w:after="0" w:line="240" w:lineRule="auto"/>
              <w:rPr>
                <w:ins w:id="238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4B5873" w14:textId="77777777" w:rsidR="004F6583" w:rsidRPr="004F6583" w:rsidRDefault="004F6583" w:rsidP="004F6583">
            <w:pPr>
              <w:spacing w:after="0" w:line="240" w:lineRule="auto"/>
              <w:rPr>
                <w:ins w:id="2382" w:author="Stefanie Lane" w:date="2022-05-12T12:10:00Z"/>
                <w:rFonts w:ascii="Arial" w:eastAsia="Times New Roman" w:hAnsi="Arial" w:cs="Arial"/>
                <w:i/>
                <w:iCs/>
                <w:sz w:val="20"/>
                <w:szCs w:val="20"/>
              </w:rPr>
            </w:pPr>
            <w:proofErr w:type="spellStart"/>
            <w:ins w:id="2383" w:author="Stefanie Lane" w:date="2022-05-12T12:10:00Z">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ins>
          </w:p>
        </w:tc>
        <w:tc>
          <w:tcPr>
            <w:tcW w:w="960" w:type="dxa"/>
            <w:tcBorders>
              <w:top w:val="nil"/>
              <w:left w:val="nil"/>
              <w:bottom w:val="nil"/>
              <w:right w:val="nil"/>
            </w:tcBorders>
            <w:shd w:val="clear" w:color="auto" w:fill="auto"/>
            <w:noWrap/>
            <w:vAlign w:val="bottom"/>
            <w:hideMark/>
          </w:tcPr>
          <w:p w14:paraId="668D2B23" w14:textId="77777777" w:rsidR="004F6583" w:rsidRPr="004F6583" w:rsidRDefault="004F6583" w:rsidP="004F6583">
            <w:pPr>
              <w:spacing w:after="0" w:line="240" w:lineRule="auto"/>
              <w:jc w:val="center"/>
              <w:rPr>
                <w:ins w:id="2384" w:author="Stefanie Lane" w:date="2022-05-12T12:10:00Z"/>
                <w:rFonts w:ascii="Calibri" w:eastAsia="Times New Roman" w:hAnsi="Calibri" w:cs="Calibri"/>
                <w:color w:val="000000"/>
              </w:rPr>
            </w:pPr>
            <w:ins w:id="2385" w:author="Stefanie Lane" w:date="2022-05-12T12:10:00Z">
              <w:r w:rsidRPr="004F6583">
                <w:rPr>
                  <w:rFonts w:ascii="Calibri" w:eastAsia="Times New Roman" w:hAnsi="Calibri" w:cs="Calibri"/>
                  <w:color w:val="000000"/>
                </w:rPr>
                <w:t>0.07</w:t>
              </w:r>
            </w:ins>
          </w:p>
        </w:tc>
        <w:tc>
          <w:tcPr>
            <w:tcW w:w="960" w:type="dxa"/>
            <w:tcBorders>
              <w:top w:val="nil"/>
              <w:left w:val="nil"/>
              <w:bottom w:val="nil"/>
              <w:right w:val="nil"/>
            </w:tcBorders>
            <w:shd w:val="clear" w:color="auto" w:fill="auto"/>
            <w:noWrap/>
            <w:vAlign w:val="bottom"/>
            <w:hideMark/>
          </w:tcPr>
          <w:p w14:paraId="50BCC531" w14:textId="77777777" w:rsidR="004F6583" w:rsidRPr="004F6583" w:rsidRDefault="004F6583" w:rsidP="004F6583">
            <w:pPr>
              <w:spacing w:after="0" w:line="240" w:lineRule="auto"/>
              <w:jc w:val="center"/>
              <w:rPr>
                <w:ins w:id="2386" w:author="Stefanie Lane" w:date="2022-05-12T12:10:00Z"/>
                <w:rFonts w:ascii="Calibri" w:eastAsia="Times New Roman" w:hAnsi="Calibri" w:cs="Calibri"/>
                <w:color w:val="000000"/>
              </w:rPr>
            </w:pPr>
            <w:ins w:id="2387" w:author="Stefanie Lane" w:date="2022-05-12T12:10:00Z">
              <w:r w:rsidRPr="004F6583">
                <w:rPr>
                  <w:rFonts w:ascii="Calibri" w:eastAsia="Times New Roman" w:hAnsi="Calibri" w:cs="Calibri"/>
                  <w:color w:val="000000"/>
                </w:rPr>
                <w:t>0.15</w:t>
              </w:r>
            </w:ins>
          </w:p>
        </w:tc>
        <w:tc>
          <w:tcPr>
            <w:tcW w:w="960" w:type="dxa"/>
            <w:tcBorders>
              <w:top w:val="nil"/>
              <w:left w:val="nil"/>
              <w:bottom w:val="nil"/>
              <w:right w:val="nil"/>
            </w:tcBorders>
            <w:shd w:val="clear" w:color="auto" w:fill="auto"/>
            <w:noWrap/>
            <w:vAlign w:val="bottom"/>
            <w:hideMark/>
          </w:tcPr>
          <w:p w14:paraId="74E5BCB8" w14:textId="77777777" w:rsidR="004F6583" w:rsidRPr="004F6583" w:rsidRDefault="004F6583" w:rsidP="004F6583">
            <w:pPr>
              <w:spacing w:after="0" w:line="240" w:lineRule="auto"/>
              <w:jc w:val="center"/>
              <w:rPr>
                <w:ins w:id="2388" w:author="Stefanie Lane" w:date="2022-05-12T12:10:00Z"/>
                <w:rFonts w:ascii="Calibri" w:eastAsia="Times New Roman" w:hAnsi="Calibri" w:cs="Calibri"/>
                <w:color w:val="000000"/>
              </w:rPr>
            </w:pPr>
            <w:ins w:id="2389" w:author="Stefanie Lane" w:date="2022-05-12T12:10:00Z">
              <w:r w:rsidRPr="004F6583">
                <w:rPr>
                  <w:rFonts w:ascii="Calibri" w:eastAsia="Times New Roman" w:hAnsi="Calibri" w:cs="Calibri"/>
                  <w:color w:val="000000"/>
                </w:rPr>
                <w:t>0.11</w:t>
              </w:r>
            </w:ins>
          </w:p>
        </w:tc>
        <w:tc>
          <w:tcPr>
            <w:tcW w:w="1760" w:type="dxa"/>
            <w:tcBorders>
              <w:top w:val="single" w:sz="4" w:space="0" w:color="auto"/>
              <w:left w:val="nil"/>
              <w:bottom w:val="single" w:sz="4" w:space="0" w:color="auto"/>
              <w:right w:val="nil"/>
            </w:tcBorders>
            <w:shd w:val="clear" w:color="auto" w:fill="auto"/>
            <w:noWrap/>
            <w:vAlign w:val="bottom"/>
            <w:hideMark/>
          </w:tcPr>
          <w:p w14:paraId="2C85C978" w14:textId="77777777" w:rsidR="004F6583" w:rsidRPr="004F6583" w:rsidRDefault="004F6583" w:rsidP="004F6583">
            <w:pPr>
              <w:spacing w:after="0" w:line="240" w:lineRule="auto"/>
              <w:jc w:val="center"/>
              <w:rPr>
                <w:ins w:id="2390" w:author="Stefanie Lane" w:date="2022-05-12T12:10:00Z"/>
                <w:rFonts w:ascii="Calibri" w:eastAsia="Times New Roman" w:hAnsi="Calibri" w:cs="Calibri"/>
                <w:color w:val="000000"/>
              </w:rPr>
            </w:pPr>
            <w:ins w:id="2391" w:author="Stefanie Lane" w:date="2022-05-12T12:10:00Z">
              <w:r w:rsidRPr="004F6583">
                <w:rPr>
                  <w:rFonts w:ascii="Calibri" w:eastAsia="Times New Roman" w:hAnsi="Calibri" w:cs="Calibri"/>
                  <w:color w:val="000000"/>
                </w:rPr>
                <w:t>-88.89</w:t>
              </w:r>
            </w:ins>
          </w:p>
        </w:tc>
      </w:tr>
      <w:tr w:rsidR="004F6583" w:rsidRPr="004F6583" w14:paraId="326DBC03" w14:textId="77777777" w:rsidTr="004F6583">
        <w:trPr>
          <w:trHeight w:val="290"/>
          <w:ins w:id="2392" w:author="Stefanie Lane" w:date="2022-05-12T12:10:00Z"/>
        </w:trPr>
        <w:tc>
          <w:tcPr>
            <w:tcW w:w="1700" w:type="dxa"/>
            <w:vMerge/>
            <w:tcBorders>
              <w:top w:val="nil"/>
              <w:left w:val="nil"/>
              <w:bottom w:val="nil"/>
              <w:right w:val="nil"/>
            </w:tcBorders>
            <w:vAlign w:val="center"/>
            <w:hideMark/>
          </w:tcPr>
          <w:p w14:paraId="375C48A8" w14:textId="77777777" w:rsidR="004F6583" w:rsidRPr="004F6583" w:rsidRDefault="004F6583" w:rsidP="004F6583">
            <w:pPr>
              <w:spacing w:after="0" w:line="240" w:lineRule="auto"/>
              <w:rPr>
                <w:ins w:id="239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5C2654" w14:textId="77777777" w:rsidR="004F6583" w:rsidRPr="004F6583" w:rsidRDefault="004F6583" w:rsidP="004F6583">
            <w:pPr>
              <w:spacing w:after="0" w:line="240" w:lineRule="auto"/>
              <w:rPr>
                <w:ins w:id="2394" w:author="Stefanie Lane" w:date="2022-05-12T12:10:00Z"/>
                <w:rFonts w:ascii="Arial" w:eastAsia="Times New Roman" w:hAnsi="Arial" w:cs="Arial"/>
                <w:i/>
                <w:iCs/>
                <w:sz w:val="20"/>
                <w:szCs w:val="20"/>
              </w:rPr>
            </w:pPr>
            <w:ins w:id="2395" w:author="Stefanie Lane" w:date="2022-05-12T12:10:00Z">
              <w:r w:rsidRPr="004F6583">
                <w:rPr>
                  <w:rFonts w:ascii="Arial" w:eastAsia="Times New Roman" w:hAnsi="Arial" w:cs="Arial"/>
                  <w:i/>
                  <w:iCs/>
                  <w:sz w:val="20"/>
                  <w:szCs w:val="20"/>
                </w:rPr>
                <w:t>Salix lasiandra</w:t>
              </w:r>
            </w:ins>
          </w:p>
        </w:tc>
        <w:tc>
          <w:tcPr>
            <w:tcW w:w="960" w:type="dxa"/>
            <w:tcBorders>
              <w:top w:val="single" w:sz="4" w:space="0" w:color="auto"/>
              <w:left w:val="nil"/>
              <w:bottom w:val="single" w:sz="4" w:space="0" w:color="auto"/>
              <w:right w:val="nil"/>
            </w:tcBorders>
            <w:shd w:val="clear" w:color="auto" w:fill="auto"/>
            <w:noWrap/>
            <w:vAlign w:val="bottom"/>
            <w:hideMark/>
          </w:tcPr>
          <w:p w14:paraId="6C37416D" w14:textId="77777777" w:rsidR="004F6583" w:rsidRPr="004F6583" w:rsidRDefault="004F6583" w:rsidP="004F6583">
            <w:pPr>
              <w:spacing w:after="0" w:line="240" w:lineRule="auto"/>
              <w:jc w:val="center"/>
              <w:rPr>
                <w:ins w:id="2396" w:author="Stefanie Lane" w:date="2022-05-12T12:10:00Z"/>
                <w:rFonts w:ascii="Calibri" w:eastAsia="Times New Roman" w:hAnsi="Calibri" w:cs="Calibri"/>
                <w:color w:val="000000"/>
              </w:rPr>
            </w:pPr>
            <w:ins w:id="2397" w:author="Stefanie Lane" w:date="2022-05-12T12:10:00Z">
              <w:r w:rsidRPr="004F6583">
                <w:rPr>
                  <w:rFonts w:ascii="Calibri" w:eastAsia="Times New Roman" w:hAnsi="Calibri" w:cs="Calibri"/>
                  <w:color w:val="000000"/>
                </w:rPr>
                <w:t>1.00</w:t>
              </w:r>
            </w:ins>
          </w:p>
        </w:tc>
        <w:tc>
          <w:tcPr>
            <w:tcW w:w="960" w:type="dxa"/>
            <w:tcBorders>
              <w:top w:val="single" w:sz="4" w:space="0" w:color="auto"/>
              <w:left w:val="nil"/>
              <w:bottom w:val="single" w:sz="4" w:space="0" w:color="auto"/>
              <w:right w:val="nil"/>
            </w:tcBorders>
            <w:shd w:val="clear" w:color="auto" w:fill="auto"/>
            <w:noWrap/>
            <w:vAlign w:val="bottom"/>
            <w:hideMark/>
          </w:tcPr>
          <w:p w14:paraId="1ED5D56E" w14:textId="77777777" w:rsidR="004F6583" w:rsidRPr="004F6583" w:rsidRDefault="004F6583" w:rsidP="004F6583">
            <w:pPr>
              <w:spacing w:after="0" w:line="240" w:lineRule="auto"/>
              <w:jc w:val="center"/>
              <w:rPr>
                <w:ins w:id="2398" w:author="Stefanie Lane" w:date="2022-05-12T12:10:00Z"/>
                <w:rFonts w:ascii="Calibri" w:eastAsia="Times New Roman" w:hAnsi="Calibri" w:cs="Calibri"/>
                <w:color w:val="000000"/>
              </w:rPr>
            </w:pPr>
            <w:ins w:id="2399" w:author="Stefanie Lane" w:date="2022-05-12T12:10:00Z">
              <w:r w:rsidRPr="004F6583">
                <w:rPr>
                  <w:rFonts w:ascii="Calibri" w:eastAsia="Times New Roman" w:hAnsi="Calibri" w:cs="Calibri"/>
                  <w:color w:val="000000"/>
                </w:rPr>
                <w:t>0.39</w:t>
              </w:r>
            </w:ins>
          </w:p>
        </w:tc>
        <w:tc>
          <w:tcPr>
            <w:tcW w:w="960" w:type="dxa"/>
            <w:tcBorders>
              <w:top w:val="single" w:sz="4" w:space="0" w:color="auto"/>
              <w:left w:val="nil"/>
              <w:bottom w:val="single" w:sz="4" w:space="0" w:color="auto"/>
              <w:right w:val="nil"/>
            </w:tcBorders>
            <w:shd w:val="clear" w:color="auto" w:fill="auto"/>
            <w:noWrap/>
            <w:vAlign w:val="bottom"/>
            <w:hideMark/>
          </w:tcPr>
          <w:p w14:paraId="0C69A6EB" w14:textId="77777777" w:rsidR="004F6583" w:rsidRPr="004F6583" w:rsidRDefault="004F6583" w:rsidP="004F6583">
            <w:pPr>
              <w:spacing w:after="0" w:line="240" w:lineRule="auto"/>
              <w:jc w:val="center"/>
              <w:rPr>
                <w:ins w:id="2400" w:author="Stefanie Lane" w:date="2022-05-12T12:10:00Z"/>
                <w:rFonts w:ascii="Calibri" w:eastAsia="Times New Roman" w:hAnsi="Calibri" w:cs="Calibri"/>
                <w:color w:val="000000"/>
              </w:rPr>
            </w:pPr>
            <w:ins w:id="2401" w:author="Stefanie Lane" w:date="2022-05-12T12:10:00Z">
              <w:r w:rsidRPr="004F6583">
                <w:rPr>
                  <w:rFonts w:ascii="Calibri" w:eastAsia="Times New Roman" w:hAnsi="Calibri" w:cs="Calibri"/>
                  <w:color w:val="000000"/>
                </w:rPr>
                <w:t>0.11</w:t>
              </w:r>
            </w:ins>
          </w:p>
        </w:tc>
        <w:tc>
          <w:tcPr>
            <w:tcW w:w="1760" w:type="dxa"/>
            <w:tcBorders>
              <w:top w:val="nil"/>
              <w:left w:val="nil"/>
              <w:bottom w:val="nil"/>
              <w:right w:val="nil"/>
            </w:tcBorders>
            <w:shd w:val="clear" w:color="auto" w:fill="auto"/>
            <w:noWrap/>
            <w:vAlign w:val="bottom"/>
            <w:hideMark/>
          </w:tcPr>
          <w:p w14:paraId="4C354390" w14:textId="77777777" w:rsidR="004F6583" w:rsidRPr="004F6583" w:rsidRDefault="004F6583" w:rsidP="004F6583">
            <w:pPr>
              <w:spacing w:after="0" w:line="240" w:lineRule="auto"/>
              <w:jc w:val="center"/>
              <w:rPr>
                <w:ins w:id="2402" w:author="Stefanie Lane" w:date="2022-05-12T12:10:00Z"/>
                <w:rFonts w:ascii="Calibri" w:eastAsia="Times New Roman" w:hAnsi="Calibri" w:cs="Calibri"/>
                <w:color w:val="000000"/>
              </w:rPr>
            </w:pPr>
            <w:ins w:id="2403" w:author="Stefanie Lane" w:date="2022-05-12T12:10:00Z">
              <w:r w:rsidRPr="004F6583">
                <w:rPr>
                  <w:rFonts w:ascii="Calibri" w:eastAsia="Times New Roman" w:hAnsi="Calibri" w:cs="Calibri"/>
                  <w:color w:val="000000"/>
                </w:rPr>
                <w:t>-88.89</w:t>
              </w:r>
            </w:ins>
          </w:p>
        </w:tc>
      </w:tr>
      <w:tr w:rsidR="004F6583" w:rsidRPr="004F6583" w14:paraId="69CFF9FC" w14:textId="77777777" w:rsidTr="004F6583">
        <w:trPr>
          <w:trHeight w:val="290"/>
          <w:ins w:id="2404" w:author="Stefanie Lane" w:date="2022-05-12T12:10:00Z"/>
        </w:trPr>
        <w:tc>
          <w:tcPr>
            <w:tcW w:w="1700" w:type="dxa"/>
            <w:vMerge/>
            <w:tcBorders>
              <w:top w:val="nil"/>
              <w:left w:val="nil"/>
              <w:bottom w:val="nil"/>
              <w:right w:val="nil"/>
            </w:tcBorders>
            <w:vAlign w:val="center"/>
            <w:hideMark/>
          </w:tcPr>
          <w:p w14:paraId="36D28A9E" w14:textId="77777777" w:rsidR="004F6583" w:rsidRPr="004F6583" w:rsidRDefault="004F6583" w:rsidP="004F6583">
            <w:pPr>
              <w:spacing w:after="0" w:line="240" w:lineRule="auto"/>
              <w:rPr>
                <w:ins w:id="240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61CACD5" w14:textId="77777777" w:rsidR="004F6583" w:rsidRPr="004F6583" w:rsidRDefault="004F6583" w:rsidP="004F6583">
            <w:pPr>
              <w:spacing w:after="0" w:line="240" w:lineRule="auto"/>
              <w:rPr>
                <w:ins w:id="2406" w:author="Stefanie Lane" w:date="2022-05-12T12:10:00Z"/>
                <w:rFonts w:ascii="Arial" w:eastAsia="Times New Roman" w:hAnsi="Arial" w:cs="Arial"/>
                <w:i/>
                <w:iCs/>
                <w:sz w:val="20"/>
                <w:szCs w:val="20"/>
              </w:rPr>
            </w:pPr>
            <w:ins w:id="2407" w:author="Stefanie Lane" w:date="2022-05-12T12:10:00Z">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ins>
          </w:p>
        </w:tc>
        <w:tc>
          <w:tcPr>
            <w:tcW w:w="960" w:type="dxa"/>
            <w:tcBorders>
              <w:top w:val="nil"/>
              <w:left w:val="nil"/>
              <w:bottom w:val="nil"/>
              <w:right w:val="nil"/>
            </w:tcBorders>
            <w:shd w:val="clear" w:color="auto" w:fill="auto"/>
            <w:noWrap/>
            <w:vAlign w:val="bottom"/>
            <w:hideMark/>
          </w:tcPr>
          <w:p w14:paraId="551F54A0" w14:textId="77777777" w:rsidR="004F6583" w:rsidRPr="004F6583" w:rsidRDefault="004F6583" w:rsidP="004F6583">
            <w:pPr>
              <w:spacing w:after="0" w:line="240" w:lineRule="auto"/>
              <w:jc w:val="center"/>
              <w:rPr>
                <w:ins w:id="2408" w:author="Stefanie Lane" w:date="2022-05-12T12:10:00Z"/>
                <w:rFonts w:ascii="Calibri" w:eastAsia="Times New Roman" w:hAnsi="Calibri" w:cs="Calibri"/>
                <w:color w:val="000000"/>
              </w:rPr>
            </w:pPr>
            <w:ins w:id="2409" w:author="Stefanie Lane" w:date="2022-05-12T12:10:00Z">
              <w:r w:rsidRPr="004F6583">
                <w:rPr>
                  <w:rFonts w:ascii="Calibri" w:eastAsia="Times New Roman" w:hAnsi="Calibri" w:cs="Calibri"/>
                  <w:color w:val="000000"/>
                </w:rPr>
                <w:t>0.48</w:t>
              </w:r>
            </w:ins>
          </w:p>
        </w:tc>
        <w:tc>
          <w:tcPr>
            <w:tcW w:w="960" w:type="dxa"/>
            <w:tcBorders>
              <w:top w:val="nil"/>
              <w:left w:val="nil"/>
              <w:bottom w:val="nil"/>
              <w:right w:val="nil"/>
            </w:tcBorders>
            <w:shd w:val="clear" w:color="auto" w:fill="auto"/>
            <w:noWrap/>
            <w:vAlign w:val="bottom"/>
            <w:hideMark/>
          </w:tcPr>
          <w:p w14:paraId="2DFE5186" w14:textId="77777777" w:rsidR="004F6583" w:rsidRPr="004F6583" w:rsidRDefault="004F6583" w:rsidP="004F6583">
            <w:pPr>
              <w:spacing w:after="0" w:line="240" w:lineRule="auto"/>
              <w:jc w:val="center"/>
              <w:rPr>
                <w:ins w:id="2410" w:author="Stefanie Lane" w:date="2022-05-12T12:10:00Z"/>
                <w:rFonts w:ascii="Calibri" w:eastAsia="Times New Roman" w:hAnsi="Calibri" w:cs="Calibri"/>
                <w:color w:val="000000"/>
              </w:rPr>
            </w:pPr>
            <w:ins w:id="2411" w:author="Stefanie Lane" w:date="2022-05-12T12:10:00Z">
              <w:r w:rsidRPr="004F6583">
                <w:rPr>
                  <w:rFonts w:ascii="Calibri" w:eastAsia="Times New Roman" w:hAnsi="Calibri" w:cs="Calibri"/>
                  <w:color w:val="000000"/>
                </w:rPr>
                <w:t>0.64</w:t>
              </w:r>
            </w:ins>
          </w:p>
        </w:tc>
        <w:tc>
          <w:tcPr>
            <w:tcW w:w="960" w:type="dxa"/>
            <w:tcBorders>
              <w:top w:val="nil"/>
              <w:left w:val="nil"/>
              <w:bottom w:val="nil"/>
              <w:right w:val="nil"/>
            </w:tcBorders>
            <w:shd w:val="clear" w:color="auto" w:fill="auto"/>
            <w:noWrap/>
            <w:vAlign w:val="bottom"/>
            <w:hideMark/>
          </w:tcPr>
          <w:p w14:paraId="108A3B87" w14:textId="77777777" w:rsidR="004F6583" w:rsidRPr="004F6583" w:rsidRDefault="004F6583" w:rsidP="004F6583">
            <w:pPr>
              <w:spacing w:after="0" w:line="240" w:lineRule="auto"/>
              <w:jc w:val="center"/>
              <w:rPr>
                <w:ins w:id="2412" w:author="Stefanie Lane" w:date="2022-05-12T12:10:00Z"/>
                <w:rFonts w:ascii="Calibri" w:eastAsia="Times New Roman" w:hAnsi="Calibri" w:cs="Calibri"/>
                <w:color w:val="000000"/>
              </w:rPr>
            </w:pPr>
            <w:ins w:id="2413" w:author="Stefanie Lane" w:date="2022-05-12T12:10:00Z">
              <w:r w:rsidRPr="004F6583">
                <w:rPr>
                  <w:rFonts w:ascii="Calibri" w:eastAsia="Times New Roman" w:hAnsi="Calibri" w:cs="Calibri"/>
                  <w:color w:val="000000"/>
                </w:rPr>
                <w:t>0.22</w:t>
              </w:r>
            </w:ins>
          </w:p>
        </w:tc>
        <w:tc>
          <w:tcPr>
            <w:tcW w:w="1760" w:type="dxa"/>
            <w:tcBorders>
              <w:top w:val="single" w:sz="4" w:space="0" w:color="auto"/>
              <w:left w:val="nil"/>
              <w:bottom w:val="single" w:sz="4" w:space="0" w:color="auto"/>
              <w:right w:val="nil"/>
            </w:tcBorders>
            <w:shd w:val="clear" w:color="auto" w:fill="auto"/>
            <w:noWrap/>
            <w:vAlign w:val="bottom"/>
            <w:hideMark/>
          </w:tcPr>
          <w:p w14:paraId="221A6636" w14:textId="77777777" w:rsidR="004F6583" w:rsidRPr="004F6583" w:rsidRDefault="004F6583" w:rsidP="004F6583">
            <w:pPr>
              <w:spacing w:after="0" w:line="240" w:lineRule="auto"/>
              <w:jc w:val="center"/>
              <w:rPr>
                <w:ins w:id="2414" w:author="Stefanie Lane" w:date="2022-05-12T12:10:00Z"/>
                <w:rFonts w:ascii="Calibri" w:eastAsia="Times New Roman" w:hAnsi="Calibri" w:cs="Calibri"/>
                <w:color w:val="000000"/>
              </w:rPr>
            </w:pPr>
            <w:ins w:id="2415" w:author="Stefanie Lane" w:date="2022-05-12T12:10:00Z">
              <w:r w:rsidRPr="004F6583">
                <w:rPr>
                  <w:rFonts w:ascii="Calibri" w:eastAsia="Times New Roman" w:hAnsi="Calibri" w:cs="Calibri"/>
                  <w:color w:val="000000"/>
                </w:rPr>
                <w:t>-77.78</w:t>
              </w:r>
            </w:ins>
          </w:p>
        </w:tc>
      </w:tr>
      <w:tr w:rsidR="004F6583" w:rsidRPr="004F6583" w14:paraId="246CA145" w14:textId="77777777" w:rsidTr="004F6583">
        <w:trPr>
          <w:trHeight w:val="290"/>
          <w:ins w:id="2416" w:author="Stefanie Lane" w:date="2022-05-12T12:10:00Z"/>
        </w:trPr>
        <w:tc>
          <w:tcPr>
            <w:tcW w:w="1700" w:type="dxa"/>
            <w:vMerge/>
            <w:tcBorders>
              <w:top w:val="nil"/>
              <w:left w:val="nil"/>
              <w:bottom w:val="nil"/>
              <w:right w:val="nil"/>
            </w:tcBorders>
            <w:vAlign w:val="center"/>
            <w:hideMark/>
          </w:tcPr>
          <w:p w14:paraId="6AB6269D" w14:textId="77777777" w:rsidR="004F6583" w:rsidRPr="004F6583" w:rsidRDefault="004F6583" w:rsidP="004F6583">
            <w:pPr>
              <w:spacing w:after="0" w:line="240" w:lineRule="auto"/>
              <w:rPr>
                <w:ins w:id="241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8F44EB7" w14:textId="470B979E" w:rsidR="004F6583" w:rsidRPr="004F6583" w:rsidRDefault="004F3149" w:rsidP="004F6583">
            <w:pPr>
              <w:spacing w:after="0" w:line="240" w:lineRule="auto"/>
              <w:rPr>
                <w:ins w:id="2418" w:author="Stefanie Lane" w:date="2022-05-12T12:10:00Z"/>
                <w:rFonts w:ascii="Arial" w:eastAsia="Times New Roman" w:hAnsi="Arial" w:cs="Arial"/>
                <w:i/>
                <w:iCs/>
                <w:sz w:val="20"/>
                <w:szCs w:val="20"/>
              </w:rPr>
            </w:pPr>
            <w:ins w:id="2419" w:author="Stefanie Lane" w:date="2022-05-12T14:51:00Z">
              <w:r w:rsidRPr="004F6583">
                <w:rPr>
                  <w:rFonts w:ascii="Arial" w:eastAsia="Times New Roman" w:hAnsi="Arial" w:cs="Arial"/>
                  <w:i/>
                  <w:iCs/>
                  <w:sz w:val="20"/>
                  <w:szCs w:val="20"/>
                </w:rPr>
                <w:t>Sidalcea</w:t>
              </w:r>
            </w:ins>
            <w:ins w:id="2420" w:author="Stefanie Lane" w:date="2022-05-12T12:10:00Z">
              <w:r w:rsidR="004F6583" w:rsidRPr="004F6583">
                <w:rPr>
                  <w:rFonts w:ascii="Arial" w:eastAsia="Times New Roman" w:hAnsi="Arial" w:cs="Arial"/>
                  <w:i/>
                  <w:iCs/>
                  <w:sz w:val="20"/>
                  <w:szCs w:val="20"/>
                </w:rPr>
                <w:t xml:space="preserve"> hendersonii</w:t>
              </w:r>
            </w:ins>
          </w:p>
        </w:tc>
        <w:tc>
          <w:tcPr>
            <w:tcW w:w="960" w:type="dxa"/>
            <w:tcBorders>
              <w:top w:val="single" w:sz="4" w:space="0" w:color="auto"/>
              <w:left w:val="nil"/>
              <w:bottom w:val="single" w:sz="4" w:space="0" w:color="auto"/>
              <w:right w:val="nil"/>
            </w:tcBorders>
            <w:shd w:val="clear" w:color="auto" w:fill="auto"/>
            <w:noWrap/>
            <w:vAlign w:val="bottom"/>
            <w:hideMark/>
          </w:tcPr>
          <w:p w14:paraId="7F7CC214" w14:textId="77777777" w:rsidR="004F6583" w:rsidRPr="004F6583" w:rsidRDefault="004F6583" w:rsidP="004F6583">
            <w:pPr>
              <w:spacing w:after="0" w:line="240" w:lineRule="auto"/>
              <w:jc w:val="center"/>
              <w:rPr>
                <w:ins w:id="2421" w:author="Stefanie Lane" w:date="2022-05-12T12:10:00Z"/>
                <w:rFonts w:ascii="Calibri" w:eastAsia="Times New Roman" w:hAnsi="Calibri" w:cs="Calibri"/>
                <w:color w:val="000000"/>
              </w:rPr>
            </w:pPr>
            <w:ins w:id="2422" w:author="Stefanie Lane" w:date="2022-05-12T12:10:00Z">
              <w:r w:rsidRPr="004F6583">
                <w:rPr>
                  <w:rFonts w:ascii="Calibri" w:eastAsia="Times New Roman" w:hAnsi="Calibri" w:cs="Calibri"/>
                  <w:color w:val="000000"/>
                </w:rPr>
                <w:t>0.41</w:t>
              </w:r>
            </w:ins>
          </w:p>
        </w:tc>
        <w:tc>
          <w:tcPr>
            <w:tcW w:w="960" w:type="dxa"/>
            <w:tcBorders>
              <w:top w:val="single" w:sz="4" w:space="0" w:color="auto"/>
              <w:left w:val="nil"/>
              <w:bottom w:val="single" w:sz="4" w:space="0" w:color="auto"/>
              <w:right w:val="nil"/>
            </w:tcBorders>
            <w:shd w:val="clear" w:color="auto" w:fill="auto"/>
            <w:noWrap/>
            <w:vAlign w:val="bottom"/>
            <w:hideMark/>
          </w:tcPr>
          <w:p w14:paraId="702E8647" w14:textId="77777777" w:rsidR="004F6583" w:rsidRPr="004F6583" w:rsidRDefault="004F6583" w:rsidP="004F6583">
            <w:pPr>
              <w:spacing w:after="0" w:line="240" w:lineRule="auto"/>
              <w:jc w:val="center"/>
              <w:rPr>
                <w:ins w:id="2423" w:author="Stefanie Lane" w:date="2022-05-12T12:10:00Z"/>
                <w:rFonts w:ascii="Calibri" w:eastAsia="Times New Roman" w:hAnsi="Calibri" w:cs="Calibri"/>
                <w:color w:val="000000"/>
              </w:rPr>
            </w:pPr>
            <w:ins w:id="2424" w:author="Stefanie Lane" w:date="2022-05-12T12:10:00Z">
              <w:r w:rsidRPr="004F6583">
                <w:rPr>
                  <w:rFonts w:ascii="Calibri" w:eastAsia="Times New Roman" w:hAnsi="Calibri" w:cs="Calibri"/>
                  <w:color w:val="000000"/>
                </w:rPr>
                <w:t>0.18</w:t>
              </w:r>
            </w:ins>
          </w:p>
        </w:tc>
        <w:tc>
          <w:tcPr>
            <w:tcW w:w="960" w:type="dxa"/>
            <w:tcBorders>
              <w:top w:val="single" w:sz="4" w:space="0" w:color="auto"/>
              <w:left w:val="nil"/>
              <w:bottom w:val="single" w:sz="4" w:space="0" w:color="auto"/>
              <w:right w:val="nil"/>
            </w:tcBorders>
            <w:shd w:val="clear" w:color="auto" w:fill="auto"/>
            <w:noWrap/>
            <w:vAlign w:val="bottom"/>
            <w:hideMark/>
          </w:tcPr>
          <w:p w14:paraId="43E24C4D" w14:textId="77777777" w:rsidR="004F6583" w:rsidRPr="004F6583" w:rsidRDefault="004F6583" w:rsidP="004F6583">
            <w:pPr>
              <w:spacing w:after="0" w:line="240" w:lineRule="auto"/>
              <w:jc w:val="center"/>
              <w:rPr>
                <w:ins w:id="2425" w:author="Stefanie Lane" w:date="2022-05-12T12:10:00Z"/>
                <w:rFonts w:ascii="Calibri" w:eastAsia="Times New Roman" w:hAnsi="Calibri" w:cs="Calibri"/>
                <w:color w:val="000000"/>
              </w:rPr>
            </w:pPr>
            <w:ins w:id="2426" w:author="Stefanie Lane" w:date="2022-05-12T12:10:00Z">
              <w:r w:rsidRPr="004F6583">
                <w:rPr>
                  <w:rFonts w:ascii="Calibri" w:eastAsia="Times New Roman" w:hAnsi="Calibri" w:cs="Calibri"/>
                  <w:color w:val="000000"/>
                </w:rPr>
                <w:t>0.22</w:t>
              </w:r>
            </w:ins>
          </w:p>
        </w:tc>
        <w:tc>
          <w:tcPr>
            <w:tcW w:w="1760" w:type="dxa"/>
            <w:tcBorders>
              <w:top w:val="nil"/>
              <w:left w:val="nil"/>
              <w:bottom w:val="nil"/>
              <w:right w:val="nil"/>
            </w:tcBorders>
            <w:shd w:val="clear" w:color="auto" w:fill="auto"/>
            <w:noWrap/>
            <w:vAlign w:val="bottom"/>
            <w:hideMark/>
          </w:tcPr>
          <w:p w14:paraId="5B95FF36" w14:textId="77777777" w:rsidR="004F6583" w:rsidRPr="004F6583" w:rsidRDefault="004F6583" w:rsidP="004F6583">
            <w:pPr>
              <w:spacing w:after="0" w:line="240" w:lineRule="auto"/>
              <w:jc w:val="center"/>
              <w:rPr>
                <w:ins w:id="2427" w:author="Stefanie Lane" w:date="2022-05-12T12:10:00Z"/>
                <w:rFonts w:ascii="Calibri" w:eastAsia="Times New Roman" w:hAnsi="Calibri" w:cs="Calibri"/>
                <w:color w:val="000000"/>
              </w:rPr>
            </w:pPr>
            <w:ins w:id="2428" w:author="Stefanie Lane" w:date="2022-05-12T12:10:00Z">
              <w:r w:rsidRPr="004F6583">
                <w:rPr>
                  <w:rFonts w:ascii="Calibri" w:eastAsia="Times New Roman" w:hAnsi="Calibri" w:cs="Calibri"/>
                  <w:color w:val="000000"/>
                </w:rPr>
                <w:t>-77.78</w:t>
              </w:r>
            </w:ins>
          </w:p>
        </w:tc>
      </w:tr>
      <w:tr w:rsidR="004F6583" w:rsidRPr="004F6583" w14:paraId="502DCBA3" w14:textId="77777777" w:rsidTr="004F6583">
        <w:trPr>
          <w:trHeight w:val="290"/>
          <w:ins w:id="2429" w:author="Stefanie Lane" w:date="2022-05-12T12:10:00Z"/>
        </w:trPr>
        <w:tc>
          <w:tcPr>
            <w:tcW w:w="1700" w:type="dxa"/>
            <w:vMerge/>
            <w:tcBorders>
              <w:top w:val="nil"/>
              <w:left w:val="nil"/>
              <w:bottom w:val="nil"/>
              <w:right w:val="nil"/>
            </w:tcBorders>
            <w:vAlign w:val="center"/>
            <w:hideMark/>
          </w:tcPr>
          <w:p w14:paraId="7673A80F" w14:textId="77777777" w:rsidR="004F6583" w:rsidRPr="004F6583" w:rsidRDefault="004F6583" w:rsidP="004F6583">
            <w:pPr>
              <w:spacing w:after="0" w:line="240" w:lineRule="auto"/>
              <w:rPr>
                <w:ins w:id="243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03390A" w14:textId="77777777" w:rsidR="004F6583" w:rsidRPr="004F6583" w:rsidRDefault="004F6583" w:rsidP="004F6583">
            <w:pPr>
              <w:spacing w:after="0" w:line="240" w:lineRule="auto"/>
              <w:rPr>
                <w:ins w:id="2431" w:author="Stefanie Lane" w:date="2022-05-12T12:10:00Z"/>
                <w:rFonts w:ascii="Arial" w:eastAsia="Times New Roman" w:hAnsi="Arial" w:cs="Arial"/>
                <w:i/>
                <w:iCs/>
                <w:color w:val="000000"/>
                <w:sz w:val="20"/>
                <w:szCs w:val="20"/>
              </w:rPr>
            </w:pPr>
            <w:proofErr w:type="spellStart"/>
            <w:ins w:id="2432" w:author="Stefanie Lane" w:date="2022-05-12T12:10:00Z">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ins>
          </w:p>
        </w:tc>
        <w:tc>
          <w:tcPr>
            <w:tcW w:w="960" w:type="dxa"/>
            <w:tcBorders>
              <w:top w:val="nil"/>
              <w:left w:val="nil"/>
              <w:bottom w:val="nil"/>
              <w:right w:val="nil"/>
            </w:tcBorders>
            <w:shd w:val="clear" w:color="auto" w:fill="auto"/>
            <w:noWrap/>
            <w:vAlign w:val="bottom"/>
            <w:hideMark/>
          </w:tcPr>
          <w:p w14:paraId="6CB01C8E" w14:textId="77777777" w:rsidR="004F6583" w:rsidRPr="004F6583" w:rsidRDefault="004F6583" w:rsidP="004F6583">
            <w:pPr>
              <w:spacing w:after="0" w:line="240" w:lineRule="auto"/>
              <w:jc w:val="center"/>
              <w:rPr>
                <w:ins w:id="2433" w:author="Stefanie Lane" w:date="2022-05-12T12:10:00Z"/>
                <w:rFonts w:ascii="Calibri" w:eastAsia="Times New Roman" w:hAnsi="Calibri" w:cs="Calibri"/>
                <w:color w:val="000000"/>
              </w:rPr>
            </w:pPr>
            <w:ins w:id="2434" w:author="Stefanie Lane" w:date="2022-05-12T12:10:00Z">
              <w:r w:rsidRPr="004F6583">
                <w:rPr>
                  <w:rFonts w:ascii="Calibri" w:eastAsia="Times New Roman" w:hAnsi="Calibri" w:cs="Calibri"/>
                  <w:color w:val="000000"/>
                </w:rPr>
                <w:t>0.59</w:t>
              </w:r>
            </w:ins>
          </w:p>
        </w:tc>
        <w:tc>
          <w:tcPr>
            <w:tcW w:w="960" w:type="dxa"/>
            <w:tcBorders>
              <w:top w:val="nil"/>
              <w:left w:val="nil"/>
              <w:bottom w:val="nil"/>
              <w:right w:val="nil"/>
            </w:tcBorders>
            <w:shd w:val="clear" w:color="auto" w:fill="auto"/>
            <w:noWrap/>
            <w:vAlign w:val="bottom"/>
            <w:hideMark/>
          </w:tcPr>
          <w:p w14:paraId="3B447151" w14:textId="77777777" w:rsidR="004F6583" w:rsidRPr="004F6583" w:rsidRDefault="004F6583" w:rsidP="004F6583">
            <w:pPr>
              <w:spacing w:after="0" w:line="240" w:lineRule="auto"/>
              <w:jc w:val="center"/>
              <w:rPr>
                <w:ins w:id="2435" w:author="Stefanie Lane" w:date="2022-05-12T12:10:00Z"/>
                <w:rFonts w:ascii="Calibri" w:eastAsia="Times New Roman" w:hAnsi="Calibri" w:cs="Calibri"/>
                <w:color w:val="000000"/>
              </w:rPr>
            </w:pPr>
            <w:ins w:id="2436" w:author="Stefanie Lane" w:date="2022-05-12T12:10:00Z">
              <w:r w:rsidRPr="004F6583">
                <w:rPr>
                  <w:rFonts w:ascii="Calibri" w:eastAsia="Times New Roman" w:hAnsi="Calibri" w:cs="Calibri"/>
                  <w:color w:val="000000"/>
                </w:rPr>
                <w:t>0.24</w:t>
              </w:r>
            </w:ins>
          </w:p>
        </w:tc>
        <w:tc>
          <w:tcPr>
            <w:tcW w:w="960" w:type="dxa"/>
            <w:tcBorders>
              <w:top w:val="nil"/>
              <w:left w:val="nil"/>
              <w:bottom w:val="nil"/>
              <w:right w:val="nil"/>
            </w:tcBorders>
            <w:shd w:val="clear" w:color="auto" w:fill="auto"/>
            <w:noWrap/>
            <w:vAlign w:val="bottom"/>
            <w:hideMark/>
          </w:tcPr>
          <w:p w14:paraId="4BBC0279" w14:textId="77777777" w:rsidR="004F6583" w:rsidRPr="004F6583" w:rsidRDefault="004F6583" w:rsidP="004F6583">
            <w:pPr>
              <w:spacing w:after="0" w:line="240" w:lineRule="auto"/>
              <w:jc w:val="center"/>
              <w:rPr>
                <w:ins w:id="2437" w:author="Stefanie Lane" w:date="2022-05-12T12:10:00Z"/>
                <w:rFonts w:ascii="Calibri" w:eastAsia="Times New Roman" w:hAnsi="Calibri" w:cs="Calibri"/>
                <w:color w:val="000000"/>
              </w:rPr>
            </w:pPr>
            <w:ins w:id="2438" w:author="Stefanie Lane" w:date="2022-05-12T12:10:00Z">
              <w:r w:rsidRPr="004F6583">
                <w:rPr>
                  <w:rFonts w:ascii="Calibri" w:eastAsia="Times New Roman" w:hAnsi="Calibri" w:cs="Calibri"/>
                  <w:color w:val="000000"/>
                </w:rPr>
                <w:t>0.25</w:t>
              </w:r>
            </w:ins>
          </w:p>
        </w:tc>
        <w:tc>
          <w:tcPr>
            <w:tcW w:w="1760" w:type="dxa"/>
            <w:tcBorders>
              <w:top w:val="single" w:sz="4" w:space="0" w:color="auto"/>
              <w:left w:val="nil"/>
              <w:bottom w:val="single" w:sz="4" w:space="0" w:color="auto"/>
              <w:right w:val="nil"/>
            </w:tcBorders>
            <w:shd w:val="clear" w:color="auto" w:fill="auto"/>
            <w:noWrap/>
            <w:vAlign w:val="bottom"/>
            <w:hideMark/>
          </w:tcPr>
          <w:p w14:paraId="06B7B1D4" w14:textId="77777777" w:rsidR="004F6583" w:rsidRPr="004F6583" w:rsidRDefault="004F6583" w:rsidP="004F6583">
            <w:pPr>
              <w:spacing w:after="0" w:line="240" w:lineRule="auto"/>
              <w:jc w:val="center"/>
              <w:rPr>
                <w:ins w:id="2439" w:author="Stefanie Lane" w:date="2022-05-12T12:10:00Z"/>
                <w:rFonts w:ascii="Calibri" w:eastAsia="Times New Roman" w:hAnsi="Calibri" w:cs="Calibri"/>
                <w:color w:val="000000"/>
              </w:rPr>
            </w:pPr>
            <w:ins w:id="2440" w:author="Stefanie Lane" w:date="2022-05-12T12:10:00Z">
              <w:r w:rsidRPr="004F6583">
                <w:rPr>
                  <w:rFonts w:ascii="Calibri" w:eastAsia="Times New Roman" w:hAnsi="Calibri" w:cs="Calibri"/>
                  <w:color w:val="000000"/>
                </w:rPr>
                <w:t>-75.00</w:t>
              </w:r>
            </w:ins>
          </w:p>
        </w:tc>
      </w:tr>
      <w:tr w:rsidR="004F6583" w:rsidRPr="004F6583" w14:paraId="05A8A671" w14:textId="77777777" w:rsidTr="004F6583">
        <w:trPr>
          <w:trHeight w:val="290"/>
          <w:ins w:id="2441" w:author="Stefanie Lane" w:date="2022-05-12T12:10:00Z"/>
        </w:trPr>
        <w:tc>
          <w:tcPr>
            <w:tcW w:w="1700" w:type="dxa"/>
            <w:vMerge/>
            <w:tcBorders>
              <w:top w:val="nil"/>
              <w:left w:val="nil"/>
              <w:bottom w:val="nil"/>
              <w:right w:val="nil"/>
            </w:tcBorders>
            <w:vAlign w:val="center"/>
            <w:hideMark/>
          </w:tcPr>
          <w:p w14:paraId="07E9F9D8" w14:textId="77777777" w:rsidR="004F6583" w:rsidRPr="004F6583" w:rsidRDefault="004F6583" w:rsidP="004F6583">
            <w:pPr>
              <w:spacing w:after="0" w:line="240" w:lineRule="auto"/>
              <w:rPr>
                <w:ins w:id="244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6228DD7" w14:textId="77777777" w:rsidR="004F6583" w:rsidRPr="004F6583" w:rsidRDefault="004F6583" w:rsidP="004F6583">
            <w:pPr>
              <w:spacing w:after="0" w:line="240" w:lineRule="auto"/>
              <w:rPr>
                <w:ins w:id="2443" w:author="Stefanie Lane" w:date="2022-05-12T12:10:00Z"/>
                <w:rFonts w:ascii="Arial" w:eastAsia="Times New Roman" w:hAnsi="Arial" w:cs="Arial"/>
                <w:i/>
                <w:iCs/>
                <w:sz w:val="20"/>
                <w:szCs w:val="20"/>
              </w:rPr>
            </w:pPr>
            <w:ins w:id="2444" w:author="Stefanie Lane" w:date="2022-05-12T12:10:00Z">
              <w:r w:rsidRPr="004F6583">
                <w:rPr>
                  <w:rFonts w:ascii="Arial" w:eastAsia="Times New Roman" w:hAnsi="Arial" w:cs="Arial"/>
                  <w:i/>
                  <w:iCs/>
                  <w:sz w:val="20"/>
                  <w:szCs w:val="20"/>
                </w:rPr>
                <w:t>Equisetum fluviatile</w:t>
              </w:r>
            </w:ins>
          </w:p>
        </w:tc>
        <w:tc>
          <w:tcPr>
            <w:tcW w:w="960" w:type="dxa"/>
            <w:tcBorders>
              <w:top w:val="single" w:sz="4" w:space="0" w:color="auto"/>
              <w:left w:val="nil"/>
              <w:bottom w:val="single" w:sz="4" w:space="0" w:color="auto"/>
              <w:right w:val="nil"/>
            </w:tcBorders>
            <w:shd w:val="clear" w:color="auto" w:fill="auto"/>
            <w:noWrap/>
            <w:vAlign w:val="bottom"/>
            <w:hideMark/>
          </w:tcPr>
          <w:p w14:paraId="66A837B0" w14:textId="77777777" w:rsidR="004F6583" w:rsidRPr="004F6583" w:rsidRDefault="004F6583" w:rsidP="004F6583">
            <w:pPr>
              <w:spacing w:after="0" w:line="240" w:lineRule="auto"/>
              <w:jc w:val="center"/>
              <w:rPr>
                <w:ins w:id="2445" w:author="Stefanie Lane" w:date="2022-05-12T12:10:00Z"/>
                <w:rFonts w:ascii="Calibri" w:eastAsia="Times New Roman" w:hAnsi="Calibri" w:cs="Calibri"/>
                <w:color w:val="000000"/>
              </w:rPr>
            </w:pPr>
            <w:ins w:id="2446" w:author="Stefanie Lane" w:date="2022-05-12T12:10:00Z">
              <w:r w:rsidRPr="004F6583">
                <w:rPr>
                  <w:rFonts w:ascii="Calibri" w:eastAsia="Times New Roman" w:hAnsi="Calibri" w:cs="Calibri"/>
                  <w:color w:val="000000"/>
                </w:rPr>
                <w:t>0.62</w:t>
              </w:r>
            </w:ins>
          </w:p>
        </w:tc>
        <w:tc>
          <w:tcPr>
            <w:tcW w:w="960" w:type="dxa"/>
            <w:tcBorders>
              <w:top w:val="single" w:sz="4" w:space="0" w:color="auto"/>
              <w:left w:val="nil"/>
              <w:bottom w:val="single" w:sz="4" w:space="0" w:color="auto"/>
              <w:right w:val="nil"/>
            </w:tcBorders>
            <w:shd w:val="clear" w:color="auto" w:fill="auto"/>
            <w:noWrap/>
            <w:vAlign w:val="bottom"/>
            <w:hideMark/>
          </w:tcPr>
          <w:p w14:paraId="5E6D38D2" w14:textId="77777777" w:rsidR="004F6583" w:rsidRPr="004F6583" w:rsidRDefault="004F6583" w:rsidP="004F6583">
            <w:pPr>
              <w:spacing w:after="0" w:line="240" w:lineRule="auto"/>
              <w:jc w:val="center"/>
              <w:rPr>
                <w:ins w:id="2447" w:author="Stefanie Lane" w:date="2022-05-12T12:10:00Z"/>
                <w:rFonts w:ascii="Calibri" w:eastAsia="Times New Roman" w:hAnsi="Calibri" w:cs="Calibri"/>
                <w:color w:val="000000"/>
              </w:rPr>
            </w:pPr>
            <w:ins w:id="2448" w:author="Stefanie Lane" w:date="2022-05-12T12:10:00Z">
              <w:r w:rsidRPr="004F6583">
                <w:rPr>
                  <w:rFonts w:ascii="Calibri" w:eastAsia="Times New Roman" w:hAnsi="Calibri" w:cs="Calibri"/>
                  <w:color w:val="000000"/>
                </w:rPr>
                <w:t>0.36</w:t>
              </w:r>
            </w:ins>
          </w:p>
        </w:tc>
        <w:tc>
          <w:tcPr>
            <w:tcW w:w="960" w:type="dxa"/>
            <w:tcBorders>
              <w:top w:val="single" w:sz="4" w:space="0" w:color="auto"/>
              <w:left w:val="nil"/>
              <w:bottom w:val="single" w:sz="4" w:space="0" w:color="auto"/>
              <w:right w:val="nil"/>
            </w:tcBorders>
            <w:shd w:val="clear" w:color="auto" w:fill="auto"/>
            <w:noWrap/>
            <w:vAlign w:val="bottom"/>
            <w:hideMark/>
          </w:tcPr>
          <w:p w14:paraId="1F29C0FC" w14:textId="77777777" w:rsidR="004F6583" w:rsidRPr="004F6583" w:rsidRDefault="004F6583" w:rsidP="004F6583">
            <w:pPr>
              <w:spacing w:after="0" w:line="240" w:lineRule="auto"/>
              <w:jc w:val="center"/>
              <w:rPr>
                <w:ins w:id="2449" w:author="Stefanie Lane" w:date="2022-05-12T12:10:00Z"/>
                <w:rFonts w:ascii="Calibri" w:eastAsia="Times New Roman" w:hAnsi="Calibri" w:cs="Calibri"/>
                <w:color w:val="000000"/>
              </w:rPr>
            </w:pPr>
            <w:ins w:id="2450" w:author="Stefanie Lane" w:date="2022-05-12T12:10:00Z">
              <w:r w:rsidRPr="004F6583">
                <w:rPr>
                  <w:rFonts w:ascii="Calibri" w:eastAsia="Times New Roman" w:hAnsi="Calibri" w:cs="Calibri"/>
                  <w:color w:val="000000"/>
                </w:rPr>
                <w:t>0.44</w:t>
              </w:r>
            </w:ins>
          </w:p>
        </w:tc>
        <w:tc>
          <w:tcPr>
            <w:tcW w:w="1760" w:type="dxa"/>
            <w:tcBorders>
              <w:top w:val="nil"/>
              <w:left w:val="nil"/>
              <w:bottom w:val="nil"/>
              <w:right w:val="nil"/>
            </w:tcBorders>
            <w:shd w:val="clear" w:color="auto" w:fill="auto"/>
            <w:noWrap/>
            <w:vAlign w:val="bottom"/>
            <w:hideMark/>
          </w:tcPr>
          <w:p w14:paraId="1FDD3E38" w14:textId="77777777" w:rsidR="004F6583" w:rsidRPr="004F6583" w:rsidRDefault="004F6583" w:rsidP="004F6583">
            <w:pPr>
              <w:spacing w:after="0" w:line="240" w:lineRule="auto"/>
              <w:jc w:val="center"/>
              <w:rPr>
                <w:ins w:id="2451" w:author="Stefanie Lane" w:date="2022-05-12T12:10:00Z"/>
                <w:rFonts w:ascii="Calibri" w:eastAsia="Times New Roman" w:hAnsi="Calibri" w:cs="Calibri"/>
                <w:color w:val="000000"/>
              </w:rPr>
            </w:pPr>
            <w:ins w:id="2452" w:author="Stefanie Lane" w:date="2022-05-12T12:10:00Z">
              <w:r w:rsidRPr="004F6583">
                <w:rPr>
                  <w:rFonts w:ascii="Calibri" w:eastAsia="Times New Roman" w:hAnsi="Calibri" w:cs="Calibri"/>
                  <w:color w:val="000000"/>
                </w:rPr>
                <w:t>-55.56</w:t>
              </w:r>
            </w:ins>
          </w:p>
        </w:tc>
      </w:tr>
      <w:tr w:rsidR="004F6583" w:rsidRPr="004F6583" w14:paraId="1C839BCB" w14:textId="77777777" w:rsidTr="004F6583">
        <w:trPr>
          <w:trHeight w:val="290"/>
          <w:ins w:id="2453" w:author="Stefanie Lane" w:date="2022-05-12T12:10:00Z"/>
        </w:trPr>
        <w:tc>
          <w:tcPr>
            <w:tcW w:w="1700" w:type="dxa"/>
            <w:vMerge/>
            <w:tcBorders>
              <w:top w:val="nil"/>
              <w:left w:val="nil"/>
              <w:bottom w:val="nil"/>
              <w:right w:val="nil"/>
            </w:tcBorders>
            <w:vAlign w:val="center"/>
            <w:hideMark/>
          </w:tcPr>
          <w:p w14:paraId="3205E417" w14:textId="77777777" w:rsidR="004F6583" w:rsidRPr="004F6583" w:rsidRDefault="004F6583" w:rsidP="004F6583">
            <w:pPr>
              <w:spacing w:after="0" w:line="240" w:lineRule="auto"/>
              <w:rPr>
                <w:ins w:id="245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70C122F" w14:textId="77777777" w:rsidR="004F6583" w:rsidRPr="004F6583" w:rsidRDefault="004F6583" w:rsidP="004F6583">
            <w:pPr>
              <w:spacing w:after="0" w:line="240" w:lineRule="auto"/>
              <w:rPr>
                <w:ins w:id="2455" w:author="Stefanie Lane" w:date="2022-05-12T12:10:00Z"/>
                <w:rFonts w:ascii="Arial" w:eastAsia="Times New Roman" w:hAnsi="Arial" w:cs="Arial"/>
                <w:i/>
                <w:iCs/>
                <w:sz w:val="20"/>
                <w:szCs w:val="20"/>
              </w:rPr>
            </w:pPr>
            <w:proofErr w:type="spellStart"/>
            <w:ins w:id="2456"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nil"/>
              <w:left w:val="nil"/>
              <w:bottom w:val="nil"/>
              <w:right w:val="nil"/>
            </w:tcBorders>
            <w:shd w:val="clear" w:color="auto" w:fill="auto"/>
            <w:noWrap/>
            <w:vAlign w:val="bottom"/>
            <w:hideMark/>
          </w:tcPr>
          <w:p w14:paraId="15226806" w14:textId="77777777" w:rsidR="004F6583" w:rsidRPr="004F6583" w:rsidRDefault="004F6583" w:rsidP="004F6583">
            <w:pPr>
              <w:spacing w:after="0" w:line="240" w:lineRule="auto"/>
              <w:jc w:val="center"/>
              <w:rPr>
                <w:ins w:id="2457" w:author="Stefanie Lane" w:date="2022-05-12T12:10:00Z"/>
                <w:rFonts w:ascii="Calibri" w:eastAsia="Times New Roman" w:hAnsi="Calibri" w:cs="Calibri"/>
                <w:color w:val="000000"/>
              </w:rPr>
            </w:pPr>
            <w:ins w:id="2458" w:author="Stefanie Lane" w:date="2022-05-12T12:10:00Z">
              <w:r w:rsidRPr="004F6583">
                <w:rPr>
                  <w:rFonts w:ascii="Calibri" w:eastAsia="Times New Roman" w:hAnsi="Calibri" w:cs="Calibri"/>
                  <w:color w:val="000000"/>
                </w:rPr>
                <w:t>0.38</w:t>
              </w:r>
            </w:ins>
          </w:p>
        </w:tc>
        <w:tc>
          <w:tcPr>
            <w:tcW w:w="960" w:type="dxa"/>
            <w:tcBorders>
              <w:top w:val="nil"/>
              <w:left w:val="nil"/>
              <w:bottom w:val="nil"/>
              <w:right w:val="nil"/>
            </w:tcBorders>
            <w:shd w:val="clear" w:color="auto" w:fill="auto"/>
            <w:noWrap/>
            <w:vAlign w:val="bottom"/>
            <w:hideMark/>
          </w:tcPr>
          <w:p w14:paraId="63FD6493" w14:textId="77777777" w:rsidR="004F6583" w:rsidRPr="004F6583" w:rsidRDefault="004F6583" w:rsidP="004F6583">
            <w:pPr>
              <w:spacing w:after="0" w:line="240" w:lineRule="auto"/>
              <w:jc w:val="center"/>
              <w:rPr>
                <w:ins w:id="2459" w:author="Stefanie Lane" w:date="2022-05-12T12:10:00Z"/>
                <w:rFonts w:ascii="Calibri" w:eastAsia="Times New Roman" w:hAnsi="Calibri" w:cs="Calibri"/>
                <w:color w:val="000000"/>
              </w:rPr>
            </w:pPr>
            <w:ins w:id="2460" w:author="Stefanie Lane" w:date="2022-05-12T12:10:00Z">
              <w:r w:rsidRPr="004F6583">
                <w:rPr>
                  <w:rFonts w:ascii="Calibri" w:eastAsia="Times New Roman" w:hAnsi="Calibri" w:cs="Calibri"/>
                  <w:color w:val="000000"/>
                </w:rPr>
                <w:t>0.58</w:t>
              </w:r>
            </w:ins>
          </w:p>
        </w:tc>
        <w:tc>
          <w:tcPr>
            <w:tcW w:w="960" w:type="dxa"/>
            <w:tcBorders>
              <w:top w:val="nil"/>
              <w:left w:val="nil"/>
              <w:bottom w:val="nil"/>
              <w:right w:val="nil"/>
            </w:tcBorders>
            <w:shd w:val="clear" w:color="auto" w:fill="auto"/>
            <w:noWrap/>
            <w:vAlign w:val="bottom"/>
            <w:hideMark/>
          </w:tcPr>
          <w:p w14:paraId="0B0856AA" w14:textId="77777777" w:rsidR="004F6583" w:rsidRPr="004F6583" w:rsidRDefault="004F6583" w:rsidP="004F6583">
            <w:pPr>
              <w:spacing w:after="0" w:line="240" w:lineRule="auto"/>
              <w:jc w:val="center"/>
              <w:rPr>
                <w:ins w:id="2461" w:author="Stefanie Lane" w:date="2022-05-12T12:10:00Z"/>
                <w:rFonts w:ascii="Calibri" w:eastAsia="Times New Roman" w:hAnsi="Calibri" w:cs="Calibri"/>
                <w:color w:val="000000"/>
              </w:rPr>
            </w:pPr>
            <w:ins w:id="2462" w:author="Stefanie Lane" w:date="2022-05-12T12:10:00Z">
              <w:r w:rsidRPr="004F6583">
                <w:rPr>
                  <w:rFonts w:ascii="Calibri" w:eastAsia="Times New Roman" w:hAnsi="Calibri" w:cs="Calibri"/>
                  <w:color w:val="000000"/>
                </w:rPr>
                <w:t>0.44</w:t>
              </w:r>
            </w:ins>
          </w:p>
        </w:tc>
        <w:tc>
          <w:tcPr>
            <w:tcW w:w="1760" w:type="dxa"/>
            <w:tcBorders>
              <w:top w:val="single" w:sz="4" w:space="0" w:color="auto"/>
              <w:left w:val="nil"/>
              <w:bottom w:val="single" w:sz="4" w:space="0" w:color="auto"/>
              <w:right w:val="nil"/>
            </w:tcBorders>
            <w:shd w:val="clear" w:color="auto" w:fill="auto"/>
            <w:noWrap/>
            <w:vAlign w:val="bottom"/>
            <w:hideMark/>
          </w:tcPr>
          <w:p w14:paraId="59F16384" w14:textId="77777777" w:rsidR="004F6583" w:rsidRPr="004F6583" w:rsidRDefault="004F6583" w:rsidP="004F6583">
            <w:pPr>
              <w:spacing w:after="0" w:line="240" w:lineRule="auto"/>
              <w:jc w:val="center"/>
              <w:rPr>
                <w:ins w:id="2463" w:author="Stefanie Lane" w:date="2022-05-12T12:10:00Z"/>
                <w:rFonts w:ascii="Calibri" w:eastAsia="Times New Roman" w:hAnsi="Calibri" w:cs="Calibri"/>
                <w:color w:val="000000"/>
              </w:rPr>
            </w:pPr>
            <w:ins w:id="2464" w:author="Stefanie Lane" w:date="2022-05-12T12:10:00Z">
              <w:r w:rsidRPr="004F6583">
                <w:rPr>
                  <w:rFonts w:ascii="Calibri" w:eastAsia="Times New Roman" w:hAnsi="Calibri" w:cs="Calibri"/>
                  <w:color w:val="000000"/>
                </w:rPr>
                <w:t>-55.56</w:t>
              </w:r>
            </w:ins>
          </w:p>
        </w:tc>
      </w:tr>
      <w:tr w:rsidR="004F6583" w:rsidRPr="004F6583" w14:paraId="76763759" w14:textId="77777777" w:rsidTr="004F6583">
        <w:trPr>
          <w:trHeight w:val="290"/>
          <w:ins w:id="2465" w:author="Stefanie Lane" w:date="2022-05-12T12:10:00Z"/>
        </w:trPr>
        <w:tc>
          <w:tcPr>
            <w:tcW w:w="1700" w:type="dxa"/>
            <w:vMerge/>
            <w:tcBorders>
              <w:top w:val="nil"/>
              <w:left w:val="nil"/>
              <w:bottom w:val="nil"/>
              <w:right w:val="nil"/>
            </w:tcBorders>
            <w:vAlign w:val="center"/>
            <w:hideMark/>
          </w:tcPr>
          <w:p w14:paraId="7FFC703E" w14:textId="77777777" w:rsidR="004F6583" w:rsidRPr="004F6583" w:rsidRDefault="004F6583" w:rsidP="004F6583">
            <w:pPr>
              <w:spacing w:after="0" w:line="240" w:lineRule="auto"/>
              <w:rPr>
                <w:ins w:id="246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26AEEE4" w14:textId="77777777" w:rsidR="004F6583" w:rsidRPr="004F6583" w:rsidRDefault="004F6583" w:rsidP="004F6583">
            <w:pPr>
              <w:spacing w:after="0" w:line="240" w:lineRule="auto"/>
              <w:rPr>
                <w:ins w:id="2467" w:author="Stefanie Lane" w:date="2022-05-12T12:10:00Z"/>
                <w:rFonts w:ascii="Arial" w:eastAsia="Times New Roman" w:hAnsi="Arial" w:cs="Arial"/>
                <w:i/>
                <w:iCs/>
                <w:sz w:val="20"/>
                <w:szCs w:val="20"/>
              </w:rPr>
            </w:pPr>
            <w:ins w:id="2468" w:author="Stefanie Lane" w:date="2022-05-12T12:10:00Z">
              <w:r w:rsidRPr="004F6583">
                <w:rPr>
                  <w:rFonts w:ascii="Arial" w:eastAsia="Times New Roman" w:hAnsi="Arial" w:cs="Arial"/>
                  <w:i/>
                  <w:iCs/>
                  <w:sz w:val="20"/>
                  <w:szCs w:val="20"/>
                </w:rPr>
                <w:t>Typha latifolia</w:t>
              </w:r>
            </w:ins>
          </w:p>
        </w:tc>
        <w:tc>
          <w:tcPr>
            <w:tcW w:w="960" w:type="dxa"/>
            <w:tcBorders>
              <w:top w:val="single" w:sz="4" w:space="0" w:color="auto"/>
              <w:left w:val="nil"/>
              <w:bottom w:val="single" w:sz="4" w:space="0" w:color="auto"/>
              <w:right w:val="nil"/>
            </w:tcBorders>
            <w:shd w:val="clear" w:color="auto" w:fill="auto"/>
            <w:noWrap/>
            <w:vAlign w:val="bottom"/>
            <w:hideMark/>
          </w:tcPr>
          <w:p w14:paraId="2B5B57C1" w14:textId="77777777" w:rsidR="004F6583" w:rsidRPr="004F6583" w:rsidRDefault="004F6583" w:rsidP="004F6583">
            <w:pPr>
              <w:spacing w:after="0" w:line="240" w:lineRule="auto"/>
              <w:jc w:val="center"/>
              <w:rPr>
                <w:ins w:id="2469" w:author="Stefanie Lane" w:date="2022-05-12T12:10:00Z"/>
                <w:rFonts w:ascii="Calibri" w:eastAsia="Times New Roman" w:hAnsi="Calibri" w:cs="Calibri"/>
                <w:color w:val="000000"/>
              </w:rPr>
            </w:pPr>
            <w:ins w:id="2470" w:author="Stefanie Lane" w:date="2022-05-12T12:10:00Z">
              <w:r w:rsidRPr="004F6583">
                <w:rPr>
                  <w:rFonts w:ascii="Calibri" w:eastAsia="Times New Roman" w:hAnsi="Calibri" w:cs="Calibri"/>
                  <w:color w:val="000000"/>
                </w:rPr>
                <w:t>0.69</w:t>
              </w:r>
            </w:ins>
          </w:p>
        </w:tc>
        <w:tc>
          <w:tcPr>
            <w:tcW w:w="960" w:type="dxa"/>
            <w:tcBorders>
              <w:top w:val="single" w:sz="4" w:space="0" w:color="auto"/>
              <w:left w:val="nil"/>
              <w:bottom w:val="single" w:sz="4" w:space="0" w:color="auto"/>
              <w:right w:val="nil"/>
            </w:tcBorders>
            <w:shd w:val="clear" w:color="auto" w:fill="auto"/>
            <w:noWrap/>
            <w:vAlign w:val="bottom"/>
            <w:hideMark/>
          </w:tcPr>
          <w:p w14:paraId="6A42400E" w14:textId="77777777" w:rsidR="004F6583" w:rsidRPr="004F6583" w:rsidRDefault="004F6583" w:rsidP="004F6583">
            <w:pPr>
              <w:spacing w:after="0" w:line="240" w:lineRule="auto"/>
              <w:jc w:val="center"/>
              <w:rPr>
                <w:ins w:id="2471" w:author="Stefanie Lane" w:date="2022-05-12T12:10:00Z"/>
                <w:rFonts w:ascii="Calibri" w:eastAsia="Times New Roman" w:hAnsi="Calibri" w:cs="Calibri"/>
                <w:color w:val="000000"/>
              </w:rPr>
            </w:pPr>
            <w:ins w:id="2472" w:author="Stefanie Lane" w:date="2022-05-12T12:10:00Z">
              <w:r w:rsidRPr="004F6583">
                <w:rPr>
                  <w:rFonts w:ascii="Calibri" w:eastAsia="Times New Roman" w:hAnsi="Calibri" w:cs="Calibri"/>
                  <w:color w:val="000000"/>
                </w:rPr>
                <w:t>0.36</w:t>
              </w:r>
            </w:ins>
          </w:p>
        </w:tc>
        <w:tc>
          <w:tcPr>
            <w:tcW w:w="960" w:type="dxa"/>
            <w:tcBorders>
              <w:top w:val="single" w:sz="4" w:space="0" w:color="auto"/>
              <w:left w:val="nil"/>
              <w:bottom w:val="single" w:sz="4" w:space="0" w:color="auto"/>
              <w:right w:val="nil"/>
            </w:tcBorders>
            <w:shd w:val="clear" w:color="auto" w:fill="auto"/>
            <w:noWrap/>
            <w:vAlign w:val="bottom"/>
            <w:hideMark/>
          </w:tcPr>
          <w:p w14:paraId="0AA05B17" w14:textId="77777777" w:rsidR="004F6583" w:rsidRPr="004F6583" w:rsidRDefault="004F6583" w:rsidP="004F6583">
            <w:pPr>
              <w:spacing w:after="0" w:line="240" w:lineRule="auto"/>
              <w:jc w:val="center"/>
              <w:rPr>
                <w:ins w:id="2473" w:author="Stefanie Lane" w:date="2022-05-12T12:10:00Z"/>
                <w:rFonts w:ascii="Calibri" w:eastAsia="Times New Roman" w:hAnsi="Calibri" w:cs="Calibri"/>
                <w:color w:val="000000"/>
              </w:rPr>
            </w:pPr>
            <w:ins w:id="2474" w:author="Stefanie Lane" w:date="2022-05-12T12:10:00Z">
              <w:r w:rsidRPr="004F6583">
                <w:rPr>
                  <w:rFonts w:ascii="Calibri" w:eastAsia="Times New Roman" w:hAnsi="Calibri" w:cs="Calibri"/>
                  <w:color w:val="000000"/>
                </w:rPr>
                <w:t>0.44</w:t>
              </w:r>
            </w:ins>
          </w:p>
        </w:tc>
        <w:tc>
          <w:tcPr>
            <w:tcW w:w="1760" w:type="dxa"/>
            <w:tcBorders>
              <w:top w:val="nil"/>
              <w:left w:val="nil"/>
              <w:bottom w:val="nil"/>
              <w:right w:val="nil"/>
            </w:tcBorders>
            <w:shd w:val="clear" w:color="auto" w:fill="auto"/>
            <w:noWrap/>
            <w:vAlign w:val="bottom"/>
            <w:hideMark/>
          </w:tcPr>
          <w:p w14:paraId="44D33A73" w14:textId="77777777" w:rsidR="004F6583" w:rsidRPr="004F6583" w:rsidRDefault="004F6583" w:rsidP="004F6583">
            <w:pPr>
              <w:spacing w:after="0" w:line="240" w:lineRule="auto"/>
              <w:jc w:val="center"/>
              <w:rPr>
                <w:ins w:id="2475" w:author="Stefanie Lane" w:date="2022-05-12T12:10:00Z"/>
                <w:rFonts w:ascii="Calibri" w:eastAsia="Times New Roman" w:hAnsi="Calibri" w:cs="Calibri"/>
                <w:color w:val="000000"/>
              </w:rPr>
            </w:pPr>
            <w:ins w:id="2476" w:author="Stefanie Lane" w:date="2022-05-12T12:10:00Z">
              <w:r w:rsidRPr="004F6583">
                <w:rPr>
                  <w:rFonts w:ascii="Calibri" w:eastAsia="Times New Roman" w:hAnsi="Calibri" w:cs="Calibri"/>
                  <w:color w:val="000000"/>
                </w:rPr>
                <w:t>-55.56</w:t>
              </w:r>
            </w:ins>
          </w:p>
        </w:tc>
      </w:tr>
      <w:tr w:rsidR="004F6583" w:rsidRPr="004F6583" w14:paraId="37B70938" w14:textId="77777777" w:rsidTr="004F6583">
        <w:trPr>
          <w:trHeight w:val="290"/>
          <w:ins w:id="2477" w:author="Stefanie Lane" w:date="2022-05-12T12:10:00Z"/>
        </w:trPr>
        <w:tc>
          <w:tcPr>
            <w:tcW w:w="1700" w:type="dxa"/>
            <w:vMerge/>
            <w:tcBorders>
              <w:top w:val="nil"/>
              <w:left w:val="nil"/>
              <w:bottom w:val="nil"/>
              <w:right w:val="nil"/>
            </w:tcBorders>
            <w:vAlign w:val="center"/>
            <w:hideMark/>
          </w:tcPr>
          <w:p w14:paraId="30364EEA" w14:textId="77777777" w:rsidR="004F6583" w:rsidRPr="004F6583" w:rsidRDefault="004F6583" w:rsidP="004F6583">
            <w:pPr>
              <w:spacing w:after="0" w:line="240" w:lineRule="auto"/>
              <w:rPr>
                <w:ins w:id="247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7E2AF8" w14:textId="77777777" w:rsidR="004F6583" w:rsidRPr="004F6583" w:rsidRDefault="004F6583" w:rsidP="004F6583">
            <w:pPr>
              <w:spacing w:after="0" w:line="240" w:lineRule="auto"/>
              <w:rPr>
                <w:ins w:id="2479" w:author="Stefanie Lane" w:date="2022-05-12T12:10:00Z"/>
                <w:rFonts w:ascii="Arial" w:eastAsia="Times New Roman" w:hAnsi="Arial" w:cs="Arial"/>
                <w:i/>
                <w:iCs/>
                <w:sz w:val="20"/>
                <w:szCs w:val="20"/>
              </w:rPr>
            </w:pPr>
            <w:ins w:id="2480" w:author="Stefanie Lane" w:date="2022-05-12T12:10:00Z">
              <w:r w:rsidRPr="004F6583">
                <w:rPr>
                  <w:rFonts w:ascii="Arial" w:eastAsia="Times New Roman" w:hAnsi="Arial" w:cs="Arial"/>
                  <w:i/>
                  <w:iCs/>
                  <w:sz w:val="20"/>
                  <w:szCs w:val="20"/>
                </w:rPr>
                <w:t>Lathyrus palustris</w:t>
              </w:r>
            </w:ins>
          </w:p>
        </w:tc>
        <w:tc>
          <w:tcPr>
            <w:tcW w:w="960" w:type="dxa"/>
            <w:tcBorders>
              <w:top w:val="nil"/>
              <w:left w:val="nil"/>
              <w:bottom w:val="nil"/>
              <w:right w:val="nil"/>
            </w:tcBorders>
            <w:shd w:val="clear" w:color="auto" w:fill="auto"/>
            <w:noWrap/>
            <w:vAlign w:val="bottom"/>
            <w:hideMark/>
          </w:tcPr>
          <w:p w14:paraId="39433C45" w14:textId="77777777" w:rsidR="004F6583" w:rsidRPr="004F6583" w:rsidRDefault="004F6583" w:rsidP="004F6583">
            <w:pPr>
              <w:spacing w:after="0" w:line="240" w:lineRule="auto"/>
              <w:jc w:val="center"/>
              <w:rPr>
                <w:ins w:id="2481" w:author="Stefanie Lane" w:date="2022-05-12T12:10:00Z"/>
                <w:rFonts w:ascii="Calibri" w:eastAsia="Times New Roman" w:hAnsi="Calibri" w:cs="Calibri"/>
                <w:color w:val="000000"/>
              </w:rPr>
            </w:pPr>
            <w:ins w:id="2482" w:author="Stefanie Lane" w:date="2022-05-12T12:10:00Z">
              <w:r w:rsidRPr="004F6583">
                <w:rPr>
                  <w:rFonts w:ascii="Calibri" w:eastAsia="Times New Roman" w:hAnsi="Calibri" w:cs="Calibri"/>
                  <w:color w:val="000000"/>
                </w:rPr>
                <w:t>0.55</w:t>
              </w:r>
            </w:ins>
          </w:p>
        </w:tc>
        <w:tc>
          <w:tcPr>
            <w:tcW w:w="960" w:type="dxa"/>
            <w:tcBorders>
              <w:top w:val="nil"/>
              <w:left w:val="nil"/>
              <w:bottom w:val="nil"/>
              <w:right w:val="nil"/>
            </w:tcBorders>
            <w:shd w:val="clear" w:color="auto" w:fill="auto"/>
            <w:noWrap/>
            <w:vAlign w:val="bottom"/>
            <w:hideMark/>
          </w:tcPr>
          <w:p w14:paraId="636BE42D" w14:textId="77777777" w:rsidR="004F6583" w:rsidRPr="004F6583" w:rsidRDefault="004F6583" w:rsidP="004F6583">
            <w:pPr>
              <w:spacing w:after="0" w:line="240" w:lineRule="auto"/>
              <w:jc w:val="center"/>
              <w:rPr>
                <w:ins w:id="2483" w:author="Stefanie Lane" w:date="2022-05-12T12:10:00Z"/>
                <w:rFonts w:ascii="Calibri" w:eastAsia="Times New Roman" w:hAnsi="Calibri" w:cs="Calibri"/>
                <w:color w:val="000000"/>
              </w:rPr>
            </w:pPr>
            <w:ins w:id="2484" w:author="Stefanie Lane" w:date="2022-05-12T12:10:00Z">
              <w:r w:rsidRPr="004F6583">
                <w:rPr>
                  <w:rFonts w:ascii="Calibri" w:eastAsia="Times New Roman" w:hAnsi="Calibri" w:cs="Calibri"/>
                  <w:color w:val="000000"/>
                </w:rPr>
                <w:t>0.18</w:t>
              </w:r>
            </w:ins>
          </w:p>
        </w:tc>
        <w:tc>
          <w:tcPr>
            <w:tcW w:w="960" w:type="dxa"/>
            <w:tcBorders>
              <w:top w:val="nil"/>
              <w:left w:val="nil"/>
              <w:bottom w:val="nil"/>
              <w:right w:val="nil"/>
            </w:tcBorders>
            <w:shd w:val="clear" w:color="auto" w:fill="auto"/>
            <w:noWrap/>
            <w:vAlign w:val="bottom"/>
            <w:hideMark/>
          </w:tcPr>
          <w:p w14:paraId="3D1D8CA2" w14:textId="77777777" w:rsidR="004F6583" w:rsidRPr="004F6583" w:rsidRDefault="004F6583" w:rsidP="004F6583">
            <w:pPr>
              <w:spacing w:after="0" w:line="240" w:lineRule="auto"/>
              <w:jc w:val="center"/>
              <w:rPr>
                <w:ins w:id="2485" w:author="Stefanie Lane" w:date="2022-05-12T12:10:00Z"/>
                <w:rFonts w:ascii="Calibri" w:eastAsia="Times New Roman" w:hAnsi="Calibri" w:cs="Calibri"/>
                <w:color w:val="000000"/>
              </w:rPr>
            </w:pPr>
            <w:ins w:id="2486" w:author="Stefanie Lane" w:date="2022-05-12T12:10:00Z">
              <w:r w:rsidRPr="004F6583">
                <w:rPr>
                  <w:rFonts w:ascii="Calibri" w:eastAsia="Times New Roman" w:hAnsi="Calibri" w:cs="Calibri"/>
                  <w:color w:val="000000"/>
                </w:rPr>
                <w:t>0.56</w:t>
              </w:r>
            </w:ins>
          </w:p>
        </w:tc>
        <w:tc>
          <w:tcPr>
            <w:tcW w:w="1760" w:type="dxa"/>
            <w:tcBorders>
              <w:top w:val="single" w:sz="4" w:space="0" w:color="auto"/>
              <w:left w:val="nil"/>
              <w:bottom w:val="single" w:sz="4" w:space="0" w:color="auto"/>
              <w:right w:val="nil"/>
            </w:tcBorders>
            <w:shd w:val="clear" w:color="auto" w:fill="auto"/>
            <w:noWrap/>
            <w:vAlign w:val="bottom"/>
            <w:hideMark/>
          </w:tcPr>
          <w:p w14:paraId="31A8E71D" w14:textId="77777777" w:rsidR="004F6583" w:rsidRPr="004F6583" w:rsidRDefault="004F6583" w:rsidP="004F6583">
            <w:pPr>
              <w:spacing w:after="0" w:line="240" w:lineRule="auto"/>
              <w:jc w:val="center"/>
              <w:rPr>
                <w:ins w:id="2487" w:author="Stefanie Lane" w:date="2022-05-12T12:10:00Z"/>
                <w:rFonts w:ascii="Calibri" w:eastAsia="Times New Roman" w:hAnsi="Calibri" w:cs="Calibri"/>
                <w:color w:val="000000"/>
              </w:rPr>
            </w:pPr>
            <w:ins w:id="2488" w:author="Stefanie Lane" w:date="2022-05-12T12:10:00Z">
              <w:r w:rsidRPr="004F6583">
                <w:rPr>
                  <w:rFonts w:ascii="Calibri" w:eastAsia="Times New Roman" w:hAnsi="Calibri" w:cs="Calibri"/>
                  <w:color w:val="000000"/>
                </w:rPr>
                <w:t>-44.44</w:t>
              </w:r>
            </w:ins>
          </w:p>
        </w:tc>
      </w:tr>
      <w:tr w:rsidR="004F6583" w:rsidRPr="004F6583" w14:paraId="1E8D81F8" w14:textId="77777777" w:rsidTr="004F6583">
        <w:trPr>
          <w:trHeight w:val="290"/>
          <w:ins w:id="2489" w:author="Stefanie Lane" w:date="2022-05-12T12:10:00Z"/>
        </w:trPr>
        <w:tc>
          <w:tcPr>
            <w:tcW w:w="1700" w:type="dxa"/>
            <w:vMerge/>
            <w:tcBorders>
              <w:top w:val="nil"/>
              <w:left w:val="nil"/>
              <w:bottom w:val="nil"/>
              <w:right w:val="nil"/>
            </w:tcBorders>
            <w:vAlign w:val="center"/>
            <w:hideMark/>
          </w:tcPr>
          <w:p w14:paraId="03E98057" w14:textId="77777777" w:rsidR="004F6583" w:rsidRPr="004F6583" w:rsidRDefault="004F6583" w:rsidP="004F6583">
            <w:pPr>
              <w:spacing w:after="0" w:line="240" w:lineRule="auto"/>
              <w:rPr>
                <w:ins w:id="249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ED38A9" w14:textId="77777777" w:rsidR="004F6583" w:rsidRPr="004F6583" w:rsidRDefault="004F6583" w:rsidP="004F6583">
            <w:pPr>
              <w:spacing w:after="0" w:line="240" w:lineRule="auto"/>
              <w:rPr>
                <w:ins w:id="2491" w:author="Stefanie Lane" w:date="2022-05-12T12:10:00Z"/>
                <w:rFonts w:ascii="Arial" w:eastAsia="Times New Roman" w:hAnsi="Arial" w:cs="Arial"/>
                <w:i/>
                <w:iCs/>
                <w:color w:val="000000"/>
                <w:sz w:val="20"/>
                <w:szCs w:val="20"/>
              </w:rPr>
            </w:pPr>
            <w:ins w:id="2492" w:author="Stefanie Lane" w:date="2022-05-12T12:10:00Z">
              <w:r w:rsidRPr="004F6583">
                <w:rPr>
                  <w:rFonts w:ascii="Arial" w:eastAsia="Times New Roman" w:hAnsi="Arial" w:cs="Arial"/>
                  <w:i/>
                  <w:iCs/>
                  <w:color w:val="000000"/>
                  <w:sz w:val="20"/>
                  <w:szCs w:val="20"/>
                </w:rPr>
                <w:t>Agrostis stolonifera</w:t>
              </w:r>
            </w:ins>
          </w:p>
        </w:tc>
        <w:tc>
          <w:tcPr>
            <w:tcW w:w="960" w:type="dxa"/>
            <w:tcBorders>
              <w:top w:val="single" w:sz="4" w:space="0" w:color="auto"/>
              <w:left w:val="nil"/>
              <w:bottom w:val="single" w:sz="4" w:space="0" w:color="auto"/>
              <w:right w:val="nil"/>
            </w:tcBorders>
            <w:shd w:val="clear" w:color="auto" w:fill="auto"/>
            <w:noWrap/>
            <w:vAlign w:val="bottom"/>
            <w:hideMark/>
          </w:tcPr>
          <w:p w14:paraId="3AA387EE" w14:textId="77777777" w:rsidR="004F6583" w:rsidRPr="004F6583" w:rsidRDefault="004F6583" w:rsidP="004F6583">
            <w:pPr>
              <w:spacing w:after="0" w:line="240" w:lineRule="auto"/>
              <w:jc w:val="center"/>
              <w:rPr>
                <w:ins w:id="2493" w:author="Stefanie Lane" w:date="2022-05-12T12:10:00Z"/>
                <w:rFonts w:ascii="Calibri" w:eastAsia="Times New Roman" w:hAnsi="Calibri" w:cs="Calibri"/>
                <w:color w:val="000000"/>
              </w:rPr>
            </w:pPr>
            <w:ins w:id="2494" w:author="Stefanie Lane" w:date="2022-05-12T12:10:00Z">
              <w:r w:rsidRPr="004F6583">
                <w:rPr>
                  <w:rFonts w:ascii="Calibri" w:eastAsia="Times New Roman" w:hAnsi="Calibri" w:cs="Calibri"/>
                  <w:color w:val="000000"/>
                </w:rPr>
                <w:t>0.34</w:t>
              </w:r>
            </w:ins>
          </w:p>
        </w:tc>
        <w:tc>
          <w:tcPr>
            <w:tcW w:w="960" w:type="dxa"/>
            <w:tcBorders>
              <w:top w:val="single" w:sz="4" w:space="0" w:color="auto"/>
              <w:left w:val="nil"/>
              <w:bottom w:val="single" w:sz="4" w:space="0" w:color="auto"/>
              <w:right w:val="nil"/>
            </w:tcBorders>
            <w:shd w:val="clear" w:color="auto" w:fill="auto"/>
            <w:noWrap/>
            <w:vAlign w:val="bottom"/>
            <w:hideMark/>
          </w:tcPr>
          <w:p w14:paraId="2EA29BD0" w14:textId="77777777" w:rsidR="004F6583" w:rsidRPr="004F6583" w:rsidRDefault="004F6583" w:rsidP="004F6583">
            <w:pPr>
              <w:spacing w:after="0" w:line="240" w:lineRule="auto"/>
              <w:jc w:val="center"/>
              <w:rPr>
                <w:ins w:id="2495" w:author="Stefanie Lane" w:date="2022-05-12T12:10:00Z"/>
                <w:rFonts w:ascii="Calibri" w:eastAsia="Times New Roman" w:hAnsi="Calibri" w:cs="Calibri"/>
                <w:color w:val="000000"/>
              </w:rPr>
            </w:pPr>
            <w:ins w:id="2496" w:author="Stefanie Lane" w:date="2022-05-12T12:10:00Z">
              <w:r w:rsidRPr="004F6583">
                <w:rPr>
                  <w:rFonts w:ascii="Calibri" w:eastAsia="Times New Roman" w:hAnsi="Calibri" w:cs="Calibri"/>
                  <w:color w:val="000000"/>
                </w:rPr>
                <w:t>0.82</w:t>
              </w:r>
            </w:ins>
          </w:p>
        </w:tc>
        <w:tc>
          <w:tcPr>
            <w:tcW w:w="960" w:type="dxa"/>
            <w:tcBorders>
              <w:top w:val="single" w:sz="4" w:space="0" w:color="auto"/>
              <w:left w:val="nil"/>
              <w:bottom w:val="single" w:sz="4" w:space="0" w:color="auto"/>
              <w:right w:val="nil"/>
            </w:tcBorders>
            <w:shd w:val="clear" w:color="auto" w:fill="auto"/>
            <w:noWrap/>
            <w:vAlign w:val="bottom"/>
            <w:hideMark/>
          </w:tcPr>
          <w:p w14:paraId="2F40590C" w14:textId="77777777" w:rsidR="004F6583" w:rsidRPr="004F6583" w:rsidRDefault="004F6583" w:rsidP="004F6583">
            <w:pPr>
              <w:spacing w:after="0" w:line="240" w:lineRule="auto"/>
              <w:jc w:val="center"/>
              <w:rPr>
                <w:ins w:id="2497" w:author="Stefanie Lane" w:date="2022-05-12T12:10:00Z"/>
                <w:rFonts w:ascii="Calibri" w:eastAsia="Times New Roman" w:hAnsi="Calibri" w:cs="Calibri"/>
                <w:color w:val="000000"/>
              </w:rPr>
            </w:pPr>
            <w:ins w:id="2498" w:author="Stefanie Lane" w:date="2022-05-12T12:10:00Z">
              <w:r w:rsidRPr="004F6583">
                <w:rPr>
                  <w:rFonts w:ascii="Calibri" w:eastAsia="Times New Roman" w:hAnsi="Calibri" w:cs="Calibri"/>
                  <w:color w:val="000000"/>
                </w:rPr>
                <w:t>0.61</w:t>
              </w:r>
            </w:ins>
          </w:p>
        </w:tc>
        <w:tc>
          <w:tcPr>
            <w:tcW w:w="1760" w:type="dxa"/>
            <w:tcBorders>
              <w:top w:val="nil"/>
              <w:left w:val="nil"/>
              <w:bottom w:val="nil"/>
              <w:right w:val="nil"/>
            </w:tcBorders>
            <w:shd w:val="clear" w:color="auto" w:fill="auto"/>
            <w:noWrap/>
            <w:vAlign w:val="bottom"/>
            <w:hideMark/>
          </w:tcPr>
          <w:p w14:paraId="52A4FD12" w14:textId="77777777" w:rsidR="004F6583" w:rsidRPr="004F6583" w:rsidRDefault="004F6583" w:rsidP="004F6583">
            <w:pPr>
              <w:spacing w:after="0" w:line="240" w:lineRule="auto"/>
              <w:jc w:val="center"/>
              <w:rPr>
                <w:ins w:id="2499" w:author="Stefanie Lane" w:date="2022-05-12T12:10:00Z"/>
                <w:rFonts w:ascii="Calibri" w:eastAsia="Times New Roman" w:hAnsi="Calibri" w:cs="Calibri"/>
                <w:color w:val="000000"/>
              </w:rPr>
            </w:pPr>
            <w:ins w:id="2500" w:author="Stefanie Lane" w:date="2022-05-12T12:10:00Z">
              <w:r w:rsidRPr="004F6583">
                <w:rPr>
                  <w:rFonts w:ascii="Calibri" w:eastAsia="Times New Roman" w:hAnsi="Calibri" w:cs="Calibri"/>
                  <w:color w:val="000000"/>
                </w:rPr>
                <w:t>-38.89</w:t>
              </w:r>
            </w:ins>
          </w:p>
        </w:tc>
      </w:tr>
      <w:tr w:rsidR="004F6583" w:rsidRPr="004F6583" w14:paraId="7E8D3884" w14:textId="77777777" w:rsidTr="004F6583">
        <w:trPr>
          <w:trHeight w:val="290"/>
          <w:ins w:id="2501" w:author="Stefanie Lane" w:date="2022-05-12T12:10:00Z"/>
        </w:trPr>
        <w:tc>
          <w:tcPr>
            <w:tcW w:w="1700" w:type="dxa"/>
            <w:vMerge/>
            <w:tcBorders>
              <w:top w:val="nil"/>
              <w:left w:val="nil"/>
              <w:bottom w:val="nil"/>
              <w:right w:val="nil"/>
            </w:tcBorders>
            <w:vAlign w:val="center"/>
            <w:hideMark/>
          </w:tcPr>
          <w:p w14:paraId="35BFC62F" w14:textId="77777777" w:rsidR="004F6583" w:rsidRPr="004F6583" w:rsidRDefault="004F6583" w:rsidP="004F6583">
            <w:pPr>
              <w:spacing w:after="0" w:line="240" w:lineRule="auto"/>
              <w:rPr>
                <w:ins w:id="250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22D0AB" w14:textId="77777777" w:rsidR="004F6583" w:rsidRPr="004F6583" w:rsidRDefault="004F6583" w:rsidP="004F6583">
            <w:pPr>
              <w:spacing w:after="0" w:line="240" w:lineRule="auto"/>
              <w:rPr>
                <w:ins w:id="2503" w:author="Stefanie Lane" w:date="2022-05-12T12:10:00Z"/>
                <w:rFonts w:ascii="Arial" w:eastAsia="Times New Roman" w:hAnsi="Arial" w:cs="Arial"/>
                <w:i/>
                <w:iCs/>
                <w:sz w:val="20"/>
                <w:szCs w:val="20"/>
              </w:rPr>
            </w:pPr>
            <w:ins w:id="2504" w:author="Stefanie Lane" w:date="2022-05-12T12:10:00Z">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ins>
          </w:p>
        </w:tc>
        <w:tc>
          <w:tcPr>
            <w:tcW w:w="960" w:type="dxa"/>
            <w:tcBorders>
              <w:top w:val="nil"/>
              <w:left w:val="nil"/>
              <w:bottom w:val="nil"/>
              <w:right w:val="nil"/>
            </w:tcBorders>
            <w:shd w:val="clear" w:color="auto" w:fill="auto"/>
            <w:noWrap/>
            <w:vAlign w:val="bottom"/>
            <w:hideMark/>
          </w:tcPr>
          <w:p w14:paraId="67ABF08F" w14:textId="77777777" w:rsidR="004F6583" w:rsidRPr="004F6583" w:rsidRDefault="004F6583" w:rsidP="004F6583">
            <w:pPr>
              <w:spacing w:after="0" w:line="240" w:lineRule="auto"/>
              <w:jc w:val="center"/>
              <w:rPr>
                <w:ins w:id="2505" w:author="Stefanie Lane" w:date="2022-05-12T12:10:00Z"/>
                <w:rFonts w:ascii="Calibri" w:eastAsia="Times New Roman" w:hAnsi="Calibri" w:cs="Calibri"/>
                <w:color w:val="000000"/>
              </w:rPr>
            </w:pPr>
            <w:ins w:id="2506" w:author="Stefanie Lane" w:date="2022-05-12T12:10:00Z">
              <w:r w:rsidRPr="004F6583">
                <w:rPr>
                  <w:rFonts w:ascii="Calibri" w:eastAsia="Times New Roman" w:hAnsi="Calibri" w:cs="Calibri"/>
                  <w:color w:val="000000"/>
                </w:rPr>
                <w:t>0.28</w:t>
              </w:r>
            </w:ins>
          </w:p>
        </w:tc>
        <w:tc>
          <w:tcPr>
            <w:tcW w:w="960" w:type="dxa"/>
            <w:tcBorders>
              <w:top w:val="nil"/>
              <w:left w:val="nil"/>
              <w:bottom w:val="nil"/>
              <w:right w:val="nil"/>
            </w:tcBorders>
            <w:shd w:val="clear" w:color="auto" w:fill="auto"/>
            <w:noWrap/>
            <w:vAlign w:val="bottom"/>
            <w:hideMark/>
          </w:tcPr>
          <w:p w14:paraId="4A387FE1" w14:textId="77777777" w:rsidR="004F6583" w:rsidRPr="004F6583" w:rsidRDefault="004F6583" w:rsidP="004F6583">
            <w:pPr>
              <w:spacing w:after="0" w:line="240" w:lineRule="auto"/>
              <w:jc w:val="center"/>
              <w:rPr>
                <w:ins w:id="2507" w:author="Stefanie Lane" w:date="2022-05-12T12:10:00Z"/>
                <w:rFonts w:ascii="Calibri" w:eastAsia="Times New Roman" w:hAnsi="Calibri" w:cs="Calibri"/>
                <w:color w:val="000000"/>
              </w:rPr>
            </w:pPr>
            <w:ins w:id="2508" w:author="Stefanie Lane" w:date="2022-05-12T12:10:00Z">
              <w:r w:rsidRPr="004F6583">
                <w:rPr>
                  <w:rFonts w:ascii="Calibri" w:eastAsia="Times New Roman" w:hAnsi="Calibri" w:cs="Calibri"/>
                  <w:color w:val="000000"/>
                </w:rPr>
                <w:t>0.42</w:t>
              </w:r>
            </w:ins>
          </w:p>
        </w:tc>
        <w:tc>
          <w:tcPr>
            <w:tcW w:w="960" w:type="dxa"/>
            <w:tcBorders>
              <w:top w:val="nil"/>
              <w:left w:val="nil"/>
              <w:bottom w:val="nil"/>
              <w:right w:val="nil"/>
            </w:tcBorders>
            <w:shd w:val="clear" w:color="auto" w:fill="auto"/>
            <w:noWrap/>
            <w:vAlign w:val="bottom"/>
            <w:hideMark/>
          </w:tcPr>
          <w:p w14:paraId="748EC416" w14:textId="77777777" w:rsidR="004F6583" w:rsidRPr="004F6583" w:rsidRDefault="004F6583" w:rsidP="004F6583">
            <w:pPr>
              <w:spacing w:after="0" w:line="240" w:lineRule="auto"/>
              <w:jc w:val="center"/>
              <w:rPr>
                <w:ins w:id="2509" w:author="Stefanie Lane" w:date="2022-05-12T12:10:00Z"/>
                <w:rFonts w:ascii="Calibri" w:eastAsia="Times New Roman" w:hAnsi="Calibri" w:cs="Calibri"/>
                <w:color w:val="000000"/>
              </w:rPr>
            </w:pPr>
            <w:ins w:id="2510" w:author="Stefanie Lane" w:date="2022-05-12T12:10:00Z">
              <w:r w:rsidRPr="004F6583">
                <w:rPr>
                  <w:rFonts w:ascii="Calibri" w:eastAsia="Times New Roman" w:hAnsi="Calibri" w:cs="Calibri"/>
                  <w:color w:val="000000"/>
                </w:rPr>
                <w:t>0.61</w:t>
              </w:r>
            </w:ins>
          </w:p>
        </w:tc>
        <w:tc>
          <w:tcPr>
            <w:tcW w:w="1760" w:type="dxa"/>
            <w:tcBorders>
              <w:top w:val="single" w:sz="4" w:space="0" w:color="auto"/>
              <w:left w:val="nil"/>
              <w:bottom w:val="single" w:sz="4" w:space="0" w:color="auto"/>
              <w:right w:val="nil"/>
            </w:tcBorders>
            <w:shd w:val="clear" w:color="auto" w:fill="auto"/>
            <w:noWrap/>
            <w:vAlign w:val="bottom"/>
            <w:hideMark/>
          </w:tcPr>
          <w:p w14:paraId="240568AB" w14:textId="77777777" w:rsidR="004F6583" w:rsidRPr="004F6583" w:rsidRDefault="004F6583" w:rsidP="004F6583">
            <w:pPr>
              <w:spacing w:after="0" w:line="240" w:lineRule="auto"/>
              <w:jc w:val="center"/>
              <w:rPr>
                <w:ins w:id="2511" w:author="Stefanie Lane" w:date="2022-05-12T12:10:00Z"/>
                <w:rFonts w:ascii="Calibri" w:eastAsia="Times New Roman" w:hAnsi="Calibri" w:cs="Calibri"/>
                <w:color w:val="000000"/>
              </w:rPr>
            </w:pPr>
            <w:ins w:id="2512" w:author="Stefanie Lane" w:date="2022-05-12T12:10:00Z">
              <w:r w:rsidRPr="004F6583">
                <w:rPr>
                  <w:rFonts w:ascii="Calibri" w:eastAsia="Times New Roman" w:hAnsi="Calibri" w:cs="Calibri"/>
                  <w:color w:val="000000"/>
                </w:rPr>
                <w:t>-38.89</w:t>
              </w:r>
            </w:ins>
          </w:p>
        </w:tc>
      </w:tr>
      <w:tr w:rsidR="004F6583" w:rsidRPr="004F6583" w14:paraId="3070CE2B" w14:textId="77777777" w:rsidTr="004F6583">
        <w:trPr>
          <w:trHeight w:val="290"/>
          <w:ins w:id="2513" w:author="Stefanie Lane" w:date="2022-05-12T12:10:00Z"/>
        </w:trPr>
        <w:tc>
          <w:tcPr>
            <w:tcW w:w="1700" w:type="dxa"/>
            <w:vMerge/>
            <w:tcBorders>
              <w:top w:val="nil"/>
              <w:left w:val="nil"/>
              <w:bottom w:val="nil"/>
              <w:right w:val="nil"/>
            </w:tcBorders>
            <w:vAlign w:val="center"/>
            <w:hideMark/>
          </w:tcPr>
          <w:p w14:paraId="0ABE1C56" w14:textId="77777777" w:rsidR="004F6583" w:rsidRPr="004F6583" w:rsidRDefault="004F6583" w:rsidP="004F6583">
            <w:pPr>
              <w:spacing w:after="0" w:line="240" w:lineRule="auto"/>
              <w:rPr>
                <w:ins w:id="251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A51D6CD" w14:textId="77777777" w:rsidR="004F6583" w:rsidRPr="004F6583" w:rsidRDefault="004F6583" w:rsidP="004F6583">
            <w:pPr>
              <w:spacing w:after="0" w:line="240" w:lineRule="auto"/>
              <w:rPr>
                <w:ins w:id="2515" w:author="Stefanie Lane" w:date="2022-05-12T12:10:00Z"/>
                <w:rFonts w:ascii="Arial" w:eastAsia="Times New Roman" w:hAnsi="Arial" w:cs="Arial"/>
                <w:i/>
                <w:iCs/>
                <w:sz w:val="20"/>
                <w:szCs w:val="20"/>
              </w:rPr>
            </w:pPr>
            <w:ins w:id="2516" w:author="Stefanie Lane" w:date="2022-05-12T12:10:00Z">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0AA3BDB" w14:textId="77777777" w:rsidR="004F6583" w:rsidRPr="004F6583" w:rsidRDefault="004F6583" w:rsidP="004F6583">
            <w:pPr>
              <w:spacing w:after="0" w:line="240" w:lineRule="auto"/>
              <w:jc w:val="center"/>
              <w:rPr>
                <w:ins w:id="2517" w:author="Stefanie Lane" w:date="2022-05-12T12:10:00Z"/>
                <w:rFonts w:ascii="Calibri" w:eastAsia="Times New Roman" w:hAnsi="Calibri" w:cs="Calibri"/>
                <w:color w:val="000000"/>
              </w:rPr>
            </w:pPr>
            <w:ins w:id="2518" w:author="Stefanie Lane" w:date="2022-05-12T12:10:00Z">
              <w:r w:rsidRPr="004F6583">
                <w:rPr>
                  <w:rFonts w:ascii="Calibri" w:eastAsia="Times New Roman" w:hAnsi="Calibri" w:cs="Calibri"/>
                  <w:color w:val="000000"/>
                </w:rPr>
                <w:t>1.55</w:t>
              </w:r>
            </w:ins>
          </w:p>
        </w:tc>
        <w:tc>
          <w:tcPr>
            <w:tcW w:w="960" w:type="dxa"/>
            <w:tcBorders>
              <w:top w:val="single" w:sz="4" w:space="0" w:color="auto"/>
              <w:left w:val="nil"/>
              <w:bottom w:val="single" w:sz="4" w:space="0" w:color="auto"/>
              <w:right w:val="nil"/>
            </w:tcBorders>
            <w:shd w:val="clear" w:color="auto" w:fill="auto"/>
            <w:noWrap/>
            <w:vAlign w:val="bottom"/>
            <w:hideMark/>
          </w:tcPr>
          <w:p w14:paraId="4DC7220A" w14:textId="77777777" w:rsidR="004F6583" w:rsidRPr="004F6583" w:rsidRDefault="004F6583" w:rsidP="004F6583">
            <w:pPr>
              <w:spacing w:after="0" w:line="240" w:lineRule="auto"/>
              <w:jc w:val="center"/>
              <w:rPr>
                <w:ins w:id="2519" w:author="Stefanie Lane" w:date="2022-05-12T12:10:00Z"/>
                <w:rFonts w:ascii="Calibri" w:eastAsia="Times New Roman" w:hAnsi="Calibri" w:cs="Calibri"/>
                <w:color w:val="000000"/>
              </w:rPr>
            </w:pPr>
            <w:ins w:id="2520" w:author="Stefanie Lane" w:date="2022-05-12T12:10:00Z">
              <w:r w:rsidRPr="004F6583">
                <w:rPr>
                  <w:rFonts w:ascii="Calibri" w:eastAsia="Times New Roman" w:hAnsi="Calibri" w:cs="Calibri"/>
                  <w:color w:val="000000"/>
                </w:rPr>
                <w:t>0.91</w:t>
              </w:r>
            </w:ins>
          </w:p>
        </w:tc>
        <w:tc>
          <w:tcPr>
            <w:tcW w:w="960" w:type="dxa"/>
            <w:tcBorders>
              <w:top w:val="single" w:sz="4" w:space="0" w:color="auto"/>
              <w:left w:val="nil"/>
              <w:bottom w:val="single" w:sz="4" w:space="0" w:color="auto"/>
              <w:right w:val="nil"/>
            </w:tcBorders>
            <w:shd w:val="clear" w:color="auto" w:fill="auto"/>
            <w:noWrap/>
            <w:vAlign w:val="bottom"/>
            <w:hideMark/>
          </w:tcPr>
          <w:p w14:paraId="6B71BF9C" w14:textId="77777777" w:rsidR="004F6583" w:rsidRPr="004F6583" w:rsidRDefault="004F6583" w:rsidP="004F6583">
            <w:pPr>
              <w:spacing w:after="0" w:line="240" w:lineRule="auto"/>
              <w:jc w:val="center"/>
              <w:rPr>
                <w:ins w:id="2521" w:author="Stefanie Lane" w:date="2022-05-12T12:10:00Z"/>
                <w:rFonts w:ascii="Calibri" w:eastAsia="Times New Roman" w:hAnsi="Calibri" w:cs="Calibri"/>
                <w:color w:val="000000"/>
              </w:rPr>
            </w:pPr>
            <w:ins w:id="2522" w:author="Stefanie Lane" w:date="2022-05-12T12:10:00Z">
              <w:r w:rsidRPr="004F6583">
                <w:rPr>
                  <w:rFonts w:ascii="Calibri" w:eastAsia="Times New Roman" w:hAnsi="Calibri" w:cs="Calibri"/>
                  <w:color w:val="000000"/>
                </w:rPr>
                <w:t>0.72</w:t>
              </w:r>
            </w:ins>
          </w:p>
        </w:tc>
        <w:tc>
          <w:tcPr>
            <w:tcW w:w="1760" w:type="dxa"/>
            <w:tcBorders>
              <w:top w:val="nil"/>
              <w:left w:val="nil"/>
              <w:bottom w:val="nil"/>
              <w:right w:val="nil"/>
            </w:tcBorders>
            <w:shd w:val="clear" w:color="auto" w:fill="auto"/>
            <w:noWrap/>
            <w:vAlign w:val="bottom"/>
            <w:hideMark/>
          </w:tcPr>
          <w:p w14:paraId="05D0A5AF" w14:textId="77777777" w:rsidR="004F6583" w:rsidRPr="004F6583" w:rsidRDefault="004F6583" w:rsidP="004F6583">
            <w:pPr>
              <w:spacing w:after="0" w:line="240" w:lineRule="auto"/>
              <w:jc w:val="center"/>
              <w:rPr>
                <w:ins w:id="2523" w:author="Stefanie Lane" w:date="2022-05-12T12:10:00Z"/>
                <w:rFonts w:ascii="Calibri" w:eastAsia="Times New Roman" w:hAnsi="Calibri" w:cs="Calibri"/>
                <w:color w:val="000000"/>
              </w:rPr>
            </w:pPr>
            <w:ins w:id="2524" w:author="Stefanie Lane" w:date="2022-05-12T12:10:00Z">
              <w:r w:rsidRPr="004F6583">
                <w:rPr>
                  <w:rFonts w:ascii="Calibri" w:eastAsia="Times New Roman" w:hAnsi="Calibri" w:cs="Calibri"/>
                  <w:color w:val="000000"/>
                </w:rPr>
                <w:t>-27.78</w:t>
              </w:r>
            </w:ins>
          </w:p>
        </w:tc>
      </w:tr>
      <w:tr w:rsidR="004F6583" w:rsidRPr="004F6583" w14:paraId="20DE0B25" w14:textId="77777777" w:rsidTr="004F6583">
        <w:trPr>
          <w:trHeight w:val="290"/>
          <w:ins w:id="2525" w:author="Stefanie Lane" w:date="2022-05-12T12:10:00Z"/>
        </w:trPr>
        <w:tc>
          <w:tcPr>
            <w:tcW w:w="1700" w:type="dxa"/>
            <w:vMerge/>
            <w:tcBorders>
              <w:top w:val="nil"/>
              <w:left w:val="nil"/>
              <w:bottom w:val="nil"/>
              <w:right w:val="nil"/>
            </w:tcBorders>
            <w:vAlign w:val="center"/>
            <w:hideMark/>
          </w:tcPr>
          <w:p w14:paraId="72A205CF" w14:textId="77777777" w:rsidR="004F6583" w:rsidRPr="004F6583" w:rsidRDefault="004F6583" w:rsidP="004F6583">
            <w:pPr>
              <w:spacing w:after="0" w:line="240" w:lineRule="auto"/>
              <w:rPr>
                <w:ins w:id="2526"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C5CD43" w14:textId="77777777" w:rsidR="004F6583" w:rsidRPr="004F6583" w:rsidRDefault="004F6583" w:rsidP="004F6583">
            <w:pPr>
              <w:spacing w:after="0" w:line="240" w:lineRule="auto"/>
              <w:rPr>
                <w:ins w:id="2527" w:author="Stefanie Lane" w:date="2022-05-12T12:10:00Z"/>
                <w:rFonts w:ascii="Arial" w:eastAsia="Times New Roman" w:hAnsi="Arial" w:cs="Arial"/>
                <w:i/>
                <w:iCs/>
                <w:sz w:val="20"/>
                <w:szCs w:val="20"/>
              </w:rPr>
            </w:pPr>
            <w:ins w:id="2528" w:author="Stefanie Lane" w:date="2022-05-12T12:10:00Z">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ins>
          </w:p>
        </w:tc>
        <w:tc>
          <w:tcPr>
            <w:tcW w:w="960" w:type="dxa"/>
            <w:tcBorders>
              <w:top w:val="nil"/>
              <w:left w:val="nil"/>
              <w:bottom w:val="nil"/>
              <w:right w:val="nil"/>
            </w:tcBorders>
            <w:shd w:val="clear" w:color="auto" w:fill="auto"/>
            <w:noWrap/>
            <w:vAlign w:val="bottom"/>
            <w:hideMark/>
          </w:tcPr>
          <w:p w14:paraId="5B604EF1" w14:textId="77777777" w:rsidR="004F6583" w:rsidRPr="004F6583" w:rsidRDefault="004F6583" w:rsidP="004F6583">
            <w:pPr>
              <w:spacing w:after="0" w:line="240" w:lineRule="auto"/>
              <w:jc w:val="center"/>
              <w:rPr>
                <w:ins w:id="2529" w:author="Stefanie Lane" w:date="2022-05-12T12:10:00Z"/>
                <w:rFonts w:ascii="Calibri" w:eastAsia="Times New Roman" w:hAnsi="Calibri" w:cs="Calibri"/>
                <w:color w:val="000000"/>
              </w:rPr>
            </w:pPr>
            <w:ins w:id="2530" w:author="Stefanie Lane" w:date="2022-05-12T12:10:00Z">
              <w:r w:rsidRPr="004F6583">
                <w:rPr>
                  <w:rFonts w:ascii="Calibri" w:eastAsia="Times New Roman" w:hAnsi="Calibri" w:cs="Calibri"/>
                  <w:color w:val="000000"/>
                </w:rPr>
                <w:t>0.07</w:t>
              </w:r>
            </w:ins>
          </w:p>
        </w:tc>
        <w:tc>
          <w:tcPr>
            <w:tcW w:w="960" w:type="dxa"/>
            <w:tcBorders>
              <w:top w:val="nil"/>
              <w:left w:val="nil"/>
              <w:bottom w:val="nil"/>
              <w:right w:val="nil"/>
            </w:tcBorders>
            <w:shd w:val="clear" w:color="auto" w:fill="auto"/>
            <w:noWrap/>
            <w:vAlign w:val="bottom"/>
            <w:hideMark/>
          </w:tcPr>
          <w:p w14:paraId="18C157F5" w14:textId="77777777" w:rsidR="004F6583" w:rsidRPr="004F6583" w:rsidRDefault="004F6583" w:rsidP="004F6583">
            <w:pPr>
              <w:spacing w:after="0" w:line="240" w:lineRule="auto"/>
              <w:jc w:val="center"/>
              <w:rPr>
                <w:ins w:id="2531" w:author="Stefanie Lane" w:date="2022-05-12T12:10:00Z"/>
                <w:rFonts w:ascii="Calibri" w:eastAsia="Times New Roman" w:hAnsi="Calibri" w:cs="Calibri"/>
                <w:color w:val="000000"/>
              </w:rPr>
            </w:pPr>
            <w:ins w:id="2532" w:author="Stefanie Lane" w:date="2022-05-12T12:10:00Z">
              <w:r w:rsidRPr="004F6583">
                <w:rPr>
                  <w:rFonts w:ascii="Calibri" w:eastAsia="Times New Roman" w:hAnsi="Calibri" w:cs="Calibri"/>
                  <w:color w:val="000000"/>
                </w:rPr>
                <w:t>0.15</w:t>
              </w:r>
            </w:ins>
          </w:p>
        </w:tc>
        <w:tc>
          <w:tcPr>
            <w:tcW w:w="960" w:type="dxa"/>
            <w:tcBorders>
              <w:top w:val="nil"/>
              <w:left w:val="nil"/>
              <w:bottom w:val="nil"/>
              <w:right w:val="nil"/>
            </w:tcBorders>
            <w:shd w:val="clear" w:color="auto" w:fill="auto"/>
            <w:noWrap/>
            <w:vAlign w:val="bottom"/>
            <w:hideMark/>
          </w:tcPr>
          <w:p w14:paraId="4C5814C4" w14:textId="77777777" w:rsidR="004F6583" w:rsidRPr="004F6583" w:rsidRDefault="004F6583" w:rsidP="004F6583">
            <w:pPr>
              <w:spacing w:after="0" w:line="240" w:lineRule="auto"/>
              <w:jc w:val="center"/>
              <w:rPr>
                <w:ins w:id="2533" w:author="Stefanie Lane" w:date="2022-05-12T12:10:00Z"/>
                <w:rFonts w:ascii="Calibri" w:eastAsia="Times New Roman" w:hAnsi="Calibri" w:cs="Calibri"/>
                <w:color w:val="000000"/>
              </w:rPr>
            </w:pPr>
            <w:ins w:id="2534" w:author="Stefanie Lane" w:date="2022-05-12T12:10:00Z">
              <w:r w:rsidRPr="004F6583">
                <w:rPr>
                  <w:rFonts w:ascii="Calibri" w:eastAsia="Times New Roman" w:hAnsi="Calibri" w:cs="Calibri"/>
                  <w:color w:val="000000"/>
                </w:rPr>
                <w:t>1.06</w:t>
              </w:r>
            </w:ins>
          </w:p>
        </w:tc>
        <w:tc>
          <w:tcPr>
            <w:tcW w:w="1760" w:type="dxa"/>
            <w:tcBorders>
              <w:top w:val="single" w:sz="4" w:space="0" w:color="auto"/>
              <w:left w:val="nil"/>
              <w:bottom w:val="single" w:sz="4" w:space="0" w:color="auto"/>
              <w:right w:val="nil"/>
            </w:tcBorders>
            <w:shd w:val="clear" w:color="auto" w:fill="auto"/>
            <w:noWrap/>
            <w:vAlign w:val="bottom"/>
            <w:hideMark/>
          </w:tcPr>
          <w:p w14:paraId="6A2176F9" w14:textId="77777777" w:rsidR="004F6583" w:rsidRPr="004F6583" w:rsidRDefault="004F6583" w:rsidP="004F6583">
            <w:pPr>
              <w:spacing w:after="0" w:line="240" w:lineRule="auto"/>
              <w:jc w:val="center"/>
              <w:rPr>
                <w:ins w:id="2535" w:author="Stefanie Lane" w:date="2022-05-12T12:10:00Z"/>
                <w:rFonts w:ascii="Calibri" w:eastAsia="Times New Roman" w:hAnsi="Calibri" w:cs="Calibri"/>
                <w:color w:val="000000"/>
              </w:rPr>
            </w:pPr>
            <w:ins w:id="2536" w:author="Stefanie Lane" w:date="2022-05-12T12:10:00Z">
              <w:r w:rsidRPr="004F6583">
                <w:rPr>
                  <w:rFonts w:ascii="Calibri" w:eastAsia="Times New Roman" w:hAnsi="Calibri" w:cs="Calibri"/>
                  <w:color w:val="000000"/>
                </w:rPr>
                <w:t>5.56</w:t>
              </w:r>
            </w:ins>
          </w:p>
        </w:tc>
      </w:tr>
      <w:tr w:rsidR="004F6583" w:rsidRPr="004F6583" w14:paraId="786F46C9" w14:textId="77777777" w:rsidTr="004F6583">
        <w:trPr>
          <w:trHeight w:val="290"/>
          <w:ins w:id="2537" w:author="Stefanie Lane" w:date="2022-05-12T12:10:00Z"/>
        </w:trPr>
        <w:tc>
          <w:tcPr>
            <w:tcW w:w="1700" w:type="dxa"/>
            <w:vMerge/>
            <w:tcBorders>
              <w:top w:val="nil"/>
              <w:left w:val="nil"/>
              <w:bottom w:val="nil"/>
              <w:right w:val="nil"/>
            </w:tcBorders>
            <w:vAlign w:val="center"/>
            <w:hideMark/>
          </w:tcPr>
          <w:p w14:paraId="015E585F" w14:textId="77777777" w:rsidR="004F6583" w:rsidRPr="004F6583" w:rsidRDefault="004F6583" w:rsidP="004F6583">
            <w:pPr>
              <w:spacing w:after="0" w:line="240" w:lineRule="auto"/>
              <w:rPr>
                <w:ins w:id="2538"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B70E465" w14:textId="77777777" w:rsidR="004F6583" w:rsidRPr="004F6583" w:rsidRDefault="004F6583" w:rsidP="004F6583">
            <w:pPr>
              <w:spacing w:after="0" w:line="240" w:lineRule="auto"/>
              <w:rPr>
                <w:ins w:id="2539" w:author="Stefanie Lane" w:date="2022-05-12T12:10:00Z"/>
                <w:rFonts w:ascii="Arial" w:eastAsia="Times New Roman" w:hAnsi="Arial" w:cs="Arial"/>
                <w:i/>
                <w:iCs/>
                <w:sz w:val="20"/>
                <w:szCs w:val="20"/>
              </w:rPr>
            </w:pPr>
            <w:ins w:id="2540" w:author="Stefanie Lane" w:date="2022-05-12T12:10:00Z">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4F6ACCA" w14:textId="77777777" w:rsidR="004F6583" w:rsidRPr="004F6583" w:rsidRDefault="004F6583" w:rsidP="004F6583">
            <w:pPr>
              <w:spacing w:after="0" w:line="240" w:lineRule="auto"/>
              <w:jc w:val="center"/>
              <w:rPr>
                <w:ins w:id="2541" w:author="Stefanie Lane" w:date="2022-05-12T12:10:00Z"/>
                <w:rFonts w:ascii="Calibri" w:eastAsia="Times New Roman" w:hAnsi="Calibri" w:cs="Calibri"/>
                <w:color w:val="000000"/>
              </w:rPr>
            </w:pPr>
            <w:ins w:id="254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64FAC45" w14:textId="77777777" w:rsidR="004F6583" w:rsidRPr="004F6583" w:rsidRDefault="004F6583" w:rsidP="004F6583">
            <w:pPr>
              <w:spacing w:after="0" w:line="240" w:lineRule="auto"/>
              <w:jc w:val="center"/>
              <w:rPr>
                <w:ins w:id="2543" w:author="Stefanie Lane" w:date="2022-05-12T12:10:00Z"/>
                <w:rFonts w:ascii="Calibri" w:eastAsia="Times New Roman" w:hAnsi="Calibri" w:cs="Calibri"/>
                <w:color w:val="000000"/>
              </w:rPr>
            </w:pPr>
            <w:ins w:id="2544"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09909E00" w14:textId="77777777" w:rsidR="004F6583" w:rsidRPr="004F6583" w:rsidRDefault="004F6583" w:rsidP="004F6583">
            <w:pPr>
              <w:spacing w:after="0" w:line="240" w:lineRule="auto"/>
              <w:jc w:val="center"/>
              <w:rPr>
                <w:ins w:id="2545" w:author="Stefanie Lane" w:date="2022-05-12T12:10:00Z"/>
                <w:rFonts w:ascii="Calibri" w:eastAsia="Times New Roman" w:hAnsi="Calibri" w:cs="Calibri"/>
                <w:color w:val="000000"/>
              </w:rPr>
            </w:pPr>
            <w:ins w:id="2546" w:author="Stefanie Lane" w:date="2022-05-12T12:10:00Z">
              <w:r w:rsidRPr="004F6583">
                <w:rPr>
                  <w:rFonts w:ascii="Calibri" w:eastAsia="Times New Roman" w:hAnsi="Calibri" w:cs="Calibri"/>
                  <w:color w:val="000000"/>
                </w:rPr>
                <w:t>0.06</w:t>
              </w:r>
            </w:ins>
          </w:p>
        </w:tc>
        <w:tc>
          <w:tcPr>
            <w:tcW w:w="1760" w:type="dxa"/>
            <w:tcBorders>
              <w:top w:val="nil"/>
              <w:left w:val="nil"/>
              <w:bottom w:val="nil"/>
              <w:right w:val="nil"/>
            </w:tcBorders>
            <w:shd w:val="clear" w:color="auto" w:fill="auto"/>
            <w:noWrap/>
            <w:vAlign w:val="bottom"/>
            <w:hideMark/>
          </w:tcPr>
          <w:p w14:paraId="0C0A0BB1" w14:textId="77777777" w:rsidR="004F6583" w:rsidRPr="004F6583" w:rsidRDefault="004F6583" w:rsidP="004F6583">
            <w:pPr>
              <w:spacing w:after="0" w:line="240" w:lineRule="auto"/>
              <w:jc w:val="center"/>
              <w:rPr>
                <w:ins w:id="2547" w:author="Stefanie Lane" w:date="2022-05-12T12:10:00Z"/>
                <w:rFonts w:ascii="Calibri" w:eastAsia="Times New Roman" w:hAnsi="Calibri" w:cs="Calibri"/>
                <w:color w:val="000000"/>
              </w:rPr>
            </w:pPr>
            <w:ins w:id="2548" w:author="Stefanie Lane" w:date="2022-05-12T12:10:00Z">
              <w:r w:rsidRPr="004F6583">
                <w:rPr>
                  <w:rFonts w:ascii="Calibri" w:eastAsia="Times New Roman" w:hAnsi="Calibri" w:cs="Calibri"/>
                  <w:color w:val="000000"/>
                </w:rPr>
                <w:t>+</w:t>
              </w:r>
            </w:ins>
          </w:p>
        </w:tc>
      </w:tr>
      <w:tr w:rsidR="004F6583" w:rsidRPr="004F6583" w14:paraId="6CEED241" w14:textId="77777777" w:rsidTr="004F6583">
        <w:trPr>
          <w:trHeight w:val="290"/>
          <w:ins w:id="2549" w:author="Stefanie Lane" w:date="2022-05-12T12:10:00Z"/>
        </w:trPr>
        <w:tc>
          <w:tcPr>
            <w:tcW w:w="1700" w:type="dxa"/>
            <w:vMerge/>
            <w:tcBorders>
              <w:top w:val="nil"/>
              <w:left w:val="nil"/>
              <w:bottom w:val="nil"/>
              <w:right w:val="nil"/>
            </w:tcBorders>
            <w:vAlign w:val="center"/>
            <w:hideMark/>
          </w:tcPr>
          <w:p w14:paraId="5FFB83C7" w14:textId="77777777" w:rsidR="004F6583" w:rsidRPr="004F6583" w:rsidRDefault="004F6583" w:rsidP="004F6583">
            <w:pPr>
              <w:spacing w:after="0" w:line="240" w:lineRule="auto"/>
              <w:rPr>
                <w:ins w:id="2550"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FB65C0" w14:textId="77777777" w:rsidR="004F6583" w:rsidRPr="004F6583" w:rsidRDefault="004F6583" w:rsidP="004F6583">
            <w:pPr>
              <w:spacing w:after="0" w:line="240" w:lineRule="auto"/>
              <w:rPr>
                <w:ins w:id="2551" w:author="Stefanie Lane" w:date="2022-05-12T12:10:00Z"/>
                <w:rFonts w:ascii="Arial" w:eastAsia="Times New Roman" w:hAnsi="Arial" w:cs="Arial"/>
                <w:i/>
                <w:iCs/>
                <w:color w:val="000000"/>
                <w:sz w:val="20"/>
                <w:szCs w:val="20"/>
              </w:rPr>
            </w:pPr>
            <w:ins w:id="2552" w:author="Stefanie Lane" w:date="2022-05-12T12:10:00Z">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ins>
          </w:p>
        </w:tc>
        <w:tc>
          <w:tcPr>
            <w:tcW w:w="960" w:type="dxa"/>
            <w:tcBorders>
              <w:top w:val="nil"/>
              <w:left w:val="nil"/>
              <w:bottom w:val="nil"/>
              <w:right w:val="nil"/>
            </w:tcBorders>
            <w:shd w:val="clear" w:color="auto" w:fill="auto"/>
            <w:noWrap/>
            <w:vAlign w:val="bottom"/>
            <w:hideMark/>
          </w:tcPr>
          <w:p w14:paraId="1D7B4547" w14:textId="77777777" w:rsidR="004F6583" w:rsidRPr="004F6583" w:rsidRDefault="004F6583" w:rsidP="004F6583">
            <w:pPr>
              <w:spacing w:after="0" w:line="240" w:lineRule="auto"/>
              <w:jc w:val="center"/>
              <w:rPr>
                <w:ins w:id="2553" w:author="Stefanie Lane" w:date="2022-05-12T12:10:00Z"/>
                <w:rFonts w:ascii="Calibri" w:eastAsia="Times New Roman" w:hAnsi="Calibri" w:cs="Calibri"/>
                <w:color w:val="000000"/>
              </w:rPr>
            </w:pPr>
            <w:ins w:id="2554"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D1D760F" w14:textId="77777777" w:rsidR="004F6583" w:rsidRPr="004F6583" w:rsidRDefault="004F6583" w:rsidP="004F6583">
            <w:pPr>
              <w:spacing w:after="0" w:line="240" w:lineRule="auto"/>
              <w:jc w:val="center"/>
              <w:rPr>
                <w:ins w:id="2555" w:author="Stefanie Lane" w:date="2022-05-12T12:10:00Z"/>
                <w:rFonts w:ascii="Calibri" w:eastAsia="Times New Roman" w:hAnsi="Calibri" w:cs="Calibri"/>
                <w:color w:val="000000"/>
              </w:rPr>
            </w:pPr>
            <w:ins w:id="2556"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E46D8F2" w14:textId="77777777" w:rsidR="004F6583" w:rsidRPr="004F6583" w:rsidRDefault="004F6583" w:rsidP="004F6583">
            <w:pPr>
              <w:spacing w:after="0" w:line="240" w:lineRule="auto"/>
              <w:jc w:val="center"/>
              <w:rPr>
                <w:ins w:id="2557" w:author="Stefanie Lane" w:date="2022-05-12T12:10:00Z"/>
                <w:rFonts w:ascii="Calibri" w:eastAsia="Times New Roman" w:hAnsi="Calibri" w:cs="Calibri"/>
                <w:color w:val="000000"/>
              </w:rPr>
            </w:pPr>
            <w:ins w:id="2558" w:author="Stefanie Lane" w:date="2022-05-12T12:10:00Z">
              <w:r w:rsidRPr="004F6583">
                <w:rPr>
                  <w:rFonts w:ascii="Calibri" w:eastAsia="Times New Roman" w:hAnsi="Calibri" w:cs="Calibri"/>
                  <w:color w:val="000000"/>
                </w:rPr>
                <w:t>0.39</w:t>
              </w:r>
            </w:ins>
          </w:p>
        </w:tc>
        <w:tc>
          <w:tcPr>
            <w:tcW w:w="1760" w:type="dxa"/>
            <w:tcBorders>
              <w:top w:val="single" w:sz="4" w:space="0" w:color="auto"/>
              <w:left w:val="nil"/>
              <w:bottom w:val="single" w:sz="4" w:space="0" w:color="auto"/>
              <w:right w:val="nil"/>
            </w:tcBorders>
            <w:shd w:val="clear" w:color="auto" w:fill="auto"/>
            <w:noWrap/>
            <w:vAlign w:val="bottom"/>
            <w:hideMark/>
          </w:tcPr>
          <w:p w14:paraId="4EFD77EE" w14:textId="77777777" w:rsidR="004F6583" w:rsidRPr="004F6583" w:rsidRDefault="004F6583" w:rsidP="004F6583">
            <w:pPr>
              <w:spacing w:after="0" w:line="240" w:lineRule="auto"/>
              <w:jc w:val="center"/>
              <w:rPr>
                <w:ins w:id="2559" w:author="Stefanie Lane" w:date="2022-05-12T12:10:00Z"/>
                <w:rFonts w:ascii="Calibri" w:eastAsia="Times New Roman" w:hAnsi="Calibri" w:cs="Calibri"/>
                <w:color w:val="000000"/>
              </w:rPr>
            </w:pPr>
            <w:ins w:id="2560" w:author="Stefanie Lane" w:date="2022-05-12T12:10:00Z">
              <w:r w:rsidRPr="004F6583">
                <w:rPr>
                  <w:rFonts w:ascii="Calibri" w:eastAsia="Times New Roman" w:hAnsi="Calibri" w:cs="Calibri"/>
                  <w:color w:val="000000"/>
                </w:rPr>
                <w:t>+</w:t>
              </w:r>
            </w:ins>
          </w:p>
        </w:tc>
      </w:tr>
      <w:tr w:rsidR="004F6583" w:rsidRPr="004F6583" w14:paraId="68F2CA2C" w14:textId="77777777" w:rsidTr="004F6583">
        <w:trPr>
          <w:trHeight w:val="290"/>
          <w:ins w:id="2561" w:author="Stefanie Lane" w:date="2022-05-12T12:10:00Z"/>
        </w:trPr>
        <w:tc>
          <w:tcPr>
            <w:tcW w:w="1700" w:type="dxa"/>
            <w:vMerge/>
            <w:tcBorders>
              <w:top w:val="nil"/>
              <w:left w:val="nil"/>
              <w:bottom w:val="nil"/>
              <w:right w:val="nil"/>
            </w:tcBorders>
            <w:vAlign w:val="center"/>
            <w:hideMark/>
          </w:tcPr>
          <w:p w14:paraId="2104FDED" w14:textId="77777777" w:rsidR="004F6583" w:rsidRPr="004F6583" w:rsidRDefault="004F6583" w:rsidP="004F6583">
            <w:pPr>
              <w:spacing w:after="0" w:line="240" w:lineRule="auto"/>
              <w:rPr>
                <w:ins w:id="2562"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E3FBE" w14:textId="77777777" w:rsidR="004F6583" w:rsidRPr="004F6583" w:rsidRDefault="004F6583" w:rsidP="004F6583">
            <w:pPr>
              <w:spacing w:after="0" w:line="240" w:lineRule="auto"/>
              <w:rPr>
                <w:ins w:id="2563" w:author="Stefanie Lane" w:date="2022-05-12T12:10:00Z"/>
                <w:rFonts w:ascii="Arial" w:eastAsia="Times New Roman" w:hAnsi="Arial" w:cs="Arial"/>
                <w:i/>
                <w:iCs/>
                <w:sz w:val="20"/>
                <w:szCs w:val="20"/>
              </w:rPr>
            </w:pPr>
            <w:ins w:id="2564" w:author="Stefanie Lane" w:date="2022-05-12T12:10:00Z">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07304347" w14:textId="77777777" w:rsidR="004F6583" w:rsidRPr="004F6583" w:rsidRDefault="004F6583" w:rsidP="004F6583">
            <w:pPr>
              <w:spacing w:after="0" w:line="240" w:lineRule="auto"/>
              <w:jc w:val="center"/>
              <w:rPr>
                <w:ins w:id="2565" w:author="Stefanie Lane" w:date="2022-05-12T12:10:00Z"/>
                <w:rFonts w:ascii="Calibri" w:eastAsia="Times New Roman" w:hAnsi="Calibri" w:cs="Calibri"/>
                <w:color w:val="000000"/>
              </w:rPr>
            </w:pPr>
            <w:ins w:id="2566"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6191B9CE" w14:textId="77777777" w:rsidR="004F6583" w:rsidRPr="004F6583" w:rsidRDefault="004F6583" w:rsidP="004F6583">
            <w:pPr>
              <w:spacing w:after="0" w:line="240" w:lineRule="auto"/>
              <w:jc w:val="center"/>
              <w:rPr>
                <w:ins w:id="2567" w:author="Stefanie Lane" w:date="2022-05-12T12:10:00Z"/>
                <w:rFonts w:ascii="Calibri" w:eastAsia="Times New Roman" w:hAnsi="Calibri" w:cs="Calibri"/>
                <w:color w:val="000000"/>
              </w:rPr>
            </w:pPr>
            <w:ins w:id="2568" w:author="Stefanie Lane" w:date="2022-05-12T12:10:00Z">
              <w:r w:rsidRPr="004F6583">
                <w:rPr>
                  <w:rFonts w:ascii="Calibri" w:eastAsia="Times New Roman" w:hAnsi="Calibri" w:cs="Calibri"/>
                  <w:color w:val="000000"/>
                </w:rPr>
                <w:t>0.15</w:t>
              </w:r>
            </w:ins>
          </w:p>
        </w:tc>
        <w:tc>
          <w:tcPr>
            <w:tcW w:w="960" w:type="dxa"/>
            <w:tcBorders>
              <w:top w:val="single" w:sz="4" w:space="0" w:color="auto"/>
              <w:left w:val="nil"/>
              <w:bottom w:val="single" w:sz="4" w:space="0" w:color="auto"/>
              <w:right w:val="nil"/>
            </w:tcBorders>
            <w:shd w:val="clear" w:color="auto" w:fill="auto"/>
            <w:noWrap/>
            <w:vAlign w:val="bottom"/>
            <w:hideMark/>
          </w:tcPr>
          <w:p w14:paraId="2E920AD3" w14:textId="77777777" w:rsidR="004F6583" w:rsidRPr="004F6583" w:rsidRDefault="004F6583" w:rsidP="004F6583">
            <w:pPr>
              <w:spacing w:after="0" w:line="240" w:lineRule="auto"/>
              <w:jc w:val="center"/>
              <w:rPr>
                <w:ins w:id="2569" w:author="Stefanie Lane" w:date="2022-05-12T12:10:00Z"/>
                <w:rFonts w:ascii="Calibri" w:eastAsia="Times New Roman" w:hAnsi="Calibri" w:cs="Calibri"/>
                <w:color w:val="000000"/>
              </w:rPr>
            </w:pPr>
            <w:ins w:id="2570" w:author="Stefanie Lane" w:date="2022-05-12T12:10:00Z">
              <w:r w:rsidRPr="004F6583">
                <w:rPr>
                  <w:rFonts w:ascii="Calibri" w:eastAsia="Times New Roman" w:hAnsi="Calibri" w:cs="Calibri"/>
                  <w:color w:val="000000"/>
                </w:rPr>
                <w:t>0.22</w:t>
              </w:r>
            </w:ins>
          </w:p>
        </w:tc>
        <w:tc>
          <w:tcPr>
            <w:tcW w:w="1760" w:type="dxa"/>
            <w:tcBorders>
              <w:top w:val="nil"/>
              <w:left w:val="nil"/>
              <w:bottom w:val="nil"/>
              <w:right w:val="nil"/>
            </w:tcBorders>
            <w:shd w:val="clear" w:color="auto" w:fill="auto"/>
            <w:noWrap/>
            <w:vAlign w:val="bottom"/>
            <w:hideMark/>
          </w:tcPr>
          <w:p w14:paraId="33B60536" w14:textId="77777777" w:rsidR="004F6583" w:rsidRPr="004F6583" w:rsidRDefault="004F6583" w:rsidP="004F6583">
            <w:pPr>
              <w:spacing w:after="0" w:line="240" w:lineRule="auto"/>
              <w:jc w:val="center"/>
              <w:rPr>
                <w:ins w:id="2571" w:author="Stefanie Lane" w:date="2022-05-12T12:10:00Z"/>
                <w:rFonts w:ascii="Calibri" w:eastAsia="Times New Roman" w:hAnsi="Calibri" w:cs="Calibri"/>
                <w:color w:val="000000"/>
              </w:rPr>
            </w:pPr>
            <w:ins w:id="2572" w:author="Stefanie Lane" w:date="2022-05-12T12:10:00Z">
              <w:r w:rsidRPr="004F6583">
                <w:rPr>
                  <w:rFonts w:ascii="Calibri" w:eastAsia="Times New Roman" w:hAnsi="Calibri" w:cs="Calibri"/>
                  <w:color w:val="000000"/>
                </w:rPr>
                <w:t>+</w:t>
              </w:r>
            </w:ins>
          </w:p>
        </w:tc>
      </w:tr>
      <w:tr w:rsidR="004F6583" w:rsidRPr="004F6583" w14:paraId="0AAACF16" w14:textId="77777777" w:rsidTr="004F6583">
        <w:trPr>
          <w:trHeight w:val="290"/>
          <w:ins w:id="2573" w:author="Stefanie Lane" w:date="2022-05-12T12:10:00Z"/>
        </w:trPr>
        <w:tc>
          <w:tcPr>
            <w:tcW w:w="1700" w:type="dxa"/>
            <w:vMerge/>
            <w:tcBorders>
              <w:top w:val="nil"/>
              <w:left w:val="nil"/>
              <w:bottom w:val="nil"/>
              <w:right w:val="nil"/>
            </w:tcBorders>
            <w:vAlign w:val="center"/>
            <w:hideMark/>
          </w:tcPr>
          <w:p w14:paraId="4542E6DB" w14:textId="77777777" w:rsidR="004F6583" w:rsidRPr="004F6583" w:rsidRDefault="004F6583" w:rsidP="004F6583">
            <w:pPr>
              <w:spacing w:after="0" w:line="240" w:lineRule="auto"/>
              <w:rPr>
                <w:ins w:id="2574"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F367A" w14:textId="77777777" w:rsidR="004F6583" w:rsidRPr="004F6583" w:rsidRDefault="004F6583" w:rsidP="004F6583">
            <w:pPr>
              <w:spacing w:after="0" w:line="240" w:lineRule="auto"/>
              <w:rPr>
                <w:ins w:id="2575" w:author="Stefanie Lane" w:date="2022-05-12T12:10:00Z"/>
                <w:rFonts w:ascii="Arial" w:eastAsia="Times New Roman" w:hAnsi="Arial" w:cs="Arial"/>
                <w:i/>
                <w:iCs/>
                <w:sz w:val="20"/>
                <w:szCs w:val="20"/>
              </w:rPr>
            </w:pPr>
            <w:ins w:id="2576" w:author="Stefanie Lane" w:date="2022-05-12T12:10:00Z">
              <w:r w:rsidRPr="004F6583">
                <w:rPr>
                  <w:rFonts w:ascii="Arial" w:eastAsia="Times New Roman" w:hAnsi="Arial" w:cs="Arial"/>
                  <w:i/>
                  <w:iCs/>
                  <w:sz w:val="20"/>
                  <w:szCs w:val="20"/>
                </w:rPr>
                <w:t>Juncus effusus</w:t>
              </w:r>
            </w:ins>
          </w:p>
        </w:tc>
        <w:tc>
          <w:tcPr>
            <w:tcW w:w="960" w:type="dxa"/>
            <w:tcBorders>
              <w:top w:val="nil"/>
              <w:left w:val="nil"/>
              <w:bottom w:val="nil"/>
              <w:right w:val="nil"/>
            </w:tcBorders>
            <w:shd w:val="clear" w:color="auto" w:fill="auto"/>
            <w:noWrap/>
            <w:vAlign w:val="bottom"/>
            <w:hideMark/>
          </w:tcPr>
          <w:p w14:paraId="20F9B4C6" w14:textId="77777777" w:rsidR="004F6583" w:rsidRPr="004F6583" w:rsidRDefault="004F6583" w:rsidP="004F6583">
            <w:pPr>
              <w:spacing w:after="0" w:line="240" w:lineRule="auto"/>
              <w:jc w:val="center"/>
              <w:rPr>
                <w:ins w:id="2577" w:author="Stefanie Lane" w:date="2022-05-12T12:10:00Z"/>
                <w:rFonts w:ascii="Calibri" w:eastAsia="Times New Roman" w:hAnsi="Calibri" w:cs="Calibri"/>
                <w:color w:val="000000"/>
              </w:rPr>
            </w:pPr>
            <w:ins w:id="2578"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2698CA3A" w14:textId="77777777" w:rsidR="004F6583" w:rsidRPr="004F6583" w:rsidRDefault="004F6583" w:rsidP="004F6583">
            <w:pPr>
              <w:spacing w:after="0" w:line="240" w:lineRule="auto"/>
              <w:jc w:val="center"/>
              <w:rPr>
                <w:ins w:id="2579" w:author="Stefanie Lane" w:date="2022-05-12T12:10:00Z"/>
                <w:rFonts w:ascii="Calibri" w:eastAsia="Times New Roman" w:hAnsi="Calibri" w:cs="Calibri"/>
                <w:color w:val="000000"/>
              </w:rPr>
            </w:pPr>
            <w:ins w:id="2580"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4E92D2AF" w14:textId="77777777" w:rsidR="004F6583" w:rsidRPr="004F6583" w:rsidRDefault="004F6583" w:rsidP="004F6583">
            <w:pPr>
              <w:spacing w:after="0" w:line="240" w:lineRule="auto"/>
              <w:jc w:val="center"/>
              <w:rPr>
                <w:ins w:id="2581" w:author="Stefanie Lane" w:date="2022-05-12T12:10:00Z"/>
                <w:rFonts w:ascii="Calibri" w:eastAsia="Times New Roman" w:hAnsi="Calibri" w:cs="Calibri"/>
                <w:color w:val="000000"/>
              </w:rPr>
            </w:pPr>
            <w:ins w:id="2582" w:author="Stefanie Lane" w:date="2022-05-12T12:10:00Z">
              <w:r w:rsidRPr="004F6583">
                <w:rPr>
                  <w:rFonts w:ascii="Calibri" w:eastAsia="Times New Roman" w:hAnsi="Calibri" w:cs="Calibri"/>
                  <w:color w:val="000000"/>
                </w:rPr>
                <w:t>0.06</w:t>
              </w:r>
            </w:ins>
          </w:p>
        </w:tc>
        <w:tc>
          <w:tcPr>
            <w:tcW w:w="1760" w:type="dxa"/>
            <w:tcBorders>
              <w:top w:val="single" w:sz="4" w:space="0" w:color="auto"/>
              <w:left w:val="nil"/>
              <w:bottom w:val="single" w:sz="4" w:space="0" w:color="auto"/>
              <w:right w:val="nil"/>
            </w:tcBorders>
            <w:shd w:val="clear" w:color="auto" w:fill="auto"/>
            <w:noWrap/>
            <w:vAlign w:val="bottom"/>
            <w:hideMark/>
          </w:tcPr>
          <w:p w14:paraId="71A96594" w14:textId="77777777" w:rsidR="004F6583" w:rsidRPr="004F6583" w:rsidRDefault="004F6583" w:rsidP="004F6583">
            <w:pPr>
              <w:spacing w:after="0" w:line="240" w:lineRule="auto"/>
              <w:jc w:val="center"/>
              <w:rPr>
                <w:ins w:id="2583" w:author="Stefanie Lane" w:date="2022-05-12T12:10:00Z"/>
                <w:rFonts w:ascii="Calibri" w:eastAsia="Times New Roman" w:hAnsi="Calibri" w:cs="Calibri"/>
                <w:color w:val="000000"/>
              </w:rPr>
            </w:pPr>
            <w:ins w:id="2584" w:author="Stefanie Lane" w:date="2022-05-12T12:10:00Z">
              <w:r w:rsidRPr="004F6583">
                <w:rPr>
                  <w:rFonts w:ascii="Calibri" w:eastAsia="Times New Roman" w:hAnsi="Calibri" w:cs="Calibri"/>
                  <w:color w:val="000000"/>
                </w:rPr>
                <w:t>+</w:t>
              </w:r>
            </w:ins>
          </w:p>
        </w:tc>
      </w:tr>
      <w:tr w:rsidR="004F6583" w:rsidRPr="004F6583" w14:paraId="7ADC8C34" w14:textId="77777777" w:rsidTr="004F6583">
        <w:trPr>
          <w:trHeight w:val="290"/>
          <w:ins w:id="2585" w:author="Stefanie Lane" w:date="2022-05-12T12:10:00Z"/>
        </w:trPr>
        <w:tc>
          <w:tcPr>
            <w:tcW w:w="1700" w:type="dxa"/>
            <w:vMerge/>
            <w:tcBorders>
              <w:top w:val="nil"/>
              <w:left w:val="nil"/>
              <w:bottom w:val="nil"/>
              <w:right w:val="nil"/>
            </w:tcBorders>
            <w:vAlign w:val="center"/>
            <w:hideMark/>
          </w:tcPr>
          <w:p w14:paraId="55D73D42" w14:textId="77777777" w:rsidR="004F6583" w:rsidRPr="004F6583" w:rsidRDefault="004F6583" w:rsidP="004F6583">
            <w:pPr>
              <w:spacing w:after="0" w:line="240" w:lineRule="auto"/>
              <w:rPr>
                <w:ins w:id="2586"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D55E4A5" w14:textId="77777777" w:rsidR="004F6583" w:rsidRPr="004F6583" w:rsidRDefault="004F6583" w:rsidP="004F6583">
            <w:pPr>
              <w:spacing w:after="0" w:line="240" w:lineRule="auto"/>
              <w:rPr>
                <w:ins w:id="2587" w:author="Stefanie Lane" w:date="2022-05-12T12:10:00Z"/>
                <w:rFonts w:ascii="Calibri" w:eastAsia="Times New Roman" w:hAnsi="Calibri" w:cs="Calibri"/>
                <w:color w:val="000000"/>
              </w:rPr>
            </w:pPr>
            <w:proofErr w:type="spellStart"/>
            <w:ins w:id="2588" w:author="Stefanie Lane" w:date="2022-05-12T12:10:00Z">
              <w:r w:rsidRPr="004F6583">
                <w:rPr>
                  <w:rFonts w:ascii="Calibri" w:eastAsia="Times New Roman" w:hAnsi="Calibri" w:cs="Calibri"/>
                  <w:color w:val="000000"/>
                </w:rPr>
                <w:t>Lycopus_sp</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2331555A" w14:textId="77777777" w:rsidR="004F6583" w:rsidRPr="004F6583" w:rsidRDefault="004F6583" w:rsidP="004F6583">
            <w:pPr>
              <w:spacing w:after="0" w:line="240" w:lineRule="auto"/>
              <w:jc w:val="center"/>
              <w:rPr>
                <w:ins w:id="2589" w:author="Stefanie Lane" w:date="2022-05-12T12:10:00Z"/>
                <w:rFonts w:ascii="Calibri" w:eastAsia="Times New Roman" w:hAnsi="Calibri" w:cs="Calibri"/>
                <w:color w:val="000000"/>
              </w:rPr>
            </w:pPr>
            <w:ins w:id="2590"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6A41525" w14:textId="77777777" w:rsidR="004F6583" w:rsidRPr="004F6583" w:rsidRDefault="004F6583" w:rsidP="004F6583">
            <w:pPr>
              <w:spacing w:after="0" w:line="240" w:lineRule="auto"/>
              <w:jc w:val="center"/>
              <w:rPr>
                <w:ins w:id="2591" w:author="Stefanie Lane" w:date="2022-05-12T12:10:00Z"/>
                <w:rFonts w:ascii="Calibri" w:eastAsia="Times New Roman" w:hAnsi="Calibri" w:cs="Calibri"/>
                <w:color w:val="000000"/>
              </w:rPr>
            </w:pPr>
            <w:ins w:id="2592"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FCBEFCD" w14:textId="77777777" w:rsidR="004F6583" w:rsidRPr="004F6583" w:rsidRDefault="004F6583" w:rsidP="004F6583">
            <w:pPr>
              <w:spacing w:after="0" w:line="240" w:lineRule="auto"/>
              <w:jc w:val="center"/>
              <w:rPr>
                <w:ins w:id="2593" w:author="Stefanie Lane" w:date="2022-05-12T12:10:00Z"/>
                <w:rFonts w:ascii="Calibri" w:eastAsia="Times New Roman" w:hAnsi="Calibri" w:cs="Calibri"/>
                <w:color w:val="000000"/>
              </w:rPr>
            </w:pPr>
            <w:ins w:id="2594" w:author="Stefanie Lane" w:date="2022-05-12T12:10:00Z">
              <w:r w:rsidRPr="004F6583">
                <w:rPr>
                  <w:rFonts w:ascii="Calibri" w:eastAsia="Times New Roman" w:hAnsi="Calibri" w:cs="Calibri"/>
                  <w:color w:val="000000"/>
                </w:rPr>
                <w:t>0.06</w:t>
              </w:r>
            </w:ins>
          </w:p>
        </w:tc>
        <w:tc>
          <w:tcPr>
            <w:tcW w:w="1760" w:type="dxa"/>
            <w:tcBorders>
              <w:top w:val="nil"/>
              <w:left w:val="nil"/>
              <w:bottom w:val="nil"/>
              <w:right w:val="nil"/>
            </w:tcBorders>
            <w:shd w:val="clear" w:color="auto" w:fill="auto"/>
            <w:noWrap/>
            <w:vAlign w:val="bottom"/>
            <w:hideMark/>
          </w:tcPr>
          <w:p w14:paraId="5DBB70A0" w14:textId="77777777" w:rsidR="004F6583" w:rsidRPr="004F6583" w:rsidRDefault="004F6583" w:rsidP="004F6583">
            <w:pPr>
              <w:spacing w:after="0" w:line="240" w:lineRule="auto"/>
              <w:jc w:val="center"/>
              <w:rPr>
                <w:ins w:id="2595" w:author="Stefanie Lane" w:date="2022-05-12T12:10:00Z"/>
                <w:rFonts w:ascii="Calibri" w:eastAsia="Times New Roman" w:hAnsi="Calibri" w:cs="Calibri"/>
                <w:color w:val="000000"/>
              </w:rPr>
            </w:pPr>
            <w:ins w:id="2596" w:author="Stefanie Lane" w:date="2022-05-12T12:10:00Z">
              <w:r w:rsidRPr="004F6583">
                <w:rPr>
                  <w:rFonts w:ascii="Calibri" w:eastAsia="Times New Roman" w:hAnsi="Calibri" w:cs="Calibri"/>
                  <w:color w:val="000000"/>
                </w:rPr>
                <w:t>+</w:t>
              </w:r>
            </w:ins>
          </w:p>
        </w:tc>
      </w:tr>
      <w:tr w:rsidR="004F6583" w:rsidRPr="004F6583" w14:paraId="4C9D5E94" w14:textId="77777777" w:rsidTr="004F6583">
        <w:trPr>
          <w:trHeight w:val="290"/>
          <w:ins w:id="2597" w:author="Stefanie Lane" w:date="2022-05-12T12:10:00Z"/>
        </w:trPr>
        <w:tc>
          <w:tcPr>
            <w:tcW w:w="1700" w:type="dxa"/>
            <w:vMerge/>
            <w:tcBorders>
              <w:top w:val="nil"/>
              <w:left w:val="nil"/>
              <w:bottom w:val="nil"/>
              <w:right w:val="nil"/>
            </w:tcBorders>
            <w:vAlign w:val="center"/>
            <w:hideMark/>
          </w:tcPr>
          <w:p w14:paraId="79FB9E2C" w14:textId="77777777" w:rsidR="004F6583" w:rsidRPr="004F6583" w:rsidRDefault="004F6583" w:rsidP="004F6583">
            <w:pPr>
              <w:spacing w:after="0" w:line="240" w:lineRule="auto"/>
              <w:rPr>
                <w:ins w:id="259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4F004C8" w14:textId="77777777" w:rsidR="004F6583" w:rsidRPr="004F6583" w:rsidRDefault="004F6583" w:rsidP="004F6583">
            <w:pPr>
              <w:spacing w:after="0" w:line="240" w:lineRule="auto"/>
              <w:rPr>
                <w:ins w:id="2599" w:author="Stefanie Lane" w:date="2022-05-12T12:10:00Z"/>
                <w:rFonts w:ascii="Arial" w:eastAsia="Times New Roman" w:hAnsi="Arial" w:cs="Arial"/>
                <w:i/>
                <w:iCs/>
                <w:sz w:val="20"/>
                <w:szCs w:val="20"/>
              </w:rPr>
            </w:pPr>
            <w:proofErr w:type="spellStart"/>
            <w:ins w:id="2600"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nil"/>
              <w:left w:val="nil"/>
              <w:bottom w:val="nil"/>
              <w:right w:val="nil"/>
            </w:tcBorders>
            <w:shd w:val="clear" w:color="auto" w:fill="auto"/>
            <w:noWrap/>
            <w:vAlign w:val="bottom"/>
            <w:hideMark/>
          </w:tcPr>
          <w:p w14:paraId="46F43DCE" w14:textId="77777777" w:rsidR="004F6583" w:rsidRPr="004F6583" w:rsidRDefault="004F6583" w:rsidP="004F6583">
            <w:pPr>
              <w:spacing w:after="0" w:line="240" w:lineRule="auto"/>
              <w:jc w:val="center"/>
              <w:rPr>
                <w:ins w:id="2601" w:author="Stefanie Lane" w:date="2022-05-12T12:10:00Z"/>
                <w:rFonts w:ascii="Calibri" w:eastAsia="Times New Roman" w:hAnsi="Calibri" w:cs="Calibri"/>
                <w:color w:val="000000"/>
              </w:rPr>
            </w:pPr>
            <w:ins w:id="2602"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22F3D6D0" w14:textId="77777777" w:rsidR="004F6583" w:rsidRPr="004F6583" w:rsidRDefault="004F6583" w:rsidP="004F6583">
            <w:pPr>
              <w:spacing w:after="0" w:line="240" w:lineRule="auto"/>
              <w:jc w:val="center"/>
              <w:rPr>
                <w:ins w:id="2603" w:author="Stefanie Lane" w:date="2022-05-12T12:10:00Z"/>
                <w:rFonts w:ascii="Calibri" w:eastAsia="Times New Roman" w:hAnsi="Calibri" w:cs="Calibri"/>
                <w:color w:val="000000"/>
              </w:rPr>
            </w:pPr>
            <w:ins w:id="2604"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F84AE45" w14:textId="77777777" w:rsidR="004F6583" w:rsidRPr="004F6583" w:rsidRDefault="004F6583" w:rsidP="004F6583">
            <w:pPr>
              <w:spacing w:after="0" w:line="240" w:lineRule="auto"/>
              <w:jc w:val="center"/>
              <w:rPr>
                <w:ins w:id="2605" w:author="Stefanie Lane" w:date="2022-05-12T12:10:00Z"/>
                <w:rFonts w:ascii="Calibri" w:eastAsia="Times New Roman" w:hAnsi="Calibri" w:cs="Calibri"/>
                <w:color w:val="000000"/>
              </w:rPr>
            </w:pPr>
            <w:ins w:id="2606" w:author="Stefanie Lane" w:date="2022-05-12T12:10:00Z">
              <w:r w:rsidRPr="004F6583">
                <w:rPr>
                  <w:rFonts w:ascii="Calibri" w:eastAsia="Times New Roman" w:hAnsi="Calibri" w:cs="Calibri"/>
                  <w:color w:val="000000"/>
                </w:rPr>
                <w:t>0.11</w:t>
              </w:r>
            </w:ins>
          </w:p>
        </w:tc>
        <w:tc>
          <w:tcPr>
            <w:tcW w:w="1760" w:type="dxa"/>
            <w:tcBorders>
              <w:top w:val="single" w:sz="4" w:space="0" w:color="auto"/>
              <w:left w:val="nil"/>
              <w:bottom w:val="single" w:sz="4" w:space="0" w:color="auto"/>
              <w:right w:val="nil"/>
            </w:tcBorders>
            <w:shd w:val="clear" w:color="auto" w:fill="auto"/>
            <w:noWrap/>
            <w:vAlign w:val="bottom"/>
            <w:hideMark/>
          </w:tcPr>
          <w:p w14:paraId="201E7C90" w14:textId="77777777" w:rsidR="004F6583" w:rsidRPr="004F6583" w:rsidRDefault="004F6583" w:rsidP="004F6583">
            <w:pPr>
              <w:spacing w:after="0" w:line="240" w:lineRule="auto"/>
              <w:jc w:val="center"/>
              <w:rPr>
                <w:ins w:id="2607" w:author="Stefanie Lane" w:date="2022-05-12T12:10:00Z"/>
                <w:rFonts w:ascii="Calibri" w:eastAsia="Times New Roman" w:hAnsi="Calibri" w:cs="Calibri"/>
                <w:color w:val="000000"/>
              </w:rPr>
            </w:pPr>
            <w:ins w:id="2608" w:author="Stefanie Lane" w:date="2022-05-12T12:10:00Z">
              <w:r w:rsidRPr="004F6583">
                <w:rPr>
                  <w:rFonts w:ascii="Calibri" w:eastAsia="Times New Roman" w:hAnsi="Calibri" w:cs="Calibri"/>
                  <w:color w:val="000000"/>
                </w:rPr>
                <w:t>+</w:t>
              </w:r>
            </w:ins>
          </w:p>
        </w:tc>
      </w:tr>
      <w:tr w:rsidR="004F6583" w:rsidRPr="004F6583" w14:paraId="2784BEE8" w14:textId="77777777" w:rsidTr="004F6583">
        <w:trPr>
          <w:trHeight w:val="290"/>
          <w:ins w:id="2609" w:author="Stefanie Lane" w:date="2022-05-12T12:10:00Z"/>
        </w:trPr>
        <w:tc>
          <w:tcPr>
            <w:tcW w:w="1700" w:type="dxa"/>
            <w:vMerge/>
            <w:tcBorders>
              <w:top w:val="nil"/>
              <w:left w:val="nil"/>
              <w:bottom w:val="nil"/>
              <w:right w:val="nil"/>
            </w:tcBorders>
            <w:vAlign w:val="center"/>
            <w:hideMark/>
          </w:tcPr>
          <w:p w14:paraId="4C422B6E" w14:textId="77777777" w:rsidR="004F6583" w:rsidRPr="004F6583" w:rsidRDefault="004F6583" w:rsidP="004F6583">
            <w:pPr>
              <w:spacing w:after="0" w:line="240" w:lineRule="auto"/>
              <w:rPr>
                <w:ins w:id="2610"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18908BC" w14:textId="77777777" w:rsidR="004F6583" w:rsidRPr="004F6583" w:rsidRDefault="004F6583" w:rsidP="004F6583">
            <w:pPr>
              <w:spacing w:after="0" w:line="240" w:lineRule="auto"/>
              <w:rPr>
                <w:ins w:id="2611" w:author="Stefanie Lane" w:date="2022-05-12T12:10:00Z"/>
                <w:rFonts w:ascii="Arial" w:eastAsia="Times New Roman" w:hAnsi="Arial" w:cs="Arial"/>
                <w:i/>
                <w:iCs/>
                <w:color w:val="000000"/>
                <w:sz w:val="20"/>
                <w:szCs w:val="20"/>
              </w:rPr>
            </w:pPr>
            <w:proofErr w:type="spellStart"/>
            <w:ins w:id="2612" w:author="Stefanie Lane" w:date="2022-05-12T12:10:00Z">
              <w:r w:rsidRPr="004F6583">
                <w:rPr>
                  <w:rFonts w:ascii="Arial" w:eastAsia="Times New Roman" w:hAnsi="Arial" w:cs="Arial"/>
                  <w:i/>
                  <w:iCs/>
                  <w:color w:val="000000"/>
                  <w:sz w:val="20"/>
                  <w:szCs w:val="20"/>
                </w:rPr>
                <w:t>Myrica</w:t>
              </w:r>
              <w:proofErr w:type="spellEnd"/>
              <w:r w:rsidRPr="004F6583">
                <w:rPr>
                  <w:rFonts w:ascii="Arial" w:eastAsia="Times New Roman" w:hAnsi="Arial" w:cs="Arial"/>
                  <w:i/>
                  <w:iCs/>
                  <w:color w:val="000000"/>
                  <w:sz w:val="20"/>
                  <w:szCs w:val="20"/>
                </w:rPr>
                <w:t xml:space="preserve"> gale</w:t>
              </w:r>
            </w:ins>
          </w:p>
        </w:tc>
        <w:tc>
          <w:tcPr>
            <w:tcW w:w="960" w:type="dxa"/>
            <w:tcBorders>
              <w:top w:val="single" w:sz="4" w:space="0" w:color="auto"/>
              <w:left w:val="nil"/>
              <w:bottom w:val="single" w:sz="4" w:space="0" w:color="auto"/>
              <w:right w:val="nil"/>
            </w:tcBorders>
            <w:shd w:val="clear" w:color="auto" w:fill="auto"/>
            <w:noWrap/>
            <w:vAlign w:val="bottom"/>
            <w:hideMark/>
          </w:tcPr>
          <w:p w14:paraId="2120CBBF" w14:textId="77777777" w:rsidR="004F6583" w:rsidRPr="004F6583" w:rsidRDefault="004F6583" w:rsidP="004F6583">
            <w:pPr>
              <w:spacing w:after="0" w:line="240" w:lineRule="auto"/>
              <w:jc w:val="center"/>
              <w:rPr>
                <w:ins w:id="2613" w:author="Stefanie Lane" w:date="2022-05-12T12:10:00Z"/>
                <w:rFonts w:ascii="Calibri" w:eastAsia="Times New Roman" w:hAnsi="Calibri" w:cs="Calibri"/>
                <w:color w:val="000000"/>
              </w:rPr>
            </w:pPr>
            <w:ins w:id="2614"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23521C0" w14:textId="77777777" w:rsidR="004F6583" w:rsidRPr="004F6583" w:rsidRDefault="004F6583" w:rsidP="004F6583">
            <w:pPr>
              <w:spacing w:after="0" w:line="240" w:lineRule="auto"/>
              <w:jc w:val="center"/>
              <w:rPr>
                <w:ins w:id="2615" w:author="Stefanie Lane" w:date="2022-05-12T12:10:00Z"/>
                <w:rFonts w:ascii="Calibri" w:eastAsia="Times New Roman" w:hAnsi="Calibri" w:cs="Calibri"/>
                <w:color w:val="000000"/>
              </w:rPr>
            </w:pPr>
            <w:ins w:id="2616"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B5C818A" w14:textId="77777777" w:rsidR="004F6583" w:rsidRPr="004F6583" w:rsidRDefault="004F6583" w:rsidP="004F6583">
            <w:pPr>
              <w:spacing w:after="0" w:line="240" w:lineRule="auto"/>
              <w:jc w:val="center"/>
              <w:rPr>
                <w:ins w:id="2617" w:author="Stefanie Lane" w:date="2022-05-12T12:10:00Z"/>
                <w:rFonts w:ascii="Calibri" w:eastAsia="Times New Roman" w:hAnsi="Calibri" w:cs="Calibri"/>
                <w:color w:val="000000"/>
              </w:rPr>
            </w:pPr>
            <w:ins w:id="2618" w:author="Stefanie Lane" w:date="2022-05-12T12:10:00Z">
              <w:r w:rsidRPr="004F6583">
                <w:rPr>
                  <w:rFonts w:ascii="Calibri" w:eastAsia="Times New Roman" w:hAnsi="Calibri" w:cs="Calibri"/>
                  <w:color w:val="000000"/>
                </w:rPr>
                <w:t>0.22</w:t>
              </w:r>
            </w:ins>
          </w:p>
        </w:tc>
        <w:tc>
          <w:tcPr>
            <w:tcW w:w="1760" w:type="dxa"/>
            <w:tcBorders>
              <w:top w:val="nil"/>
              <w:left w:val="nil"/>
              <w:bottom w:val="nil"/>
              <w:right w:val="nil"/>
            </w:tcBorders>
            <w:shd w:val="clear" w:color="auto" w:fill="auto"/>
            <w:noWrap/>
            <w:vAlign w:val="bottom"/>
            <w:hideMark/>
          </w:tcPr>
          <w:p w14:paraId="36E26D38" w14:textId="77777777" w:rsidR="004F6583" w:rsidRPr="004F6583" w:rsidRDefault="004F6583" w:rsidP="004F6583">
            <w:pPr>
              <w:spacing w:after="0" w:line="240" w:lineRule="auto"/>
              <w:jc w:val="center"/>
              <w:rPr>
                <w:ins w:id="2619" w:author="Stefanie Lane" w:date="2022-05-12T12:10:00Z"/>
                <w:rFonts w:ascii="Calibri" w:eastAsia="Times New Roman" w:hAnsi="Calibri" w:cs="Calibri"/>
                <w:color w:val="000000"/>
              </w:rPr>
            </w:pPr>
            <w:ins w:id="2620" w:author="Stefanie Lane" w:date="2022-05-12T12:10:00Z">
              <w:r w:rsidRPr="004F6583">
                <w:rPr>
                  <w:rFonts w:ascii="Calibri" w:eastAsia="Times New Roman" w:hAnsi="Calibri" w:cs="Calibri"/>
                  <w:color w:val="000000"/>
                </w:rPr>
                <w:t>+</w:t>
              </w:r>
            </w:ins>
          </w:p>
        </w:tc>
      </w:tr>
      <w:tr w:rsidR="004F6583" w:rsidRPr="004F6583" w14:paraId="34E67A2D" w14:textId="77777777" w:rsidTr="004F6583">
        <w:trPr>
          <w:trHeight w:val="290"/>
          <w:ins w:id="2621" w:author="Stefanie Lane" w:date="2022-05-12T12:10:00Z"/>
        </w:trPr>
        <w:tc>
          <w:tcPr>
            <w:tcW w:w="1700" w:type="dxa"/>
            <w:vMerge/>
            <w:tcBorders>
              <w:top w:val="nil"/>
              <w:left w:val="nil"/>
              <w:bottom w:val="nil"/>
              <w:right w:val="nil"/>
            </w:tcBorders>
            <w:vAlign w:val="center"/>
            <w:hideMark/>
          </w:tcPr>
          <w:p w14:paraId="2A9CA1A6" w14:textId="77777777" w:rsidR="004F6583" w:rsidRPr="004F6583" w:rsidRDefault="004F6583" w:rsidP="004F6583">
            <w:pPr>
              <w:spacing w:after="0" w:line="240" w:lineRule="auto"/>
              <w:rPr>
                <w:ins w:id="2622"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5F22F33" w14:textId="77777777" w:rsidR="004F6583" w:rsidRPr="004F6583" w:rsidRDefault="004F6583" w:rsidP="004F6583">
            <w:pPr>
              <w:spacing w:after="0" w:line="240" w:lineRule="auto"/>
              <w:rPr>
                <w:ins w:id="2623" w:author="Stefanie Lane" w:date="2022-05-12T12:10:00Z"/>
                <w:rFonts w:ascii="Arial" w:eastAsia="Times New Roman" w:hAnsi="Arial" w:cs="Arial"/>
                <w:i/>
                <w:iCs/>
                <w:sz w:val="20"/>
                <w:szCs w:val="20"/>
              </w:rPr>
            </w:pPr>
            <w:ins w:id="2624" w:author="Stefanie Lane" w:date="2022-05-12T12:10:00Z">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ins>
          </w:p>
        </w:tc>
        <w:tc>
          <w:tcPr>
            <w:tcW w:w="960" w:type="dxa"/>
            <w:tcBorders>
              <w:top w:val="nil"/>
              <w:left w:val="nil"/>
              <w:bottom w:val="nil"/>
              <w:right w:val="nil"/>
            </w:tcBorders>
            <w:shd w:val="clear" w:color="auto" w:fill="auto"/>
            <w:noWrap/>
            <w:vAlign w:val="bottom"/>
            <w:hideMark/>
          </w:tcPr>
          <w:p w14:paraId="4709A5D2" w14:textId="77777777" w:rsidR="004F6583" w:rsidRPr="004F6583" w:rsidRDefault="004F6583" w:rsidP="004F6583">
            <w:pPr>
              <w:spacing w:after="0" w:line="240" w:lineRule="auto"/>
              <w:jc w:val="center"/>
              <w:rPr>
                <w:ins w:id="2625" w:author="Stefanie Lane" w:date="2022-05-12T12:10:00Z"/>
                <w:rFonts w:ascii="Calibri" w:eastAsia="Times New Roman" w:hAnsi="Calibri" w:cs="Calibri"/>
                <w:color w:val="000000"/>
              </w:rPr>
            </w:pPr>
            <w:ins w:id="2626"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82B5183" w14:textId="77777777" w:rsidR="004F6583" w:rsidRPr="004F6583" w:rsidRDefault="004F6583" w:rsidP="004F6583">
            <w:pPr>
              <w:spacing w:after="0" w:line="240" w:lineRule="auto"/>
              <w:jc w:val="center"/>
              <w:rPr>
                <w:ins w:id="2627" w:author="Stefanie Lane" w:date="2022-05-12T12:10:00Z"/>
                <w:rFonts w:ascii="Calibri" w:eastAsia="Times New Roman" w:hAnsi="Calibri" w:cs="Calibri"/>
                <w:color w:val="000000"/>
              </w:rPr>
            </w:pPr>
            <w:ins w:id="2628"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10E301D5" w14:textId="77777777" w:rsidR="004F6583" w:rsidRPr="004F6583" w:rsidRDefault="004F6583" w:rsidP="004F6583">
            <w:pPr>
              <w:spacing w:after="0" w:line="240" w:lineRule="auto"/>
              <w:jc w:val="center"/>
              <w:rPr>
                <w:ins w:id="2629" w:author="Stefanie Lane" w:date="2022-05-12T12:10:00Z"/>
                <w:rFonts w:ascii="Calibri" w:eastAsia="Times New Roman" w:hAnsi="Calibri" w:cs="Calibri"/>
                <w:color w:val="000000"/>
              </w:rPr>
            </w:pPr>
            <w:ins w:id="2630" w:author="Stefanie Lane" w:date="2022-05-12T12:10:00Z">
              <w:r w:rsidRPr="004F6583">
                <w:rPr>
                  <w:rFonts w:ascii="Calibri" w:eastAsia="Times New Roman" w:hAnsi="Calibri" w:cs="Calibri"/>
                  <w:color w:val="000000"/>
                </w:rPr>
                <w:t>0.17</w:t>
              </w:r>
            </w:ins>
          </w:p>
        </w:tc>
        <w:tc>
          <w:tcPr>
            <w:tcW w:w="1760" w:type="dxa"/>
            <w:tcBorders>
              <w:top w:val="single" w:sz="4" w:space="0" w:color="auto"/>
              <w:left w:val="nil"/>
              <w:bottom w:val="single" w:sz="4" w:space="0" w:color="auto"/>
              <w:right w:val="nil"/>
            </w:tcBorders>
            <w:shd w:val="clear" w:color="auto" w:fill="auto"/>
            <w:noWrap/>
            <w:vAlign w:val="bottom"/>
            <w:hideMark/>
          </w:tcPr>
          <w:p w14:paraId="6FCA09CA" w14:textId="77777777" w:rsidR="004F6583" w:rsidRPr="004F6583" w:rsidRDefault="004F6583" w:rsidP="004F6583">
            <w:pPr>
              <w:spacing w:after="0" w:line="240" w:lineRule="auto"/>
              <w:jc w:val="center"/>
              <w:rPr>
                <w:ins w:id="2631" w:author="Stefanie Lane" w:date="2022-05-12T12:10:00Z"/>
                <w:rFonts w:ascii="Calibri" w:eastAsia="Times New Roman" w:hAnsi="Calibri" w:cs="Calibri"/>
                <w:color w:val="000000"/>
              </w:rPr>
            </w:pPr>
            <w:ins w:id="2632" w:author="Stefanie Lane" w:date="2022-05-12T12:10:00Z">
              <w:r w:rsidRPr="004F6583">
                <w:rPr>
                  <w:rFonts w:ascii="Calibri" w:eastAsia="Times New Roman" w:hAnsi="Calibri" w:cs="Calibri"/>
                  <w:color w:val="000000"/>
                </w:rPr>
                <w:t>+</w:t>
              </w:r>
            </w:ins>
          </w:p>
        </w:tc>
      </w:tr>
      <w:tr w:rsidR="004F6583" w:rsidRPr="004F6583" w14:paraId="7034E7B3" w14:textId="77777777" w:rsidTr="004F6583">
        <w:trPr>
          <w:trHeight w:val="290"/>
          <w:ins w:id="2633" w:author="Stefanie Lane" w:date="2022-05-12T12:10:00Z"/>
        </w:trPr>
        <w:tc>
          <w:tcPr>
            <w:tcW w:w="1700" w:type="dxa"/>
            <w:vMerge/>
            <w:tcBorders>
              <w:top w:val="nil"/>
              <w:left w:val="nil"/>
              <w:bottom w:val="nil"/>
              <w:right w:val="nil"/>
            </w:tcBorders>
            <w:vAlign w:val="center"/>
            <w:hideMark/>
          </w:tcPr>
          <w:p w14:paraId="08E9EA7D" w14:textId="77777777" w:rsidR="004F6583" w:rsidRPr="004F6583" w:rsidRDefault="004F6583" w:rsidP="004F6583">
            <w:pPr>
              <w:spacing w:after="0" w:line="240" w:lineRule="auto"/>
              <w:rPr>
                <w:ins w:id="2634"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0D58498" w14:textId="77777777" w:rsidR="004F6583" w:rsidRPr="004F6583" w:rsidRDefault="004F6583" w:rsidP="004F6583">
            <w:pPr>
              <w:spacing w:after="0" w:line="240" w:lineRule="auto"/>
              <w:rPr>
                <w:ins w:id="2635" w:author="Stefanie Lane" w:date="2022-05-12T12:10:00Z"/>
                <w:rFonts w:ascii="Calibri" w:eastAsia="Times New Roman" w:hAnsi="Calibri" w:cs="Calibri"/>
                <w:color w:val="000000"/>
              </w:rPr>
            </w:pPr>
            <w:ins w:id="2636" w:author="Stefanie Lane" w:date="2022-05-12T12:10:00Z">
              <w:r w:rsidRPr="004F6583">
                <w:rPr>
                  <w:rFonts w:ascii="Calibri" w:eastAsia="Times New Roman" w:hAnsi="Calibri" w:cs="Calibri"/>
                  <w:color w:val="000000"/>
                </w:rPr>
                <w:t xml:space="preserve">Asteraceae sp. </w:t>
              </w:r>
            </w:ins>
          </w:p>
        </w:tc>
        <w:tc>
          <w:tcPr>
            <w:tcW w:w="960" w:type="dxa"/>
            <w:tcBorders>
              <w:top w:val="single" w:sz="4" w:space="0" w:color="auto"/>
              <w:left w:val="nil"/>
              <w:bottom w:val="single" w:sz="4" w:space="0" w:color="auto"/>
              <w:right w:val="nil"/>
            </w:tcBorders>
            <w:shd w:val="clear" w:color="auto" w:fill="auto"/>
            <w:noWrap/>
            <w:vAlign w:val="bottom"/>
            <w:hideMark/>
          </w:tcPr>
          <w:p w14:paraId="6A4C841F" w14:textId="77777777" w:rsidR="004F6583" w:rsidRPr="004F6583" w:rsidRDefault="004F6583" w:rsidP="004F6583">
            <w:pPr>
              <w:spacing w:after="0" w:line="240" w:lineRule="auto"/>
              <w:jc w:val="center"/>
              <w:rPr>
                <w:ins w:id="2637" w:author="Stefanie Lane" w:date="2022-05-12T12:10:00Z"/>
                <w:rFonts w:ascii="Calibri" w:eastAsia="Times New Roman" w:hAnsi="Calibri" w:cs="Calibri"/>
                <w:color w:val="000000"/>
              </w:rPr>
            </w:pPr>
            <w:ins w:id="2638"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4758F5A" w14:textId="77777777" w:rsidR="004F6583" w:rsidRPr="004F6583" w:rsidRDefault="004F6583" w:rsidP="004F6583">
            <w:pPr>
              <w:spacing w:after="0" w:line="240" w:lineRule="auto"/>
              <w:jc w:val="center"/>
              <w:rPr>
                <w:ins w:id="2639" w:author="Stefanie Lane" w:date="2022-05-12T12:10:00Z"/>
                <w:rFonts w:ascii="Calibri" w:eastAsia="Times New Roman" w:hAnsi="Calibri" w:cs="Calibri"/>
                <w:color w:val="000000"/>
              </w:rPr>
            </w:pPr>
            <w:ins w:id="2640"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7D092D5C" w14:textId="77777777" w:rsidR="004F6583" w:rsidRPr="004F6583" w:rsidRDefault="004F6583" w:rsidP="004F6583">
            <w:pPr>
              <w:spacing w:after="0" w:line="240" w:lineRule="auto"/>
              <w:jc w:val="center"/>
              <w:rPr>
                <w:ins w:id="2641" w:author="Stefanie Lane" w:date="2022-05-12T12:10:00Z"/>
                <w:rFonts w:ascii="Calibri" w:eastAsia="Times New Roman" w:hAnsi="Calibri" w:cs="Calibri"/>
                <w:color w:val="000000"/>
              </w:rPr>
            </w:pPr>
            <w:ins w:id="2642"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641E0F11" w14:textId="77777777" w:rsidR="004F6583" w:rsidRPr="004F6583" w:rsidRDefault="004F6583" w:rsidP="004F6583">
            <w:pPr>
              <w:spacing w:after="0" w:line="240" w:lineRule="auto"/>
              <w:jc w:val="center"/>
              <w:rPr>
                <w:ins w:id="2643" w:author="Stefanie Lane" w:date="2022-05-12T12:10:00Z"/>
                <w:rFonts w:ascii="Calibri" w:eastAsia="Times New Roman" w:hAnsi="Calibri" w:cs="Calibri"/>
                <w:color w:val="000000"/>
              </w:rPr>
            </w:pPr>
          </w:p>
        </w:tc>
      </w:tr>
      <w:tr w:rsidR="004F6583" w:rsidRPr="004F6583" w14:paraId="0C0B217B" w14:textId="77777777" w:rsidTr="004F6583">
        <w:trPr>
          <w:trHeight w:val="290"/>
          <w:ins w:id="2644" w:author="Stefanie Lane" w:date="2022-05-12T12:10:00Z"/>
        </w:trPr>
        <w:tc>
          <w:tcPr>
            <w:tcW w:w="1700" w:type="dxa"/>
            <w:vMerge/>
            <w:tcBorders>
              <w:top w:val="nil"/>
              <w:left w:val="nil"/>
              <w:bottom w:val="nil"/>
              <w:right w:val="nil"/>
            </w:tcBorders>
            <w:vAlign w:val="center"/>
            <w:hideMark/>
          </w:tcPr>
          <w:p w14:paraId="38A9A6C7" w14:textId="77777777" w:rsidR="004F6583" w:rsidRPr="004F6583" w:rsidRDefault="004F6583" w:rsidP="004F6583">
            <w:pPr>
              <w:spacing w:after="0" w:line="240" w:lineRule="auto"/>
              <w:rPr>
                <w:ins w:id="264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F6FF7BC" w14:textId="77777777" w:rsidR="004F6583" w:rsidRPr="004F6583" w:rsidRDefault="004F6583" w:rsidP="004F6583">
            <w:pPr>
              <w:spacing w:after="0" w:line="240" w:lineRule="auto"/>
              <w:rPr>
                <w:ins w:id="2646" w:author="Stefanie Lane" w:date="2022-05-12T12:10:00Z"/>
                <w:rFonts w:ascii="Calibri" w:eastAsia="Times New Roman" w:hAnsi="Calibri" w:cs="Calibri"/>
                <w:i/>
                <w:iCs/>
                <w:color w:val="000000"/>
              </w:rPr>
            </w:pPr>
            <w:ins w:id="2647" w:author="Stefanie Lane" w:date="2022-05-12T12:10:00Z">
              <w:r w:rsidRPr="004F6583">
                <w:rPr>
                  <w:rFonts w:ascii="Calibri" w:eastAsia="Times New Roman" w:hAnsi="Calibri" w:cs="Calibri"/>
                  <w:i/>
                  <w:iCs/>
                  <w:color w:val="000000"/>
                </w:rPr>
                <w:t xml:space="preserve">Carex </w:t>
              </w:r>
              <w:r w:rsidRPr="004F6583">
                <w:rPr>
                  <w:rFonts w:ascii="Calibri" w:eastAsia="Times New Roman" w:hAnsi="Calibri" w:cs="Calibri"/>
                  <w:color w:val="000000"/>
                </w:rPr>
                <w:t xml:space="preserve">sp. </w:t>
              </w:r>
            </w:ins>
          </w:p>
        </w:tc>
        <w:tc>
          <w:tcPr>
            <w:tcW w:w="960" w:type="dxa"/>
            <w:tcBorders>
              <w:top w:val="nil"/>
              <w:left w:val="nil"/>
              <w:bottom w:val="nil"/>
              <w:right w:val="nil"/>
            </w:tcBorders>
            <w:shd w:val="clear" w:color="auto" w:fill="auto"/>
            <w:noWrap/>
            <w:vAlign w:val="bottom"/>
            <w:hideMark/>
          </w:tcPr>
          <w:p w14:paraId="657FC029" w14:textId="77777777" w:rsidR="004F6583" w:rsidRPr="004F6583" w:rsidRDefault="004F6583" w:rsidP="004F6583">
            <w:pPr>
              <w:spacing w:after="0" w:line="240" w:lineRule="auto"/>
              <w:jc w:val="center"/>
              <w:rPr>
                <w:ins w:id="2648" w:author="Stefanie Lane" w:date="2022-05-12T12:10:00Z"/>
                <w:rFonts w:ascii="Calibri" w:eastAsia="Times New Roman" w:hAnsi="Calibri" w:cs="Calibri"/>
                <w:color w:val="000000"/>
              </w:rPr>
            </w:pPr>
            <w:ins w:id="2649"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0FBCF11" w14:textId="77777777" w:rsidR="004F6583" w:rsidRPr="004F6583" w:rsidRDefault="004F6583" w:rsidP="004F6583">
            <w:pPr>
              <w:spacing w:after="0" w:line="240" w:lineRule="auto"/>
              <w:jc w:val="center"/>
              <w:rPr>
                <w:ins w:id="2650" w:author="Stefanie Lane" w:date="2022-05-12T12:10:00Z"/>
                <w:rFonts w:ascii="Calibri" w:eastAsia="Times New Roman" w:hAnsi="Calibri" w:cs="Calibri"/>
                <w:color w:val="000000"/>
              </w:rPr>
            </w:pPr>
            <w:ins w:id="2651" w:author="Stefanie Lane" w:date="2022-05-12T12:10:00Z">
              <w:r w:rsidRPr="004F6583">
                <w:rPr>
                  <w:rFonts w:ascii="Calibri" w:eastAsia="Times New Roman" w:hAnsi="Calibri" w:cs="Calibri"/>
                  <w:color w:val="000000"/>
                </w:rPr>
                <w:t>0.06</w:t>
              </w:r>
            </w:ins>
          </w:p>
        </w:tc>
        <w:tc>
          <w:tcPr>
            <w:tcW w:w="960" w:type="dxa"/>
            <w:tcBorders>
              <w:top w:val="nil"/>
              <w:left w:val="nil"/>
              <w:bottom w:val="nil"/>
              <w:right w:val="nil"/>
            </w:tcBorders>
            <w:shd w:val="clear" w:color="auto" w:fill="auto"/>
            <w:noWrap/>
            <w:vAlign w:val="bottom"/>
            <w:hideMark/>
          </w:tcPr>
          <w:p w14:paraId="0743A7C8" w14:textId="77777777" w:rsidR="004F6583" w:rsidRPr="004F6583" w:rsidRDefault="004F6583" w:rsidP="004F6583">
            <w:pPr>
              <w:spacing w:after="0" w:line="240" w:lineRule="auto"/>
              <w:jc w:val="center"/>
              <w:rPr>
                <w:ins w:id="2652" w:author="Stefanie Lane" w:date="2022-05-12T12:10:00Z"/>
                <w:rFonts w:ascii="Calibri" w:eastAsia="Times New Roman" w:hAnsi="Calibri" w:cs="Calibri"/>
                <w:color w:val="000000"/>
              </w:rPr>
            </w:pPr>
            <w:ins w:id="2653"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498846A6" w14:textId="77777777" w:rsidR="004F6583" w:rsidRPr="004F6583" w:rsidRDefault="004F6583" w:rsidP="004F6583">
            <w:pPr>
              <w:spacing w:after="0" w:line="240" w:lineRule="auto"/>
              <w:jc w:val="center"/>
              <w:rPr>
                <w:ins w:id="2654" w:author="Stefanie Lane" w:date="2022-05-12T12:10:00Z"/>
                <w:rFonts w:ascii="Calibri" w:eastAsia="Times New Roman" w:hAnsi="Calibri" w:cs="Calibri"/>
                <w:color w:val="000000"/>
              </w:rPr>
            </w:pPr>
            <w:ins w:id="2655" w:author="Stefanie Lane" w:date="2022-05-12T12:10:00Z">
              <w:r w:rsidRPr="004F6583">
                <w:rPr>
                  <w:rFonts w:ascii="Calibri" w:eastAsia="Times New Roman" w:hAnsi="Calibri" w:cs="Calibri"/>
                  <w:color w:val="000000"/>
                </w:rPr>
                <w:t> </w:t>
              </w:r>
            </w:ins>
          </w:p>
        </w:tc>
      </w:tr>
      <w:tr w:rsidR="004F6583" w:rsidRPr="004F6583" w14:paraId="0BD79912" w14:textId="77777777" w:rsidTr="004F6583">
        <w:trPr>
          <w:trHeight w:val="290"/>
          <w:ins w:id="2656" w:author="Stefanie Lane" w:date="2022-05-12T12:10:00Z"/>
        </w:trPr>
        <w:tc>
          <w:tcPr>
            <w:tcW w:w="1700" w:type="dxa"/>
            <w:vMerge/>
            <w:tcBorders>
              <w:top w:val="nil"/>
              <w:left w:val="nil"/>
              <w:bottom w:val="nil"/>
              <w:right w:val="nil"/>
            </w:tcBorders>
            <w:vAlign w:val="center"/>
            <w:hideMark/>
          </w:tcPr>
          <w:p w14:paraId="221010A0" w14:textId="77777777" w:rsidR="004F6583" w:rsidRPr="004F6583" w:rsidRDefault="004F6583" w:rsidP="004F6583">
            <w:pPr>
              <w:spacing w:after="0" w:line="240" w:lineRule="auto"/>
              <w:rPr>
                <w:ins w:id="265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5A92A7" w14:textId="77777777" w:rsidR="004F6583" w:rsidRPr="004F6583" w:rsidRDefault="004F6583" w:rsidP="004F6583">
            <w:pPr>
              <w:spacing w:after="0" w:line="240" w:lineRule="auto"/>
              <w:rPr>
                <w:ins w:id="2658" w:author="Stefanie Lane" w:date="2022-05-12T12:10:00Z"/>
                <w:rFonts w:ascii="Calibri" w:eastAsia="Times New Roman" w:hAnsi="Calibri" w:cs="Calibri"/>
                <w:i/>
                <w:iCs/>
                <w:color w:val="000000"/>
              </w:rPr>
            </w:pPr>
            <w:proofErr w:type="spellStart"/>
            <w:ins w:id="2659" w:author="Stefanie Lane" w:date="2022-05-12T12:10:00Z">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ins>
          </w:p>
        </w:tc>
        <w:tc>
          <w:tcPr>
            <w:tcW w:w="960" w:type="dxa"/>
            <w:tcBorders>
              <w:top w:val="single" w:sz="4" w:space="0" w:color="auto"/>
              <w:left w:val="nil"/>
              <w:bottom w:val="single" w:sz="4" w:space="0" w:color="auto"/>
              <w:right w:val="nil"/>
            </w:tcBorders>
            <w:shd w:val="clear" w:color="auto" w:fill="auto"/>
            <w:noWrap/>
            <w:vAlign w:val="bottom"/>
            <w:hideMark/>
          </w:tcPr>
          <w:p w14:paraId="76B90A46" w14:textId="77777777" w:rsidR="004F6583" w:rsidRPr="004F6583" w:rsidRDefault="004F6583" w:rsidP="004F6583">
            <w:pPr>
              <w:spacing w:after="0" w:line="240" w:lineRule="auto"/>
              <w:jc w:val="center"/>
              <w:rPr>
                <w:ins w:id="2660" w:author="Stefanie Lane" w:date="2022-05-12T12:10:00Z"/>
                <w:rFonts w:ascii="Calibri" w:eastAsia="Times New Roman" w:hAnsi="Calibri" w:cs="Calibri"/>
                <w:color w:val="000000"/>
              </w:rPr>
            </w:pPr>
            <w:ins w:id="266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3CC1811" w14:textId="77777777" w:rsidR="004F6583" w:rsidRPr="004F6583" w:rsidRDefault="004F6583" w:rsidP="004F6583">
            <w:pPr>
              <w:spacing w:after="0" w:line="240" w:lineRule="auto"/>
              <w:jc w:val="center"/>
              <w:rPr>
                <w:ins w:id="2662" w:author="Stefanie Lane" w:date="2022-05-12T12:10:00Z"/>
                <w:rFonts w:ascii="Calibri" w:eastAsia="Times New Roman" w:hAnsi="Calibri" w:cs="Calibri"/>
                <w:color w:val="000000"/>
              </w:rPr>
            </w:pPr>
            <w:ins w:id="2663"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37C408BC" w14:textId="77777777" w:rsidR="004F6583" w:rsidRPr="004F6583" w:rsidRDefault="004F6583" w:rsidP="004F6583">
            <w:pPr>
              <w:spacing w:after="0" w:line="240" w:lineRule="auto"/>
              <w:jc w:val="center"/>
              <w:rPr>
                <w:ins w:id="2664" w:author="Stefanie Lane" w:date="2022-05-12T12:10:00Z"/>
                <w:rFonts w:ascii="Calibri" w:eastAsia="Times New Roman" w:hAnsi="Calibri" w:cs="Calibri"/>
                <w:color w:val="000000"/>
              </w:rPr>
            </w:pPr>
            <w:ins w:id="2665"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768FF5DA" w14:textId="77777777" w:rsidR="004F6583" w:rsidRPr="004F6583" w:rsidRDefault="004F6583" w:rsidP="004F6583">
            <w:pPr>
              <w:spacing w:after="0" w:line="240" w:lineRule="auto"/>
              <w:jc w:val="center"/>
              <w:rPr>
                <w:ins w:id="2666" w:author="Stefanie Lane" w:date="2022-05-12T12:10:00Z"/>
                <w:rFonts w:ascii="Calibri" w:eastAsia="Times New Roman" w:hAnsi="Calibri" w:cs="Calibri"/>
                <w:color w:val="000000"/>
              </w:rPr>
            </w:pPr>
          </w:p>
        </w:tc>
      </w:tr>
      <w:tr w:rsidR="004F6583" w:rsidRPr="004F6583" w14:paraId="3F1D45C4" w14:textId="77777777" w:rsidTr="004F6583">
        <w:trPr>
          <w:trHeight w:val="290"/>
          <w:ins w:id="2667" w:author="Stefanie Lane" w:date="2022-05-12T12:10:00Z"/>
        </w:trPr>
        <w:tc>
          <w:tcPr>
            <w:tcW w:w="1700" w:type="dxa"/>
            <w:vMerge/>
            <w:tcBorders>
              <w:top w:val="nil"/>
              <w:left w:val="nil"/>
              <w:bottom w:val="nil"/>
              <w:right w:val="nil"/>
            </w:tcBorders>
            <w:vAlign w:val="center"/>
            <w:hideMark/>
          </w:tcPr>
          <w:p w14:paraId="6917F82A" w14:textId="77777777" w:rsidR="004F6583" w:rsidRPr="004F6583" w:rsidRDefault="004F6583" w:rsidP="004F6583">
            <w:pPr>
              <w:spacing w:after="0" w:line="240" w:lineRule="auto"/>
              <w:rPr>
                <w:ins w:id="2668"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7985F0A" w14:textId="77777777" w:rsidR="004F6583" w:rsidRPr="004F6583" w:rsidRDefault="004F6583" w:rsidP="004F6583">
            <w:pPr>
              <w:spacing w:after="0" w:line="240" w:lineRule="auto"/>
              <w:rPr>
                <w:ins w:id="2669" w:author="Stefanie Lane" w:date="2022-05-12T12:10:00Z"/>
                <w:rFonts w:ascii="Arial" w:eastAsia="Times New Roman" w:hAnsi="Arial" w:cs="Arial"/>
                <w:i/>
                <w:iCs/>
                <w:sz w:val="20"/>
                <w:szCs w:val="20"/>
              </w:rPr>
            </w:pPr>
            <w:ins w:id="2670"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ins>
          </w:p>
        </w:tc>
        <w:tc>
          <w:tcPr>
            <w:tcW w:w="960" w:type="dxa"/>
            <w:tcBorders>
              <w:top w:val="nil"/>
              <w:left w:val="nil"/>
              <w:bottom w:val="nil"/>
              <w:right w:val="nil"/>
            </w:tcBorders>
            <w:shd w:val="clear" w:color="auto" w:fill="auto"/>
            <w:noWrap/>
            <w:vAlign w:val="bottom"/>
            <w:hideMark/>
          </w:tcPr>
          <w:p w14:paraId="0B82DF2C" w14:textId="77777777" w:rsidR="004F6583" w:rsidRPr="004F6583" w:rsidRDefault="004F6583" w:rsidP="004F6583">
            <w:pPr>
              <w:spacing w:after="0" w:line="240" w:lineRule="auto"/>
              <w:jc w:val="center"/>
              <w:rPr>
                <w:ins w:id="2671" w:author="Stefanie Lane" w:date="2022-05-12T12:10:00Z"/>
                <w:rFonts w:ascii="Calibri" w:eastAsia="Times New Roman" w:hAnsi="Calibri" w:cs="Calibri"/>
                <w:color w:val="000000"/>
              </w:rPr>
            </w:pPr>
            <w:ins w:id="2672"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36B85AF9" w14:textId="77777777" w:rsidR="004F6583" w:rsidRPr="004F6583" w:rsidRDefault="004F6583" w:rsidP="004F6583">
            <w:pPr>
              <w:spacing w:after="0" w:line="240" w:lineRule="auto"/>
              <w:jc w:val="center"/>
              <w:rPr>
                <w:ins w:id="2673" w:author="Stefanie Lane" w:date="2022-05-12T12:10:00Z"/>
                <w:rFonts w:ascii="Calibri" w:eastAsia="Times New Roman" w:hAnsi="Calibri" w:cs="Calibri"/>
                <w:color w:val="000000"/>
              </w:rPr>
            </w:pPr>
            <w:ins w:id="2674" w:author="Stefanie Lane" w:date="2022-05-12T12:10:00Z">
              <w:r w:rsidRPr="004F6583">
                <w:rPr>
                  <w:rFonts w:ascii="Calibri" w:eastAsia="Times New Roman" w:hAnsi="Calibri" w:cs="Calibri"/>
                  <w:color w:val="000000"/>
                </w:rPr>
                <w:t>0.09</w:t>
              </w:r>
            </w:ins>
          </w:p>
        </w:tc>
        <w:tc>
          <w:tcPr>
            <w:tcW w:w="960" w:type="dxa"/>
            <w:tcBorders>
              <w:top w:val="nil"/>
              <w:left w:val="nil"/>
              <w:bottom w:val="nil"/>
              <w:right w:val="nil"/>
            </w:tcBorders>
            <w:shd w:val="clear" w:color="auto" w:fill="auto"/>
            <w:noWrap/>
            <w:vAlign w:val="bottom"/>
            <w:hideMark/>
          </w:tcPr>
          <w:p w14:paraId="5986E0F1" w14:textId="77777777" w:rsidR="004F6583" w:rsidRPr="004F6583" w:rsidRDefault="004F6583" w:rsidP="004F6583">
            <w:pPr>
              <w:spacing w:after="0" w:line="240" w:lineRule="auto"/>
              <w:jc w:val="center"/>
              <w:rPr>
                <w:ins w:id="2675" w:author="Stefanie Lane" w:date="2022-05-12T12:10:00Z"/>
                <w:rFonts w:ascii="Calibri" w:eastAsia="Times New Roman" w:hAnsi="Calibri" w:cs="Calibri"/>
                <w:color w:val="000000"/>
              </w:rPr>
            </w:pPr>
            <w:ins w:id="2676" w:author="Stefanie Lane" w:date="2022-05-12T12:10:00Z">
              <w:r w:rsidRPr="004F6583">
                <w:rPr>
                  <w:rFonts w:ascii="Calibri" w:eastAsia="Times New Roman" w:hAnsi="Calibri" w:cs="Calibri"/>
                  <w:color w:val="000000"/>
                </w:rPr>
                <w:t>0.00</w:t>
              </w:r>
            </w:ins>
          </w:p>
        </w:tc>
        <w:tc>
          <w:tcPr>
            <w:tcW w:w="1760" w:type="dxa"/>
            <w:tcBorders>
              <w:top w:val="single" w:sz="4" w:space="0" w:color="auto"/>
              <w:left w:val="nil"/>
              <w:bottom w:val="single" w:sz="4" w:space="0" w:color="auto"/>
              <w:right w:val="nil"/>
            </w:tcBorders>
            <w:shd w:val="clear" w:color="auto" w:fill="auto"/>
            <w:noWrap/>
            <w:vAlign w:val="bottom"/>
            <w:hideMark/>
          </w:tcPr>
          <w:p w14:paraId="26705944" w14:textId="77777777" w:rsidR="004F6583" w:rsidRPr="004F6583" w:rsidRDefault="004F6583" w:rsidP="004F6583">
            <w:pPr>
              <w:spacing w:after="0" w:line="240" w:lineRule="auto"/>
              <w:jc w:val="center"/>
              <w:rPr>
                <w:ins w:id="2677" w:author="Stefanie Lane" w:date="2022-05-12T12:10:00Z"/>
                <w:rFonts w:ascii="Calibri" w:eastAsia="Times New Roman" w:hAnsi="Calibri" w:cs="Calibri"/>
                <w:color w:val="000000"/>
              </w:rPr>
            </w:pPr>
            <w:ins w:id="2678" w:author="Stefanie Lane" w:date="2022-05-12T12:10:00Z">
              <w:r w:rsidRPr="004F6583">
                <w:rPr>
                  <w:rFonts w:ascii="Calibri" w:eastAsia="Times New Roman" w:hAnsi="Calibri" w:cs="Calibri"/>
                  <w:color w:val="000000"/>
                </w:rPr>
                <w:t> </w:t>
              </w:r>
            </w:ins>
          </w:p>
        </w:tc>
      </w:tr>
      <w:tr w:rsidR="004F6583" w:rsidRPr="004F6583" w14:paraId="43448B43" w14:textId="77777777" w:rsidTr="004F6583">
        <w:trPr>
          <w:trHeight w:val="290"/>
          <w:ins w:id="2679" w:author="Stefanie Lane" w:date="2022-05-12T12:10:00Z"/>
        </w:trPr>
        <w:tc>
          <w:tcPr>
            <w:tcW w:w="1700" w:type="dxa"/>
            <w:vMerge/>
            <w:tcBorders>
              <w:top w:val="nil"/>
              <w:left w:val="nil"/>
              <w:bottom w:val="nil"/>
              <w:right w:val="nil"/>
            </w:tcBorders>
            <w:vAlign w:val="center"/>
            <w:hideMark/>
          </w:tcPr>
          <w:p w14:paraId="610A55A8" w14:textId="77777777" w:rsidR="004F6583" w:rsidRPr="004F6583" w:rsidRDefault="004F6583" w:rsidP="004F6583">
            <w:pPr>
              <w:spacing w:after="0" w:line="240" w:lineRule="auto"/>
              <w:rPr>
                <w:ins w:id="2680" w:author="Stefanie Lane" w:date="2022-05-12T12:10:00Z"/>
                <w:rFonts w:ascii="Calibri" w:eastAsia="Times New Roman" w:hAnsi="Calibri" w:cs="Calibri"/>
                <w:color w:val="000000"/>
              </w:rPr>
            </w:pPr>
          </w:p>
        </w:tc>
        <w:tc>
          <w:tcPr>
            <w:tcW w:w="3160" w:type="dxa"/>
            <w:tcBorders>
              <w:top w:val="single" w:sz="4" w:space="0" w:color="auto"/>
              <w:left w:val="nil"/>
              <w:bottom w:val="nil"/>
              <w:right w:val="nil"/>
            </w:tcBorders>
            <w:shd w:val="clear" w:color="auto" w:fill="auto"/>
            <w:noWrap/>
            <w:vAlign w:val="bottom"/>
            <w:hideMark/>
          </w:tcPr>
          <w:p w14:paraId="6484E59F" w14:textId="77777777" w:rsidR="004F6583" w:rsidRPr="004F6583" w:rsidRDefault="004F6583" w:rsidP="004F6583">
            <w:pPr>
              <w:spacing w:after="0" w:line="240" w:lineRule="auto"/>
              <w:rPr>
                <w:ins w:id="2681" w:author="Stefanie Lane" w:date="2022-05-12T12:10:00Z"/>
                <w:rFonts w:ascii="Arial" w:eastAsia="Times New Roman" w:hAnsi="Arial" w:cs="Arial"/>
                <w:i/>
                <w:iCs/>
                <w:sz w:val="20"/>
                <w:szCs w:val="20"/>
              </w:rPr>
            </w:pPr>
            <w:ins w:id="2682" w:author="Stefanie Lane" w:date="2022-05-12T12:10:00Z">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ins>
          </w:p>
        </w:tc>
        <w:tc>
          <w:tcPr>
            <w:tcW w:w="960" w:type="dxa"/>
            <w:tcBorders>
              <w:top w:val="single" w:sz="4" w:space="0" w:color="auto"/>
              <w:left w:val="nil"/>
              <w:bottom w:val="nil"/>
              <w:right w:val="nil"/>
            </w:tcBorders>
            <w:shd w:val="clear" w:color="auto" w:fill="auto"/>
            <w:noWrap/>
            <w:vAlign w:val="bottom"/>
            <w:hideMark/>
          </w:tcPr>
          <w:p w14:paraId="5969EB90" w14:textId="77777777" w:rsidR="004F6583" w:rsidRPr="004F6583" w:rsidRDefault="004F6583" w:rsidP="004F6583">
            <w:pPr>
              <w:spacing w:after="0" w:line="240" w:lineRule="auto"/>
              <w:jc w:val="center"/>
              <w:rPr>
                <w:ins w:id="2683" w:author="Stefanie Lane" w:date="2022-05-12T12:10:00Z"/>
                <w:rFonts w:ascii="Calibri" w:eastAsia="Times New Roman" w:hAnsi="Calibri" w:cs="Calibri"/>
                <w:color w:val="000000"/>
              </w:rPr>
            </w:pPr>
            <w:ins w:id="2684"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nil"/>
              <w:right w:val="nil"/>
            </w:tcBorders>
            <w:shd w:val="clear" w:color="auto" w:fill="auto"/>
            <w:noWrap/>
            <w:vAlign w:val="bottom"/>
            <w:hideMark/>
          </w:tcPr>
          <w:p w14:paraId="4F7ED53E" w14:textId="77777777" w:rsidR="004F6583" w:rsidRPr="004F6583" w:rsidRDefault="004F6583" w:rsidP="004F6583">
            <w:pPr>
              <w:spacing w:after="0" w:line="240" w:lineRule="auto"/>
              <w:jc w:val="center"/>
              <w:rPr>
                <w:ins w:id="2685" w:author="Stefanie Lane" w:date="2022-05-12T12:10:00Z"/>
                <w:rFonts w:ascii="Calibri" w:eastAsia="Times New Roman" w:hAnsi="Calibri" w:cs="Calibri"/>
                <w:color w:val="000000"/>
              </w:rPr>
            </w:pPr>
            <w:ins w:id="2686"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nil"/>
              <w:right w:val="nil"/>
            </w:tcBorders>
            <w:shd w:val="clear" w:color="auto" w:fill="auto"/>
            <w:noWrap/>
            <w:vAlign w:val="bottom"/>
            <w:hideMark/>
          </w:tcPr>
          <w:p w14:paraId="4FC794DF" w14:textId="77777777" w:rsidR="004F6583" w:rsidRPr="004F6583" w:rsidRDefault="004F6583" w:rsidP="004F6583">
            <w:pPr>
              <w:spacing w:after="0" w:line="240" w:lineRule="auto"/>
              <w:jc w:val="center"/>
              <w:rPr>
                <w:ins w:id="2687" w:author="Stefanie Lane" w:date="2022-05-12T12:10:00Z"/>
                <w:rFonts w:ascii="Calibri" w:eastAsia="Times New Roman" w:hAnsi="Calibri" w:cs="Calibri"/>
                <w:color w:val="000000"/>
              </w:rPr>
            </w:pPr>
            <w:ins w:id="2688" w:author="Stefanie Lane" w:date="2022-05-12T12:10:00Z">
              <w:r w:rsidRPr="004F6583">
                <w:rPr>
                  <w:rFonts w:ascii="Calibri" w:eastAsia="Times New Roman" w:hAnsi="Calibri" w:cs="Calibri"/>
                  <w:color w:val="000000"/>
                </w:rPr>
                <w:t>0.00</w:t>
              </w:r>
            </w:ins>
          </w:p>
        </w:tc>
        <w:tc>
          <w:tcPr>
            <w:tcW w:w="1760" w:type="dxa"/>
            <w:tcBorders>
              <w:top w:val="nil"/>
              <w:left w:val="nil"/>
              <w:bottom w:val="nil"/>
              <w:right w:val="nil"/>
            </w:tcBorders>
            <w:shd w:val="clear" w:color="auto" w:fill="auto"/>
            <w:noWrap/>
            <w:vAlign w:val="bottom"/>
            <w:hideMark/>
          </w:tcPr>
          <w:p w14:paraId="36A717B0" w14:textId="77777777" w:rsidR="004F6583" w:rsidRPr="004F6583" w:rsidRDefault="004F6583" w:rsidP="004F6583">
            <w:pPr>
              <w:spacing w:after="0" w:line="240" w:lineRule="auto"/>
              <w:jc w:val="center"/>
              <w:rPr>
                <w:ins w:id="2689" w:author="Stefanie Lane" w:date="2022-05-12T12:10:00Z"/>
                <w:rFonts w:ascii="Calibri" w:eastAsia="Times New Roman" w:hAnsi="Calibri" w:cs="Calibri"/>
                <w:color w:val="000000"/>
              </w:rPr>
            </w:pPr>
          </w:p>
        </w:tc>
      </w:tr>
      <w:tr w:rsidR="004F6583" w:rsidRPr="004F6583" w14:paraId="117F51B4" w14:textId="77777777" w:rsidTr="004F6583">
        <w:trPr>
          <w:trHeight w:val="580"/>
          <w:ins w:id="2690" w:author="Stefanie Lane" w:date="2022-05-12T12:10:00Z"/>
        </w:trPr>
        <w:tc>
          <w:tcPr>
            <w:tcW w:w="1700" w:type="dxa"/>
            <w:tcBorders>
              <w:top w:val="single" w:sz="4" w:space="0" w:color="auto"/>
              <w:left w:val="nil"/>
              <w:bottom w:val="single" w:sz="4" w:space="0" w:color="auto"/>
              <w:right w:val="nil"/>
            </w:tcBorders>
            <w:shd w:val="clear" w:color="auto" w:fill="auto"/>
            <w:vAlign w:val="center"/>
            <w:hideMark/>
          </w:tcPr>
          <w:p w14:paraId="379F5864" w14:textId="77777777" w:rsidR="004F6583" w:rsidRPr="004F6583" w:rsidRDefault="004F6583" w:rsidP="004F6583">
            <w:pPr>
              <w:spacing w:after="0" w:line="240" w:lineRule="auto"/>
              <w:jc w:val="center"/>
              <w:rPr>
                <w:ins w:id="2691" w:author="Stefanie Lane" w:date="2022-05-12T12:10:00Z"/>
                <w:rFonts w:ascii="Calibri" w:eastAsia="Times New Roman" w:hAnsi="Calibri" w:cs="Calibri"/>
                <w:b/>
                <w:bCs/>
                <w:color w:val="000000"/>
              </w:rPr>
            </w:pPr>
            <w:ins w:id="2692" w:author="Stefanie Lane" w:date="2022-05-12T12:10:00Z">
              <w:r w:rsidRPr="004F6583">
                <w:rPr>
                  <w:rFonts w:ascii="Calibri" w:eastAsia="Times New Roman" w:hAnsi="Calibri" w:cs="Calibri"/>
                  <w:b/>
                  <w:bCs/>
                  <w:color w:val="000000"/>
                </w:rPr>
                <w:t>Assemblage</w:t>
              </w:r>
            </w:ins>
          </w:p>
        </w:tc>
        <w:tc>
          <w:tcPr>
            <w:tcW w:w="3160" w:type="dxa"/>
            <w:tcBorders>
              <w:top w:val="single" w:sz="4" w:space="0" w:color="auto"/>
              <w:left w:val="nil"/>
              <w:bottom w:val="single" w:sz="4" w:space="0" w:color="auto"/>
              <w:right w:val="nil"/>
            </w:tcBorders>
            <w:shd w:val="clear" w:color="auto" w:fill="auto"/>
            <w:vAlign w:val="center"/>
            <w:hideMark/>
          </w:tcPr>
          <w:p w14:paraId="770EC001" w14:textId="77777777" w:rsidR="004F6583" w:rsidRPr="004F6583" w:rsidRDefault="004F6583" w:rsidP="004F6583">
            <w:pPr>
              <w:spacing w:after="0" w:line="240" w:lineRule="auto"/>
              <w:jc w:val="center"/>
              <w:rPr>
                <w:ins w:id="2693" w:author="Stefanie Lane" w:date="2022-05-12T12:10:00Z"/>
                <w:rFonts w:ascii="Calibri" w:eastAsia="Times New Roman" w:hAnsi="Calibri" w:cs="Calibri"/>
                <w:b/>
                <w:bCs/>
                <w:color w:val="000000"/>
              </w:rPr>
            </w:pPr>
            <w:ins w:id="2694" w:author="Stefanie Lane" w:date="2022-05-12T12:10:00Z">
              <w:r w:rsidRPr="004F6583">
                <w:rPr>
                  <w:rFonts w:ascii="Calibri" w:eastAsia="Times New Roman" w:hAnsi="Calibri" w:cs="Calibri"/>
                  <w:b/>
                  <w:bCs/>
                  <w:color w:val="000000"/>
                </w:rPr>
                <w:t>Species</w:t>
              </w:r>
            </w:ins>
          </w:p>
        </w:tc>
        <w:tc>
          <w:tcPr>
            <w:tcW w:w="960" w:type="dxa"/>
            <w:tcBorders>
              <w:top w:val="single" w:sz="4" w:space="0" w:color="auto"/>
              <w:left w:val="nil"/>
              <w:bottom w:val="single" w:sz="4" w:space="0" w:color="auto"/>
              <w:right w:val="nil"/>
            </w:tcBorders>
            <w:shd w:val="clear" w:color="auto" w:fill="auto"/>
            <w:vAlign w:val="center"/>
            <w:hideMark/>
          </w:tcPr>
          <w:p w14:paraId="0BE8D1BD" w14:textId="77777777" w:rsidR="004F6583" w:rsidRPr="004F6583" w:rsidRDefault="004F6583" w:rsidP="004F6583">
            <w:pPr>
              <w:spacing w:after="0" w:line="240" w:lineRule="auto"/>
              <w:jc w:val="center"/>
              <w:rPr>
                <w:ins w:id="2695" w:author="Stefanie Lane" w:date="2022-05-12T12:10:00Z"/>
                <w:rFonts w:ascii="Calibri" w:eastAsia="Times New Roman" w:hAnsi="Calibri" w:cs="Calibri"/>
                <w:b/>
                <w:bCs/>
                <w:color w:val="000000"/>
              </w:rPr>
            </w:pPr>
            <w:ins w:id="2696" w:author="Stefanie Lane" w:date="2022-05-12T12:10:00Z">
              <w:r w:rsidRPr="004F6583">
                <w:rPr>
                  <w:rFonts w:ascii="Calibri" w:eastAsia="Times New Roman" w:hAnsi="Calibri" w:cs="Calibri"/>
                  <w:b/>
                  <w:bCs/>
                  <w:color w:val="000000"/>
                </w:rPr>
                <w:t>1979</w:t>
              </w:r>
            </w:ins>
          </w:p>
        </w:tc>
        <w:tc>
          <w:tcPr>
            <w:tcW w:w="960" w:type="dxa"/>
            <w:tcBorders>
              <w:top w:val="single" w:sz="4" w:space="0" w:color="auto"/>
              <w:left w:val="nil"/>
              <w:bottom w:val="single" w:sz="4" w:space="0" w:color="auto"/>
              <w:right w:val="nil"/>
            </w:tcBorders>
            <w:shd w:val="clear" w:color="auto" w:fill="auto"/>
            <w:vAlign w:val="center"/>
            <w:hideMark/>
          </w:tcPr>
          <w:p w14:paraId="7DC2FE5F" w14:textId="77777777" w:rsidR="004F6583" w:rsidRPr="004F6583" w:rsidRDefault="004F6583" w:rsidP="004F6583">
            <w:pPr>
              <w:spacing w:after="0" w:line="240" w:lineRule="auto"/>
              <w:jc w:val="center"/>
              <w:rPr>
                <w:ins w:id="2697" w:author="Stefanie Lane" w:date="2022-05-12T12:10:00Z"/>
                <w:rFonts w:ascii="Calibri" w:eastAsia="Times New Roman" w:hAnsi="Calibri" w:cs="Calibri"/>
                <w:b/>
                <w:bCs/>
                <w:color w:val="000000"/>
              </w:rPr>
            </w:pPr>
            <w:ins w:id="2698" w:author="Stefanie Lane" w:date="2022-05-12T12:10:00Z">
              <w:r w:rsidRPr="004F6583">
                <w:rPr>
                  <w:rFonts w:ascii="Calibri" w:eastAsia="Times New Roman" w:hAnsi="Calibri" w:cs="Calibri"/>
                  <w:b/>
                  <w:bCs/>
                  <w:color w:val="000000"/>
                </w:rPr>
                <w:t>1999</w:t>
              </w:r>
            </w:ins>
          </w:p>
        </w:tc>
        <w:tc>
          <w:tcPr>
            <w:tcW w:w="960" w:type="dxa"/>
            <w:tcBorders>
              <w:top w:val="single" w:sz="4" w:space="0" w:color="auto"/>
              <w:left w:val="nil"/>
              <w:bottom w:val="single" w:sz="4" w:space="0" w:color="auto"/>
              <w:right w:val="nil"/>
            </w:tcBorders>
            <w:shd w:val="clear" w:color="auto" w:fill="auto"/>
            <w:vAlign w:val="center"/>
            <w:hideMark/>
          </w:tcPr>
          <w:p w14:paraId="3CA583FD" w14:textId="77777777" w:rsidR="004F6583" w:rsidRPr="004F6583" w:rsidRDefault="004F6583" w:rsidP="004F6583">
            <w:pPr>
              <w:spacing w:after="0" w:line="240" w:lineRule="auto"/>
              <w:jc w:val="center"/>
              <w:rPr>
                <w:ins w:id="2699" w:author="Stefanie Lane" w:date="2022-05-12T12:10:00Z"/>
                <w:rFonts w:ascii="Calibri" w:eastAsia="Times New Roman" w:hAnsi="Calibri" w:cs="Calibri"/>
                <w:b/>
                <w:bCs/>
                <w:color w:val="000000"/>
              </w:rPr>
            </w:pPr>
            <w:ins w:id="2700" w:author="Stefanie Lane" w:date="2022-05-12T12:10:00Z">
              <w:r w:rsidRPr="004F6583">
                <w:rPr>
                  <w:rFonts w:ascii="Calibri" w:eastAsia="Times New Roman" w:hAnsi="Calibri" w:cs="Calibri"/>
                  <w:b/>
                  <w:bCs/>
                  <w:color w:val="000000"/>
                </w:rPr>
                <w:t>2019</w:t>
              </w:r>
            </w:ins>
          </w:p>
        </w:tc>
        <w:tc>
          <w:tcPr>
            <w:tcW w:w="1760" w:type="dxa"/>
            <w:tcBorders>
              <w:top w:val="single" w:sz="4" w:space="0" w:color="auto"/>
              <w:left w:val="nil"/>
              <w:bottom w:val="single" w:sz="4" w:space="0" w:color="auto"/>
              <w:right w:val="nil"/>
            </w:tcBorders>
            <w:shd w:val="clear" w:color="auto" w:fill="auto"/>
            <w:vAlign w:val="center"/>
            <w:hideMark/>
          </w:tcPr>
          <w:p w14:paraId="34C555F4" w14:textId="77777777" w:rsidR="004F6583" w:rsidRPr="004F6583" w:rsidRDefault="004F6583" w:rsidP="004F6583">
            <w:pPr>
              <w:spacing w:after="0" w:line="240" w:lineRule="auto"/>
              <w:jc w:val="center"/>
              <w:rPr>
                <w:ins w:id="2701" w:author="Stefanie Lane" w:date="2022-05-12T12:10:00Z"/>
                <w:rFonts w:ascii="Calibri" w:eastAsia="Times New Roman" w:hAnsi="Calibri" w:cs="Calibri"/>
                <w:b/>
                <w:bCs/>
                <w:color w:val="000000"/>
              </w:rPr>
            </w:pPr>
            <w:ins w:id="2702" w:author="Stefanie Lane" w:date="2022-05-12T12:10:00Z">
              <w:r w:rsidRPr="004F6583">
                <w:rPr>
                  <w:rFonts w:ascii="Calibri" w:eastAsia="Times New Roman" w:hAnsi="Calibri" w:cs="Calibri"/>
                  <w:b/>
                  <w:bCs/>
                  <w:color w:val="000000"/>
                </w:rPr>
                <w:t>Percent Change 1979-2019</w:t>
              </w:r>
            </w:ins>
          </w:p>
        </w:tc>
      </w:tr>
      <w:tr w:rsidR="004F6583" w:rsidRPr="004F6583" w14:paraId="584443FC" w14:textId="77777777" w:rsidTr="004F6583">
        <w:trPr>
          <w:trHeight w:val="290"/>
          <w:ins w:id="2703" w:author="Stefanie Lane" w:date="2022-05-12T12:10:00Z"/>
        </w:trPr>
        <w:tc>
          <w:tcPr>
            <w:tcW w:w="1700" w:type="dxa"/>
            <w:vMerge w:val="restart"/>
            <w:tcBorders>
              <w:top w:val="nil"/>
              <w:left w:val="nil"/>
              <w:bottom w:val="single" w:sz="4" w:space="0" w:color="000000"/>
              <w:right w:val="nil"/>
            </w:tcBorders>
            <w:shd w:val="clear" w:color="auto" w:fill="auto"/>
            <w:noWrap/>
            <w:vAlign w:val="center"/>
            <w:hideMark/>
          </w:tcPr>
          <w:p w14:paraId="5C6E149F" w14:textId="77777777" w:rsidR="004F6583" w:rsidRPr="004F6583" w:rsidRDefault="004F6583" w:rsidP="004F6583">
            <w:pPr>
              <w:spacing w:after="0" w:line="240" w:lineRule="auto"/>
              <w:jc w:val="center"/>
              <w:rPr>
                <w:ins w:id="2704" w:author="Stefanie Lane" w:date="2022-05-12T12:10:00Z"/>
                <w:rFonts w:ascii="Calibri" w:eastAsia="Times New Roman" w:hAnsi="Calibri" w:cs="Calibri"/>
                <w:color w:val="000000"/>
              </w:rPr>
            </w:pPr>
            <w:ins w:id="2705" w:author="Stefanie Lane" w:date="2022-05-12T12:10:00Z">
              <w:r w:rsidRPr="004F6583">
                <w:rPr>
                  <w:rFonts w:ascii="Calibri" w:eastAsia="Times New Roman" w:hAnsi="Calibri" w:cs="Calibri"/>
                  <w:color w:val="000000"/>
                </w:rPr>
                <w:t>Sedge</w:t>
              </w:r>
            </w:ins>
          </w:p>
        </w:tc>
        <w:tc>
          <w:tcPr>
            <w:tcW w:w="3160" w:type="dxa"/>
            <w:tcBorders>
              <w:top w:val="nil"/>
              <w:left w:val="nil"/>
              <w:bottom w:val="single" w:sz="4" w:space="0" w:color="auto"/>
              <w:right w:val="nil"/>
            </w:tcBorders>
            <w:shd w:val="clear" w:color="auto" w:fill="auto"/>
            <w:noWrap/>
            <w:vAlign w:val="bottom"/>
            <w:hideMark/>
          </w:tcPr>
          <w:p w14:paraId="0619F460" w14:textId="77777777" w:rsidR="004F6583" w:rsidRPr="004F6583" w:rsidRDefault="004F6583" w:rsidP="004F6583">
            <w:pPr>
              <w:spacing w:after="0" w:line="240" w:lineRule="auto"/>
              <w:rPr>
                <w:ins w:id="2706" w:author="Stefanie Lane" w:date="2022-05-12T12:10:00Z"/>
                <w:rFonts w:ascii="Arial" w:eastAsia="Times New Roman" w:hAnsi="Arial" w:cs="Arial"/>
                <w:i/>
                <w:iCs/>
                <w:sz w:val="20"/>
                <w:szCs w:val="20"/>
              </w:rPr>
            </w:pPr>
            <w:proofErr w:type="spellStart"/>
            <w:ins w:id="2707" w:author="Stefanie Lane" w:date="2022-05-12T12:10:00Z">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ins>
          </w:p>
        </w:tc>
        <w:tc>
          <w:tcPr>
            <w:tcW w:w="960" w:type="dxa"/>
            <w:tcBorders>
              <w:top w:val="nil"/>
              <w:left w:val="nil"/>
              <w:bottom w:val="single" w:sz="4" w:space="0" w:color="auto"/>
              <w:right w:val="nil"/>
            </w:tcBorders>
            <w:shd w:val="clear" w:color="auto" w:fill="auto"/>
            <w:noWrap/>
            <w:vAlign w:val="bottom"/>
            <w:hideMark/>
          </w:tcPr>
          <w:p w14:paraId="2CC0CDD5" w14:textId="77777777" w:rsidR="004F6583" w:rsidRPr="004F6583" w:rsidRDefault="004F6583" w:rsidP="004F6583">
            <w:pPr>
              <w:spacing w:after="0" w:line="240" w:lineRule="auto"/>
              <w:jc w:val="center"/>
              <w:rPr>
                <w:ins w:id="2708" w:author="Stefanie Lane" w:date="2022-05-12T12:10:00Z"/>
                <w:rFonts w:ascii="Calibri" w:eastAsia="Times New Roman" w:hAnsi="Calibri" w:cs="Calibri"/>
                <w:color w:val="000000"/>
              </w:rPr>
            </w:pPr>
            <w:ins w:id="2709" w:author="Stefanie Lane" w:date="2022-05-12T12:10:00Z">
              <w:r w:rsidRPr="004F6583">
                <w:rPr>
                  <w:rFonts w:ascii="Calibri" w:eastAsia="Times New Roman" w:hAnsi="Calibri" w:cs="Calibri"/>
                  <w:color w:val="000000"/>
                </w:rPr>
                <w:t>0.35</w:t>
              </w:r>
            </w:ins>
          </w:p>
        </w:tc>
        <w:tc>
          <w:tcPr>
            <w:tcW w:w="960" w:type="dxa"/>
            <w:tcBorders>
              <w:top w:val="nil"/>
              <w:left w:val="nil"/>
              <w:bottom w:val="single" w:sz="4" w:space="0" w:color="auto"/>
              <w:right w:val="nil"/>
            </w:tcBorders>
            <w:shd w:val="clear" w:color="auto" w:fill="auto"/>
            <w:noWrap/>
            <w:vAlign w:val="bottom"/>
            <w:hideMark/>
          </w:tcPr>
          <w:p w14:paraId="7BA53EBD" w14:textId="77777777" w:rsidR="004F6583" w:rsidRPr="004F6583" w:rsidRDefault="004F6583" w:rsidP="004F6583">
            <w:pPr>
              <w:spacing w:after="0" w:line="240" w:lineRule="auto"/>
              <w:jc w:val="center"/>
              <w:rPr>
                <w:ins w:id="2710" w:author="Stefanie Lane" w:date="2022-05-12T12:10:00Z"/>
                <w:rFonts w:ascii="Calibri" w:eastAsia="Times New Roman" w:hAnsi="Calibri" w:cs="Calibri"/>
                <w:color w:val="000000"/>
              </w:rPr>
            </w:pPr>
            <w:ins w:id="2711" w:author="Stefanie Lane" w:date="2022-05-12T12:10:00Z">
              <w:r w:rsidRPr="004F6583">
                <w:rPr>
                  <w:rFonts w:ascii="Calibri" w:eastAsia="Times New Roman" w:hAnsi="Calibri" w:cs="Calibri"/>
                  <w:color w:val="000000"/>
                </w:rPr>
                <w:t>0.06</w:t>
              </w:r>
            </w:ins>
          </w:p>
        </w:tc>
        <w:tc>
          <w:tcPr>
            <w:tcW w:w="960" w:type="dxa"/>
            <w:tcBorders>
              <w:top w:val="nil"/>
              <w:left w:val="nil"/>
              <w:bottom w:val="single" w:sz="4" w:space="0" w:color="auto"/>
              <w:right w:val="nil"/>
            </w:tcBorders>
            <w:shd w:val="clear" w:color="auto" w:fill="auto"/>
            <w:noWrap/>
            <w:vAlign w:val="bottom"/>
            <w:hideMark/>
          </w:tcPr>
          <w:p w14:paraId="0D64DB1D" w14:textId="77777777" w:rsidR="004F6583" w:rsidRPr="004F6583" w:rsidRDefault="004F6583" w:rsidP="004F6583">
            <w:pPr>
              <w:spacing w:after="0" w:line="240" w:lineRule="auto"/>
              <w:jc w:val="center"/>
              <w:rPr>
                <w:ins w:id="2712" w:author="Stefanie Lane" w:date="2022-05-12T12:10:00Z"/>
                <w:rFonts w:ascii="Calibri" w:eastAsia="Times New Roman" w:hAnsi="Calibri" w:cs="Calibri"/>
                <w:color w:val="000000"/>
              </w:rPr>
            </w:pPr>
            <w:ins w:id="2713"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7136A426" w14:textId="77777777" w:rsidR="004F6583" w:rsidRPr="004F6583" w:rsidRDefault="004F6583" w:rsidP="004F6583">
            <w:pPr>
              <w:spacing w:after="0" w:line="240" w:lineRule="auto"/>
              <w:jc w:val="center"/>
              <w:rPr>
                <w:ins w:id="2714" w:author="Stefanie Lane" w:date="2022-05-12T12:10:00Z"/>
                <w:rFonts w:ascii="Calibri" w:eastAsia="Times New Roman" w:hAnsi="Calibri" w:cs="Calibri"/>
                <w:color w:val="000000"/>
              </w:rPr>
            </w:pPr>
            <w:ins w:id="2715" w:author="Stefanie Lane" w:date="2022-05-12T12:10:00Z">
              <w:r w:rsidRPr="004F6583">
                <w:rPr>
                  <w:rFonts w:ascii="Calibri" w:eastAsia="Times New Roman" w:hAnsi="Calibri" w:cs="Calibri"/>
                  <w:color w:val="000000"/>
                </w:rPr>
                <w:t>-100.00</w:t>
              </w:r>
            </w:ins>
          </w:p>
        </w:tc>
      </w:tr>
      <w:tr w:rsidR="004F6583" w:rsidRPr="004F6583" w14:paraId="117D4CA6" w14:textId="77777777" w:rsidTr="004F6583">
        <w:trPr>
          <w:trHeight w:val="290"/>
          <w:ins w:id="2716" w:author="Stefanie Lane" w:date="2022-05-12T12:10:00Z"/>
        </w:trPr>
        <w:tc>
          <w:tcPr>
            <w:tcW w:w="1700" w:type="dxa"/>
            <w:vMerge/>
            <w:tcBorders>
              <w:top w:val="nil"/>
              <w:left w:val="nil"/>
              <w:bottom w:val="single" w:sz="4" w:space="0" w:color="000000"/>
              <w:right w:val="nil"/>
            </w:tcBorders>
            <w:vAlign w:val="center"/>
            <w:hideMark/>
          </w:tcPr>
          <w:p w14:paraId="4DF0EFE4" w14:textId="77777777" w:rsidR="004F6583" w:rsidRPr="004F6583" w:rsidRDefault="004F6583" w:rsidP="004F6583">
            <w:pPr>
              <w:spacing w:after="0" w:line="240" w:lineRule="auto"/>
              <w:rPr>
                <w:ins w:id="271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F2FD366" w14:textId="77777777" w:rsidR="004F6583" w:rsidRPr="004F6583" w:rsidRDefault="004F6583" w:rsidP="004F6583">
            <w:pPr>
              <w:spacing w:after="0" w:line="240" w:lineRule="auto"/>
              <w:rPr>
                <w:ins w:id="2718" w:author="Stefanie Lane" w:date="2022-05-12T12:10:00Z"/>
                <w:rFonts w:ascii="Arial" w:eastAsia="Times New Roman" w:hAnsi="Arial" w:cs="Arial"/>
                <w:i/>
                <w:iCs/>
                <w:sz w:val="20"/>
                <w:szCs w:val="20"/>
              </w:rPr>
            </w:pPr>
            <w:proofErr w:type="spellStart"/>
            <w:ins w:id="2719" w:author="Stefanie Lane" w:date="2022-05-12T12:10:00Z">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ins>
          </w:p>
        </w:tc>
        <w:tc>
          <w:tcPr>
            <w:tcW w:w="960" w:type="dxa"/>
            <w:tcBorders>
              <w:top w:val="nil"/>
              <w:left w:val="nil"/>
              <w:bottom w:val="nil"/>
              <w:right w:val="nil"/>
            </w:tcBorders>
            <w:shd w:val="clear" w:color="auto" w:fill="auto"/>
            <w:noWrap/>
            <w:vAlign w:val="bottom"/>
            <w:hideMark/>
          </w:tcPr>
          <w:p w14:paraId="58CDB42A" w14:textId="77777777" w:rsidR="004F6583" w:rsidRPr="004F6583" w:rsidRDefault="004F6583" w:rsidP="004F6583">
            <w:pPr>
              <w:spacing w:after="0" w:line="240" w:lineRule="auto"/>
              <w:jc w:val="center"/>
              <w:rPr>
                <w:ins w:id="2720" w:author="Stefanie Lane" w:date="2022-05-12T12:10:00Z"/>
                <w:rFonts w:ascii="Calibri" w:eastAsia="Times New Roman" w:hAnsi="Calibri" w:cs="Calibri"/>
                <w:color w:val="000000"/>
              </w:rPr>
            </w:pPr>
            <w:ins w:id="2721" w:author="Stefanie Lane" w:date="2022-05-12T12:10:00Z">
              <w:r w:rsidRPr="004F6583">
                <w:rPr>
                  <w:rFonts w:ascii="Calibri" w:eastAsia="Times New Roman" w:hAnsi="Calibri" w:cs="Calibri"/>
                  <w:color w:val="000000"/>
                </w:rPr>
                <w:t>0.21</w:t>
              </w:r>
            </w:ins>
          </w:p>
        </w:tc>
        <w:tc>
          <w:tcPr>
            <w:tcW w:w="960" w:type="dxa"/>
            <w:tcBorders>
              <w:top w:val="nil"/>
              <w:left w:val="nil"/>
              <w:bottom w:val="nil"/>
              <w:right w:val="nil"/>
            </w:tcBorders>
            <w:shd w:val="clear" w:color="auto" w:fill="auto"/>
            <w:noWrap/>
            <w:vAlign w:val="bottom"/>
            <w:hideMark/>
          </w:tcPr>
          <w:p w14:paraId="66858D5E" w14:textId="77777777" w:rsidR="004F6583" w:rsidRPr="004F6583" w:rsidRDefault="004F6583" w:rsidP="004F6583">
            <w:pPr>
              <w:spacing w:after="0" w:line="240" w:lineRule="auto"/>
              <w:jc w:val="center"/>
              <w:rPr>
                <w:ins w:id="2722" w:author="Stefanie Lane" w:date="2022-05-12T12:10:00Z"/>
                <w:rFonts w:ascii="Calibri" w:eastAsia="Times New Roman" w:hAnsi="Calibri" w:cs="Calibri"/>
                <w:color w:val="000000"/>
              </w:rPr>
            </w:pPr>
            <w:ins w:id="2723"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2C8D2E62" w14:textId="77777777" w:rsidR="004F6583" w:rsidRPr="004F6583" w:rsidRDefault="004F6583" w:rsidP="004F6583">
            <w:pPr>
              <w:spacing w:after="0" w:line="240" w:lineRule="auto"/>
              <w:jc w:val="center"/>
              <w:rPr>
                <w:ins w:id="2724" w:author="Stefanie Lane" w:date="2022-05-12T12:10:00Z"/>
                <w:rFonts w:ascii="Calibri" w:eastAsia="Times New Roman" w:hAnsi="Calibri" w:cs="Calibri"/>
                <w:color w:val="000000"/>
              </w:rPr>
            </w:pPr>
            <w:ins w:id="2725"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3F393A45" w14:textId="77777777" w:rsidR="004F6583" w:rsidRPr="004F6583" w:rsidRDefault="004F6583" w:rsidP="004F6583">
            <w:pPr>
              <w:spacing w:after="0" w:line="240" w:lineRule="auto"/>
              <w:jc w:val="center"/>
              <w:rPr>
                <w:ins w:id="2726" w:author="Stefanie Lane" w:date="2022-05-12T12:10:00Z"/>
                <w:rFonts w:ascii="Calibri" w:eastAsia="Times New Roman" w:hAnsi="Calibri" w:cs="Calibri"/>
                <w:color w:val="000000"/>
              </w:rPr>
            </w:pPr>
            <w:ins w:id="2727" w:author="Stefanie Lane" w:date="2022-05-12T12:10:00Z">
              <w:r w:rsidRPr="004F6583">
                <w:rPr>
                  <w:rFonts w:ascii="Calibri" w:eastAsia="Times New Roman" w:hAnsi="Calibri" w:cs="Calibri"/>
                  <w:color w:val="000000"/>
                </w:rPr>
                <w:t>-100.00</w:t>
              </w:r>
            </w:ins>
          </w:p>
        </w:tc>
      </w:tr>
      <w:tr w:rsidR="004F6583" w:rsidRPr="004F6583" w14:paraId="316AB2D9" w14:textId="77777777" w:rsidTr="004F6583">
        <w:trPr>
          <w:trHeight w:val="290"/>
          <w:ins w:id="2728" w:author="Stefanie Lane" w:date="2022-05-12T12:10:00Z"/>
        </w:trPr>
        <w:tc>
          <w:tcPr>
            <w:tcW w:w="1700" w:type="dxa"/>
            <w:vMerge/>
            <w:tcBorders>
              <w:top w:val="nil"/>
              <w:left w:val="nil"/>
              <w:bottom w:val="single" w:sz="4" w:space="0" w:color="000000"/>
              <w:right w:val="nil"/>
            </w:tcBorders>
            <w:vAlign w:val="center"/>
            <w:hideMark/>
          </w:tcPr>
          <w:p w14:paraId="0EF23F25" w14:textId="77777777" w:rsidR="004F6583" w:rsidRPr="004F6583" w:rsidRDefault="004F6583" w:rsidP="004F6583">
            <w:pPr>
              <w:spacing w:after="0" w:line="240" w:lineRule="auto"/>
              <w:rPr>
                <w:ins w:id="272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6D22D0" w14:textId="77777777" w:rsidR="004F6583" w:rsidRPr="004F6583" w:rsidRDefault="004F6583" w:rsidP="004F6583">
            <w:pPr>
              <w:spacing w:after="0" w:line="240" w:lineRule="auto"/>
              <w:rPr>
                <w:ins w:id="2730" w:author="Stefanie Lane" w:date="2022-05-12T12:10:00Z"/>
                <w:rFonts w:ascii="Arial" w:eastAsia="Times New Roman" w:hAnsi="Arial" w:cs="Arial"/>
                <w:i/>
                <w:iCs/>
                <w:sz w:val="20"/>
                <w:szCs w:val="20"/>
              </w:rPr>
            </w:pPr>
            <w:proofErr w:type="spellStart"/>
            <w:ins w:id="2731" w:author="Stefanie Lane" w:date="2022-05-12T12:10:00Z">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3BDD847E" w14:textId="77777777" w:rsidR="004F6583" w:rsidRPr="004F6583" w:rsidRDefault="004F6583" w:rsidP="004F6583">
            <w:pPr>
              <w:spacing w:after="0" w:line="240" w:lineRule="auto"/>
              <w:jc w:val="center"/>
              <w:rPr>
                <w:ins w:id="2732" w:author="Stefanie Lane" w:date="2022-05-12T12:10:00Z"/>
                <w:rFonts w:ascii="Calibri" w:eastAsia="Times New Roman" w:hAnsi="Calibri" w:cs="Calibri"/>
                <w:color w:val="000000"/>
              </w:rPr>
            </w:pPr>
            <w:ins w:id="2733" w:author="Stefanie Lane" w:date="2022-05-12T12:10:00Z">
              <w:r w:rsidRPr="004F6583">
                <w:rPr>
                  <w:rFonts w:ascii="Calibri" w:eastAsia="Times New Roman" w:hAnsi="Calibri" w:cs="Calibri"/>
                  <w:color w:val="000000"/>
                </w:rPr>
                <w:t>0.18</w:t>
              </w:r>
            </w:ins>
          </w:p>
        </w:tc>
        <w:tc>
          <w:tcPr>
            <w:tcW w:w="960" w:type="dxa"/>
            <w:tcBorders>
              <w:top w:val="single" w:sz="4" w:space="0" w:color="auto"/>
              <w:left w:val="nil"/>
              <w:bottom w:val="single" w:sz="4" w:space="0" w:color="auto"/>
              <w:right w:val="nil"/>
            </w:tcBorders>
            <w:shd w:val="clear" w:color="auto" w:fill="auto"/>
            <w:noWrap/>
            <w:vAlign w:val="bottom"/>
            <w:hideMark/>
          </w:tcPr>
          <w:p w14:paraId="3C30A439" w14:textId="77777777" w:rsidR="004F6583" w:rsidRPr="004F6583" w:rsidRDefault="004F6583" w:rsidP="004F6583">
            <w:pPr>
              <w:spacing w:after="0" w:line="240" w:lineRule="auto"/>
              <w:jc w:val="center"/>
              <w:rPr>
                <w:ins w:id="2734" w:author="Stefanie Lane" w:date="2022-05-12T12:10:00Z"/>
                <w:rFonts w:ascii="Calibri" w:eastAsia="Times New Roman" w:hAnsi="Calibri" w:cs="Calibri"/>
                <w:color w:val="000000"/>
              </w:rPr>
            </w:pPr>
            <w:ins w:id="2735" w:author="Stefanie Lane" w:date="2022-05-12T12:10:00Z">
              <w:r w:rsidRPr="004F6583">
                <w:rPr>
                  <w:rFonts w:ascii="Calibri" w:eastAsia="Times New Roman" w:hAnsi="Calibri" w:cs="Calibri"/>
                  <w:color w:val="000000"/>
                </w:rPr>
                <w:t>0.19</w:t>
              </w:r>
            </w:ins>
          </w:p>
        </w:tc>
        <w:tc>
          <w:tcPr>
            <w:tcW w:w="960" w:type="dxa"/>
            <w:tcBorders>
              <w:top w:val="single" w:sz="4" w:space="0" w:color="auto"/>
              <w:left w:val="nil"/>
              <w:bottom w:val="single" w:sz="4" w:space="0" w:color="auto"/>
              <w:right w:val="nil"/>
            </w:tcBorders>
            <w:shd w:val="clear" w:color="auto" w:fill="auto"/>
            <w:noWrap/>
            <w:vAlign w:val="bottom"/>
            <w:hideMark/>
          </w:tcPr>
          <w:p w14:paraId="3118FF5E" w14:textId="77777777" w:rsidR="004F6583" w:rsidRPr="004F6583" w:rsidRDefault="004F6583" w:rsidP="004F6583">
            <w:pPr>
              <w:spacing w:after="0" w:line="240" w:lineRule="auto"/>
              <w:jc w:val="center"/>
              <w:rPr>
                <w:ins w:id="2736" w:author="Stefanie Lane" w:date="2022-05-12T12:10:00Z"/>
                <w:rFonts w:ascii="Calibri" w:eastAsia="Times New Roman" w:hAnsi="Calibri" w:cs="Calibri"/>
                <w:color w:val="000000"/>
              </w:rPr>
            </w:pPr>
            <w:ins w:id="2737"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270978C4" w14:textId="77777777" w:rsidR="004F6583" w:rsidRPr="004F6583" w:rsidRDefault="004F6583" w:rsidP="004F6583">
            <w:pPr>
              <w:spacing w:after="0" w:line="240" w:lineRule="auto"/>
              <w:jc w:val="center"/>
              <w:rPr>
                <w:ins w:id="2738" w:author="Stefanie Lane" w:date="2022-05-12T12:10:00Z"/>
                <w:rFonts w:ascii="Calibri" w:eastAsia="Times New Roman" w:hAnsi="Calibri" w:cs="Calibri"/>
                <w:color w:val="000000"/>
              </w:rPr>
            </w:pPr>
            <w:ins w:id="2739" w:author="Stefanie Lane" w:date="2022-05-12T12:10:00Z">
              <w:r w:rsidRPr="004F6583">
                <w:rPr>
                  <w:rFonts w:ascii="Calibri" w:eastAsia="Times New Roman" w:hAnsi="Calibri" w:cs="Calibri"/>
                  <w:color w:val="000000"/>
                </w:rPr>
                <w:t>-100.00</w:t>
              </w:r>
            </w:ins>
          </w:p>
        </w:tc>
      </w:tr>
      <w:tr w:rsidR="004F6583" w:rsidRPr="004F6583" w14:paraId="7D088072" w14:textId="77777777" w:rsidTr="004F6583">
        <w:trPr>
          <w:trHeight w:val="290"/>
          <w:ins w:id="2740" w:author="Stefanie Lane" w:date="2022-05-12T12:10:00Z"/>
        </w:trPr>
        <w:tc>
          <w:tcPr>
            <w:tcW w:w="1700" w:type="dxa"/>
            <w:vMerge/>
            <w:tcBorders>
              <w:top w:val="nil"/>
              <w:left w:val="nil"/>
              <w:bottom w:val="single" w:sz="4" w:space="0" w:color="000000"/>
              <w:right w:val="nil"/>
            </w:tcBorders>
            <w:vAlign w:val="center"/>
            <w:hideMark/>
          </w:tcPr>
          <w:p w14:paraId="655BF8C9" w14:textId="77777777" w:rsidR="004F6583" w:rsidRPr="004F6583" w:rsidRDefault="004F6583" w:rsidP="004F6583">
            <w:pPr>
              <w:spacing w:after="0" w:line="240" w:lineRule="auto"/>
              <w:rPr>
                <w:ins w:id="274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641B94" w14:textId="77777777" w:rsidR="004F6583" w:rsidRPr="004F6583" w:rsidRDefault="004F6583" w:rsidP="004F6583">
            <w:pPr>
              <w:spacing w:after="0" w:line="240" w:lineRule="auto"/>
              <w:rPr>
                <w:ins w:id="2742" w:author="Stefanie Lane" w:date="2022-05-12T12:10:00Z"/>
                <w:rFonts w:ascii="Arial" w:eastAsia="Times New Roman" w:hAnsi="Arial" w:cs="Arial"/>
                <w:i/>
                <w:iCs/>
                <w:sz w:val="20"/>
                <w:szCs w:val="20"/>
              </w:rPr>
            </w:pPr>
            <w:proofErr w:type="spellStart"/>
            <w:ins w:id="2743" w:author="Stefanie Lane" w:date="2022-05-12T12:10:00Z">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ins>
          </w:p>
        </w:tc>
        <w:tc>
          <w:tcPr>
            <w:tcW w:w="960" w:type="dxa"/>
            <w:tcBorders>
              <w:top w:val="nil"/>
              <w:left w:val="nil"/>
              <w:bottom w:val="nil"/>
              <w:right w:val="nil"/>
            </w:tcBorders>
            <w:shd w:val="clear" w:color="auto" w:fill="auto"/>
            <w:noWrap/>
            <w:vAlign w:val="bottom"/>
            <w:hideMark/>
          </w:tcPr>
          <w:p w14:paraId="5F82A719" w14:textId="77777777" w:rsidR="004F6583" w:rsidRPr="004F6583" w:rsidRDefault="004F6583" w:rsidP="004F6583">
            <w:pPr>
              <w:spacing w:after="0" w:line="240" w:lineRule="auto"/>
              <w:jc w:val="center"/>
              <w:rPr>
                <w:ins w:id="2744" w:author="Stefanie Lane" w:date="2022-05-12T12:10:00Z"/>
                <w:rFonts w:ascii="Calibri" w:eastAsia="Times New Roman" w:hAnsi="Calibri" w:cs="Calibri"/>
                <w:color w:val="000000"/>
              </w:rPr>
            </w:pPr>
            <w:ins w:id="2745" w:author="Stefanie Lane" w:date="2022-05-12T12:10:00Z">
              <w:r w:rsidRPr="004F6583">
                <w:rPr>
                  <w:rFonts w:ascii="Calibri" w:eastAsia="Times New Roman" w:hAnsi="Calibri" w:cs="Calibri"/>
                  <w:color w:val="000000"/>
                </w:rPr>
                <w:t>0.06</w:t>
              </w:r>
            </w:ins>
          </w:p>
        </w:tc>
        <w:tc>
          <w:tcPr>
            <w:tcW w:w="960" w:type="dxa"/>
            <w:tcBorders>
              <w:top w:val="nil"/>
              <w:left w:val="nil"/>
              <w:bottom w:val="nil"/>
              <w:right w:val="nil"/>
            </w:tcBorders>
            <w:shd w:val="clear" w:color="auto" w:fill="auto"/>
            <w:noWrap/>
            <w:vAlign w:val="bottom"/>
            <w:hideMark/>
          </w:tcPr>
          <w:p w14:paraId="32515BF9" w14:textId="77777777" w:rsidR="004F6583" w:rsidRPr="004F6583" w:rsidRDefault="004F6583" w:rsidP="004F6583">
            <w:pPr>
              <w:spacing w:after="0" w:line="240" w:lineRule="auto"/>
              <w:jc w:val="center"/>
              <w:rPr>
                <w:ins w:id="2746" w:author="Stefanie Lane" w:date="2022-05-12T12:10:00Z"/>
                <w:rFonts w:ascii="Calibri" w:eastAsia="Times New Roman" w:hAnsi="Calibri" w:cs="Calibri"/>
                <w:color w:val="000000"/>
              </w:rPr>
            </w:pPr>
            <w:ins w:id="2747" w:author="Stefanie Lane" w:date="2022-05-12T12:10:00Z">
              <w:r w:rsidRPr="004F6583">
                <w:rPr>
                  <w:rFonts w:ascii="Calibri" w:eastAsia="Times New Roman" w:hAnsi="Calibri" w:cs="Calibri"/>
                  <w:color w:val="000000"/>
                </w:rPr>
                <w:t>0.10</w:t>
              </w:r>
            </w:ins>
          </w:p>
        </w:tc>
        <w:tc>
          <w:tcPr>
            <w:tcW w:w="960" w:type="dxa"/>
            <w:tcBorders>
              <w:top w:val="nil"/>
              <w:left w:val="nil"/>
              <w:bottom w:val="nil"/>
              <w:right w:val="nil"/>
            </w:tcBorders>
            <w:shd w:val="clear" w:color="auto" w:fill="auto"/>
            <w:noWrap/>
            <w:vAlign w:val="bottom"/>
            <w:hideMark/>
          </w:tcPr>
          <w:p w14:paraId="76423CE4" w14:textId="77777777" w:rsidR="004F6583" w:rsidRPr="004F6583" w:rsidRDefault="004F6583" w:rsidP="004F6583">
            <w:pPr>
              <w:spacing w:after="0" w:line="240" w:lineRule="auto"/>
              <w:jc w:val="center"/>
              <w:rPr>
                <w:ins w:id="2748" w:author="Stefanie Lane" w:date="2022-05-12T12:10:00Z"/>
                <w:rFonts w:ascii="Calibri" w:eastAsia="Times New Roman" w:hAnsi="Calibri" w:cs="Calibri"/>
                <w:color w:val="000000"/>
              </w:rPr>
            </w:pPr>
            <w:ins w:id="2749"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6626E412" w14:textId="77777777" w:rsidR="004F6583" w:rsidRPr="004F6583" w:rsidRDefault="004F6583" w:rsidP="004F6583">
            <w:pPr>
              <w:spacing w:after="0" w:line="240" w:lineRule="auto"/>
              <w:jc w:val="center"/>
              <w:rPr>
                <w:ins w:id="2750" w:author="Stefanie Lane" w:date="2022-05-12T12:10:00Z"/>
                <w:rFonts w:ascii="Calibri" w:eastAsia="Times New Roman" w:hAnsi="Calibri" w:cs="Calibri"/>
                <w:color w:val="000000"/>
              </w:rPr>
            </w:pPr>
            <w:ins w:id="2751" w:author="Stefanie Lane" w:date="2022-05-12T12:10:00Z">
              <w:r w:rsidRPr="004F6583">
                <w:rPr>
                  <w:rFonts w:ascii="Calibri" w:eastAsia="Times New Roman" w:hAnsi="Calibri" w:cs="Calibri"/>
                  <w:color w:val="000000"/>
                </w:rPr>
                <w:t>-100.00</w:t>
              </w:r>
            </w:ins>
          </w:p>
        </w:tc>
      </w:tr>
      <w:tr w:rsidR="004F6583" w:rsidRPr="004F6583" w14:paraId="79DFA556" w14:textId="77777777" w:rsidTr="004F6583">
        <w:trPr>
          <w:trHeight w:val="290"/>
          <w:ins w:id="2752" w:author="Stefanie Lane" w:date="2022-05-12T12:10:00Z"/>
        </w:trPr>
        <w:tc>
          <w:tcPr>
            <w:tcW w:w="1700" w:type="dxa"/>
            <w:vMerge/>
            <w:tcBorders>
              <w:top w:val="nil"/>
              <w:left w:val="nil"/>
              <w:bottom w:val="single" w:sz="4" w:space="0" w:color="000000"/>
              <w:right w:val="nil"/>
            </w:tcBorders>
            <w:vAlign w:val="center"/>
            <w:hideMark/>
          </w:tcPr>
          <w:p w14:paraId="4A34838F" w14:textId="77777777" w:rsidR="004F6583" w:rsidRPr="004F6583" w:rsidRDefault="004F6583" w:rsidP="004F6583">
            <w:pPr>
              <w:spacing w:after="0" w:line="240" w:lineRule="auto"/>
              <w:rPr>
                <w:ins w:id="275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A7DF63" w14:textId="77777777" w:rsidR="004F6583" w:rsidRPr="004F6583" w:rsidRDefault="004F6583" w:rsidP="004F6583">
            <w:pPr>
              <w:spacing w:after="0" w:line="240" w:lineRule="auto"/>
              <w:rPr>
                <w:ins w:id="2754" w:author="Stefanie Lane" w:date="2022-05-12T12:10:00Z"/>
                <w:rFonts w:ascii="Arial" w:eastAsia="Times New Roman" w:hAnsi="Arial" w:cs="Arial"/>
                <w:i/>
                <w:iCs/>
                <w:sz w:val="20"/>
                <w:szCs w:val="20"/>
              </w:rPr>
            </w:pPr>
            <w:ins w:id="2755" w:author="Stefanie Lane" w:date="2022-05-12T12:10:00Z">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5231BC05" w14:textId="77777777" w:rsidR="004F6583" w:rsidRPr="004F6583" w:rsidRDefault="004F6583" w:rsidP="004F6583">
            <w:pPr>
              <w:spacing w:after="0" w:line="240" w:lineRule="auto"/>
              <w:jc w:val="center"/>
              <w:rPr>
                <w:ins w:id="2756" w:author="Stefanie Lane" w:date="2022-05-12T12:10:00Z"/>
                <w:rFonts w:ascii="Calibri" w:eastAsia="Times New Roman" w:hAnsi="Calibri" w:cs="Calibri"/>
                <w:color w:val="000000"/>
              </w:rPr>
            </w:pPr>
            <w:ins w:id="2757" w:author="Stefanie Lane" w:date="2022-05-12T12:10:00Z">
              <w:r w:rsidRPr="004F6583">
                <w:rPr>
                  <w:rFonts w:ascii="Calibri" w:eastAsia="Times New Roman" w:hAnsi="Calibri" w:cs="Calibri"/>
                  <w:color w:val="000000"/>
                </w:rPr>
                <w:t>0.09</w:t>
              </w:r>
            </w:ins>
          </w:p>
        </w:tc>
        <w:tc>
          <w:tcPr>
            <w:tcW w:w="960" w:type="dxa"/>
            <w:tcBorders>
              <w:top w:val="single" w:sz="4" w:space="0" w:color="auto"/>
              <w:left w:val="nil"/>
              <w:bottom w:val="single" w:sz="4" w:space="0" w:color="auto"/>
              <w:right w:val="nil"/>
            </w:tcBorders>
            <w:shd w:val="clear" w:color="auto" w:fill="auto"/>
            <w:noWrap/>
            <w:vAlign w:val="bottom"/>
            <w:hideMark/>
          </w:tcPr>
          <w:p w14:paraId="5906EA99" w14:textId="77777777" w:rsidR="004F6583" w:rsidRPr="004F6583" w:rsidRDefault="004F6583" w:rsidP="004F6583">
            <w:pPr>
              <w:spacing w:after="0" w:line="240" w:lineRule="auto"/>
              <w:jc w:val="center"/>
              <w:rPr>
                <w:ins w:id="2758" w:author="Stefanie Lane" w:date="2022-05-12T12:10:00Z"/>
                <w:rFonts w:ascii="Calibri" w:eastAsia="Times New Roman" w:hAnsi="Calibri" w:cs="Calibri"/>
                <w:color w:val="000000"/>
              </w:rPr>
            </w:pPr>
            <w:ins w:id="2759"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7962E72A" w14:textId="77777777" w:rsidR="004F6583" w:rsidRPr="004F6583" w:rsidRDefault="004F6583" w:rsidP="004F6583">
            <w:pPr>
              <w:spacing w:after="0" w:line="240" w:lineRule="auto"/>
              <w:jc w:val="center"/>
              <w:rPr>
                <w:ins w:id="2760" w:author="Stefanie Lane" w:date="2022-05-12T12:10:00Z"/>
                <w:rFonts w:ascii="Calibri" w:eastAsia="Times New Roman" w:hAnsi="Calibri" w:cs="Calibri"/>
                <w:color w:val="000000"/>
              </w:rPr>
            </w:pPr>
            <w:ins w:id="2761"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624B3290" w14:textId="77777777" w:rsidR="004F6583" w:rsidRPr="004F6583" w:rsidRDefault="004F6583" w:rsidP="004F6583">
            <w:pPr>
              <w:spacing w:after="0" w:line="240" w:lineRule="auto"/>
              <w:jc w:val="center"/>
              <w:rPr>
                <w:ins w:id="2762" w:author="Stefanie Lane" w:date="2022-05-12T12:10:00Z"/>
                <w:rFonts w:ascii="Calibri" w:eastAsia="Times New Roman" w:hAnsi="Calibri" w:cs="Calibri"/>
                <w:color w:val="000000"/>
              </w:rPr>
            </w:pPr>
            <w:ins w:id="2763" w:author="Stefanie Lane" w:date="2022-05-12T12:10:00Z">
              <w:r w:rsidRPr="004F6583">
                <w:rPr>
                  <w:rFonts w:ascii="Calibri" w:eastAsia="Times New Roman" w:hAnsi="Calibri" w:cs="Calibri"/>
                  <w:color w:val="000000"/>
                </w:rPr>
                <w:t>-100.00</w:t>
              </w:r>
            </w:ins>
          </w:p>
        </w:tc>
      </w:tr>
      <w:tr w:rsidR="004F6583" w:rsidRPr="004F6583" w14:paraId="574F19E2" w14:textId="77777777" w:rsidTr="004F6583">
        <w:trPr>
          <w:trHeight w:val="290"/>
          <w:ins w:id="2764" w:author="Stefanie Lane" w:date="2022-05-12T12:10:00Z"/>
        </w:trPr>
        <w:tc>
          <w:tcPr>
            <w:tcW w:w="1700" w:type="dxa"/>
            <w:vMerge/>
            <w:tcBorders>
              <w:top w:val="nil"/>
              <w:left w:val="nil"/>
              <w:bottom w:val="single" w:sz="4" w:space="0" w:color="000000"/>
              <w:right w:val="nil"/>
            </w:tcBorders>
            <w:vAlign w:val="center"/>
            <w:hideMark/>
          </w:tcPr>
          <w:p w14:paraId="13D6CB15" w14:textId="77777777" w:rsidR="004F6583" w:rsidRPr="004F6583" w:rsidRDefault="004F6583" w:rsidP="004F6583">
            <w:pPr>
              <w:spacing w:after="0" w:line="240" w:lineRule="auto"/>
              <w:rPr>
                <w:ins w:id="276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399B67" w14:textId="77777777" w:rsidR="004F6583" w:rsidRPr="004F6583" w:rsidRDefault="004F6583" w:rsidP="004F6583">
            <w:pPr>
              <w:spacing w:after="0" w:line="240" w:lineRule="auto"/>
              <w:rPr>
                <w:ins w:id="2766" w:author="Stefanie Lane" w:date="2022-05-12T12:10:00Z"/>
                <w:rFonts w:ascii="Arial" w:eastAsia="Times New Roman" w:hAnsi="Arial" w:cs="Arial"/>
                <w:i/>
                <w:iCs/>
                <w:sz w:val="20"/>
                <w:szCs w:val="20"/>
              </w:rPr>
            </w:pPr>
            <w:ins w:id="2767" w:author="Stefanie Lane" w:date="2022-05-12T12:10:00Z">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ins>
          </w:p>
        </w:tc>
        <w:tc>
          <w:tcPr>
            <w:tcW w:w="960" w:type="dxa"/>
            <w:tcBorders>
              <w:top w:val="nil"/>
              <w:left w:val="nil"/>
              <w:bottom w:val="nil"/>
              <w:right w:val="nil"/>
            </w:tcBorders>
            <w:shd w:val="clear" w:color="auto" w:fill="auto"/>
            <w:noWrap/>
            <w:vAlign w:val="bottom"/>
            <w:hideMark/>
          </w:tcPr>
          <w:p w14:paraId="670B8FCA" w14:textId="77777777" w:rsidR="004F6583" w:rsidRPr="004F6583" w:rsidRDefault="004F6583" w:rsidP="004F6583">
            <w:pPr>
              <w:spacing w:after="0" w:line="240" w:lineRule="auto"/>
              <w:jc w:val="center"/>
              <w:rPr>
                <w:ins w:id="2768" w:author="Stefanie Lane" w:date="2022-05-12T12:10:00Z"/>
                <w:rFonts w:ascii="Calibri" w:eastAsia="Times New Roman" w:hAnsi="Calibri" w:cs="Calibri"/>
                <w:color w:val="000000"/>
              </w:rPr>
            </w:pPr>
            <w:ins w:id="2769"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41981C43" w14:textId="77777777" w:rsidR="004F6583" w:rsidRPr="004F6583" w:rsidRDefault="004F6583" w:rsidP="004F6583">
            <w:pPr>
              <w:spacing w:after="0" w:line="240" w:lineRule="auto"/>
              <w:jc w:val="center"/>
              <w:rPr>
                <w:ins w:id="2770" w:author="Stefanie Lane" w:date="2022-05-12T12:10:00Z"/>
                <w:rFonts w:ascii="Calibri" w:eastAsia="Times New Roman" w:hAnsi="Calibri" w:cs="Calibri"/>
                <w:color w:val="000000"/>
              </w:rPr>
            </w:pPr>
            <w:ins w:id="2771"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381150E" w14:textId="77777777" w:rsidR="004F6583" w:rsidRPr="004F6583" w:rsidRDefault="004F6583" w:rsidP="004F6583">
            <w:pPr>
              <w:spacing w:after="0" w:line="240" w:lineRule="auto"/>
              <w:jc w:val="center"/>
              <w:rPr>
                <w:ins w:id="2772" w:author="Stefanie Lane" w:date="2022-05-12T12:10:00Z"/>
                <w:rFonts w:ascii="Calibri" w:eastAsia="Times New Roman" w:hAnsi="Calibri" w:cs="Calibri"/>
                <w:color w:val="000000"/>
              </w:rPr>
            </w:pPr>
            <w:ins w:id="2773"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0A115DFB" w14:textId="77777777" w:rsidR="004F6583" w:rsidRPr="004F6583" w:rsidRDefault="004F6583" w:rsidP="004F6583">
            <w:pPr>
              <w:spacing w:after="0" w:line="240" w:lineRule="auto"/>
              <w:jc w:val="center"/>
              <w:rPr>
                <w:ins w:id="2774" w:author="Stefanie Lane" w:date="2022-05-12T12:10:00Z"/>
                <w:rFonts w:ascii="Calibri" w:eastAsia="Times New Roman" w:hAnsi="Calibri" w:cs="Calibri"/>
                <w:color w:val="000000"/>
              </w:rPr>
            </w:pPr>
            <w:ins w:id="2775" w:author="Stefanie Lane" w:date="2022-05-12T12:10:00Z">
              <w:r w:rsidRPr="004F6583">
                <w:rPr>
                  <w:rFonts w:ascii="Calibri" w:eastAsia="Times New Roman" w:hAnsi="Calibri" w:cs="Calibri"/>
                  <w:color w:val="000000"/>
                </w:rPr>
                <w:t>-100.00</w:t>
              </w:r>
            </w:ins>
          </w:p>
        </w:tc>
      </w:tr>
      <w:tr w:rsidR="004F6583" w:rsidRPr="004F6583" w14:paraId="0F9449F9" w14:textId="77777777" w:rsidTr="004F6583">
        <w:trPr>
          <w:trHeight w:val="290"/>
          <w:ins w:id="2776" w:author="Stefanie Lane" w:date="2022-05-12T12:10:00Z"/>
        </w:trPr>
        <w:tc>
          <w:tcPr>
            <w:tcW w:w="1700" w:type="dxa"/>
            <w:vMerge/>
            <w:tcBorders>
              <w:top w:val="nil"/>
              <w:left w:val="nil"/>
              <w:bottom w:val="single" w:sz="4" w:space="0" w:color="000000"/>
              <w:right w:val="nil"/>
            </w:tcBorders>
            <w:vAlign w:val="center"/>
            <w:hideMark/>
          </w:tcPr>
          <w:p w14:paraId="10A0D9AE" w14:textId="77777777" w:rsidR="004F6583" w:rsidRPr="004F6583" w:rsidRDefault="004F6583" w:rsidP="004F6583">
            <w:pPr>
              <w:spacing w:after="0" w:line="240" w:lineRule="auto"/>
              <w:rPr>
                <w:ins w:id="277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CBB53E" w14:textId="77777777" w:rsidR="004F6583" w:rsidRPr="004F6583" w:rsidRDefault="004F6583" w:rsidP="004F6583">
            <w:pPr>
              <w:spacing w:after="0" w:line="240" w:lineRule="auto"/>
              <w:rPr>
                <w:ins w:id="2778" w:author="Stefanie Lane" w:date="2022-05-12T12:10:00Z"/>
                <w:rFonts w:ascii="Arial" w:eastAsia="Times New Roman" w:hAnsi="Arial" w:cs="Arial"/>
                <w:i/>
                <w:iCs/>
                <w:sz w:val="20"/>
                <w:szCs w:val="20"/>
              </w:rPr>
            </w:pPr>
            <w:ins w:id="2779" w:author="Stefanie Lane" w:date="2022-05-12T12:10:00Z">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2F4B482" w14:textId="77777777" w:rsidR="004F6583" w:rsidRPr="004F6583" w:rsidRDefault="004F6583" w:rsidP="004F6583">
            <w:pPr>
              <w:spacing w:after="0" w:line="240" w:lineRule="auto"/>
              <w:jc w:val="center"/>
              <w:rPr>
                <w:ins w:id="2780" w:author="Stefanie Lane" w:date="2022-05-12T12:10:00Z"/>
                <w:rFonts w:ascii="Calibri" w:eastAsia="Times New Roman" w:hAnsi="Calibri" w:cs="Calibri"/>
                <w:color w:val="000000"/>
              </w:rPr>
            </w:pPr>
            <w:ins w:id="2781" w:author="Stefanie Lane" w:date="2022-05-12T12:10:00Z">
              <w:r w:rsidRPr="004F6583">
                <w:rPr>
                  <w:rFonts w:ascii="Calibri" w:eastAsia="Times New Roman" w:hAnsi="Calibri" w:cs="Calibri"/>
                  <w:color w:val="000000"/>
                </w:rPr>
                <w:t>0.71</w:t>
              </w:r>
            </w:ins>
          </w:p>
        </w:tc>
        <w:tc>
          <w:tcPr>
            <w:tcW w:w="960" w:type="dxa"/>
            <w:tcBorders>
              <w:top w:val="single" w:sz="4" w:space="0" w:color="auto"/>
              <w:left w:val="nil"/>
              <w:bottom w:val="single" w:sz="4" w:space="0" w:color="auto"/>
              <w:right w:val="nil"/>
            </w:tcBorders>
            <w:shd w:val="clear" w:color="auto" w:fill="auto"/>
            <w:noWrap/>
            <w:vAlign w:val="bottom"/>
            <w:hideMark/>
          </w:tcPr>
          <w:p w14:paraId="30BDC6C7" w14:textId="77777777" w:rsidR="004F6583" w:rsidRPr="004F6583" w:rsidRDefault="004F6583" w:rsidP="004F6583">
            <w:pPr>
              <w:spacing w:after="0" w:line="240" w:lineRule="auto"/>
              <w:jc w:val="center"/>
              <w:rPr>
                <w:ins w:id="2782" w:author="Stefanie Lane" w:date="2022-05-12T12:10:00Z"/>
                <w:rFonts w:ascii="Calibri" w:eastAsia="Times New Roman" w:hAnsi="Calibri" w:cs="Calibri"/>
                <w:color w:val="000000"/>
              </w:rPr>
            </w:pPr>
            <w:ins w:id="2783" w:author="Stefanie Lane" w:date="2022-05-12T12:10:00Z">
              <w:r w:rsidRPr="004F6583">
                <w:rPr>
                  <w:rFonts w:ascii="Calibri" w:eastAsia="Times New Roman" w:hAnsi="Calibri" w:cs="Calibri"/>
                  <w:color w:val="000000"/>
                </w:rPr>
                <w:t>0.39</w:t>
              </w:r>
            </w:ins>
          </w:p>
        </w:tc>
        <w:tc>
          <w:tcPr>
            <w:tcW w:w="960" w:type="dxa"/>
            <w:tcBorders>
              <w:top w:val="single" w:sz="4" w:space="0" w:color="auto"/>
              <w:left w:val="nil"/>
              <w:bottom w:val="single" w:sz="4" w:space="0" w:color="auto"/>
              <w:right w:val="nil"/>
            </w:tcBorders>
            <w:shd w:val="clear" w:color="auto" w:fill="auto"/>
            <w:noWrap/>
            <w:vAlign w:val="bottom"/>
            <w:hideMark/>
          </w:tcPr>
          <w:p w14:paraId="7B7F9B54" w14:textId="77777777" w:rsidR="004F6583" w:rsidRPr="004F6583" w:rsidRDefault="004F6583" w:rsidP="004F6583">
            <w:pPr>
              <w:spacing w:after="0" w:line="240" w:lineRule="auto"/>
              <w:jc w:val="center"/>
              <w:rPr>
                <w:ins w:id="2784" w:author="Stefanie Lane" w:date="2022-05-12T12:10:00Z"/>
                <w:rFonts w:ascii="Calibri" w:eastAsia="Times New Roman" w:hAnsi="Calibri" w:cs="Calibri"/>
                <w:color w:val="000000"/>
              </w:rPr>
            </w:pPr>
            <w:ins w:id="2785"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6976D9F4" w14:textId="77777777" w:rsidR="004F6583" w:rsidRPr="004F6583" w:rsidRDefault="004F6583" w:rsidP="004F6583">
            <w:pPr>
              <w:spacing w:after="0" w:line="240" w:lineRule="auto"/>
              <w:jc w:val="center"/>
              <w:rPr>
                <w:ins w:id="2786" w:author="Stefanie Lane" w:date="2022-05-12T12:10:00Z"/>
                <w:rFonts w:ascii="Calibri" w:eastAsia="Times New Roman" w:hAnsi="Calibri" w:cs="Calibri"/>
                <w:color w:val="000000"/>
              </w:rPr>
            </w:pPr>
            <w:ins w:id="2787" w:author="Stefanie Lane" w:date="2022-05-12T12:10:00Z">
              <w:r w:rsidRPr="004F6583">
                <w:rPr>
                  <w:rFonts w:ascii="Calibri" w:eastAsia="Times New Roman" w:hAnsi="Calibri" w:cs="Calibri"/>
                  <w:color w:val="000000"/>
                </w:rPr>
                <w:t>-100.00</w:t>
              </w:r>
            </w:ins>
          </w:p>
        </w:tc>
      </w:tr>
      <w:tr w:rsidR="004F6583" w:rsidRPr="004F6583" w14:paraId="5DC2E8BB" w14:textId="77777777" w:rsidTr="004F6583">
        <w:trPr>
          <w:trHeight w:val="290"/>
          <w:ins w:id="2788" w:author="Stefanie Lane" w:date="2022-05-12T12:10:00Z"/>
        </w:trPr>
        <w:tc>
          <w:tcPr>
            <w:tcW w:w="1700" w:type="dxa"/>
            <w:vMerge/>
            <w:tcBorders>
              <w:top w:val="nil"/>
              <w:left w:val="nil"/>
              <w:bottom w:val="single" w:sz="4" w:space="0" w:color="000000"/>
              <w:right w:val="nil"/>
            </w:tcBorders>
            <w:vAlign w:val="center"/>
            <w:hideMark/>
          </w:tcPr>
          <w:p w14:paraId="46E69140" w14:textId="77777777" w:rsidR="004F6583" w:rsidRPr="004F6583" w:rsidRDefault="004F6583" w:rsidP="004F6583">
            <w:pPr>
              <w:spacing w:after="0" w:line="240" w:lineRule="auto"/>
              <w:rPr>
                <w:ins w:id="278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65F1C25" w14:textId="77777777" w:rsidR="004F6583" w:rsidRPr="004F6583" w:rsidRDefault="004F6583" w:rsidP="004F6583">
            <w:pPr>
              <w:spacing w:after="0" w:line="240" w:lineRule="auto"/>
              <w:rPr>
                <w:ins w:id="2790" w:author="Stefanie Lane" w:date="2022-05-12T12:10:00Z"/>
                <w:rFonts w:ascii="Arial" w:eastAsia="Times New Roman" w:hAnsi="Arial" w:cs="Arial"/>
                <w:i/>
                <w:iCs/>
                <w:sz w:val="20"/>
                <w:szCs w:val="20"/>
              </w:rPr>
            </w:pPr>
            <w:proofErr w:type="spellStart"/>
            <w:ins w:id="2791" w:author="Stefanie Lane" w:date="2022-05-12T12:10:00Z">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ins>
          </w:p>
        </w:tc>
        <w:tc>
          <w:tcPr>
            <w:tcW w:w="960" w:type="dxa"/>
            <w:tcBorders>
              <w:top w:val="nil"/>
              <w:left w:val="nil"/>
              <w:bottom w:val="nil"/>
              <w:right w:val="nil"/>
            </w:tcBorders>
            <w:shd w:val="clear" w:color="auto" w:fill="auto"/>
            <w:noWrap/>
            <w:vAlign w:val="bottom"/>
            <w:hideMark/>
          </w:tcPr>
          <w:p w14:paraId="59C76D63" w14:textId="77777777" w:rsidR="004F6583" w:rsidRPr="004F6583" w:rsidRDefault="004F6583" w:rsidP="004F6583">
            <w:pPr>
              <w:spacing w:after="0" w:line="240" w:lineRule="auto"/>
              <w:jc w:val="center"/>
              <w:rPr>
                <w:ins w:id="2792" w:author="Stefanie Lane" w:date="2022-05-12T12:10:00Z"/>
                <w:rFonts w:ascii="Calibri" w:eastAsia="Times New Roman" w:hAnsi="Calibri" w:cs="Calibri"/>
                <w:color w:val="000000"/>
              </w:rPr>
            </w:pPr>
            <w:ins w:id="2793" w:author="Stefanie Lane" w:date="2022-05-12T12:10:00Z">
              <w:r w:rsidRPr="004F6583">
                <w:rPr>
                  <w:rFonts w:ascii="Calibri" w:eastAsia="Times New Roman" w:hAnsi="Calibri" w:cs="Calibri"/>
                  <w:color w:val="000000"/>
                </w:rPr>
                <w:t>0.09</w:t>
              </w:r>
            </w:ins>
          </w:p>
        </w:tc>
        <w:tc>
          <w:tcPr>
            <w:tcW w:w="960" w:type="dxa"/>
            <w:tcBorders>
              <w:top w:val="nil"/>
              <w:left w:val="nil"/>
              <w:bottom w:val="nil"/>
              <w:right w:val="nil"/>
            </w:tcBorders>
            <w:shd w:val="clear" w:color="auto" w:fill="auto"/>
            <w:noWrap/>
            <w:vAlign w:val="bottom"/>
            <w:hideMark/>
          </w:tcPr>
          <w:p w14:paraId="52BC66C6" w14:textId="77777777" w:rsidR="004F6583" w:rsidRPr="004F6583" w:rsidRDefault="004F6583" w:rsidP="004F6583">
            <w:pPr>
              <w:spacing w:after="0" w:line="240" w:lineRule="auto"/>
              <w:jc w:val="center"/>
              <w:rPr>
                <w:ins w:id="2794" w:author="Stefanie Lane" w:date="2022-05-12T12:10:00Z"/>
                <w:rFonts w:ascii="Calibri" w:eastAsia="Times New Roman" w:hAnsi="Calibri" w:cs="Calibri"/>
                <w:color w:val="000000"/>
              </w:rPr>
            </w:pPr>
            <w:ins w:id="2795"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20BFA4C8" w14:textId="77777777" w:rsidR="004F6583" w:rsidRPr="004F6583" w:rsidRDefault="004F6583" w:rsidP="004F6583">
            <w:pPr>
              <w:spacing w:after="0" w:line="240" w:lineRule="auto"/>
              <w:jc w:val="center"/>
              <w:rPr>
                <w:ins w:id="2796" w:author="Stefanie Lane" w:date="2022-05-12T12:10:00Z"/>
                <w:rFonts w:ascii="Calibri" w:eastAsia="Times New Roman" w:hAnsi="Calibri" w:cs="Calibri"/>
                <w:color w:val="000000"/>
              </w:rPr>
            </w:pPr>
            <w:ins w:id="2797"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732140E1" w14:textId="77777777" w:rsidR="004F6583" w:rsidRPr="004F6583" w:rsidRDefault="004F6583" w:rsidP="004F6583">
            <w:pPr>
              <w:spacing w:after="0" w:line="240" w:lineRule="auto"/>
              <w:jc w:val="center"/>
              <w:rPr>
                <w:ins w:id="2798" w:author="Stefanie Lane" w:date="2022-05-12T12:10:00Z"/>
                <w:rFonts w:ascii="Calibri" w:eastAsia="Times New Roman" w:hAnsi="Calibri" w:cs="Calibri"/>
                <w:color w:val="000000"/>
              </w:rPr>
            </w:pPr>
            <w:ins w:id="2799" w:author="Stefanie Lane" w:date="2022-05-12T12:10:00Z">
              <w:r w:rsidRPr="004F6583">
                <w:rPr>
                  <w:rFonts w:ascii="Calibri" w:eastAsia="Times New Roman" w:hAnsi="Calibri" w:cs="Calibri"/>
                  <w:color w:val="000000"/>
                </w:rPr>
                <w:t>-100.00</w:t>
              </w:r>
            </w:ins>
          </w:p>
        </w:tc>
      </w:tr>
      <w:tr w:rsidR="004F6583" w:rsidRPr="004F6583" w14:paraId="4186A3A8" w14:textId="77777777" w:rsidTr="004F6583">
        <w:trPr>
          <w:trHeight w:val="290"/>
          <w:ins w:id="2800" w:author="Stefanie Lane" w:date="2022-05-12T12:10:00Z"/>
        </w:trPr>
        <w:tc>
          <w:tcPr>
            <w:tcW w:w="1700" w:type="dxa"/>
            <w:vMerge/>
            <w:tcBorders>
              <w:top w:val="nil"/>
              <w:left w:val="nil"/>
              <w:bottom w:val="single" w:sz="4" w:space="0" w:color="000000"/>
              <w:right w:val="nil"/>
            </w:tcBorders>
            <w:vAlign w:val="center"/>
            <w:hideMark/>
          </w:tcPr>
          <w:p w14:paraId="1967247A" w14:textId="77777777" w:rsidR="004F6583" w:rsidRPr="004F6583" w:rsidRDefault="004F6583" w:rsidP="004F6583">
            <w:pPr>
              <w:spacing w:after="0" w:line="240" w:lineRule="auto"/>
              <w:rPr>
                <w:ins w:id="280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4EF2E4B" w14:textId="77777777" w:rsidR="004F6583" w:rsidRPr="004F6583" w:rsidRDefault="004F6583" w:rsidP="004F6583">
            <w:pPr>
              <w:spacing w:after="0" w:line="240" w:lineRule="auto"/>
              <w:rPr>
                <w:ins w:id="2802" w:author="Stefanie Lane" w:date="2022-05-12T12:10:00Z"/>
                <w:rFonts w:ascii="Arial" w:eastAsia="Times New Roman" w:hAnsi="Arial" w:cs="Arial"/>
                <w:i/>
                <w:iCs/>
                <w:sz w:val="20"/>
                <w:szCs w:val="20"/>
              </w:rPr>
            </w:pPr>
            <w:ins w:id="2803" w:author="Stefanie Lane" w:date="2022-05-12T12:10:00Z">
              <w:r w:rsidRPr="004F6583">
                <w:rPr>
                  <w:rFonts w:ascii="Arial" w:eastAsia="Times New Roman" w:hAnsi="Arial" w:cs="Arial"/>
                  <w:i/>
                  <w:iCs/>
                  <w:sz w:val="20"/>
                  <w:szCs w:val="20"/>
                </w:rPr>
                <w:t>Po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06CFC226" w14:textId="77777777" w:rsidR="004F6583" w:rsidRPr="004F6583" w:rsidRDefault="004F6583" w:rsidP="004F6583">
            <w:pPr>
              <w:spacing w:after="0" w:line="240" w:lineRule="auto"/>
              <w:jc w:val="center"/>
              <w:rPr>
                <w:ins w:id="2804" w:author="Stefanie Lane" w:date="2022-05-12T12:10:00Z"/>
                <w:rFonts w:ascii="Calibri" w:eastAsia="Times New Roman" w:hAnsi="Calibri" w:cs="Calibri"/>
                <w:color w:val="000000"/>
              </w:rPr>
            </w:pPr>
            <w:ins w:id="2805" w:author="Stefanie Lane" w:date="2022-05-12T12:10:00Z">
              <w:r w:rsidRPr="004F6583">
                <w:rPr>
                  <w:rFonts w:ascii="Calibri" w:eastAsia="Times New Roman" w:hAnsi="Calibri" w:cs="Calibri"/>
                  <w:color w:val="000000"/>
                </w:rPr>
                <w:t>1.00</w:t>
              </w:r>
            </w:ins>
          </w:p>
        </w:tc>
        <w:tc>
          <w:tcPr>
            <w:tcW w:w="960" w:type="dxa"/>
            <w:tcBorders>
              <w:top w:val="single" w:sz="4" w:space="0" w:color="auto"/>
              <w:left w:val="nil"/>
              <w:bottom w:val="single" w:sz="4" w:space="0" w:color="auto"/>
              <w:right w:val="nil"/>
            </w:tcBorders>
            <w:shd w:val="clear" w:color="auto" w:fill="auto"/>
            <w:noWrap/>
            <w:vAlign w:val="bottom"/>
            <w:hideMark/>
          </w:tcPr>
          <w:p w14:paraId="6B57E98B" w14:textId="77777777" w:rsidR="004F6583" w:rsidRPr="004F6583" w:rsidRDefault="004F6583" w:rsidP="004F6583">
            <w:pPr>
              <w:spacing w:after="0" w:line="240" w:lineRule="auto"/>
              <w:jc w:val="center"/>
              <w:rPr>
                <w:ins w:id="2806" w:author="Stefanie Lane" w:date="2022-05-12T12:10:00Z"/>
                <w:rFonts w:ascii="Calibri" w:eastAsia="Times New Roman" w:hAnsi="Calibri" w:cs="Calibri"/>
                <w:color w:val="000000"/>
              </w:rPr>
            </w:pPr>
            <w:ins w:id="2807" w:author="Stefanie Lane" w:date="2022-05-12T12:10:00Z">
              <w:r w:rsidRPr="004F6583">
                <w:rPr>
                  <w:rFonts w:ascii="Calibri" w:eastAsia="Times New Roman" w:hAnsi="Calibri" w:cs="Calibri"/>
                  <w:color w:val="000000"/>
                </w:rPr>
                <w:t>0.23</w:t>
              </w:r>
            </w:ins>
          </w:p>
        </w:tc>
        <w:tc>
          <w:tcPr>
            <w:tcW w:w="960" w:type="dxa"/>
            <w:tcBorders>
              <w:top w:val="single" w:sz="4" w:space="0" w:color="auto"/>
              <w:left w:val="nil"/>
              <w:bottom w:val="single" w:sz="4" w:space="0" w:color="auto"/>
              <w:right w:val="nil"/>
            </w:tcBorders>
            <w:shd w:val="clear" w:color="auto" w:fill="auto"/>
            <w:noWrap/>
            <w:vAlign w:val="bottom"/>
            <w:hideMark/>
          </w:tcPr>
          <w:p w14:paraId="26A76D1D" w14:textId="77777777" w:rsidR="004F6583" w:rsidRPr="004F6583" w:rsidRDefault="004F6583" w:rsidP="004F6583">
            <w:pPr>
              <w:spacing w:after="0" w:line="240" w:lineRule="auto"/>
              <w:jc w:val="center"/>
              <w:rPr>
                <w:ins w:id="2808" w:author="Stefanie Lane" w:date="2022-05-12T12:10:00Z"/>
                <w:rFonts w:ascii="Calibri" w:eastAsia="Times New Roman" w:hAnsi="Calibri" w:cs="Calibri"/>
                <w:color w:val="000000"/>
              </w:rPr>
            </w:pPr>
            <w:ins w:id="2809"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0011AF81" w14:textId="77777777" w:rsidR="004F6583" w:rsidRPr="004F6583" w:rsidRDefault="004F6583" w:rsidP="004F6583">
            <w:pPr>
              <w:spacing w:after="0" w:line="240" w:lineRule="auto"/>
              <w:jc w:val="center"/>
              <w:rPr>
                <w:ins w:id="2810" w:author="Stefanie Lane" w:date="2022-05-12T12:10:00Z"/>
                <w:rFonts w:ascii="Calibri" w:eastAsia="Times New Roman" w:hAnsi="Calibri" w:cs="Calibri"/>
                <w:color w:val="000000"/>
              </w:rPr>
            </w:pPr>
            <w:ins w:id="2811" w:author="Stefanie Lane" w:date="2022-05-12T12:10:00Z">
              <w:r w:rsidRPr="004F6583">
                <w:rPr>
                  <w:rFonts w:ascii="Calibri" w:eastAsia="Times New Roman" w:hAnsi="Calibri" w:cs="Calibri"/>
                  <w:color w:val="000000"/>
                </w:rPr>
                <w:t>-100.00</w:t>
              </w:r>
            </w:ins>
          </w:p>
        </w:tc>
      </w:tr>
      <w:tr w:rsidR="004F6583" w:rsidRPr="004F6583" w14:paraId="62EA4FFA" w14:textId="77777777" w:rsidTr="004F6583">
        <w:trPr>
          <w:trHeight w:val="290"/>
          <w:ins w:id="2812" w:author="Stefanie Lane" w:date="2022-05-12T12:10:00Z"/>
        </w:trPr>
        <w:tc>
          <w:tcPr>
            <w:tcW w:w="1700" w:type="dxa"/>
            <w:vMerge/>
            <w:tcBorders>
              <w:top w:val="nil"/>
              <w:left w:val="nil"/>
              <w:bottom w:val="single" w:sz="4" w:space="0" w:color="000000"/>
              <w:right w:val="nil"/>
            </w:tcBorders>
            <w:vAlign w:val="center"/>
            <w:hideMark/>
          </w:tcPr>
          <w:p w14:paraId="65413BEC" w14:textId="77777777" w:rsidR="004F6583" w:rsidRPr="004F6583" w:rsidRDefault="004F6583" w:rsidP="004F6583">
            <w:pPr>
              <w:spacing w:after="0" w:line="240" w:lineRule="auto"/>
              <w:rPr>
                <w:ins w:id="281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2A4B6B0" w14:textId="77777777" w:rsidR="004F6583" w:rsidRPr="004F6583" w:rsidRDefault="004F6583" w:rsidP="004F6583">
            <w:pPr>
              <w:spacing w:after="0" w:line="240" w:lineRule="auto"/>
              <w:rPr>
                <w:ins w:id="2814" w:author="Stefanie Lane" w:date="2022-05-12T12:10:00Z"/>
                <w:rFonts w:ascii="Arial" w:eastAsia="Times New Roman" w:hAnsi="Arial" w:cs="Arial"/>
                <w:i/>
                <w:iCs/>
                <w:sz w:val="20"/>
                <w:szCs w:val="20"/>
              </w:rPr>
            </w:pPr>
            <w:proofErr w:type="spellStart"/>
            <w:ins w:id="2815" w:author="Stefanie Lane" w:date="2022-05-12T12:10:00Z">
              <w:r w:rsidRPr="004F6583">
                <w:rPr>
                  <w:rFonts w:ascii="Arial" w:eastAsia="Times New Roman" w:hAnsi="Arial" w:cs="Arial"/>
                  <w:i/>
                  <w:iCs/>
                  <w:sz w:val="20"/>
                  <w:szCs w:val="20"/>
                </w:rPr>
                <w:t>Puccinell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auciflora</w:t>
              </w:r>
              <w:proofErr w:type="spellEnd"/>
            </w:ins>
          </w:p>
        </w:tc>
        <w:tc>
          <w:tcPr>
            <w:tcW w:w="960" w:type="dxa"/>
            <w:tcBorders>
              <w:top w:val="nil"/>
              <w:left w:val="nil"/>
              <w:bottom w:val="nil"/>
              <w:right w:val="nil"/>
            </w:tcBorders>
            <w:shd w:val="clear" w:color="auto" w:fill="auto"/>
            <w:noWrap/>
            <w:vAlign w:val="bottom"/>
            <w:hideMark/>
          </w:tcPr>
          <w:p w14:paraId="54012B45" w14:textId="77777777" w:rsidR="004F6583" w:rsidRPr="004F6583" w:rsidRDefault="004F6583" w:rsidP="004F6583">
            <w:pPr>
              <w:spacing w:after="0" w:line="240" w:lineRule="auto"/>
              <w:jc w:val="center"/>
              <w:rPr>
                <w:ins w:id="2816" w:author="Stefanie Lane" w:date="2022-05-12T12:10:00Z"/>
                <w:rFonts w:ascii="Calibri" w:eastAsia="Times New Roman" w:hAnsi="Calibri" w:cs="Calibri"/>
                <w:color w:val="000000"/>
              </w:rPr>
            </w:pPr>
            <w:ins w:id="2817"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4BE5CBC9" w14:textId="77777777" w:rsidR="004F6583" w:rsidRPr="004F6583" w:rsidRDefault="004F6583" w:rsidP="004F6583">
            <w:pPr>
              <w:spacing w:after="0" w:line="240" w:lineRule="auto"/>
              <w:jc w:val="center"/>
              <w:rPr>
                <w:ins w:id="2818" w:author="Stefanie Lane" w:date="2022-05-12T12:10:00Z"/>
                <w:rFonts w:ascii="Calibri" w:eastAsia="Times New Roman" w:hAnsi="Calibri" w:cs="Calibri"/>
                <w:color w:val="000000"/>
              </w:rPr>
            </w:pPr>
            <w:ins w:id="2819"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49C7B011" w14:textId="77777777" w:rsidR="004F6583" w:rsidRPr="004F6583" w:rsidRDefault="004F6583" w:rsidP="004F6583">
            <w:pPr>
              <w:spacing w:after="0" w:line="240" w:lineRule="auto"/>
              <w:jc w:val="center"/>
              <w:rPr>
                <w:ins w:id="2820" w:author="Stefanie Lane" w:date="2022-05-12T12:10:00Z"/>
                <w:rFonts w:ascii="Calibri" w:eastAsia="Times New Roman" w:hAnsi="Calibri" w:cs="Calibri"/>
                <w:color w:val="000000"/>
              </w:rPr>
            </w:pPr>
            <w:ins w:id="2821"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0CBA520C" w14:textId="77777777" w:rsidR="004F6583" w:rsidRPr="004F6583" w:rsidRDefault="004F6583" w:rsidP="004F6583">
            <w:pPr>
              <w:spacing w:after="0" w:line="240" w:lineRule="auto"/>
              <w:jc w:val="center"/>
              <w:rPr>
                <w:ins w:id="2822" w:author="Stefanie Lane" w:date="2022-05-12T12:10:00Z"/>
                <w:rFonts w:ascii="Calibri" w:eastAsia="Times New Roman" w:hAnsi="Calibri" w:cs="Calibri"/>
                <w:color w:val="000000"/>
              </w:rPr>
            </w:pPr>
            <w:ins w:id="2823" w:author="Stefanie Lane" w:date="2022-05-12T12:10:00Z">
              <w:r w:rsidRPr="004F6583">
                <w:rPr>
                  <w:rFonts w:ascii="Calibri" w:eastAsia="Times New Roman" w:hAnsi="Calibri" w:cs="Calibri"/>
                  <w:color w:val="000000"/>
                </w:rPr>
                <w:t>-100.00</w:t>
              </w:r>
            </w:ins>
          </w:p>
        </w:tc>
      </w:tr>
      <w:tr w:rsidR="004F6583" w:rsidRPr="004F6583" w14:paraId="7FF6A9A7" w14:textId="77777777" w:rsidTr="004F6583">
        <w:trPr>
          <w:trHeight w:val="290"/>
          <w:ins w:id="2824" w:author="Stefanie Lane" w:date="2022-05-12T12:10:00Z"/>
        </w:trPr>
        <w:tc>
          <w:tcPr>
            <w:tcW w:w="1700" w:type="dxa"/>
            <w:vMerge/>
            <w:tcBorders>
              <w:top w:val="nil"/>
              <w:left w:val="nil"/>
              <w:bottom w:val="single" w:sz="4" w:space="0" w:color="000000"/>
              <w:right w:val="nil"/>
            </w:tcBorders>
            <w:vAlign w:val="center"/>
            <w:hideMark/>
          </w:tcPr>
          <w:p w14:paraId="520B1DCF" w14:textId="77777777" w:rsidR="004F6583" w:rsidRPr="004F6583" w:rsidRDefault="004F6583" w:rsidP="004F6583">
            <w:pPr>
              <w:spacing w:after="0" w:line="240" w:lineRule="auto"/>
              <w:rPr>
                <w:ins w:id="282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836EEF" w14:textId="77777777" w:rsidR="004F6583" w:rsidRPr="004F6583" w:rsidRDefault="004F6583" w:rsidP="004F6583">
            <w:pPr>
              <w:spacing w:after="0" w:line="240" w:lineRule="auto"/>
              <w:rPr>
                <w:ins w:id="2826" w:author="Stefanie Lane" w:date="2022-05-12T12:10:00Z"/>
                <w:rFonts w:ascii="Arial" w:eastAsia="Times New Roman" w:hAnsi="Arial" w:cs="Arial"/>
                <w:i/>
                <w:iCs/>
                <w:sz w:val="20"/>
                <w:szCs w:val="20"/>
              </w:rPr>
            </w:pPr>
            <w:ins w:id="2827" w:author="Stefanie Lane" w:date="2022-05-12T12:10:00Z">
              <w:r w:rsidRPr="004F6583">
                <w:rPr>
                  <w:rFonts w:ascii="Arial" w:eastAsia="Times New Roman" w:hAnsi="Arial" w:cs="Arial"/>
                  <w:i/>
                  <w:iCs/>
                  <w:sz w:val="20"/>
                  <w:szCs w:val="20"/>
                </w:rPr>
                <w:t>Sium suave</w:t>
              </w:r>
            </w:ins>
          </w:p>
        </w:tc>
        <w:tc>
          <w:tcPr>
            <w:tcW w:w="960" w:type="dxa"/>
            <w:tcBorders>
              <w:top w:val="single" w:sz="4" w:space="0" w:color="auto"/>
              <w:left w:val="nil"/>
              <w:bottom w:val="single" w:sz="4" w:space="0" w:color="auto"/>
              <w:right w:val="nil"/>
            </w:tcBorders>
            <w:shd w:val="clear" w:color="auto" w:fill="auto"/>
            <w:noWrap/>
            <w:vAlign w:val="bottom"/>
            <w:hideMark/>
          </w:tcPr>
          <w:p w14:paraId="40438D68" w14:textId="77777777" w:rsidR="004F6583" w:rsidRPr="004F6583" w:rsidRDefault="004F6583" w:rsidP="004F6583">
            <w:pPr>
              <w:spacing w:after="0" w:line="240" w:lineRule="auto"/>
              <w:jc w:val="center"/>
              <w:rPr>
                <w:ins w:id="2828" w:author="Stefanie Lane" w:date="2022-05-12T12:10:00Z"/>
                <w:rFonts w:ascii="Calibri" w:eastAsia="Times New Roman" w:hAnsi="Calibri" w:cs="Calibri"/>
                <w:color w:val="000000"/>
              </w:rPr>
            </w:pPr>
            <w:ins w:id="2829" w:author="Stefanie Lane" w:date="2022-05-12T12:10:00Z">
              <w:r w:rsidRPr="004F6583">
                <w:rPr>
                  <w:rFonts w:ascii="Calibri" w:eastAsia="Times New Roman" w:hAnsi="Calibri" w:cs="Calibri"/>
                  <w:color w:val="000000"/>
                </w:rPr>
                <w:t>0.59</w:t>
              </w:r>
            </w:ins>
          </w:p>
        </w:tc>
        <w:tc>
          <w:tcPr>
            <w:tcW w:w="960" w:type="dxa"/>
            <w:tcBorders>
              <w:top w:val="single" w:sz="4" w:space="0" w:color="auto"/>
              <w:left w:val="nil"/>
              <w:bottom w:val="single" w:sz="4" w:space="0" w:color="auto"/>
              <w:right w:val="nil"/>
            </w:tcBorders>
            <w:shd w:val="clear" w:color="auto" w:fill="auto"/>
            <w:noWrap/>
            <w:vAlign w:val="bottom"/>
            <w:hideMark/>
          </w:tcPr>
          <w:p w14:paraId="7A94ACAA" w14:textId="77777777" w:rsidR="004F6583" w:rsidRPr="004F6583" w:rsidRDefault="004F6583" w:rsidP="004F6583">
            <w:pPr>
              <w:spacing w:after="0" w:line="240" w:lineRule="auto"/>
              <w:jc w:val="center"/>
              <w:rPr>
                <w:ins w:id="2830" w:author="Stefanie Lane" w:date="2022-05-12T12:10:00Z"/>
                <w:rFonts w:ascii="Calibri" w:eastAsia="Times New Roman" w:hAnsi="Calibri" w:cs="Calibri"/>
                <w:color w:val="000000"/>
              </w:rPr>
            </w:pPr>
            <w:ins w:id="2831" w:author="Stefanie Lane" w:date="2022-05-12T12:10:00Z">
              <w:r w:rsidRPr="004F6583">
                <w:rPr>
                  <w:rFonts w:ascii="Calibri" w:eastAsia="Times New Roman" w:hAnsi="Calibri" w:cs="Calibri"/>
                  <w:color w:val="000000"/>
                </w:rPr>
                <w:t>0.19</w:t>
              </w:r>
            </w:ins>
          </w:p>
        </w:tc>
        <w:tc>
          <w:tcPr>
            <w:tcW w:w="960" w:type="dxa"/>
            <w:tcBorders>
              <w:top w:val="single" w:sz="4" w:space="0" w:color="auto"/>
              <w:left w:val="nil"/>
              <w:bottom w:val="single" w:sz="4" w:space="0" w:color="auto"/>
              <w:right w:val="nil"/>
            </w:tcBorders>
            <w:shd w:val="clear" w:color="auto" w:fill="auto"/>
            <w:noWrap/>
            <w:vAlign w:val="bottom"/>
            <w:hideMark/>
          </w:tcPr>
          <w:p w14:paraId="34B0E673" w14:textId="77777777" w:rsidR="004F6583" w:rsidRPr="004F6583" w:rsidRDefault="004F6583" w:rsidP="004F6583">
            <w:pPr>
              <w:spacing w:after="0" w:line="240" w:lineRule="auto"/>
              <w:jc w:val="center"/>
              <w:rPr>
                <w:ins w:id="2832" w:author="Stefanie Lane" w:date="2022-05-12T12:10:00Z"/>
                <w:rFonts w:ascii="Calibri" w:eastAsia="Times New Roman" w:hAnsi="Calibri" w:cs="Calibri"/>
                <w:color w:val="000000"/>
              </w:rPr>
            </w:pPr>
            <w:ins w:id="2833"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0185AAD0" w14:textId="77777777" w:rsidR="004F6583" w:rsidRPr="004F6583" w:rsidRDefault="004F6583" w:rsidP="004F6583">
            <w:pPr>
              <w:spacing w:after="0" w:line="240" w:lineRule="auto"/>
              <w:jc w:val="center"/>
              <w:rPr>
                <w:ins w:id="2834" w:author="Stefanie Lane" w:date="2022-05-12T12:10:00Z"/>
                <w:rFonts w:ascii="Calibri" w:eastAsia="Times New Roman" w:hAnsi="Calibri" w:cs="Calibri"/>
                <w:color w:val="000000"/>
              </w:rPr>
            </w:pPr>
            <w:ins w:id="2835" w:author="Stefanie Lane" w:date="2022-05-12T12:10:00Z">
              <w:r w:rsidRPr="004F6583">
                <w:rPr>
                  <w:rFonts w:ascii="Calibri" w:eastAsia="Times New Roman" w:hAnsi="Calibri" w:cs="Calibri"/>
                  <w:color w:val="000000"/>
                </w:rPr>
                <w:t>-100.00</w:t>
              </w:r>
            </w:ins>
          </w:p>
        </w:tc>
      </w:tr>
      <w:tr w:rsidR="004F6583" w:rsidRPr="004F6583" w14:paraId="21D2A9F5" w14:textId="77777777" w:rsidTr="004F6583">
        <w:trPr>
          <w:trHeight w:val="290"/>
          <w:ins w:id="2836" w:author="Stefanie Lane" w:date="2022-05-12T12:10:00Z"/>
        </w:trPr>
        <w:tc>
          <w:tcPr>
            <w:tcW w:w="1700" w:type="dxa"/>
            <w:vMerge/>
            <w:tcBorders>
              <w:top w:val="nil"/>
              <w:left w:val="nil"/>
              <w:bottom w:val="single" w:sz="4" w:space="0" w:color="000000"/>
              <w:right w:val="nil"/>
            </w:tcBorders>
            <w:vAlign w:val="center"/>
            <w:hideMark/>
          </w:tcPr>
          <w:p w14:paraId="34D75F6F" w14:textId="77777777" w:rsidR="004F6583" w:rsidRPr="004F6583" w:rsidRDefault="004F6583" w:rsidP="004F6583">
            <w:pPr>
              <w:spacing w:after="0" w:line="240" w:lineRule="auto"/>
              <w:rPr>
                <w:ins w:id="283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574FCC4" w14:textId="77777777" w:rsidR="004F6583" w:rsidRPr="004F6583" w:rsidRDefault="004F6583" w:rsidP="004F6583">
            <w:pPr>
              <w:spacing w:after="0" w:line="240" w:lineRule="auto"/>
              <w:rPr>
                <w:ins w:id="2838" w:author="Stefanie Lane" w:date="2022-05-12T12:10:00Z"/>
                <w:rFonts w:ascii="Arial" w:eastAsia="Times New Roman" w:hAnsi="Arial" w:cs="Arial"/>
                <w:i/>
                <w:iCs/>
                <w:color w:val="000000"/>
                <w:sz w:val="20"/>
                <w:szCs w:val="20"/>
              </w:rPr>
            </w:pPr>
            <w:proofErr w:type="spellStart"/>
            <w:ins w:id="2839" w:author="Stefanie Lane" w:date="2022-05-12T12:10:00Z">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ins>
          </w:p>
        </w:tc>
        <w:tc>
          <w:tcPr>
            <w:tcW w:w="960" w:type="dxa"/>
            <w:tcBorders>
              <w:top w:val="nil"/>
              <w:left w:val="nil"/>
              <w:bottom w:val="nil"/>
              <w:right w:val="nil"/>
            </w:tcBorders>
            <w:shd w:val="clear" w:color="auto" w:fill="auto"/>
            <w:noWrap/>
            <w:vAlign w:val="bottom"/>
            <w:hideMark/>
          </w:tcPr>
          <w:p w14:paraId="3411C412" w14:textId="77777777" w:rsidR="004F6583" w:rsidRPr="004F6583" w:rsidRDefault="004F6583" w:rsidP="004F6583">
            <w:pPr>
              <w:spacing w:after="0" w:line="240" w:lineRule="auto"/>
              <w:jc w:val="center"/>
              <w:rPr>
                <w:ins w:id="2840" w:author="Stefanie Lane" w:date="2022-05-12T12:10:00Z"/>
                <w:rFonts w:ascii="Calibri" w:eastAsia="Times New Roman" w:hAnsi="Calibri" w:cs="Calibri"/>
                <w:color w:val="000000"/>
              </w:rPr>
            </w:pPr>
            <w:ins w:id="2841" w:author="Stefanie Lane" w:date="2022-05-12T12:10:00Z">
              <w:r w:rsidRPr="004F6583">
                <w:rPr>
                  <w:rFonts w:ascii="Calibri" w:eastAsia="Times New Roman" w:hAnsi="Calibri" w:cs="Calibri"/>
                  <w:color w:val="000000"/>
                </w:rPr>
                <w:t>0.29</w:t>
              </w:r>
            </w:ins>
          </w:p>
        </w:tc>
        <w:tc>
          <w:tcPr>
            <w:tcW w:w="960" w:type="dxa"/>
            <w:tcBorders>
              <w:top w:val="nil"/>
              <w:left w:val="nil"/>
              <w:bottom w:val="nil"/>
              <w:right w:val="nil"/>
            </w:tcBorders>
            <w:shd w:val="clear" w:color="auto" w:fill="auto"/>
            <w:noWrap/>
            <w:vAlign w:val="bottom"/>
            <w:hideMark/>
          </w:tcPr>
          <w:p w14:paraId="289BAA5A" w14:textId="77777777" w:rsidR="004F6583" w:rsidRPr="004F6583" w:rsidRDefault="004F6583" w:rsidP="004F6583">
            <w:pPr>
              <w:spacing w:after="0" w:line="240" w:lineRule="auto"/>
              <w:jc w:val="center"/>
              <w:rPr>
                <w:ins w:id="2842" w:author="Stefanie Lane" w:date="2022-05-12T12:10:00Z"/>
                <w:rFonts w:ascii="Calibri" w:eastAsia="Times New Roman" w:hAnsi="Calibri" w:cs="Calibri"/>
                <w:color w:val="000000"/>
              </w:rPr>
            </w:pPr>
            <w:ins w:id="2843" w:author="Stefanie Lane" w:date="2022-05-12T12:10:00Z">
              <w:r w:rsidRPr="004F6583">
                <w:rPr>
                  <w:rFonts w:ascii="Calibri" w:eastAsia="Times New Roman" w:hAnsi="Calibri" w:cs="Calibri"/>
                  <w:color w:val="000000"/>
                </w:rPr>
                <w:t>0.13</w:t>
              </w:r>
            </w:ins>
          </w:p>
        </w:tc>
        <w:tc>
          <w:tcPr>
            <w:tcW w:w="960" w:type="dxa"/>
            <w:tcBorders>
              <w:top w:val="nil"/>
              <w:left w:val="nil"/>
              <w:bottom w:val="nil"/>
              <w:right w:val="nil"/>
            </w:tcBorders>
            <w:shd w:val="clear" w:color="auto" w:fill="auto"/>
            <w:noWrap/>
            <w:vAlign w:val="bottom"/>
            <w:hideMark/>
          </w:tcPr>
          <w:p w14:paraId="76E300EE" w14:textId="77777777" w:rsidR="004F6583" w:rsidRPr="004F6583" w:rsidRDefault="004F6583" w:rsidP="004F6583">
            <w:pPr>
              <w:spacing w:after="0" w:line="240" w:lineRule="auto"/>
              <w:jc w:val="center"/>
              <w:rPr>
                <w:ins w:id="2844" w:author="Stefanie Lane" w:date="2022-05-12T12:10:00Z"/>
                <w:rFonts w:ascii="Calibri" w:eastAsia="Times New Roman" w:hAnsi="Calibri" w:cs="Calibri"/>
                <w:color w:val="000000"/>
              </w:rPr>
            </w:pPr>
            <w:ins w:id="2845"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7DA79A2D" w14:textId="77777777" w:rsidR="004F6583" w:rsidRPr="004F6583" w:rsidRDefault="004F6583" w:rsidP="004F6583">
            <w:pPr>
              <w:spacing w:after="0" w:line="240" w:lineRule="auto"/>
              <w:jc w:val="center"/>
              <w:rPr>
                <w:ins w:id="2846" w:author="Stefanie Lane" w:date="2022-05-12T12:10:00Z"/>
                <w:rFonts w:ascii="Calibri" w:eastAsia="Times New Roman" w:hAnsi="Calibri" w:cs="Calibri"/>
                <w:color w:val="000000"/>
              </w:rPr>
            </w:pPr>
            <w:ins w:id="2847" w:author="Stefanie Lane" w:date="2022-05-12T12:10:00Z">
              <w:r w:rsidRPr="004F6583">
                <w:rPr>
                  <w:rFonts w:ascii="Calibri" w:eastAsia="Times New Roman" w:hAnsi="Calibri" w:cs="Calibri"/>
                  <w:color w:val="000000"/>
                </w:rPr>
                <w:t>-100.00</w:t>
              </w:r>
            </w:ins>
          </w:p>
        </w:tc>
      </w:tr>
      <w:tr w:rsidR="004F6583" w:rsidRPr="004F6583" w14:paraId="5E8C9623" w14:textId="77777777" w:rsidTr="004F6583">
        <w:trPr>
          <w:trHeight w:val="290"/>
          <w:ins w:id="2848" w:author="Stefanie Lane" w:date="2022-05-12T12:10:00Z"/>
        </w:trPr>
        <w:tc>
          <w:tcPr>
            <w:tcW w:w="1700" w:type="dxa"/>
            <w:vMerge/>
            <w:tcBorders>
              <w:top w:val="nil"/>
              <w:left w:val="nil"/>
              <w:bottom w:val="single" w:sz="4" w:space="0" w:color="000000"/>
              <w:right w:val="nil"/>
            </w:tcBorders>
            <w:vAlign w:val="center"/>
            <w:hideMark/>
          </w:tcPr>
          <w:p w14:paraId="29CEEE5A" w14:textId="77777777" w:rsidR="004F6583" w:rsidRPr="004F6583" w:rsidRDefault="004F6583" w:rsidP="004F6583">
            <w:pPr>
              <w:spacing w:after="0" w:line="240" w:lineRule="auto"/>
              <w:rPr>
                <w:ins w:id="284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29ABE14" w14:textId="77777777" w:rsidR="004F6583" w:rsidRPr="004F6583" w:rsidRDefault="004F6583" w:rsidP="004F6583">
            <w:pPr>
              <w:spacing w:after="0" w:line="240" w:lineRule="auto"/>
              <w:rPr>
                <w:ins w:id="2850" w:author="Stefanie Lane" w:date="2022-05-12T12:10:00Z"/>
                <w:rFonts w:ascii="Arial" w:eastAsia="Times New Roman" w:hAnsi="Arial" w:cs="Arial"/>
                <w:i/>
                <w:iCs/>
                <w:sz w:val="20"/>
                <w:szCs w:val="20"/>
              </w:rPr>
            </w:pPr>
            <w:ins w:id="2851" w:author="Stefanie Lane" w:date="2022-05-12T12:10:00Z">
              <w:r w:rsidRPr="004F6583">
                <w:rPr>
                  <w:rFonts w:ascii="Arial" w:eastAsia="Times New Roman" w:hAnsi="Arial" w:cs="Arial"/>
                  <w:i/>
                  <w:iCs/>
                  <w:sz w:val="20"/>
                  <w:szCs w:val="20"/>
                </w:rPr>
                <w:t>Calth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057AAE68" w14:textId="77777777" w:rsidR="004F6583" w:rsidRPr="004F6583" w:rsidRDefault="004F6583" w:rsidP="004F6583">
            <w:pPr>
              <w:spacing w:after="0" w:line="240" w:lineRule="auto"/>
              <w:jc w:val="center"/>
              <w:rPr>
                <w:ins w:id="2852" w:author="Stefanie Lane" w:date="2022-05-12T12:10:00Z"/>
                <w:rFonts w:ascii="Calibri" w:eastAsia="Times New Roman" w:hAnsi="Calibri" w:cs="Calibri"/>
                <w:color w:val="000000"/>
              </w:rPr>
            </w:pPr>
            <w:ins w:id="2853" w:author="Stefanie Lane" w:date="2022-05-12T12:10:00Z">
              <w:r w:rsidRPr="004F6583">
                <w:rPr>
                  <w:rFonts w:ascii="Calibri" w:eastAsia="Times New Roman" w:hAnsi="Calibri" w:cs="Calibri"/>
                  <w:color w:val="000000"/>
                </w:rPr>
                <w:t>1.09</w:t>
              </w:r>
            </w:ins>
          </w:p>
        </w:tc>
        <w:tc>
          <w:tcPr>
            <w:tcW w:w="960" w:type="dxa"/>
            <w:tcBorders>
              <w:top w:val="single" w:sz="4" w:space="0" w:color="auto"/>
              <w:left w:val="nil"/>
              <w:bottom w:val="single" w:sz="4" w:space="0" w:color="auto"/>
              <w:right w:val="nil"/>
            </w:tcBorders>
            <w:shd w:val="clear" w:color="auto" w:fill="auto"/>
            <w:noWrap/>
            <w:vAlign w:val="bottom"/>
            <w:hideMark/>
          </w:tcPr>
          <w:p w14:paraId="4E81748B" w14:textId="77777777" w:rsidR="004F6583" w:rsidRPr="004F6583" w:rsidRDefault="004F6583" w:rsidP="004F6583">
            <w:pPr>
              <w:spacing w:after="0" w:line="240" w:lineRule="auto"/>
              <w:jc w:val="center"/>
              <w:rPr>
                <w:ins w:id="2854" w:author="Stefanie Lane" w:date="2022-05-12T12:10:00Z"/>
                <w:rFonts w:ascii="Calibri" w:eastAsia="Times New Roman" w:hAnsi="Calibri" w:cs="Calibri"/>
                <w:color w:val="000000"/>
              </w:rPr>
            </w:pPr>
            <w:ins w:id="2855" w:author="Stefanie Lane" w:date="2022-05-12T12:10:00Z">
              <w:r w:rsidRPr="004F6583">
                <w:rPr>
                  <w:rFonts w:ascii="Calibri" w:eastAsia="Times New Roman" w:hAnsi="Calibri" w:cs="Calibri"/>
                  <w:color w:val="000000"/>
                </w:rPr>
                <w:t>0.48</w:t>
              </w:r>
            </w:ins>
          </w:p>
        </w:tc>
        <w:tc>
          <w:tcPr>
            <w:tcW w:w="960" w:type="dxa"/>
            <w:tcBorders>
              <w:top w:val="single" w:sz="4" w:space="0" w:color="auto"/>
              <w:left w:val="nil"/>
              <w:bottom w:val="single" w:sz="4" w:space="0" w:color="auto"/>
              <w:right w:val="nil"/>
            </w:tcBorders>
            <w:shd w:val="clear" w:color="auto" w:fill="auto"/>
            <w:noWrap/>
            <w:vAlign w:val="bottom"/>
            <w:hideMark/>
          </w:tcPr>
          <w:p w14:paraId="5760E222" w14:textId="77777777" w:rsidR="004F6583" w:rsidRPr="004F6583" w:rsidRDefault="004F6583" w:rsidP="004F6583">
            <w:pPr>
              <w:spacing w:after="0" w:line="240" w:lineRule="auto"/>
              <w:jc w:val="center"/>
              <w:rPr>
                <w:ins w:id="2856" w:author="Stefanie Lane" w:date="2022-05-12T12:10:00Z"/>
                <w:rFonts w:ascii="Calibri" w:eastAsia="Times New Roman" w:hAnsi="Calibri" w:cs="Calibri"/>
                <w:color w:val="000000"/>
              </w:rPr>
            </w:pPr>
            <w:ins w:id="2857"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3AD0279D" w14:textId="77777777" w:rsidR="004F6583" w:rsidRPr="004F6583" w:rsidRDefault="004F6583" w:rsidP="004F6583">
            <w:pPr>
              <w:spacing w:after="0" w:line="240" w:lineRule="auto"/>
              <w:jc w:val="center"/>
              <w:rPr>
                <w:ins w:id="2858" w:author="Stefanie Lane" w:date="2022-05-12T12:10:00Z"/>
                <w:rFonts w:ascii="Calibri" w:eastAsia="Times New Roman" w:hAnsi="Calibri" w:cs="Calibri"/>
                <w:color w:val="000000"/>
              </w:rPr>
            </w:pPr>
            <w:ins w:id="2859" w:author="Stefanie Lane" w:date="2022-05-12T12:10:00Z">
              <w:r w:rsidRPr="004F6583">
                <w:rPr>
                  <w:rFonts w:ascii="Calibri" w:eastAsia="Times New Roman" w:hAnsi="Calibri" w:cs="Calibri"/>
                  <w:color w:val="000000"/>
                </w:rPr>
                <w:t>-96.43</w:t>
              </w:r>
            </w:ins>
          </w:p>
        </w:tc>
      </w:tr>
      <w:tr w:rsidR="004F6583" w:rsidRPr="004F6583" w14:paraId="7605513E" w14:textId="77777777" w:rsidTr="004F6583">
        <w:trPr>
          <w:trHeight w:val="290"/>
          <w:ins w:id="2860" w:author="Stefanie Lane" w:date="2022-05-12T12:10:00Z"/>
        </w:trPr>
        <w:tc>
          <w:tcPr>
            <w:tcW w:w="1700" w:type="dxa"/>
            <w:vMerge/>
            <w:tcBorders>
              <w:top w:val="nil"/>
              <w:left w:val="nil"/>
              <w:bottom w:val="single" w:sz="4" w:space="0" w:color="000000"/>
              <w:right w:val="nil"/>
            </w:tcBorders>
            <w:vAlign w:val="center"/>
            <w:hideMark/>
          </w:tcPr>
          <w:p w14:paraId="5268B054" w14:textId="77777777" w:rsidR="004F6583" w:rsidRPr="004F6583" w:rsidRDefault="004F6583" w:rsidP="004F6583">
            <w:pPr>
              <w:spacing w:after="0" w:line="240" w:lineRule="auto"/>
              <w:rPr>
                <w:ins w:id="286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416AC6" w14:textId="77777777" w:rsidR="004F6583" w:rsidRPr="004F6583" w:rsidRDefault="004F6583" w:rsidP="004F6583">
            <w:pPr>
              <w:spacing w:after="0" w:line="240" w:lineRule="auto"/>
              <w:rPr>
                <w:ins w:id="2862" w:author="Stefanie Lane" w:date="2022-05-12T12:10:00Z"/>
                <w:rFonts w:ascii="Arial" w:eastAsia="Times New Roman" w:hAnsi="Arial" w:cs="Arial"/>
                <w:i/>
                <w:iCs/>
                <w:sz w:val="20"/>
                <w:szCs w:val="20"/>
              </w:rPr>
            </w:pPr>
            <w:ins w:id="2863" w:author="Stefanie Lane" w:date="2022-05-12T12:10:00Z">
              <w:r w:rsidRPr="004F6583">
                <w:rPr>
                  <w:rFonts w:ascii="Arial" w:eastAsia="Times New Roman" w:hAnsi="Arial" w:cs="Arial"/>
                  <w:i/>
                  <w:iCs/>
                  <w:sz w:val="20"/>
                  <w:szCs w:val="20"/>
                </w:rPr>
                <w:t>Equisetum fluviatile</w:t>
              </w:r>
            </w:ins>
          </w:p>
        </w:tc>
        <w:tc>
          <w:tcPr>
            <w:tcW w:w="960" w:type="dxa"/>
            <w:tcBorders>
              <w:top w:val="nil"/>
              <w:left w:val="nil"/>
              <w:bottom w:val="nil"/>
              <w:right w:val="nil"/>
            </w:tcBorders>
            <w:shd w:val="clear" w:color="auto" w:fill="auto"/>
            <w:noWrap/>
            <w:vAlign w:val="bottom"/>
            <w:hideMark/>
          </w:tcPr>
          <w:p w14:paraId="09A9E2C2" w14:textId="77777777" w:rsidR="004F6583" w:rsidRPr="004F6583" w:rsidRDefault="004F6583" w:rsidP="004F6583">
            <w:pPr>
              <w:spacing w:after="0" w:line="240" w:lineRule="auto"/>
              <w:jc w:val="center"/>
              <w:rPr>
                <w:ins w:id="2864" w:author="Stefanie Lane" w:date="2022-05-12T12:10:00Z"/>
                <w:rFonts w:ascii="Calibri" w:eastAsia="Times New Roman" w:hAnsi="Calibri" w:cs="Calibri"/>
                <w:color w:val="000000"/>
              </w:rPr>
            </w:pPr>
            <w:ins w:id="2865" w:author="Stefanie Lane" w:date="2022-05-12T12:10:00Z">
              <w:r w:rsidRPr="004F6583">
                <w:rPr>
                  <w:rFonts w:ascii="Calibri" w:eastAsia="Times New Roman" w:hAnsi="Calibri" w:cs="Calibri"/>
                  <w:color w:val="000000"/>
                </w:rPr>
                <w:t>0.88</w:t>
              </w:r>
            </w:ins>
          </w:p>
        </w:tc>
        <w:tc>
          <w:tcPr>
            <w:tcW w:w="960" w:type="dxa"/>
            <w:tcBorders>
              <w:top w:val="nil"/>
              <w:left w:val="nil"/>
              <w:bottom w:val="nil"/>
              <w:right w:val="nil"/>
            </w:tcBorders>
            <w:shd w:val="clear" w:color="auto" w:fill="auto"/>
            <w:noWrap/>
            <w:vAlign w:val="bottom"/>
            <w:hideMark/>
          </w:tcPr>
          <w:p w14:paraId="556CE220" w14:textId="77777777" w:rsidR="004F6583" w:rsidRPr="004F6583" w:rsidRDefault="004F6583" w:rsidP="004F6583">
            <w:pPr>
              <w:spacing w:after="0" w:line="240" w:lineRule="auto"/>
              <w:jc w:val="center"/>
              <w:rPr>
                <w:ins w:id="2866" w:author="Stefanie Lane" w:date="2022-05-12T12:10:00Z"/>
                <w:rFonts w:ascii="Calibri" w:eastAsia="Times New Roman" w:hAnsi="Calibri" w:cs="Calibri"/>
                <w:color w:val="000000"/>
              </w:rPr>
            </w:pPr>
            <w:ins w:id="2867" w:author="Stefanie Lane" w:date="2022-05-12T12:10:00Z">
              <w:r w:rsidRPr="004F6583">
                <w:rPr>
                  <w:rFonts w:ascii="Calibri" w:eastAsia="Times New Roman" w:hAnsi="Calibri" w:cs="Calibri"/>
                  <w:color w:val="000000"/>
                </w:rPr>
                <w:t>0.58</w:t>
              </w:r>
            </w:ins>
          </w:p>
        </w:tc>
        <w:tc>
          <w:tcPr>
            <w:tcW w:w="960" w:type="dxa"/>
            <w:tcBorders>
              <w:top w:val="nil"/>
              <w:left w:val="nil"/>
              <w:bottom w:val="nil"/>
              <w:right w:val="nil"/>
            </w:tcBorders>
            <w:shd w:val="clear" w:color="auto" w:fill="auto"/>
            <w:noWrap/>
            <w:vAlign w:val="bottom"/>
            <w:hideMark/>
          </w:tcPr>
          <w:p w14:paraId="4D2BC190" w14:textId="77777777" w:rsidR="004F6583" w:rsidRPr="004F6583" w:rsidRDefault="004F6583" w:rsidP="004F6583">
            <w:pPr>
              <w:spacing w:after="0" w:line="240" w:lineRule="auto"/>
              <w:jc w:val="center"/>
              <w:rPr>
                <w:ins w:id="2868" w:author="Stefanie Lane" w:date="2022-05-12T12:10:00Z"/>
                <w:rFonts w:ascii="Calibri" w:eastAsia="Times New Roman" w:hAnsi="Calibri" w:cs="Calibri"/>
                <w:color w:val="000000"/>
              </w:rPr>
            </w:pPr>
            <w:ins w:id="2869"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22AD8649" w14:textId="77777777" w:rsidR="004F6583" w:rsidRPr="004F6583" w:rsidRDefault="004F6583" w:rsidP="004F6583">
            <w:pPr>
              <w:spacing w:after="0" w:line="240" w:lineRule="auto"/>
              <w:jc w:val="center"/>
              <w:rPr>
                <w:ins w:id="2870" w:author="Stefanie Lane" w:date="2022-05-12T12:10:00Z"/>
                <w:rFonts w:ascii="Calibri" w:eastAsia="Times New Roman" w:hAnsi="Calibri" w:cs="Calibri"/>
                <w:color w:val="000000"/>
              </w:rPr>
            </w:pPr>
            <w:ins w:id="2871" w:author="Stefanie Lane" w:date="2022-05-12T12:10:00Z">
              <w:r w:rsidRPr="004F6583">
                <w:rPr>
                  <w:rFonts w:ascii="Calibri" w:eastAsia="Times New Roman" w:hAnsi="Calibri" w:cs="Calibri"/>
                  <w:color w:val="000000"/>
                </w:rPr>
                <w:t>-96.43</w:t>
              </w:r>
            </w:ins>
          </w:p>
        </w:tc>
      </w:tr>
      <w:tr w:rsidR="004F6583" w:rsidRPr="004F6583" w14:paraId="1490D719" w14:textId="77777777" w:rsidTr="004F6583">
        <w:trPr>
          <w:trHeight w:val="290"/>
          <w:ins w:id="2872" w:author="Stefanie Lane" w:date="2022-05-12T12:10:00Z"/>
        </w:trPr>
        <w:tc>
          <w:tcPr>
            <w:tcW w:w="1700" w:type="dxa"/>
            <w:vMerge/>
            <w:tcBorders>
              <w:top w:val="nil"/>
              <w:left w:val="nil"/>
              <w:bottom w:val="single" w:sz="4" w:space="0" w:color="000000"/>
              <w:right w:val="nil"/>
            </w:tcBorders>
            <w:vAlign w:val="center"/>
            <w:hideMark/>
          </w:tcPr>
          <w:p w14:paraId="450AB69A" w14:textId="77777777" w:rsidR="004F6583" w:rsidRPr="004F6583" w:rsidRDefault="004F6583" w:rsidP="004F6583">
            <w:pPr>
              <w:spacing w:after="0" w:line="240" w:lineRule="auto"/>
              <w:rPr>
                <w:ins w:id="287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70C0E2F" w14:textId="77777777" w:rsidR="004F6583" w:rsidRPr="004F6583" w:rsidRDefault="004F6583" w:rsidP="004F6583">
            <w:pPr>
              <w:spacing w:after="0" w:line="240" w:lineRule="auto"/>
              <w:rPr>
                <w:ins w:id="2874" w:author="Stefanie Lane" w:date="2022-05-12T12:10:00Z"/>
                <w:rFonts w:ascii="Arial" w:eastAsia="Times New Roman" w:hAnsi="Arial" w:cs="Arial"/>
                <w:i/>
                <w:iCs/>
                <w:sz w:val="20"/>
                <w:szCs w:val="20"/>
              </w:rPr>
            </w:pPr>
            <w:ins w:id="2875" w:author="Stefanie Lane" w:date="2022-05-12T12:10:00Z">
              <w:r w:rsidRPr="004F6583">
                <w:rPr>
                  <w:rFonts w:ascii="Arial" w:eastAsia="Times New Roman" w:hAnsi="Arial" w:cs="Arial"/>
                  <w:i/>
                  <w:iCs/>
                  <w:sz w:val="20"/>
                  <w:szCs w:val="20"/>
                </w:rPr>
                <w:t>Mentha arvensis</w:t>
              </w:r>
            </w:ins>
          </w:p>
        </w:tc>
        <w:tc>
          <w:tcPr>
            <w:tcW w:w="960" w:type="dxa"/>
            <w:tcBorders>
              <w:top w:val="single" w:sz="4" w:space="0" w:color="auto"/>
              <w:left w:val="nil"/>
              <w:bottom w:val="single" w:sz="4" w:space="0" w:color="auto"/>
              <w:right w:val="nil"/>
            </w:tcBorders>
            <w:shd w:val="clear" w:color="auto" w:fill="auto"/>
            <w:noWrap/>
            <w:vAlign w:val="bottom"/>
            <w:hideMark/>
          </w:tcPr>
          <w:p w14:paraId="3488EB8E" w14:textId="77777777" w:rsidR="004F6583" w:rsidRPr="004F6583" w:rsidRDefault="004F6583" w:rsidP="004F6583">
            <w:pPr>
              <w:spacing w:after="0" w:line="240" w:lineRule="auto"/>
              <w:jc w:val="center"/>
              <w:rPr>
                <w:ins w:id="2876" w:author="Stefanie Lane" w:date="2022-05-12T12:10:00Z"/>
                <w:rFonts w:ascii="Calibri" w:eastAsia="Times New Roman" w:hAnsi="Calibri" w:cs="Calibri"/>
                <w:color w:val="000000"/>
              </w:rPr>
            </w:pPr>
            <w:ins w:id="2877" w:author="Stefanie Lane" w:date="2022-05-12T12:10:00Z">
              <w:r w:rsidRPr="004F6583">
                <w:rPr>
                  <w:rFonts w:ascii="Calibri" w:eastAsia="Times New Roman" w:hAnsi="Calibri" w:cs="Calibri"/>
                  <w:color w:val="000000"/>
                </w:rPr>
                <w:t>0.29</w:t>
              </w:r>
            </w:ins>
          </w:p>
        </w:tc>
        <w:tc>
          <w:tcPr>
            <w:tcW w:w="960" w:type="dxa"/>
            <w:tcBorders>
              <w:top w:val="single" w:sz="4" w:space="0" w:color="auto"/>
              <w:left w:val="nil"/>
              <w:bottom w:val="single" w:sz="4" w:space="0" w:color="auto"/>
              <w:right w:val="nil"/>
            </w:tcBorders>
            <w:shd w:val="clear" w:color="auto" w:fill="auto"/>
            <w:noWrap/>
            <w:vAlign w:val="bottom"/>
            <w:hideMark/>
          </w:tcPr>
          <w:p w14:paraId="03C16F32" w14:textId="77777777" w:rsidR="004F6583" w:rsidRPr="004F6583" w:rsidRDefault="004F6583" w:rsidP="004F6583">
            <w:pPr>
              <w:spacing w:after="0" w:line="240" w:lineRule="auto"/>
              <w:jc w:val="center"/>
              <w:rPr>
                <w:ins w:id="2878" w:author="Stefanie Lane" w:date="2022-05-12T12:10:00Z"/>
                <w:rFonts w:ascii="Calibri" w:eastAsia="Times New Roman" w:hAnsi="Calibri" w:cs="Calibri"/>
                <w:color w:val="000000"/>
              </w:rPr>
            </w:pPr>
            <w:ins w:id="2879" w:author="Stefanie Lane" w:date="2022-05-12T12:10:00Z">
              <w:r w:rsidRPr="004F6583">
                <w:rPr>
                  <w:rFonts w:ascii="Calibri" w:eastAsia="Times New Roman" w:hAnsi="Calibri" w:cs="Calibri"/>
                  <w:color w:val="000000"/>
                </w:rPr>
                <w:t>0.16</w:t>
              </w:r>
            </w:ins>
          </w:p>
        </w:tc>
        <w:tc>
          <w:tcPr>
            <w:tcW w:w="960" w:type="dxa"/>
            <w:tcBorders>
              <w:top w:val="single" w:sz="4" w:space="0" w:color="auto"/>
              <w:left w:val="nil"/>
              <w:bottom w:val="single" w:sz="4" w:space="0" w:color="auto"/>
              <w:right w:val="nil"/>
            </w:tcBorders>
            <w:shd w:val="clear" w:color="auto" w:fill="auto"/>
            <w:noWrap/>
            <w:vAlign w:val="bottom"/>
            <w:hideMark/>
          </w:tcPr>
          <w:p w14:paraId="2ED38504" w14:textId="77777777" w:rsidR="004F6583" w:rsidRPr="004F6583" w:rsidRDefault="004F6583" w:rsidP="004F6583">
            <w:pPr>
              <w:spacing w:after="0" w:line="240" w:lineRule="auto"/>
              <w:jc w:val="center"/>
              <w:rPr>
                <w:ins w:id="2880" w:author="Stefanie Lane" w:date="2022-05-12T12:10:00Z"/>
                <w:rFonts w:ascii="Calibri" w:eastAsia="Times New Roman" w:hAnsi="Calibri" w:cs="Calibri"/>
                <w:color w:val="000000"/>
              </w:rPr>
            </w:pPr>
            <w:ins w:id="2881"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03A2B89B" w14:textId="77777777" w:rsidR="004F6583" w:rsidRPr="004F6583" w:rsidRDefault="004F6583" w:rsidP="004F6583">
            <w:pPr>
              <w:spacing w:after="0" w:line="240" w:lineRule="auto"/>
              <w:jc w:val="center"/>
              <w:rPr>
                <w:ins w:id="2882" w:author="Stefanie Lane" w:date="2022-05-12T12:10:00Z"/>
                <w:rFonts w:ascii="Calibri" w:eastAsia="Times New Roman" w:hAnsi="Calibri" w:cs="Calibri"/>
                <w:color w:val="000000"/>
              </w:rPr>
            </w:pPr>
            <w:ins w:id="2883" w:author="Stefanie Lane" w:date="2022-05-12T12:10:00Z">
              <w:r w:rsidRPr="004F6583">
                <w:rPr>
                  <w:rFonts w:ascii="Calibri" w:eastAsia="Times New Roman" w:hAnsi="Calibri" w:cs="Calibri"/>
                  <w:color w:val="000000"/>
                </w:rPr>
                <w:t>-96.43</w:t>
              </w:r>
            </w:ins>
          </w:p>
        </w:tc>
      </w:tr>
      <w:tr w:rsidR="004F6583" w:rsidRPr="004F6583" w14:paraId="077E7722" w14:textId="77777777" w:rsidTr="004F6583">
        <w:trPr>
          <w:trHeight w:val="290"/>
          <w:ins w:id="2884" w:author="Stefanie Lane" w:date="2022-05-12T12:10:00Z"/>
        </w:trPr>
        <w:tc>
          <w:tcPr>
            <w:tcW w:w="1700" w:type="dxa"/>
            <w:vMerge/>
            <w:tcBorders>
              <w:top w:val="nil"/>
              <w:left w:val="nil"/>
              <w:bottom w:val="single" w:sz="4" w:space="0" w:color="000000"/>
              <w:right w:val="nil"/>
            </w:tcBorders>
            <w:vAlign w:val="center"/>
            <w:hideMark/>
          </w:tcPr>
          <w:p w14:paraId="139883D2" w14:textId="77777777" w:rsidR="004F6583" w:rsidRPr="004F6583" w:rsidRDefault="004F6583" w:rsidP="004F6583">
            <w:pPr>
              <w:spacing w:after="0" w:line="240" w:lineRule="auto"/>
              <w:rPr>
                <w:ins w:id="288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05C96F" w14:textId="77777777" w:rsidR="004F6583" w:rsidRPr="004F6583" w:rsidRDefault="004F6583" w:rsidP="004F6583">
            <w:pPr>
              <w:spacing w:after="0" w:line="240" w:lineRule="auto"/>
              <w:rPr>
                <w:ins w:id="2886" w:author="Stefanie Lane" w:date="2022-05-12T12:10:00Z"/>
                <w:rFonts w:ascii="Arial" w:eastAsia="Times New Roman" w:hAnsi="Arial" w:cs="Arial"/>
                <w:i/>
                <w:iCs/>
                <w:sz w:val="20"/>
                <w:szCs w:val="20"/>
              </w:rPr>
            </w:pPr>
            <w:ins w:id="2887" w:author="Stefanie Lane" w:date="2022-05-12T12:10:00Z">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ins>
          </w:p>
        </w:tc>
        <w:tc>
          <w:tcPr>
            <w:tcW w:w="960" w:type="dxa"/>
            <w:tcBorders>
              <w:top w:val="nil"/>
              <w:left w:val="nil"/>
              <w:bottom w:val="nil"/>
              <w:right w:val="nil"/>
            </w:tcBorders>
            <w:shd w:val="clear" w:color="auto" w:fill="auto"/>
            <w:noWrap/>
            <w:vAlign w:val="bottom"/>
            <w:hideMark/>
          </w:tcPr>
          <w:p w14:paraId="420D7F5D" w14:textId="77777777" w:rsidR="004F6583" w:rsidRPr="004F6583" w:rsidRDefault="004F6583" w:rsidP="004F6583">
            <w:pPr>
              <w:spacing w:after="0" w:line="240" w:lineRule="auto"/>
              <w:jc w:val="center"/>
              <w:rPr>
                <w:ins w:id="2888" w:author="Stefanie Lane" w:date="2022-05-12T12:10:00Z"/>
                <w:rFonts w:ascii="Calibri" w:eastAsia="Times New Roman" w:hAnsi="Calibri" w:cs="Calibri"/>
                <w:color w:val="000000"/>
              </w:rPr>
            </w:pPr>
            <w:ins w:id="2889" w:author="Stefanie Lane" w:date="2022-05-12T12:10:00Z">
              <w:r w:rsidRPr="004F6583">
                <w:rPr>
                  <w:rFonts w:ascii="Calibri" w:eastAsia="Times New Roman" w:hAnsi="Calibri" w:cs="Calibri"/>
                  <w:color w:val="000000"/>
                </w:rPr>
                <w:t>0.41</w:t>
              </w:r>
            </w:ins>
          </w:p>
        </w:tc>
        <w:tc>
          <w:tcPr>
            <w:tcW w:w="960" w:type="dxa"/>
            <w:tcBorders>
              <w:top w:val="nil"/>
              <w:left w:val="nil"/>
              <w:bottom w:val="nil"/>
              <w:right w:val="nil"/>
            </w:tcBorders>
            <w:shd w:val="clear" w:color="auto" w:fill="auto"/>
            <w:noWrap/>
            <w:vAlign w:val="bottom"/>
            <w:hideMark/>
          </w:tcPr>
          <w:p w14:paraId="1ADBFD09" w14:textId="77777777" w:rsidR="004F6583" w:rsidRPr="004F6583" w:rsidRDefault="004F6583" w:rsidP="004F6583">
            <w:pPr>
              <w:spacing w:after="0" w:line="240" w:lineRule="auto"/>
              <w:jc w:val="center"/>
              <w:rPr>
                <w:ins w:id="2890" w:author="Stefanie Lane" w:date="2022-05-12T12:10:00Z"/>
                <w:rFonts w:ascii="Calibri" w:eastAsia="Times New Roman" w:hAnsi="Calibri" w:cs="Calibri"/>
                <w:color w:val="000000"/>
              </w:rPr>
            </w:pPr>
            <w:ins w:id="2891" w:author="Stefanie Lane" w:date="2022-05-12T12:10:00Z">
              <w:r w:rsidRPr="004F6583">
                <w:rPr>
                  <w:rFonts w:ascii="Calibri" w:eastAsia="Times New Roman" w:hAnsi="Calibri" w:cs="Calibri"/>
                  <w:color w:val="000000"/>
                </w:rPr>
                <w:t>0.13</w:t>
              </w:r>
            </w:ins>
          </w:p>
        </w:tc>
        <w:tc>
          <w:tcPr>
            <w:tcW w:w="960" w:type="dxa"/>
            <w:tcBorders>
              <w:top w:val="nil"/>
              <w:left w:val="nil"/>
              <w:bottom w:val="nil"/>
              <w:right w:val="nil"/>
            </w:tcBorders>
            <w:shd w:val="clear" w:color="auto" w:fill="auto"/>
            <w:noWrap/>
            <w:vAlign w:val="bottom"/>
            <w:hideMark/>
          </w:tcPr>
          <w:p w14:paraId="04870B7A" w14:textId="77777777" w:rsidR="004F6583" w:rsidRPr="004F6583" w:rsidRDefault="004F6583" w:rsidP="004F6583">
            <w:pPr>
              <w:spacing w:after="0" w:line="240" w:lineRule="auto"/>
              <w:jc w:val="center"/>
              <w:rPr>
                <w:ins w:id="2892" w:author="Stefanie Lane" w:date="2022-05-12T12:10:00Z"/>
                <w:rFonts w:ascii="Calibri" w:eastAsia="Times New Roman" w:hAnsi="Calibri" w:cs="Calibri"/>
                <w:color w:val="000000"/>
              </w:rPr>
            </w:pPr>
            <w:ins w:id="2893" w:author="Stefanie Lane" w:date="2022-05-12T12:10:00Z">
              <w:r w:rsidRPr="004F6583">
                <w:rPr>
                  <w:rFonts w:ascii="Calibri" w:eastAsia="Times New Roman" w:hAnsi="Calibri" w:cs="Calibri"/>
                  <w:color w:val="000000"/>
                </w:rPr>
                <w:t>0.07</w:t>
              </w:r>
            </w:ins>
          </w:p>
        </w:tc>
        <w:tc>
          <w:tcPr>
            <w:tcW w:w="1760" w:type="dxa"/>
            <w:tcBorders>
              <w:top w:val="nil"/>
              <w:left w:val="nil"/>
              <w:bottom w:val="single" w:sz="4" w:space="0" w:color="auto"/>
              <w:right w:val="nil"/>
            </w:tcBorders>
            <w:shd w:val="clear" w:color="auto" w:fill="auto"/>
            <w:noWrap/>
            <w:vAlign w:val="bottom"/>
            <w:hideMark/>
          </w:tcPr>
          <w:p w14:paraId="4BD00C8E" w14:textId="77777777" w:rsidR="004F6583" w:rsidRPr="004F6583" w:rsidRDefault="004F6583" w:rsidP="004F6583">
            <w:pPr>
              <w:spacing w:after="0" w:line="240" w:lineRule="auto"/>
              <w:jc w:val="center"/>
              <w:rPr>
                <w:ins w:id="2894" w:author="Stefanie Lane" w:date="2022-05-12T12:10:00Z"/>
                <w:rFonts w:ascii="Calibri" w:eastAsia="Times New Roman" w:hAnsi="Calibri" w:cs="Calibri"/>
                <w:color w:val="000000"/>
              </w:rPr>
            </w:pPr>
            <w:ins w:id="2895" w:author="Stefanie Lane" w:date="2022-05-12T12:10:00Z">
              <w:r w:rsidRPr="004F6583">
                <w:rPr>
                  <w:rFonts w:ascii="Calibri" w:eastAsia="Times New Roman" w:hAnsi="Calibri" w:cs="Calibri"/>
                  <w:color w:val="000000"/>
                </w:rPr>
                <w:t>-92.86</w:t>
              </w:r>
            </w:ins>
          </w:p>
        </w:tc>
      </w:tr>
      <w:tr w:rsidR="004F6583" w:rsidRPr="004F6583" w14:paraId="0A605CCF" w14:textId="77777777" w:rsidTr="004F6583">
        <w:trPr>
          <w:trHeight w:val="290"/>
          <w:ins w:id="2896" w:author="Stefanie Lane" w:date="2022-05-12T12:10:00Z"/>
        </w:trPr>
        <w:tc>
          <w:tcPr>
            <w:tcW w:w="1700" w:type="dxa"/>
            <w:vMerge/>
            <w:tcBorders>
              <w:top w:val="nil"/>
              <w:left w:val="nil"/>
              <w:bottom w:val="single" w:sz="4" w:space="0" w:color="000000"/>
              <w:right w:val="nil"/>
            </w:tcBorders>
            <w:vAlign w:val="center"/>
            <w:hideMark/>
          </w:tcPr>
          <w:p w14:paraId="19AD1B23" w14:textId="77777777" w:rsidR="004F6583" w:rsidRPr="004F6583" w:rsidRDefault="004F6583" w:rsidP="004F6583">
            <w:pPr>
              <w:spacing w:after="0" w:line="240" w:lineRule="auto"/>
              <w:rPr>
                <w:ins w:id="289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0F6C1A4" w14:textId="77777777" w:rsidR="004F6583" w:rsidRPr="004F6583" w:rsidRDefault="004F6583" w:rsidP="004F6583">
            <w:pPr>
              <w:spacing w:after="0" w:line="240" w:lineRule="auto"/>
              <w:rPr>
                <w:ins w:id="2898" w:author="Stefanie Lane" w:date="2022-05-12T12:10:00Z"/>
                <w:rFonts w:ascii="Arial" w:eastAsia="Times New Roman" w:hAnsi="Arial" w:cs="Arial"/>
                <w:i/>
                <w:iCs/>
                <w:sz w:val="20"/>
                <w:szCs w:val="20"/>
              </w:rPr>
            </w:pPr>
            <w:ins w:id="2899" w:author="Stefanie Lane" w:date="2022-05-12T12:10:00Z">
              <w:r w:rsidRPr="004F6583">
                <w:rPr>
                  <w:rFonts w:ascii="Arial" w:eastAsia="Times New Roman" w:hAnsi="Arial" w:cs="Arial"/>
                  <w:i/>
                  <w:iCs/>
                  <w:sz w:val="20"/>
                  <w:szCs w:val="20"/>
                </w:rPr>
                <w:t>Lysimachia thyrsiflora</w:t>
              </w:r>
            </w:ins>
          </w:p>
        </w:tc>
        <w:tc>
          <w:tcPr>
            <w:tcW w:w="960" w:type="dxa"/>
            <w:tcBorders>
              <w:top w:val="single" w:sz="4" w:space="0" w:color="auto"/>
              <w:left w:val="nil"/>
              <w:bottom w:val="single" w:sz="4" w:space="0" w:color="auto"/>
              <w:right w:val="nil"/>
            </w:tcBorders>
            <w:shd w:val="clear" w:color="auto" w:fill="auto"/>
            <w:noWrap/>
            <w:vAlign w:val="bottom"/>
            <w:hideMark/>
          </w:tcPr>
          <w:p w14:paraId="356F85B3" w14:textId="77777777" w:rsidR="004F6583" w:rsidRPr="004F6583" w:rsidRDefault="004F6583" w:rsidP="004F6583">
            <w:pPr>
              <w:spacing w:after="0" w:line="240" w:lineRule="auto"/>
              <w:jc w:val="center"/>
              <w:rPr>
                <w:ins w:id="2900" w:author="Stefanie Lane" w:date="2022-05-12T12:10:00Z"/>
                <w:rFonts w:ascii="Calibri" w:eastAsia="Times New Roman" w:hAnsi="Calibri" w:cs="Calibri"/>
                <w:color w:val="000000"/>
              </w:rPr>
            </w:pPr>
            <w:ins w:id="2901" w:author="Stefanie Lane" w:date="2022-05-12T12:10:00Z">
              <w:r w:rsidRPr="004F6583">
                <w:rPr>
                  <w:rFonts w:ascii="Calibri" w:eastAsia="Times New Roman" w:hAnsi="Calibri" w:cs="Calibri"/>
                  <w:color w:val="000000"/>
                </w:rPr>
                <w:t>0.09</w:t>
              </w:r>
            </w:ins>
          </w:p>
        </w:tc>
        <w:tc>
          <w:tcPr>
            <w:tcW w:w="960" w:type="dxa"/>
            <w:tcBorders>
              <w:top w:val="single" w:sz="4" w:space="0" w:color="auto"/>
              <w:left w:val="nil"/>
              <w:bottom w:val="single" w:sz="4" w:space="0" w:color="auto"/>
              <w:right w:val="nil"/>
            </w:tcBorders>
            <w:shd w:val="clear" w:color="auto" w:fill="auto"/>
            <w:noWrap/>
            <w:vAlign w:val="bottom"/>
            <w:hideMark/>
          </w:tcPr>
          <w:p w14:paraId="1268E4B2" w14:textId="77777777" w:rsidR="004F6583" w:rsidRPr="004F6583" w:rsidRDefault="004F6583" w:rsidP="004F6583">
            <w:pPr>
              <w:spacing w:after="0" w:line="240" w:lineRule="auto"/>
              <w:jc w:val="center"/>
              <w:rPr>
                <w:ins w:id="2902" w:author="Stefanie Lane" w:date="2022-05-12T12:10:00Z"/>
                <w:rFonts w:ascii="Calibri" w:eastAsia="Times New Roman" w:hAnsi="Calibri" w:cs="Calibri"/>
                <w:color w:val="000000"/>
              </w:rPr>
            </w:pPr>
            <w:ins w:id="2903"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5D1A2AC6" w14:textId="77777777" w:rsidR="004F6583" w:rsidRPr="004F6583" w:rsidRDefault="004F6583" w:rsidP="004F6583">
            <w:pPr>
              <w:spacing w:after="0" w:line="240" w:lineRule="auto"/>
              <w:jc w:val="center"/>
              <w:rPr>
                <w:ins w:id="2904" w:author="Stefanie Lane" w:date="2022-05-12T12:10:00Z"/>
                <w:rFonts w:ascii="Calibri" w:eastAsia="Times New Roman" w:hAnsi="Calibri" w:cs="Calibri"/>
                <w:color w:val="000000"/>
              </w:rPr>
            </w:pPr>
            <w:ins w:id="2905"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4FE7CAEA" w14:textId="77777777" w:rsidR="004F6583" w:rsidRPr="004F6583" w:rsidRDefault="004F6583" w:rsidP="004F6583">
            <w:pPr>
              <w:spacing w:after="0" w:line="240" w:lineRule="auto"/>
              <w:jc w:val="center"/>
              <w:rPr>
                <w:ins w:id="2906" w:author="Stefanie Lane" w:date="2022-05-12T12:10:00Z"/>
                <w:rFonts w:ascii="Calibri" w:eastAsia="Times New Roman" w:hAnsi="Calibri" w:cs="Calibri"/>
                <w:color w:val="000000"/>
              </w:rPr>
            </w:pPr>
            <w:ins w:id="2907" w:author="Stefanie Lane" w:date="2022-05-12T12:10:00Z">
              <w:r w:rsidRPr="004F6583">
                <w:rPr>
                  <w:rFonts w:ascii="Calibri" w:eastAsia="Times New Roman" w:hAnsi="Calibri" w:cs="Calibri"/>
                  <w:color w:val="000000"/>
                </w:rPr>
                <w:t>-89.29</w:t>
              </w:r>
            </w:ins>
          </w:p>
        </w:tc>
      </w:tr>
      <w:tr w:rsidR="004F6583" w:rsidRPr="004F6583" w14:paraId="0D1852D5" w14:textId="77777777" w:rsidTr="004F6583">
        <w:trPr>
          <w:trHeight w:val="290"/>
          <w:ins w:id="2908" w:author="Stefanie Lane" w:date="2022-05-12T12:10:00Z"/>
        </w:trPr>
        <w:tc>
          <w:tcPr>
            <w:tcW w:w="1700" w:type="dxa"/>
            <w:vMerge/>
            <w:tcBorders>
              <w:top w:val="nil"/>
              <w:left w:val="nil"/>
              <w:bottom w:val="single" w:sz="4" w:space="0" w:color="000000"/>
              <w:right w:val="nil"/>
            </w:tcBorders>
            <w:vAlign w:val="center"/>
            <w:hideMark/>
          </w:tcPr>
          <w:p w14:paraId="2DD536F5" w14:textId="77777777" w:rsidR="004F6583" w:rsidRPr="004F6583" w:rsidRDefault="004F6583" w:rsidP="004F6583">
            <w:pPr>
              <w:spacing w:after="0" w:line="240" w:lineRule="auto"/>
              <w:rPr>
                <w:ins w:id="290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7AA32F6" w14:textId="77777777" w:rsidR="004F6583" w:rsidRPr="004F6583" w:rsidRDefault="004F6583" w:rsidP="004F6583">
            <w:pPr>
              <w:spacing w:after="0" w:line="240" w:lineRule="auto"/>
              <w:rPr>
                <w:ins w:id="2910" w:author="Stefanie Lane" w:date="2022-05-12T12:10:00Z"/>
                <w:rFonts w:ascii="Arial" w:eastAsia="Times New Roman" w:hAnsi="Arial" w:cs="Arial"/>
                <w:i/>
                <w:iCs/>
                <w:sz w:val="20"/>
                <w:szCs w:val="20"/>
              </w:rPr>
            </w:pPr>
            <w:proofErr w:type="spellStart"/>
            <w:ins w:id="2911" w:author="Stefanie Lane" w:date="2022-05-12T12:10:00Z">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ins>
          </w:p>
        </w:tc>
        <w:tc>
          <w:tcPr>
            <w:tcW w:w="960" w:type="dxa"/>
            <w:tcBorders>
              <w:top w:val="nil"/>
              <w:left w:val="nil"/>
              <w:bottom w:val="nil"/>
              <w:right w:val="nil"/>
            </w:tcBorders>
            <w:shd w:val="clear" w:color="auto" w:fill="auto"/>
            <w:noWrap/>
            <w:vAlign w:val="bottom"/>
            <w:hideMark/>
          </w:tcPr>
          <w:p w14:paraId="0771FF08" w14:textId="77777777" w:rsidR="004F6583" w:rsidRPr="004F6583" w:rsidRDefault="004F6583" w:rsidP="004F6583">
            <w:pPr>
              <w:spacing w:after="0" w:line="240" w:lineRule="auto"/>
              <w:jc w:val="center"/>
              <w:rPr>
                <w:ins w:id="2912" w:author="Stefanie Lane" w:date="2022-05-12T12:10:00Z"/>
                <w:rFonts w:ascii="Calibri" w:eastAsia="Times New Roman" w:hAnsi="Calibri" w:cs="Calibri"/>
                <w:color w:val="000000"/>
              </w:rPr>
            </w:pPr>
            <w:ins w:id="2913"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3B518C74" w14:textId="77777777" w:rsidR="004F6583" w:rsidRPr="004F6583" w:rsidRDefault="004F6583" w:rsidP="004F6583">
            <w:pPr>
              <w:spacing w:after="0" w:line="240" w:lineRule="auto"/>
              <w:jc w:val="center"/>
              <w:rPr>
                <w:ins w:id="2914" w:author="Stefanie Lane" w:date="2022-05-12T12:10:00Z"/>
                <w:rFonts w:ascii="Calibri" w:eastAsia="Times New Roman" w:hAnsi="Calibri" w:cs="Calibri"/>
                <w:color w:val="000000"/>
              </w:rPr>
            </w:pPr>
            <w:ins w:id="2915"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428620F9" w14:textId="77777777" w:rsidR="004F6583" w:rsidRPr="004F6583" w:rsidRDefault="004F6583" w:rsidP="004F6583">
            <w:pPr>
              <w:spacing w:after="0" w:line="240" w:lineRule="auto"/>
              <w:jc w:val="center"/>
              <w:rPr>
                <w:ins w:id="2916" w:author="Stefanie Lane" w:date="2022-05-12T12:10:00Z"/>
                <w:rFonts w:ascii="Calibri" w:eastAsia="Times New Roman" w:hAnsi="Calibri" w:cs="Calibri"/>
                <w:color w:val="000000"/>
              </w:rPr>
            </w:pPr>
            <w:ins w:id="2917"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2EABBA56" w14:textId="77777777" w:rsidR="004F6583" w:rsidRPr="004F6583" w:rsidRDefault="004F6583" w:rsidP="004F6583">
            <w:pPr>
              <w:spacing w:after="0" w:line="240" w:lineRule="auto"/>
              <w:jc w:val="center"/>
              <w:rPr>
                <w:ins w:id="2918" w:author="Stefanie Lane" w:date="2022-05-12T12:10:00Z"/>
                <w:rFonts w:ascii="Calibri" w:eastAsia="Times New Roman" w:hAnsi="Calibri" w:cs="Calibri"/>
                <w:color w:val="000000"/>
              </w:rPr>
            </w:pPr>
            <w:ins w:id="2919" w:author="Stefanie Lane" w:date="2022-05-12T12:10:00Z">
              <w:r w:rsidRPr="004F6583">
                <w:rPr>
                  <w:rFonts w:ascii="Calibri" w:eastAsia="Times New Roman" w:hAnsi="Calibri" w:cs="Calibri"/>
                  <w:color w:val="000000"/>
                </w:rPr>
                <w:t>-89.29</w:t>
              </w:r>
            </w:ins>
          </w:p>
        </w:tc>
      </w:tr>
      <w:tr w:rsidR="004F6583" w:rsidRPr="004F6583" w14:paraId="0486C2A8" w14:textId="77777777" w:rsidTr="004F6583">
        <w:trPr>
          <w:trHeight w:val="290"/>
          <w:ins w:id="2920" w:author="Stefanie Lane" w:date="2022-05-12T12:10:00Z"/>
        </w:trPr>
        <w:tc>
          <w:tcPr>
            <w:tcW w:w="1700" w:type="dxa"/>
            <w:vMerge/>
            <w:tcBorders>
              <w:top w:val="nil"/>
              <w:left w:val="nil"/>
              <w:bottom w:val="single" w:sz="4" w:space="0" w:color="000000"/>
              <w:right w:val="nil"/>
            </w:tcBorders>
            <w:vAlign w:val="center"/>
            <w:hideMark/>
          </w:tcPr>
          <w:p w14:paraId="792E63D5" w14:textId="77777777" w:rsidR="004F6583" w:rsidRPr="004F6583" w:rsidRDefault="004F6583" w:rsidP="004F6583">
            <w:pPr>
              <w:spacing w:after="0" w:line="240" w:lineRule="auto"/>
              <w:rPr>
                <w:ins w:id="292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B8D3E6" w14:textId="77777777" w:rsidR="004F6583" w:rsidRPr="004F6583" w:rsidRDefault="004F6583" w:rsidP="004F6583">
            <w:pPr>
              <w:spacing w:after="0" w:line="240" w:lineRule="auto"/>
              <w:rPr>
                <w:ins w:id="2922" w:author="Stefanie Lane" w:date="2022-05-12T12:10:00Z"/>
                <w:rFonts w:ascii="Arial" w:eastAsia="Times New Roman" w:hAnsi="Arial" w:cs="Arial"/>
                <w:i/>
                <w:iCs/>
                <w:sz w:val="20"/>
                <w:szCs w:val="20"/>
              </w:rPr>
            </w:pPr>
            <w:proofErr w:type="spellStart"/>
            <w:ins w:id="2923" w:author="Stefanie Lane" w:date="2022-05-12T12:10:00Z">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64A5D939" w14:textId="77777777" w:rsidR="004F6583" w:rsidRPr="004F6583" w:rsidRDefault="004F6583" w:rsidP="004F6583">
            <w:pPr>
              <w:spacing w:after="0" w:line="240" w:lineRule="auto"/>
              <w:jc w:val="center"/>
              <w:rPr>
                <w:ins w:id="2924" w:author="Stefanie Lane" w:date="2022-05-12T12:10:00Z"/>
                <w:rFonts w:ascii="Calibri" w:eastAsia="Times New Roman" w:hAnsi="Calibri" w:cs="Calibri"/>
                <w:color w:val="000000"/>
              </w:rPr>
            </w:pPr>
            <w:ins w:id="2925" w:author="Stefanie Lane" w:date="2022-05-12T12:10:00Z">
              <w:r w:rsidRPr="004F6583">
                <w:rPr>
                  <w:rFonts w:ascii="Calibri" w:eastAsia="Times New Roman" w:hAnsi="Calibri" w:cs="Calibri"/>
                  <w:color w:val="000000"/>
                </w:rPr>
                <w:t>0.12</w:t>
              </w:r>
            </w:ins>
          </w:p>
        </w:tc>
        <w:tc>
          <w:tcPr>
            <w:tcW w:w="960" w:type="dxa"/>
            <w:tcBorders>
              <w:top w:val="single" w:sz="4" w:space="0" w:color="auto"/>
              <w:left w:val="nil"/>
              <w:bottom w:val="single" w:sz="4" w:space="0" w:color="auto"/>
              <w:right w:val="nil"/>
            </w:tcBorders>
            <w:shd w:val="clear" w:color="auto" w:fill="auto"/>
            <w:noWrap/>
            <w:vAlign w:val="bottom"/>
            <w:hideMark/>
          </w:tcPr>
          <w:p w14:paraId="498B422A" w14:textId="77777777" w:rsidR="004F6583" w:rsidRPr="004F6583" w:rsidRDefault="004F6583" w:rsidP="004F6583">
            <w:pPr>
              <w:spacing w:after="0" w:line="240" w:lineRule="auto"/>
              <w:jc w:val="center"/>
              <w:rPr>
                <w:ins w:id="2926" w:author="Stefanie Lane" w:date="2022-05-12T12:10:00Z"/>
                <w:rFonts w:ascii="Calibri" w:eastAsia="Times New Roman" w:hAnsi="Calibri" w:cs="Calibri"/>
                <w:color w:val="000000"/>
              </w:rPr>
            </w:pPr>
            <w:ins w:id="2927" w:author="Stefanie Lane" w:date="2022-05-12T12:10:00Z">
              <w:r w:rsidRPr="004F6583">
                <w:rPr>
                  <w:rFonts w:ascii="Calibri" w:eastAsia="Times New Roman" w:hAnsi="Calibri" w:cs="Calibri"/>
                  <w:color w:val="000000"/>
                </w:rPr>
                <w:t>0.16</w:t>
              </w:r>
            </w:ins>
          </w:p>
        </w:tc>
        <w:tc>
          <w:tcPr>
            <w:tcW w:w="960" w:type="dxa"/>
            <w:tcBorders>
              <w:top w:val="single" w:sz="4" w:space="0" w:color="auto"/>
              <w:left w:val="nil"/>
              <w:bottom w:val="single" w:sz="4" w:space="0" w:color="auto"/>
              <w:right w:val="nil"/>
            </w:tcBorders>
            <w:shd w:val="clear" w:color="auto" w:fill="auto"/>
            <w:noWrap/>
            <w:vAlign w:val="bottom"/>
            <w:hideMark/>
          </w:tcPr>
          <w:p w14:paraId="7E7612A8" w14:textId="77777777" w:rsidR="004F6583" w:rsidRPr="004F6583" w:rsidRDefault="004F6583" w:rsidP="004F6583">
            <w:pPr>
              <w:spacing w:after="0" w:line="240" w:lineRule="auto"/>
              <w:jc w:val="center"/>
              <w:rPr>
                <w:ins w:id="2928" w:author="Stefanie Lane" w:date="2022-05-12T12:10:00Z"/>
                <w:rFonts w:ascii="Calibri" w:eastAsia="Times New Roman" w:hAnsi="Calibri" w:cs="Calibri"/>
                <w:color w:val="000000"/>
              </w:rPr>
            </w:pPr>
            <w:ins w:id="2929"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12B6A93A" w14:textId="77777777" w:rsidR="004F6583" w:rsidRPr="004F6583" w:rsidRDefault="004F6583" w:rsidP="004F6583">
            <w:pPr>
              <w:spacing w:after="0" w:line="240" w:lineRule="auto"/>
              <w:jc w:val="center"/>
              <w:rPr>
                <w:ins w:id="2930" w:author="Stefanie Lane" w:date="2022-05-12T12:10:00Z"/>
                <w:rFonts w:ascii="Calibri" w:eastAsia="Times New Roman" w:hAnsi="Calibri" w:cs="Calibri"/>
                <w:color w:val="000000"/>
              </w:rPr>
            </w:pPr>
            <w:ins w:id="2931" w:author="Stefanie Lane" w:date="2022-05-12T12:10:00Z">
              <w:r w:rsidRPr="004F6583">
                <w:rPr>
                  <w:rFonts w:ascii="Calibri" w:eastAsia="Times New Roman" w:hAnsi="Calibri" w:cs="Calibri"/>
                  <w:color w:val="000000"/>
                </w:rPr>
                <w:t>-89.29</w:t>
              </w:r>
            </w:ins>
          </w:p>
        </w:tc>
      </w:tr>
      <w:tr w:rsidR="004F6583" w:rsidRPr="004F6583" w14:paraId="098EC4F8" w14:textId="77777777" w:rsidTr="004F6583">
        <w:trPr>
          <w:trHeight w:val="290"/>
          <w:ins w:id="2932" w:author="Stefanie Lane" w:date="2022-05-12T12:10:00Z"/>
        </w:trPr>
        <w:tc>
          <w:tcPr>
            <w:tcW w:w="1700" w:type="dxa"/>
            <w:vMerge/>
            <w:tcBorders>
              <w:top w:val="nil"/>
              <w:left w:val="nil"/>
              <w:bottom w:val="single" w:sz="4" w:space="0" w:color="000000"/>
              <w:right w:val="nil"/>
            </w:tcBorders>
            <w:vAlign w:val="center"/>
            <w:hideMark/>
          </w:tcPr>
          <w:p w14:paraId="40E65D6E" w14:textId="77777777" w:rsidR="004F6583" w:rsidRPr="004F6583" w:rsidRDefault="004F6583" w:rsidP="004F6583">
            <w:pPr>
              <w:spacing w:after="0" w:line="240" w:lineRule="auto"/>
              <w:rPr>
                <w:ins w:id="293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09B19DA" w14:textId="77777777" w:rsidR="004F6583" w:rsidRPr="004F6583" w:rsidRDefault="004F6583" w:rsidP="004F6583">
            <w:pPr>
              <w:spacing w:after="0" w:line="240" w:lineRule="auto"/>
              <w:rPr>
                <w:ins w:id="2934" w:author="Stefanie Lane" w:date="2022-05-12T12:10:00Z"/>
                <w:rFonts w:ascii="Arial" w:eastAsia="Times New Roman" w:hAnsi="Arial" w:cs="Arial"/>
                <w:i/>
                <w:iCs/>
                <w:sz w:val="20"/>
                <w:szCs w:val="20"/>
              </w:rPr>
            </w:pPr>
            <w:proofErr w:type="spellStart"/>
            <w:ins w:id="2935" w:author="Stefanie Lane" w:date="2022-05-12T12:10:00Z">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ins>
          </w:p>
        </w:tc>
        <w:tc>
          <w:tcPr>
            <w:tcW w:w="960" w:type="dxa"/>
            <w:tcBorders>
              <w:top w:val="nil"/>
              <w:left w:val="nil"/>
              <w:bottom w:val="nil"/>
              <w:right w:val="nil"/>
            </w:tcBorders>
            <w:shd w:val="clear" w:color="auto" w:fill="auto"/>
            <w:noWrap/>
            <w:vAlign w:val="bottom"/>
            <w:hideMark/>
          </w:tcPr>
          <w:p w14:paraId="393BB8AE" w14:textId="77777777" w:rsidR="004F6583" w:rsidRPr="004F6583" w:rsidRDefault="004F6583" w:rsidP="004F6583">
            <w:pPr>
              <w:spacing w:after="0" w:line="240" w:lineRule="auto"/>
              <w:jc w:val="center"/>
              <w:rPr>
                <w:ins w:id="2936" w:author="Stefanie Lane" w:date="2022-05-12T12:10:00Z"/>
                <w:rFonts w:ascii="Calibri" w:eastAsia="Times New Roman" w:hAnsi="Calibri" w:cs="Calibri"/>
                <w:color w:val="000000"/>
              </w:rPr>
            </w:pPr>
            <w:ins w:id="2937" w:author="Stefanie Lane" w:date="2022-05-12T12:10:00Z">
              <w:r w:rsidRPr="004F6583">
                <w:rPr>
                  <w:rFonts w:ascii="Calibri" w:eastAsia="Times New Roman" w:hAnsi="Calibri" w:cs="Calibri"/>
                  <w:color w:val="000000"/>
                </w:rPr>
                <w:t>0.41</w:t>
              </w:r>
            </w:ins>
          </w:p>
        </w:tc>
        <w:tc>
          <w:tcPr>
            <w:tcW w:w="960" w:type="dxa"/>
            <w:tcBorders>
              <w:top w:val="nil"/>
              <w:left w:val="nil"/>
              <w:bottom w:val="nil"/>
              <w:right w:val="nil"/>
            </w:tcBorders>
            <w:shd w:val="clear" w:color="auto" w:fill="auto"/>
            <w:noWrap/>
            <w:vAlign w:val="bottom"/>
            <w:hideMark/>
          </w:tcPr>
          <w:p w14:paraId="4328C80C" w14:textId="77777777" w:rsidR="004F6583" w:rsidRPr="004F6583" w:rsidRDefault="004F6583" w:rsidP="004F6583">
            <w:pPr>
              <w:spacing w:after="0" w:line="240" w:lineRule="auto"/>
              <w:jc w:val="center"/>
              <w:rPr>
                <w:ins w:id="2938" w:author="Stefanie Lane" w:date="2022-05-12T12:10:00Z"/>
                <w:rFonts w:ascii="Calibri" w:eastAsia="Times New Roman" w:hAnsi="Calibri" w:cs="Calibri"/>
                <w:color w:val="000000"/>
              </w:rPr>
            </w:pPr>
            <w:ins w:id="2939" w:author="Stefanie Lane" w:date="2022-05-12T12:10:00Z">
              <w:r w:rsidRPr="004F6583">
                <w:rPr>
                  <w:rFonts w:ascii="Calibri" w:eastAsia="Times New Roman" w:hAnsi="Calibri" w:cs="Calibri"/>
                  <w:color w:val="000000"/>
                </w:rPr>
                <w:t>0.10</w:t>
              </w:r>
            </w:ins>
          </w:p>
        </w:tc>
        <w:tc>
          <w:tcPr>
            <w:tcW w:w="960" w:type="dxa"/>
            <w:tcBorders>
              <w:top w:val="nil"/>
              <w:left w:val="nil"/>
              <w:bottom w:val="nil"/>
              <w:right w:val="nil"/>
            </w:tcBorders>
            <w:shd w:val="clear" w:color="auto" w:fill="auto"/>
            <w:noWrap/>
            <w:vAlign w:val="bottom"/>
            <w:hideMark/>
          </w:tcPr>
          <w:p w14:paraId="0E8F503A" w14:textId="77777777" w:rsidR="004F6583" w:rsidRPr="004F6583" w:rsidRDefault="004F6583" w:rsidP="004F6583">
            <w:pPr>
              <w:spacing w:after="0" w:line="240" w:lineRule="auto"/>
              <w:jc w:val="center"/>
              <w:rPr>
                <w:ins w:id="2940" w:author="Stefanie Lane" w:date="2022-05-12T12:10:00Z"/>
                <w:rFonts w:ascii="Calibri" w:eastAsia="Times New Roman" w:hAnsi="Calibri" w:cs="Calibri"/>
                <w:color w:val="000000"/>
              </w:rPr>
            </w:pPr>
            <w:ins w:id="2941"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2B0568B6" w14:textId="77777777" w:rsidR="004F6583" w:rsidRPr="004F6583" w:rsidRDefault="004F6583" w:rsidP="004F6583">
            <w:pPr>
              <w:spacing w:after="0" w:line="240" w:lineRule="auto"/>
              <w:jc w:val="center"/>
              <w:rPr>
                <w:ins w:id="2942" w:author="Stefanie Lane" w:date="2022-05-12T12:10:00Z"/>
                <w:rFonts w:ascii="Calibri" w:eastAsia="Times New Roman" w:hAnsi="Calibri" w:cs="Calibri"/>
                <w:color w:val="000000"/>
              </w:rPr>
            </w:pPr>
            <w:ins w:id="2943" w:author="Stefanie Lane" w:date="2022-05-12T12:10:00Z">
              <w:r w:rsidRPr="004F6583">
                <w:rPr>
                  <w:rFonts w:ascii="Calibri" w:eastAsia="Times New Roman" w:hAnsi="Calibri" w:cs="Calibri"/>
                  <w:color w:val="000000"/>
                </w:rPr>
                <w:t>-89.29</w:t>
              </w:r>
            </w:ins>
          </w:p>
        </w:tc>
      </w:tr>
      <w:tr w:rsidR="004F6583" w:rsidRPr="004F6583" w14:paraId="06255C91" w14:textId="77777777" w:rsidTr="004F6583">
        <w:trPr>
          <w:trHeight w:val="290"/>
          <w:ins w:id="2944" w:author="Stefanie Lane" w:date="2022-05-12T12:10:00Z"/>
        </w:trPr>
        <w:tc>
          <w:tcPr>
            <w:tcW w:w="1700" w:type="dxa"/>
            <w:vMerge/>
            <w:tcBorders>
              <w:top w:val="nil"/>
              <w:left w:val="nil"/>
              <w:bottom w:val="single" w:sz="4" w:space="0" w:color="000000"/>
              <w:right w:val="nil"/>
            </w:tcBorders>
            <w:vAlign w:val="center"/>
            <w:hideMark/>
          </w:tcPr>
          <w:p w14:paraId="45271012" w14:textId="77777777" w:rsidR="004F6583" w:rsidRPr="004F6583" w:rsidRDefault="004F6583" w:rsidP="004F6583">
            <w:pPr>
              <w:spacing w:after="0" w:line="240" w:lineRule="auto"/>
              <w:rPr>
                <w:ins w:id="294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A0624D" w14:textId="77777777" w:rsidR="004F6583" w:rsidRPr="004F6583" w:rsidRDefault="004F6583" w:rsidP="004F6583">
            <w:pPr>
              <w:spacing w:after="0" w:line="240" w:lineRule="auto"/>
              <w:rPr>
                <w:ins w:id="2946" w:author="Stefanie Lane" w:date="2022-05-12T12:10:00Z"/>
                <w:rFonts w:ascii="Arial" w:eastAsia="Times New Roman" w:hAnsi="Arial" w:cs="Arial"/>
                <w:i/>
                <w:iCs/>
                <w:sz w:val="20"/>
                <w:szCs w:val="20"/>
              </w:rPr>
            </w:pPr>
            <w:ins w:id="2947" w:author="Stefanie Lane" w:date="2022-05-12T12:10:00Z">
              <w:r w:rsidRPr="004F6583">
                <w:rPr>
                  <w:rFonts w:ascii="Arial" w:eastAsia="Times New Roman" w:hAnsi="Arial" w:cs="Arial"/>
                  <w:i/>
                  <w:iCs/>
                  <w:sz w:val="20"/>
                  <w:szCs w:val="20"/>
                </w:rPr>
                <w:t>Schoenoplectus tabernaemontani</w:t>
              </w:r>
            </w:ins>
          </w:p>
        </w:tc>
        <w:tc>
          <w:tcPr>
            <w:tcW w:w="960" w:type="dxa"/>
            <w:tcBorders>
              <w:top w:val="single" w:sz="4" w:space="0" w:color="auto"/>
              <w:left w:val="nil"/>
              <w:bottom w:val="single" w:sz="4" w:space="0" w:color="auto"/>
              <w:right w:val="nil"/>
            </w:tcBorders>
            <w:shd w:val="clear" w:color="auto" w:fill="auto"/>
            <w:noWrap/>
            <w:vAlign w:val="bottom"/>
            <w:hideMark/>
          </w:tcPr>
          <w:p w14:paraId="51E7DCB1" w14:textId="77777777" w:rsidR="004F6583" w:rsidRPr="004F6583" w:rsidRDefault="004F6583" w:rsidP="004F6583">
            <w:pPr>
              <w:spacing w:after="0" w:line="240" w:lineRule="auto"/>
              <w:jc w:val="center"/>
              <w:rPr>
                <w:ins w:id="2948" w:author="Stefanie Lane" w:date="2022-05-12T12:10:00Z"/>
                <w:rFonts w:ascii="Calibri" w:eastAsia="Times New Roman" w:hAnsi="Calibri" w:cs="Calibri"/>
                <w:color w:val="000000"/>
              </w:rPr>
            </w:pPr>
            <w:ins w:id="2949" w:author="Stefanie Lane" w:date="2022-05-12T12:10:00Z">
              <w:r w:rsidRPr="004F6583">
                <w:rPr>
                  <w:rFonts w:ascii="Calibri" w:eastAsia="Times New Roman" w:hAnsi="Calibri" w:cs="Calibri"/>
                  <w:color w:val="000000"/>
                </w:rPr>
                <w:t>0.71</w:t>
              </w:r>
            </w:ins>
          </w:p>
        </w:tc>
        <w:tc>
          <w:tcPr>
            <w:tcW w:w="960" w:type="dxa"/>
            <w:tcBorders>
              <w:top w:val="single" w:sz="4" w:space="0" w:color="auto"/>
              <w:left w:val="nil"/>
              <w:bottom w:val="single" w:sz="4" w:space="0" w:color="auto"/>
              <w:right w:val="nil"/>
            </w:tcBorders>
            <w:shd w:val="clear" w:color="auto" w:fill="auto"/>
            <w:noWrap/>
            <w:vAlign w:val="bottom"/>
            <w:hideMark/>
          </w:tcPr>
          <w:p w14:paraId="470A5F65" w14:textId="77777777" w:rsidR="004F6583" w:rsidRPr="004F6583" w:rsidRDefault="004F6583" w:rsidP="004F6583">
            <w:pPr>
              <w:spacing w:after="0" w:line="240" w:lineRule="auto"/>
              <w:jc w:val="center"/>
              <w:rPr>
                <w:ins w:id="2950" w:author="Stefanie Lane" w:date="2022-05-12T12:10:00Z"/>
                <w:rFonts w:ascii="Calibri" w:eastAsia="Times New Roman" w:hAnsi="Calibri" w:cs="Calibri"/>
                <w:color w:val="000000"/>
              </w:rPr>
            </w:pPr>
            <w:ins w:id="2951" w:author="Stefanie Lane" w:date="2022-05-12T12:10:00Z">
              <w:r w:rsidRPr="004F6583">
                <w:rPr>
                  <w:rFonts w:ascii="Calibri" w:eastAsia="Times New Roman" w:hAnsi="Calibri" w:cs="Calibri"/>
                  <w:color w:val="000000"/>
                </w:rPr>
                <w:t>0.10</w:t>
              </w:r>
            </w:ins>
          </w:p>
        </w:tc>
        <w:tc>
          <w:tcPr>
            <w:tcW w:w="960" w:type="dxa"/>
            <w:tcBorders>
              <w:top w:val="single" w:sz="4" w:space="0" w:color="auto"/>
              <w:left w:val="nil"/>
              <w:bottom w:val="single" w:sz="4" w:space="0" w:color="auto"/>
              <w:right w:val="nil"/>
            </w:tcBorders>
            <w:shd w:val="clear" w:color="auto" w:fill="auto"/>
            <w:noWrap/>
            <w:vAlign w:val="bottom"/>
            <w:hideMark/>
          </w:tcPr>
          <w:p w14:paraId="73FA9183" w14:textId="77777777" w:rsidR="004F6583" w:rsidRPr="004F6583" w:rsidRDefault="004F6583" w:rsidP="004F6583">
            <w:pPr>
              <w:spacing w:after="0" w:line="240" w:lineRule="auto"/>
              <w:jc w:val="center"/>
              <w:rPr>
                <w:ins w:id="2952" w:author="Stefanie Lane" w:date="2022-05-12T12:10:00Z"/>
                <w:rFonts w:ascii="Calibri" w:eastAsia="Times New Roman" w:hAnsi="Calibri" w:cs="Calibri"/>
                <w:color w:val="000000"/>
              </w:rPr>
            </w:pPr>
            <w:ins w:id="2953"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6EAD370A" w14:textId="77777777" w:rsidR="004F6583" w:rsidRPr="004F6583" w:rsidRDefault="004F6583" w:rsidP="004F6583">
            <w:pPr>
              <w:spacing w:after="0" w:line="240" w:lineRule="auto"/>
              <w:jc w:val="center"/>
              <w:rPr>
                <w:ins w:id="2954" w:author="Stefanie Lane" w:date="2022-05-12T12:10:00Z"/>
                <w:rFonts w:ascii="Calibri" w:eastAsia="Times New Roman" w:hAnsi="Calibri" w:cs="Calibri"/>
                <w:color w:val="000000"/>
              </w:rPr>
            </w:pPr>
            <w:ins w:id="2955" w:author="Stefanie Lane" w:date="2022-05-12T12:10:00Z">
              <w:r w:rsidRPr="004F6583">
                <w:rPr>
                  <w:rFonts w:ascii="Calibri" w:eastAsia="Times New Roman" w:hAnsi="Calibri" w:cs="Calibri"/>
                  <w:color w:val="000000"/>
                </w:rPr>
                <w:t>-89.29</w:t>
              </w:r>
            </w:ins>
          </w:p>
        </w:tc>
      </w:tr>
      <w:tr w:rsidR="004F6583" w:rsidRPr="004F6583" w14:paraId="2343262F" w14:textId="77777777" w:rsidTr="004F6583">
        <w:trPr>
          <w:trHeight w:val="290"/>
          <w:ins w:id="2956" w:author="Stefanie Lane" w:date="2022-05-12T12:10:00Z"/>
        </w:trPr>
        <w:tc>
          <w:tcPr>
            <w:tcW w:w="1700" w:type="dxa"/>
            <w:vMerge/>
            <w:tcBorders>
              <w:top w:val="nil"/>
              <w:left w:val="nil"/>
              <w:bottom w:val="single" w:sz="4" w:space="0" w:color="000000"/>
              <w:right w:val="nil"/>
            </w:tcBorders>
            <w:vAlign w:val="center"/>
            <w:hideMark/>
          </w:tcPr>
          <w:p w14:paraId="625CE9BC" w14:textId="77777777" w:rsidR="004F6583" w:rsidRPr="004F6583" w:rsidRDefault="004F6583" w:rsidP="004F6583">
            <w:pPr>
              <w:spacing w:after="0" w:line="240" w:lineRule="auto"/>
              <w:rPr>
                <w:ins w:id="295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17FC0F1" w14:textId="77777777" w:rsidR="004F6583" w:rsidRPr="004F6583" w:rsidRDefault="004F6583" w:rsidP="004F6583">
            <w:pPr>
              <w:spacing w:after="0" w:line="240" w:lineRule="auto"/>
              <w:rPr>
                <w:ins w:id="2958" w:author="Stefanie Lane" w:date="2022-05-12T12:10:00Z"/>
                <w:rFonts w:ascii="Arial" w:eastAsia="Times New Roman" w:hAnsi="Arial" w:cs="Arial"/>
                <w:i/>
                <w:iCs/>
                <w:sz w:val="20"/>
                <w:szCs w:val="20"/>
              </w:rPr>
            </w:pPr>
            <w:ins w:id="2959" w:author="Stefanie Lane" w:date="2022-05-12T12:10:00Z">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ins>
          </w:p>
        </w:tc>
        <w:tc>
          <w:tcPr>
            <w:tcW w:w="960" w:type="dxa"/>
            <w:tcBorders>
              <w:top w:val="nil"/>
              <w:left w:val="nil"/>
              <w:bottom w:val="nil"/>
              <w:right w:val="nil"/>
            </w:tcBorders>
            <w:shd w:val="clear" w:color="auto" w:fill="auto"/>
            <w:noWrap/>
            <w:vAlign w:val="bottom"/>
            <w:hideMark/>
          </w:tcPr>
          <w:p w14:paraId="3D19A9C1" w14:textId="77777777" w:rsidR="004F6583" w:rsidRPr="004F6583" w:rsidRDefault="004F6583" w:rsidP="004F6583">
            <w:pPr>
              <w:spacing w:after="0" w:line="240" w:lineRule="auto"/>
              <w:jc w:val="center"/>
              <w:rPr>
                <w:ins w:id="2960" w:author="Stefanie Lane" w:date="2022-05-12T12:10:00Z"/>
                <w:rFonts w:ascii="Calibri" w:eastAsia="Times New Roman" w:hAnsi="Calibri" w:cs="Calibri"/>
                <w:color w:val="000000"/>
              </w:rPr>
            </w:pPr>
            <w:ins w:id="2961" w:author="Stefanie Lane" w:date="2022-05-12T12:10:00Z">
              <w:r w:rsidRPr="004F6583">
                <w:rPr>
                  <w:rFonts w:ascii="Calibri" w:eastAsia="Times New Roman" w:hAnsi="Calibri" w:cs="Calibri"/>
                  <w:color w:val="000000"/>
                </w:rPr>
                <w:t>0.09</w:t>
              </w:r>
            </w:ins>
          </w:p>
        </w:tc>
        <w:tc>
          <w:tcPr>
            <w:tcW w:w="960" w:type="dxa"/>
            <w:tcBorders>
              <w:top w:val="nil"/>
              <w:left w:val="nil"/>
              <w:bottom w:val="nil"/>
              <w:right w:val="nil"/>
            </w:tcBorders>
            <w:shd w:val="clear" w:color="auto" w:fill="auto"/>
            <w:noWrap/>
            <w:vAlign w:val="bottom"/>
            <w:hideMark/>
          </w:tcPr>
          <w:p w14:paraId="1C92208A" w14:textId="77777777" w:rsidR="004F6583" w:rsidRPr="004F6583" w:rsidRDefault="004F6583" w:rsidP="004F6583">
            <w:pPr>
              <w:spacing w:after="0" w:line="240" w:lineRule="auto"/>
              <w:jc w:val="center"/>
              <w:rPr>
                <w:ins w:id="2962" w:author="Stefanie Lane" w:date="2022-05-12T12:10:00Z"/>
                <w:rFonts w:ascii="Calibri" w:eastAsia="Times New Roman" w:hAnsi="Calibri" w:cs="Calibri"/>
                <w:color w:val="000000"/>
              </w:rPr>
            </w:pPr>
            <w:ins w:id="2963" w:author="Stefanie Lane" w:date="2022-05-12T12:10:00Z">
              <w:r w:rsidRPr="004F6583">
                <w:rPr>
                  <w:rFonts w:ascii="Calibri" w:eastAsia="Times New Roman" w:hAnsi="Calibri" w:cs="Calibri"/>
                  <w:color w:val="000000"/>
                </w:rPr>
                <w:t>0.10</w:t>
              </w:r>
            </w:ins>
          </w:p>
        </w:tc>
        <w:tc>
          <w:tcPr>
            <w:tcW w:w="960" w:type="dxa"/>
            <w:tcBorders>
              <w:top w:val="nil"/>
              <w:left w:val="nil"/>
              <w:bottom w:val="nil"/>
              <w:right w:val="nil"/>
            </w:tcBorders>
            <w:shd w:val="clear" w:color="auto" w:fill="auto"/>
            <w:noWrap/>
            <w:vAlign w:val="bottom"/>
            <w:hideMark/>
          </w:tcPr>
          <w:p w14:paraId="2CF7164A" w14:textId="77777777" w:rsidR="004F6583" w:rsidRPr="004F6583" w:rsidRDefault="004F6583" w:rsidP="004F6583">
            <w:pPr>
              <w:spacing w:after="0" w:line="240" w:lineRule="auto"/>
              <w:jc w:val="center"/>
              <w:rPr>
                <w:ins w:id="2964" w:author="Stefanie Lane" w:date="2022-05-12T12:10:00Z"/>
                <w:rFonts w:ascii="Calibri" w:eastAsia="Times New Roman" w:hAnsi="Calibri" w:cs="Calibri"/>
                <w:color w:val="000000"/>
              </w:rPr>
            </w:pPr>
            <w:ins w:id="2965" w:author="Stefanie Lane" w:date="2022-05-12T12:10:00Z">
              <w:r w:rsidRPr="004F6583">
                <w:rPr>
                  <w:rFonts w:ascii="Calibri" w:eastAsia="Times New Roman" w:hAnsi="Calibri" w:cs="Calibri"/>
                  <w:color w:val="000000"/>
                </w:rPr>
                <w:t>0.18</w:t>
              </w:r>
            </w:ins>
          </w:p>
        </w:tc>
        <w:tc>
          <w:tcPr>
            <w:tcW w:w="1760" w:type="dxa"/>
            <w:tcBorders>
              <w:top w:val="nil"/>
              <w:left w:val="nil"/>
              <w:bottom w:val="single" w:sz="4" w:space="0" w:color="auto"/>
              <w:right w:val="nil"/>
            </w:tcBorders>
            <w:shd w:val="clear" w:color="auto" w:fill="auto"/>
            <w:noWrap/>
            <w:vAlign w:val="bottom"/>
            <w:hideMark/>
          </w:tcPr>
          <w:p w14:paraId="1E1EEBA7" w14:textId="77777777" w:rsidR="004F6583" w:rsidRPr="004F6583" w:rsidRDefault="004F6583" w:rsidP="004F6583">
            <w:pPr>
              <w:spacing w:after="0" w:line="240" w:lineRule="auto"/>
              <w:jc w:val="center"/>
              <w:rPr>
                <w:ins w:id="2966" w:author="Stefanie Lane" w:date="2022-05-12T12:10:00Z"/>
                <w:rFonts w:ascii="Calibri" w:eastAsia="Times New Roman" w:hAnsi="Calibri" w:cs="Calibri"/>
                <w:color w:val="000000"/>
              </w:rPr>
            </w:pPr>
            <w:ins w:id="2967" w:author="Stefanie Lane" w:date="2022-05-12T12:10:00Z">
              <w:r w:rsidRPr="004F6583">
                <w:rPr>
                  <w:rFonts w:ascii="Calibri" w:eastAsia="Times New Roman" w:hAnsi="Calibri" w:cs="Calibri"/>
                  <w:color w:val="000000"/>
                </w:rPr>
                <w:t>-82.14</w:t>
              </w:r>
            </w:ins>
          </w:p>
        </w:tc>
      </w:tr>
      <w:tr w:rsidR="004F6583" w:rsidRPr="004F6583" w14:paraId="7DF3D18A" w14:textId="77777777" w:rsidTr="004F6583">
        <w:trPr>
          <w:trHeight w:val="290"/>
          <w:ins w:id="2968" w:author="Stefanie Lane" w:date="2022-05-12T12:10:00Z"/>
        </w:trPr>
        <w:tc>
          <w:tcPr>
            <w:tcW w:w="1700" w:type="dxa"/>
            <w:vMerge/>
            <w:tcBorders>
              <w:top w:val="nil"/>
              <w:left w:val="nil"/>
              <w:bottom w:val="single" w:sz="4" w:space="0" w:color="000000"/>
              <w:right w:val="nil"/>
            </w:tcBorders>
            <w:vAlign w:val="center"/>
            <w:hideMark/>
          </w:tcPr>
          <w:p w14:paraId="621C9B9C" w14:textId="77777777" w:rsidR="004F6583" w:rsidRPr="004F6583" w:rsidRDefault="004F6583" w:rsidP="004F6583">
            <w:pPr>
              <w:spacing w:after="0" w:line="240" w:lineRule="auto"/>
              <w:rPr>
                <w:ins w:id="296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8A94E6" w14:textId="77777777" w:rsidR="004F6583" w:rsidRPr="004F6583" w:rsidRDefault="004F6583" w:rsidP="004F6583">
            <w:pPr>
              <w:spacing w:after="0" w:line="240" w:lineRule="auto"/>
              <w:rPr>
                <w:ins w:id="2970" w:author="Stefanie Lane" w:date="2022-05-12T12:10:00Z"/>
                <w:rFonts w:ascii="Arial" w:eastAsia="Times New Roman" w:hAnsi="Arial" w:cs="Arial"/>
                <w:i/>
                <w:iCs/>
                <w:sz w:val="20"/>
                <w:szCs w:val="20"/>
              </w:rPr>
            </w:pPr>
            <w:ins w:id="2971" w:author="Stefanie Lane" w:date="2022-05-12T12:10:00Z">
              <w:r w:rsidRPr="004F6583">
                <w:rPr>
                  <w:rFonts w:ascii="Arial" w:eastAsia="Times New Roman" w:hAnsi="Arial" w:cs="Arial"/>
                  <w:i/>
                  <w:iCs/>
                  <w:sz w:val="20"/>
                  <w:szCs w:val="20"/>
                </w:rPr>
                <w:t>Menyanthes trifoliata</w:t>
              </w:r>
            </w:ins>
          </w:p>
        </w:tc>
        <w:tc>
          <w:tcPr>
            <w:tcW w:w="960" w:type="dxa"/>
            <w:tcBorders>
              <w:top w:val="single" w:sz="4" w:space="0" w:color="auto"/>
              <w:left w:val="nil"/>
              <w:bottom w:val="single" w:sz="4" w:space="0" w:color="auto"/>
              <w:right w:val="nil"/>
            </w:tcBorders>
            <w:shd w:val="clear" w:color="auto" w:fill="auto"/>
            <w:noWrap/>
            <w:vAlign w:val="bottom"/>
            <w:hideMark/>
          </w:tcPr>
          <w:p w14:paraId="257F249B" w14:textId="77777777" w:rsidR="004F6583" w:rsidRPr="004F6583" w:rsidRDefault="004F6583" w:rsidP="004F6583">
            <w:pPr>
              <w:spacing w:after="0" w:line="240" w:lineRule="auto"/>
              <w:jc w:val="center"/>
              <w:rPr>
                <w:ins w:id="2972" w:author="Stefanie Lane" w:date="2022-05-12T12:10:00Z"/>
                <w:rFonts w:ascii="Calibri" w:eastAsia="Times New Roman" w:hAnsi="Calibri" w:cs="Calibri"/>
                <w:color w:val="000000"/>
              </w:rPr>
            </w:pPr>
            <w:ins w:id="2973" w:author="Stefanie Lane" w:date="2022-05-12T12:10:00Z">
              <w:r w:rsidRPr="004F6583">
                <w:rPr>
                  <w:rFonts w:ascii="Calibri" w:eastAsia="Times New Roman" w:hAnsi="Calibri" w:cs="Calibri"/>
                  <w:color w:val="000000"/>
                </w:rPr>
                <w:t>0.32</w:t>
              </w:r>
            </w:ins>
          </w:p>
        </w:tc>
        <w:tc>
          <w:tcPr>
            <w:tcW w:w="960" w:type="dxa"/>
            <w:tcBorders>
              <w:top w:val="single" w:sz="4" w:space="0" w:color="auto"/>
              <w:left w:val="nil"/>
              <w:bottom w:val="single" w:sz="4" w:space="0" w:color="auto"/>
              <w:right w:val="nil"/>
            </w:tcBorders>
            <w:shd w:val="clear" w:color="auto" w:fill="auto"/>
            <w:noWrap/>
            <w:vAlign w:val="bottom"/>
            <w:hideMark/>
          </w:tcPr>
          <w:p w14:paraId="19AC1B43" w14:textId="77777777" w:rsidR="004F6583" w:rsidRPr="004F6583" w:rsidRDefault="004F6583" w:rsidP="004F6583">
            <w:pPr>
              <w:spacing w:after="0" w:line="240" w:lineRule="auto"/>
              <w:jc w:val="center"/>
              <w:rPr>
                <w:ins w:id="2974" w:author="Stefanie Lane" w:date="2022-05-12T12:10:00Z"/>
                <w:rFonts w:ascii="Calibri" w:eastAsia="Times New Roman" w:hAnsi="Calibri" w:cs="Calibri"/>
                <w:color w:val="000000"/>
              </w:rPr>
            </w:pPr>
            <w:ins w:id="2975" w:author="Stefanie Lane" w:date="2022-05-12T12:10:00Z">
              <w:r w:rsidRPr="004F6583">
                <w:rPr>
                  <w:rFonts w:ascii="Calibri" w:eastAsia="Times New Roman" w:hAnsi="Calibri" w:cs="Calibri"/>
                  <w:color w:val="000000"/>
                </w:rPr>
                <w:t>0.68</w:t>
              </w:r>
            </w:ins>
          </w:p>
        </w:tc>
        <w:tc>
          <w:tcPr>
            <w:tcW w:w="960" w:type="dxa"/>
            <w:tcBorders>
              <w:top w:val="single" w:sz="4" w:space="0" w:color="auto"/>
              <w:left w:val="nil"/>
              <w:bottom w:val="single" w:sz="4" w:space="0" w:color="auto"/>
              <w:right w:val="nil"/>
            </w:tcBorders>
            <w:shd w:val="clear" w:color="auto" w:fill="auto"/>
            <w:noWrap/>
            <w:vAlign w:val="bottom"/>
            <w:hideMark/>
          </w:tcPr>
          <w:p w14:paraId="7A9EA1B8" w14:textId="77777777" w:rsidR="004F6583" w:rsidRPr="004F6583" w:rsidRDefault="004F6583" w:rsidP="004F6583">
            <w:pPr>
              <w:spacing w:after="0" w:line="240" w:lineRule="auto"/>
              <w:jc w:val="center"/>
              <w:rPr>
                <w:ins w:id="2976" w:author="Stefanie Lane" w:date="2022-05-12T12:10:00Z"/>
                <w:rFonts w:ascii="Calibri" w:eastAsia="Times New Roman" w:hAnsi="Calibri" w:cs="Calibri"/>
                <w:color w:val="000000"/>
              </w:rPr>
            </w:pPr>
            <w:ins w:id="2977" w:author="Stefanie Lane" w:date="2022-05-12T12:10:00Z">
              <w:r w:rsidRPr="004F6583">
                <w:rPr>
                  <w:rFonts w:ascii="Calibri" w:eastAsia="Times New Roman" w:hAnsi="Calibri" w:cs="Calibri"/>
                  <w:color w:val="000000"/>
                </w:rPr>
                <w:t>0.18</w:t>
              </w:r>
            </w:ins>
          </w:p>
        </w:tc>
        <w:tc>
          <w:tcPr>
            <w:tcW w:w="1760" w:type="dxa"/>
            <w:tcBorders>
              <w:top w:val="nil"/>
              <w:left w:val="nil"/>
              <w:bottom w:val="single" w:sz="4" w:space="0" w:color="auto"/>
              <w:right w:val="nil"/>
            </w:tcBorders>
            <w:shd w:val="clear" w:color="auto" w:fill="auto"/>
            <w:noWrap/>
            <w:vAlign w:val="bottom"/>
            <w:hideMark/>
          </w:tcPr>
          <w:p w14:paraId="32AEFB84" w14:textId="77777777" w:rsidR="004F6583" w:rsidRPr="004F6583" w:rsidRDefault="004F6583" w:rsidP="004F6583">
            <w:pPr>
              <w:spacing w:after="0" w:line="240" w:lineRule="auto"/>
              <w:jc w:val="center"/>
              <w:rPr>
                <w:ins w:id="2978" w:author="Stefanie Lane" w:date="2022-05-12T12:10:00Z"/>
                <w:rFonts w:ascii="Calibri" w:eastAsia="Times New Roman" w:hAnsi="Calibri" w:cs="Calibri"/>
                <w:color w:val="000000"/>
              </w:rPr>
            </w:pPr>
            <w:ins w:id="2979" w:author="Stefanie Lane" w:date="2022-05-12T12:10:00Z">
              <w:r w:rsidRPr="004F6583">
                <w:rPr>
                  <w:rFonts w:ascii="Calibri" w:eastAsia="Times New Roman" w:hAnsi="Calibri" w:cs="Calibri"/>
                  <w:color w:val="000000"/>
                </w:rPr>
                <w:t>-82.14</w:t>
              </w:r>
            </w:ins>
          </w:p>
        </w:tc>
      </w:tr>
      <w:tr w:rsidR="004F6583" w:rsidRPr="004F6583" w14:paraId="437BB44A" w14:textId="77777777" w:rsidTr="004F6583">
        <w:trPr>
          <w:trHeight w:val="290"/>
          <w:ins w:id="2980" w:author="Stefanie Lane" w:date="2022-05-12T12:10:00Z"/>
        </w:trPr>
        <w:tc>
          <w:tcPr>
            <w:tcW w:w="1700" w:type="dxa"/>
            <w:vMerge/>
            <w:tcBorders>
              <w:top w:val="nil"/>
              <w:left w:val="nil"/>
              <w:bottom w:val="single" w:sz="4" w:space="0" w:color="000000"/>
              <w:right w:val="nil"/>
            </w:tcBorders>
            <w:vAlign w:val="center"/>
            <w:hideMark/>
          </w:tcPr>
          <w:p w14:paraId="0DBA8C21" w14:textId="77777777" w:rsidR="004F6583" w:rsidRPr="004F6583" w:rsidRDefault="004F6583" w:rsidP="004F6583">
            <w:pPr>
              <w:spacing w:after="0" w:line="240" w:lineRule="auto"/>
              <w:rPr>
                <w:ins w:id="298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9E7E2B" w14:textId="77777777" w:rsidR="004F6583" w:rsidRPr="004F6583" w:rsidRDefault="004F6583" w:rsidP="004F6583">
            <w:pPr>
              <w:spacing w:after="0" w:line="240" w:lineRule="auto"/>
              <w:rPr>
                <w:ins w:id="2982" w:author="Stefanie Lane" w:date="2022-05-12T12:10:00Z"/>
                <w:rFonts w:ascii="Arial" w:eastAsia="Times New Roman" w:hAnsi="Arial" w:cs="Arial"/>
                <w:i/>
                <w:iCs/>
                <w:sz w:val="20"/>
                <w:szCs w:val="20"/>
              </w:rPr>
            </w:pPr>
            <w:proofErr w:type="spellStart"/>
            <w:ins w:id="2983" w:author="Stefanie Lane" w:date="2022-05-12T12:10:00Z">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ins>
          </w:p>
        </w:tc>
        <w:tc>
          <w:tcPr>
            <w:tcW w:w="960" w:type="dxa"/>
            <w:tcBorders>
              <w:top w:val="nil"/>
              <w:left w:val="nil"/>
              <w:bottom w:val="nil"/>
              <w:right w:val="nil"/>
            </w:tcBorders>
            <w:shd w:val="clear" w:color="auto" w:fill="auto"/>
            <w:noWrap/>
            <w:vAlign w:val="bottom"/>
            <w:hideMark/>
          </w:tcPr>
          <w:p w14:paraId="035B0999" w14:textId="77777777" w:rsidR="004F6583" w:rsidRPr="004F6583" w:rsidRDefault="004F6583" w:rsidP="004F6583">
            <w:pPr>
              <w:spacing w:after="0" w:line="240" w:lineRule="auto"/>
              <w:jc w:val="center"/>
              <w:rPr>
                <w:ins w:id="2984" w:author="Stefanie Lane" w:date="2022-05-12T12:10:00Z"/>
                <w:rFonts w:ascii="Calibri" w:eastAsia="Times New Roman" w:hAnsi="Calibri" w:cs="Calibri"/>
                <w:color w:val="000000"/>
              </w:rPr>
            </w:pPr>
            <w:ins w:id="2985" w:author="Stefanie Lane" w:date="2022-05-12T12:10:00Z">
              <w:r w:rsidRPr="004F6583">
                <w:rPr>
                  <w:rFonts w:ascii="Calibri" w:eastAsia="Times New Roman" w:hAnsi="Calibri" w:cs="Calibri"/>
                  <w:color w:val="000000"/>
                </w:rPr>
                <w:t>0.47</w:t>
              </w:r>
            </w:ins>
          </w:p>
        </w:tc>
        <w:tc>
          <w:tcPr>
            <w:tcW w:w="960" w:type="dxa"/>
            <w:tcBorders>
              <w:top w:val="nil"/>
              <w:left w:val="nil"/>
              <w:bottom w:val="nil"/>
              <w:right w:val="nil"/>
            </w:tcBorders>
            <w:shd w:val="clear" w:color="auto" w:fill="auto"/>
            <w:noWrap/>
            <w:vAlign w:val="bottom"/>
            <w:hideMark/>
          </w:tcPr>
          <w:p w14:paraId="568BDB1E" w14:textId="77777777" w:rsidR="004F6583" w:rsidRPr="004F6583" w:rsidRDefault="004F6583" w:rsidP="004F6583">
            <w:pPr>
              <w:spacing w:after="0" w:line="240" w:lineRule="auto"/>
              <w:jc w:val="center"/>
              <w:rPr>
                <w:ins w:id="2986" w:author="Stefanie Lane" w:date="2022-05-12T12:10:00Z"/>
                <w:rFonts w:ascii="Calibri" w:eastAsia="Times New Roman" w:hAnsi="Calibri" w:cs="Calibri"/>
                <w:color w:val="000000"/>
              </w:rPr>
            </w:pPr>
            <w:ins w:id="2987" w:author="Stefanie Lane" w:date="2022-05-12T12:10:00Z">
              <w:r w:rsidRPr="004F6583">
                <w:rPr>
                  <w:rFonts w:ascii="Calibri" w:eastAsia="Times New Roman" w:hAnsi="Calibri" w:cs="Calibri"/>
                  <w:color w:val="000000"/>
                </w:rPr>
                <w:t>0.13</w:t>
              </w:r>
            </w:ins>
          </w:p>
        </w:tc>
        <w:tc>
          <w:tcPr>
            <w:tcW w:w="960" w:type="dxa"/>
            <w:tcBorders>
              <w:top w:val="nil"/>
              <w:left w:val="nil"/>
              <w:bottom w:val="nil"/>
              <w:right w:val="nil"/>
            </w:tcBorders>
            <w:shd w:val="clear" w:color="auto" w:fill="auto"/>
            <w:noWrap/>
            <w:vAlign w:val="bottom"/>
            <w:hideMark/>
          </w:tcPr>
          <w:p w14:paraId="4E61F201" w14:textId="77777777" w:rsidR="004F6583" w:rsidRPr="004F6583" w:rsidRDefault="004F6583" w:rsidP="004F6583">
            <w:pPr>
              <w:spacing w:after="0" w:line="240" w:lineRule="auto"/>
              <w:jc w:val="center"/>
              <w:rPr>
                <w:ins w:id="2988" w:author="Stefanie Lane" w:date="2022-05-12T12:10:00Z"/>
                <w:rFonts w:ascii="Calibri" w:eastAsia="Times New Roman" w:hAnsi="Calibri" w:cs="Calibri"/>
                <w:color w:val="000000"/>
              </w:rPr>
            </w:pPr>
            <w:ins w:id="2989" w:author="Stefanie Lane" w:date="2022-05-12T12:10:00Z">
              <w:r w:rsidRPr="004F6583">
                <w:rPr>
                  <w:rFonts w:ascii="Calibri" w:eastAsia="Times New Roman" w:hAnsi="Calibri" w:cs="Calibri"/>
                  <w:color w:val="000000"/>
                </w:rPr>
                <w:t>0.21</w:t>
              </w:r>
            </w:ins>
          </w:p>
        </w:tc>
        <w:tc>
          <w:tcPr>
            <w:tcW w:w="1760" w:type="dxa"/>
            <w:tcBorders>
              <w:top w:val="nil"/>
              <w:left w:val="nil"/>
              <w:bottom w:val="single" w:sz="4" w:space="0" w:color="auto"/>
              <w:right w:val="nil"/>
            </w:tcBorders>
            <w:shd w:val="clear" w:color="auto" w:fill="auto"/>
            <w:noWrap/>
            <w:vAlign w:val="bottom"/>
            <w:hideMark/>
          </w:tcPr>
          <w:p w14:paraId="1E8DDD9E" w14:textId="77777777" w:rsidR="004F6583" w:rsidRPr="004F6583" w:rsidRDefault="004F6583" w:rsidP="004F6583">
            <w:pPr>
              <w:spacing w:after="0" w:line="240" w:lineRule="auto"/>
              <w:jc w:val="center"/>
              <w:rPr>
                <w:ins w:id="2990" w:author="Stefanie Lane" w:date="2022-05-12T12:10:00Z"/>
                <w:rFonts w:ascii="Calibri" w:eastAsia="Times New Roman" w:hAnsi="Calibri" w:cs="Calibri"/>
                <w:color w:val="000000"/>
              </w:rPr>
            </w:pPr>
            <w:ins w:id="2991" w:author="Stefanie Lane" w:date="2022-05-12T12:10:00Z">
              <w:r w:rsidRPr="004F6583">
                <w:rPr>
                  <w:rFonts w:ascii="Calibri" w:eastAsia="Times New Roman" w:hAnsi="Calibri" w:cs="Calibri"/>
                  <w:color w:val="000000"/>
                </w:rPr>
                <w:t>-78.57</w:t>
              </w:r>
            </w:ins>
          </w:p>
        </w:tc>
      </w:tr>
      <w:tr w:rsidR="004F6583" w:rsidRPr="004F6583" w14:paraId="1E042118" w14:textId="77777777" w:rsidTr="004F6583">
        <w:trPr>
          <w:trHeight w:val="290"/>
          <w:ins w:id="2992" w:author="Stefanie Lane" w:date="2022-05-12T12:10:00Z"/>
        </w:trPr>
        <w:tc>
          <w:tcPr>
            <w:tcW w:w="1700" w:type="dxa"/>
            <w:vMerge/>
            <w:tcBorders>
              <w:top w:val="nil"/>
              <w:left w:val="nil"/>
              <w:bottom w:val="single" w:sz="4" w:space="0" w:color="000000"/>
              <w:right w:val="nil"/>
            </w:tcBorders>
            <w:vAlign w:val="center"/>
            <w:hideMark/>
          </w:tcPr>
          <w:p w14:paraId="7BC05611" w14:textId="77777777" w:rsidR="004F6583" w:rsidRPr="004F6583" w:rsidRDefault="004F6583" w:rsidP="004F6583">
            <w:pPr>
              <w:spacing w:after="0" w:line="240" w:lineRule="auto"/>
              <w:rPr>
                <w:ins w:id="299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CB2CC8E" w14:textId="77777777" w:rsidR="004F6583" w:rsidRPr="004F6583" w:rsidRDefault="004F6583" w:rsidP="004F6583">
            <w:pPr>
              <w:spacing w:after="0" w:line="240" w:lineRule="auto"/>
              <w:rPr>
                <w:ins w:id="2994" w:author="Stefanie Lane" w:date="2022-05-12T12:10:00Z"/>
                <w:rFonts w:ascii="Arial" w:eastAsia="Times New Roman" w:hAnsi="Arial" w:cs="Arial"/>
                <w:i/>
                <w:iCs/>
                <w:sz w:val="20"/>
                <w:szCs w:val="20"/>
              </w:rPr>
            </w:pPr>
            <w:proofErr w:type="spellStart"/>
            <w:ins w:id="2995" w:author="Stefanie Lane" w:date="2022-05-12T12:10:00Z">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ins>
          </w:p>
        </w:tc>
        <w:tc>
          <w:tcPr>
            <w:tcW w:w="960" w:type="dxa"/>
            <w:tcBorders>
              <w:top w:val="single" w:sz="4" w:space="0" w:color="auto"/>
              <w:left w:val="nil"/>
              <w:bottom w:val="single" w:sz="4" w:space="0" w:color="auto"/>
              <w:right w:val="nil"/>
            </w:tcBorders>
            <w:shd w:val="clear" w:color="auto" w:fill="auto"/>
            <w:noWrap/>
            <w:vAlign w:val="bottom"/>
            <w:hideMark/>
          </w:tcPr>
          <w:p w14:paraId="125E192A" w14:textId="77777777" w:rsidR="004F6583" w:rsidRPr="004F6583" w:rsidRDefault="004F6583" w:rsidP="004F6583">
            <w:pPr>
              <w:spacing w:after="0" w:line="240" w:lineRule="auto"/>
              <w:jc w:val="center"/>
              <w:rPr>
                <w:ins w:id="2996" w:author="Stefanie Lane" w:date="2022-05-12T12:10:00Z"/>
                <w:rFonts w:ascii="Calibri" w:eastAsia="Times New Roman" w:hAnsi="Calibri" w:cs="Calibri"/>
                <w:color w:val="000000"/>
              </w:rPr>
            </w:pPr>
            <w:ins w:id="2997" w:author="Stefanie Lane" w:date="2022-05-12T12:10:00Z">
              <w:r w:rsidRPr="004F6583">
                <w:rPr>
                  <w:rFonts w:ascii="Calibri" w:eastAsia="Times New Roman" w:hAnsi="Calibri" w:cs="Calibri"/>
                  <w:color w:val="000000"/>
                </w:rPr>
                <w:t>0.09</w:t>
              </w:r>
            </w:ins>
          </w:p>
        </w:tc>
        <w:tc>
          <w:tcPr>
            <w:tcW w:w="960" w:type="dxa"/>
            <w:tcBorders>
              <w:top w:val="single" w:sz="4" w:space="0" w:color="auto"/>
              <w:left w:val="nil"/>
              <w:bottom w:val="single" w:sz="4" w:space="0" w:color="auto"/>
              <w:right w:val="nil"/>
            </w:tcBorders>
            <w:shd w:val="clear" w:color="auto" w:fill="auto"/>
            <w:noWrap/>
            <w:vAlign w:val="bottom"/>
            <w:hideMark/>
          </w:tcPr>
          <w:p w14:paraId="3EF80EDD" w14:textId="77777777" w:rsidR="004F6583" w:rsidRPr="004F6583" w:rsidRDefault="004F6583" w:rsidP="004F6583">
            <w:pPr>
              <w:spacing w:after="0" w:line="240" w:lineRule="auto"/>
              <w:jc w:val="center"/>
              <w:rPr>
                <w:ins w:id="2998" w:author="Stefanie Lane" w:date="2022-05-12T12:10:00Z"/>
                <w:rFonts w:ascii="Calibri" w:eastAsia="Times New Roman" w:hAnsi="Calibri" w:cs="Calibri"/>
                <w:color w:val="000000"/>
              </w:rPr>
            </w:pPr>
            <w:ins w:id="2999" w:author="Stefanie Lane" w:date="2022-05-12T12:10:00Z">
              <w:r w:rsidRPr="004F6583">
                <w:rPr>
                  <w:rFonts w:ascii="Calibri" w:eastAsia="Times New Roman" w:hAnsi="Calibri" w:cs="Calibri"/>
                  <w:color w:val="000000"/>
                </w:rPr>
                <w:t>0.10</w:t>
              </w:r>
            </w:ins>
          </w:p>
        </w:tc>
        <w:tc>
          <w:tcPr>
            <w:tcW w:w="960" w:type="dxa"/>
            <w:tcBorders>
              <w:top w:val="single" w:sz="4" w:space="0" w:color="auto"/>
              <w:left w:val="nil"/>
              <w:bottom w:val="single" w:sz="4" w:space="0" w:color="auto"/>
              <w:right w:val="nil"/>
            </w:tcBorders>
            <w:shd w:val="clear" w:color="auto" w:fill="auto"/>
            <w:noWrap/>
            <w:vAlign w:val="bottom"/>
            <w:hideMark/>
          </w:tcPr>
          <w:p w14:paraId="4D5F0D60" w14:textId="77777777" w:rsidR="004F6583" w:rsidRPr="004F6583" w:rsidRDefault="004F6583" w:rsidP="004F6583">
            <w:pPr>
              <w:spacing w:after="0" w:line="240" w:lineRule="auto"/>
              <w:jc w:val="center"/>
              <w:rPr>
                <w:ins w:id="3000" w:author="Stefanie Lane" w:date="2022-05-12T12:10:00Z"/>
                <w:rFonts w:ascii="Calibri" w:eastAsia="Times New Roman" w:hAnsi="Calibri" w:cs="Calibri"/>
                <w:color w:val="000000"/>
              </w:rPr>
            </w:pPr>
            <w:ins w:id="3001" w:author="Stefanie Lane" w:date="2022-05-12T12:10:00Z">
              <w:r w:rsidRPr="004F6583">
                <w:rPr>
                  <w:rFonts w:ascii="Calibri" w:eastAsia="Times New Roman" w:hAnsi="Calibri" w:cs="Calibri"/>
                  <w:color w:val="000000"/>
                </w:rPr>
                <w:t>0.21</w:t>
              </w:r>
            </w:ins>
          </w:p>
        </w:tc>
        <w:tc>
          <w:tcPr>
            <w:tcW w:w="1760" w:type="dxa"/>
            <w:tcBorders>
              <w:top w:val="nil"/>
              <w:left w:val="nil"/>
              <w:bottom w:val="single" w:sz="4" w:space="0" w:color="auto"/>
              <w:right w:val="nil"/>
            </w:tcBorders>
            <w:shd w:val="clear" w:color="auto" w:fill="auto"/>
            <w:noWrap/>
            <w:vAlign w:val="bottom"/>
            <w:hideMark/>
          </w:tcPr>
          <w:p w14:paraId="5290F497" w14:textId="77777777" w:rsidR="004F6583" w:rsidRPr="004F6583" w:rsidRDefault="004F6583" w:rsidP="004F6583">
            <w:pPr>
              <w:spacing w:after="0" w:line="240" w:lineRule="auto"/>
              <w:jc w:val="center"/>
              <w:rPr>
                <w:ins w:id="3002" w:author="Stefanie Lane" w:date="2022-05-12T12:10:00Z"/>
                <w:rFonts w:ascii="Calibri" w:eastAsia="Times New Roman" w:hAnsi="Calibri" w:cs="Calibri"/>
                <w:color w:val="000000"/>
              </w:rPr>
            </w:pPr>
            <w:ins w:id="3003" w:author="Stefanie Lane" w:date="2022-05-12T12:10:00Z">
              <w:r w:rsidRPr="004F6583">
                <w:rPr>
                  <w:rFonts w:ascii="Calibri" w:eastAsia="Times New Roman" w:hAnsi="Calibri" w:cs="Calibri"/>
                  <w:color w:val="000000"/>
                </w:rPr>
                <w:t>-78.57</w:t>
              </w:r>
            </w:ins>
          </w:p>
        </w:tc>
      </w:tr>
      <w:tr w:rsidR="004F6583" w:rsidRPr="004F6583" w14:paraId="52BAFD4A" w14:textId="77777777" w:rsidTr="004F6583">
        <w:trPr>
          <w:trHeight w:val="290"/>
          <w:ins w:id="3004" w:author="Stefanie Lane" w:date="2022-05-12T12:10:00Z"/>
        </w:trPr>
        <w:tc>
          <w:tcPr>
            <w:tcW w:w="1700" w:type="dxa"/>
            <w:vMerge/>
            <w:tcBorders>
              <w:top w:val="nil"/>
              <w:left w:val="nil"/>
              <w:bottom w:val="single" w:sz="4" w:space="0" w:color="000000"/>
              <w:right w:val="nil"/>
            </w:tcBorders>
            <w:vAlign w:val="center"/>
            <w:hideMark/>
          </w:tcPr>
          <w:p w14:paraId="1F766033" w14:textId="77777777" w:rsidR="004F6583" w:rsidRPr="004F6583" w:rsidRDefault="004F6583" w:rsidP="004F6583">
            <w:pPr>
              <w:spacing w:after="0" w:line="240" w:lineRule="auto"/>
              <w:rPr>
                <w:ins w:id="300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B554D23" w14:textId="77777777" w:rsidR="004F6583" w:rsidRPr="004F6583" w:rsidRDefault="004F6583" w:rsidP="004F6583">
            <w:pPr>
              <w:spacing w:after="0" w:line="240" w:lineRule="auto"/>
              <w:rPr>
                <w:ins w:id="3006" w:author="Stefanie Lane" w:date="2022-05-12T12:10:00Z"/>
                <w:rFonts w:ascii="Arial" w:eastAsia="Times New Roman" w:hAnsi="Arial" w:cs="Arial"/>
                <w:i/>
                <w:iCs/>
                <w:sz w:val="20"/>
                <w:szCs w:val="20"/>
              </w:rPr>
            </w:pPr>
            <w:ins w:id="3007" w:author="Stefanie Lane" w:date="2022-05-12T12:10:00Z">
              <w:r w:rsidRPr="004F6583">
                <w:rPr>
                  <w:rFonts w:ascii="Arial" w:eastAsia="Times New Roman" w:hAnsi="Arial" w:cs="Arial"/>
                  <w:i/>
                  <w:iCs/>
                  <w:sz w:val="20"/>
                  <w:szCs w:val="20"/>
                </w:rPr>
                <w:t>Salix lasiandra</w:t>
              </w:r>
            </w:ins>
          </w:p>
        </w:tc>
        <w:tc>
          <w:tcPr>
            <w:tcW w:w="960" w:type="dxa"/>
            <w:tcBorders>
              <w:top w:val="nil"/>
              <w:left w:val="nil"/>
              <w:bottom w:val="nil"/>
              <w:right w:val="nil"/>
            </w:tcBorders>
            <w:shd w:val="clear" w:color="auto" w:fill="auto"/>
            <w:noWrap/>
            <w:vAlign w:val="bottom"/>
            <w:hideMark/>
          </w:tcPr>
          <w:p w14:paraId="327CEB91" w14:textId="77777777" w:rsidR="004F6583" w:rsidRPr="004F6583" w:rsidRDefault="004F6583" w:rsidP="004F6583">
            <w:pPr>
              <w:spacing w:after="0" w:line="240" w:lineRule="auto"/>
              <w:jc w:val="center"/>
              <w:rPr>
                <w:ins w:id="3008" w:author="Stefanie Lane" w:date="2022-05-12T12:10:00Z"/>
                <w:rFonts w:ascii="Calibri" w:eastAsia="Times New Roman" w:hAnsi="Calibri" w:cs="Calibri"/>
                <w:color w:val="000000"/>
              </w:rPr>
            </w:pPr>
            <w:ins w:id="3009"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7D65E7D3" w14:textId="77777777" w:rsidR="004F6583" w:rsidRPr="004F6583" w:rsidRDefault="004F6583" w:rsidP="004F6583">
            <w:pPr>
              <w:spacing w:after="0" w:line="240" w:lineRule="auto"/>
              <w:jc w:val="center"/>
              <w:rPr>
                <w:ins w:id="3010" w:author="Stefanie Lane" w:date="2022-05-12T12:10:00Z"/>
                <w:rFonts w:ascii="Calibri" w:eastAsia="Times New Roman" w:hAnsi="Calibri" w:cs="Calibri"/>
                <w:color w:val="000000"/>
              </w:rPr>
            </w:pPr>
            <w:ins w:id="3011"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497B74CD" w14:textId="77777777" w:rsidR="004F6583" w:rsidRPr="004F6583" w:rsidRDefault="004F6583" w:rsidP="004F6583">
            <w:pPr>
              <w:spacing w:after="0" w:line="240" w:lineRule="auto"/>
              <w:jc w:val="center"/>
              <w:rPr>
                <w:ins w:id="3012" w:author="Stefanie Lane" w:date="2022-05-12T12:10:00Z"/>
                <w:rFonts w:ascii="Calibri" w:eastAsia="Times New Roman" w:hAnsi="Calibri" w:cs="Calibri"/>
                <w:color w:val="000000"/>
              </w:rPr>
            </w:pPr>
            <w:ins w:id="3013" w:author="Stefanie Lane" w:date="2022-05-12T12:10:00Z">
              <w:r w:rsidRPr="004F6583">
                <w:rPr>
                  <w:rFonts w:ascii="Calibri" w:eastAsia="Times New Roman" w:hAnsi="Calibri" w:cs="Calibri"/>
                  <w:color w:val="000000"/>
                </w:rPr>
                <w:t>0.29</w:t>
              </w:r>
            </w:ins>
          </w:p>
        </w:tc>
        <w:tc>
          <w:tcPr>
            <w:tcW w:w="1760" w:type="dxa"/>
            <w:tcBorders>
              <w:top w:val="nil"/>
              <w:left w:val="nil"/>
              <w:bottom w:val="single" w:sz="4" w:space="0" w:color="auto"/>
              <w:right w:val="nil"/>
            </w:tcBorders>
            <w:shd w:val="clear" w:color="auto" w:fill="auto"/>
            <w:noWrap/>
            <w:vAlign w:val="bottom"/>
            <w:hideMark/>
          </w:tcPr>
          <w:p w14:paraId="203CACB9" w14:textId="77777777" w:rsidR="004F6583" w:rsidRPr="004F6583" w:rsidRDefault="004F6583" w:rsidP="004F6583">
            <w:pPr>
              <w:spacing w:after="0" w:line="240" w:lineRule="auto"/>
              <w:jc w:val="center"/>
              <w:rPr>
                <w:ins w:id="3014" w:author="Stefanie Lane" w:date="2022-05-12T12:10:00Z"/>
                <w:rFonts w:ascii="Calibri" w:eastAsia="Times New Roman" w:hAnsi="Calibri" w:cs="Calibri"/>
                <w:color w:val="000000"/>
              </w:rPr>
            </w:pPr>
            <w:ins w:id="3015" w:author="Stefanie Lane" w:date="2022-05-12T12:10:00Z">
              <w:r w:rsidRPr="004F6583">
                <w:rPr>
                  <w:rFonts w:ascii="Calibri" w:eastAsia="Times New Roman" w:hAnsi="Calibri" w:cs="Calibri"/>
                  <w:color w:val="000000"/>
                </w:rPr>
                <w:t>-71.43</w:t>
              </w:r>
            </w:ins>
          </w:p>
        </w:tc>
      </w:tr>
      <w:tr w:rsidR="004F6583" w:rsidRPr="004F6583" w14:paraId="5321D2D4" w14:textId="77777777" w:rsidTr="004F6583">
        <w:trPr>
          <w:trHeight w:val="290"/>
          <w:ins w:id="3016" w:author="Stefanie Lane" w:date="2022-05-12T12:10:00Z"/>
        </w:trPr>
        <w:tc>
          <w:tcPr>
            <w:tcW w:w="1700" w:type="dxa"/>
            <w:vMerge/>
            <w:tcBorders>
              <w:top w:val="nil"/>
              <w:left w:val="nil"/>
              <w:bottom w:val="single" w:sz="4" w:space="0" w:color="000000"/>
              <w:right w:val="nil"/>
            </w:tcBorders>
            <w:vAlign w:val="center"/>
            <w:hideMark/>
          </w:tcPr>
          <w:p w14:paraId="6A93CFAE" w14:textId="77777777" w:rsidR="004F6583" w:rsidRPr="004F6583" w:rsidRDefault="004F6583" w:rsidP="004F6583">
            <w:pPr>
              <w:spacing w:after="0" w:line="240" w:lineRule="auto"/>
              <w:rPr>
                <w:ins w:id="301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3933135" w14:textId="77777777" w:rsidR="004F6583" w:rsidRPr="004F6583" w:rsidRDefault="004F6583" w:rsidP="004F6583">
            <w:pPr>
              <w:spacing w:after="0" w:line="240" w:lineRule="auto"/>
              <w:rPr>
                <w:ins w:id="3018" w:author="Stefanie Lane" w:date="2022-05-12T12:10:00Z"/>
                <w:rFonts w:ascii="Arial" w:eastAsia="Times New Roman" w:hAnsi="Arial" w:cs="Arial"/>
                <w:i/>
                <w:iCs/>
                <w:sz w:val="20"/>
                <w:szCs w:val="20"/>
              </w:rPr>
            </w:pPr>
            <w:ins w:id="3019" w:author="Stefanie Lane" w:date="2022-05-12T12:10:00Z">
              <w:r w:rsidRPr="004F6583">
                <w:rPr>
                  <w:rFonts w:ascii="Arial" w:eastAsia="Times New Roman" w:hAnsi="Arial" w:cs="Arial"/>
                  <w:i/>
                  <w:iCs/>
                  <w:sz w:val="20"/>
                  <w:szCs w:val="20"/>
                </w:rPr>
                <w:t>Eleocharis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00D3A6C8" w14:textId="77777777" w:rsidR="004F6583" w:rsidRPr="004F6583" w:rsidRDefault="004F6583" w:rsidP="004F6583">
            <w:pPr>
              <w:spacing w:after="0" w:line="240" w:lineRule="auto"/>
              <w:jc w:val="center"/>
              <w:rPr>
                <w:ins w:id="3020" w:author="Stefanie Lane" w:date="2022-05-12T12:10:00Z"/>
                <w:rFonts w:ascii="Calibri" w:eastAsia="Times New Roman" w:hAnsi="Calibri" w:cs="Calibri"/>
                <w:color w:val="000000"/>
              </w:rPr>
            </w:pPr>
            <w:ins w:id="3021" w:author="Stefanie Lane" w:date="2022-05-12T12:10:00Z">
              <w:r w:rsidRPr="004F6583">
                <w:rPr>
                  <w:rFonts w:ascii="Calibri" w:eastAsia="Times New Roman" w:hAnsi="Calibri" w:cs="Calibri"/>
                  <w:color w:val="000000"/>
                </w:rPr>
                <w:t>0.79</w:t>
              </w:r>
            </w:ins>
          </w:p>
        </w:tc>
        <w:tc>
          <w:tcPr>
            <w:tcW w:w="960" w:type="dxa"/>
            <w:tcBorders>
              <w:top w:val="single" w:sz="4" w:space="0" w:color="auto"/>
              <w:left w:val="nil"/>
              <w:bottom w:val="single" w:sz="4" w:space="0" w:color="auto"/>
              <w:right w:val="nil"/>
            </w:tcBorders>
            <w:shd w:val="clear" w:color="auto" w:fill="auto"/>
            <w:noWrap/>
            <w:vAlign w:val="bottom"/>
            <w:hideMark/>
          </w:tcPr>
          <w:p w14:paraId="52B2090B" w14:textId="77777777" w:rsidR="004F6583" w:rsidRPr="004F6583" w:rsidRDefault="004F6583" w:rsidP="004F6583">
            <w:pPr>
              <w:spacing w:after="0" w:line="240" w:lineRule="auto"/>
              <w:jc w:val="center"/>
              <w:rPr>
                <w:ins w:id="3022" w:author="Stefanie Lane" w:date="2022-05-12T12:10:00Z"/>
                <w:rFonts w:ascii="Calibri" w:eastAsia="Times New Roman" w:hAnsi="Calibri" w:cs="Calibri"/>
                <w:color w:val="000000"/>
              </w:rPr>
            </w:pPr>
            <w:ins w:id="3023" w:author="Stefanie Lane" w:date="2022-05-12T12:10:00Z">
              <w:r w:rsidRPr="004F6583">
                <w:rPr>
                  <w:rFonts w:ascii="Calibri" w:eastAsia="Times New Roman" w:hAnsi="Calibri" w:cs="Calibri"/>
                  <w:color w:val="000000"/>
                </w:rPr>
                <w:t>0.35</w:t>
              </w:r>
            </w:ins>
          </w:p>
        </w:tc>
        <w:tc>
          <w:tcPr>
            <w:tcW w:w="960" w:type="dxa"/>
            <w:tcBorders>
              <w:top w:val="single" w:sz="4" w:space="0" w:color="auto"/>
              <w:left w:val="nil"/>
              <w:bottom w:val="single" w:sz="4" w:space="0" w:color="auto"/>
              <w:right w:val="nil"/>
            </w:tcBorders>
            <w:shd w:val="clear" w:color="auto" w:fill="auto"/>
            <w:noWrap/>
            <w:vAlign w:val="bottom"/>
            <w:hideMark/>
          </w:tcPr>
          <w:p w14:paraId="1311C24B" w14:textId="77777777" w:rsidR="004F6583" w:rsidRPr="004F6583" w:rsidRDefault="004F6583" w:rsidP="004F6583">
            <w:pPr>
              <w:spacing w:after="0" w:line="240" w:lineRule="auto"/>
              <w:jc w:val="center"/>
              <w:rPr>
                <w:ins w:id="3024" w:author="Stefanie Lane" w:date="2022-05-12T12:10:00Z"/>
                <w:rFonts w:ascii="Calibri" w:eastAsia="Times New Roman" w:hAnsi="Calibri" w:cs="Calibri"/>
                <w:color w:val="000000"/>
              </w:rPr>
            </w:pPr>
            <w:ins w:id="3025" w:author="Stefanie Lane" w:date="2022-05-12T12:10:00Z">
              <w:r w:rsidRPr="004F6583">
                <w:rPr>
                  <w:rFonts w:ascii="Calibri" w:eastAsia="Times New Roman" w:hAnsi="Calibri" w:cs="Calibri"/>
                  <w:color w:val="000000"/>
                </w:rPr>
                <w:t>0.39</w:t>
              </w:r>
            </w:ins>
          </w:p>
        </w:tc>
        <w:tc>
          <w:tcPr>
            <w:tcW w:w="1760" w:type="dxa"/>
            <w:tcBorders>
              <w:top w:val="nil"/>
              <w:left w:val="nil"/>
              <w:bottom w:val="single" w:sz="4" w:space="0" w:color="auto"/>
              <w:right w:val="nil"/>
            </w:tcBorders>
            <w:shd w:val="clear" w:color="auto" w:fill="auto"/>
            <w:noWrap/>
            <w:vAlign w:val="bottom"/>
            <w:hideMark/>
          </w:tcPr>
          <w:p w14:paraId="2B576747" w14:textId="77777777" w:rsidR="004F6583" w:rsidRPr="004F6583" w:rsidRDefault="004F6583" w:rsidP="004F6583">
            <w:pPr>
              <w:spacing w:after="0" w:line="240" w:lineRule="auto"/>
              <w:jc w:val="center"/>
              <w:rPr>
                <w:ins w:id="3026" w:author="Stefanie Lane" w:date="2022-05-12T12:10:00Z"/>
                <w:rFonts w:ascii="Calibri" w:eastAsia="Times New Roman" w:hAnsi="Calibri" w:cs="Calibri"/>
                <w:color w:val="000000"/>
              </w:rPr>
            </w:pPr>
            <w:ins w:id="3027" w:author="Stefanie Lane" w:date="2022-05-12T12:10:00Z">
              <w:r w:rsidRPr="004F6583">
                <w:rPr>
                  <w:rFonts w:ascii="Calibri" w:eastAsia="Times New Roman" w:hAnsi="Calibri" w:cs="Calibri"/>
                  <w:color w:val="000000"/>
                </w:rPr>
                <w:t>-60.71</w:t>
              </w:r>
            </w:ins>
          </w:p>
        </w:tc>
      </w:tr>
      <w:tr w:rsidR="004F6583" w:rsidRPr="004F6583" w14:paraId="12B0B013" w14:textId="77777777" w:rsidTr="004F6583">
        <w:trPr>
          <w:trHeight w:val="290"/>
          <w:ins w:id="3028" w:author="Stefanie Lane" w:date="2022-05-12T12:10:00Z"/>
        </w:trPr>
        <w:tc>
          <w:tcPr>
            <w:tcW w:w="1700" w:type="dxa"/>
            <w:vMerge/>
            <w:tcBorders>
              <w:top w:val="nil"/>
              <w:left w:val="nil"/>
              <w:bottom w:val="single" w:sz="4" w:space="0" w:color="000000"/>
              <w:right w:val="nil"/>
            </w:tcBorders>
            <w:vAlign w:val="center"/>
            <w:hideMark/>
          </w:tcPr>
          <w:p w14:paraId="53A1E628" w14:textId="77777777" w:rsidR="004F6583" w:rsidRPr="004F6583" w:rsidRDefault="004F6583" w:rsidP="004F6583">
            <w:pPr>
              <w:spacing w:after="0" w:line="240" w:lineRule="auto"/>
              <w:rPr>
                <w:ins w:id="302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5076FE4" w14:textId="77777777" w:rsidR="004F6583" w:rsidRPr="004F6583" w:rsidRDefault="004F6583" w:rsidP="004F6583">
            <w:pPr>
              <w:spacing w:after="0" w:line="240" w:lineRule="auto"/>
              <w:rPr>
                <w:ins w:id="3030" w:author="Stefanie Lane" w:date="2022-05-12T12:10:00Z"/>
                <w:rFonts w:ascii="Arial" w:eastAsia="Times New Roman" w:hAnsi="Arial" w:cs="Arial"/>
                <w:i/>
                <w:iCs/>
                <w:sz w:val="20"/>
                <w:szCs w:val="20"/>
              </w:rPr>
            </w:pPr>
            <w:proofErr w:type="spellStart"/>
            <w:ins w:id="3031"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nil"/>
              <w:left w:val="nil"/>
              <w:bottom w:val="nil"/>
              <w:right w:val="nil"/>
            </w:tcBorders>
            <w:shd w:val="clear" w:color="auto" w:fill="auto"/>
            <w:noWrap/>
            <w:vAlign w:val="bottom"/>
            <w:hideMark/>
          </w:tcPr>
          <w:p w14:paraId="095C2BC3" w14:textId="77777777" w:rsidR="004F6583" w:rsidRPr="004F6583" w:rsidRDefault="004F6583" w:rsidP="004F6583">
            <w:pPr>
              <w:spacing w:after="0" w:line="240" w:lineRule="auto"/>
              <w:jc w:val="center"/>
              <w:rPr>
                <w:ins w:id="3032" w:author="Stefanie Lane" w:date="2022-05-12T12:10:00Z"/>
                <w:rFonts w:ascii="Calibri" w:eastAsia="Times New Roman" w:hAnsi="Calibri" w:cs="Calibri"/>
                <w:color w:val="000000"/>
              </w:rPr>
            </w:pPr>
            <w:ins w:id="3033"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30079894" w14:textId="77777777" w:rsidR="004F6583" w:rsidRPr="004F6583" w:rsidRDefault="004F6583" w:rsidP="004F6583">
            <w:pPr>
              <w:spacing w:after="0" w:line="240" w:lineRule="auto"/>
              <w:jc w:val="center"/>
              <w:rPr>
                <w:ins w:id="3034" w:author="Stefanie Lane" w:date="2022-05-12T12:10:00Z"/>
                <w:rFonts w:ascii="Calibri" w:eastAsia="Times New Roman" w:hAnsi="Calibri" w:cs="Calibri"/>
                <w:color w:val="000000"/>
              </w:rPr>
            </w:pPr>
            <w:ins w:id="3035"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2E753D35" w14:textId="77777777" w:rsidR="004F6583" w:rsidRPr="004F6583" w:rsidRDefault="004F6583" w:rsidP="004F6583">
            <w:pPr>
              <w:spacing w:after="0" w:line="240" w:lineRule="auto"/>
              <w:jc w:val="center"/>
              <w:rPr>
                <w:ins w:id="3036" w:author="Stefanie Lane" w:date="2022-05-12T12:10:00Z"/>
                <w:rFonts w:ascii="Calibri" w:eastAsia="Times New Roman" w:hAnsi="Calibri" w:cs="Calibri"/>
                <w:color w:val="000000"/>
              </w:rPr>
            </w:pPr>
            <w:ins w:id="3037" w:author="Stefanie Lane" w:date="2022-05-12T12:10:00Z">
              <w:r w:rsidRPr="004F6583">
                <w:rPr>
                  <w:rFonts w:ascii="Calibri" w:eastAsia="Times New Roman" w:hAnsi="Calibri" w:cs="Calibri"/>
                  <w:color w:val="000000"/>
                </w:rPr>
                <w:t>0.39</w:t>
              </w:r>
            </w:ins>
          </w:p>
        </w:tc>
        <w:tc>
          <w:tcPr>
            <w:tcW w:w="1760" w:type="dxa"/>
            <w:tcBorders>
              <w:top w:val="nil"/>
              <w:left w:val="nil"/>
              <w:bottom w:val="single" w:sz="4" w:space="0" w:color="auto"/>
              <w:right w:val="nil"/>
            </w:tcBorders>
            <w:shd w:val="clear" w:color="auto" w:fill="auto"/>
            <w:noWrap/>
            <w:vAlign w:val="bottom"/>
            <w:hideMark/>
          </w:tcPr>
          <w:p w14:paraId="62B9F31E" w14:textId="77777777" w:rsidR="004F6583" w:rsidRPr="004F6583" w:rsidRDefault="004F6583" w:rsidP="004F6583">
            <w:pPr>
              <w:spacing w:after="0" w:line="240" w:lineRule="auto"/>
              <w:jc w:val="center"/>
              <w:rPr>
                <w:ins w:id="3038" w:author="Stefanie Lane" w:date="2022-05-12T12:10:00Z"/>
                <w:rFonts w:ascii="Calibri" w:eastAsia="Times New Roman" w:hAnsi="Calibri" w:cs="Calibri"/>
                <w:color w:val="000000"/>
              </w:rPr>
            </w:pPr>
            <w:ins w:id="3039" w:author="Stefanie Lane" w:date="2022-05-12T12:10:00Z">
              <w:r w:rsidRPr="004F6583">
                <w:rPr>
                  <w:rFonts w:ascii="Calibri" w:eastAsia="Times New Roman" w:hAnsi="Calibri" w:cs="Calibri"/>
                  <w:color w:val="000000"/>
                </w:rPr>
                <w:t>-60.71</w:t>
              </w:r>
            </w:ins>
          </w:p>
        </w:tc>
      </w:tr>
      <w:tr w:rsidR="004F6583" w:rsidRPr="004F6583" w14:paraId="7291DC25" w14:textId="77777777" w:rsidTr="004F6583">
        <w:trPr>
          <w:trHeight w:val="290"/>
          <w:ins w:id="3040" w:author="Stefanie Lane" w:date="2022-05-12T12:10:00Z"/>
        </w:trPr>
        <w:tc>
          <w:tcPr>
            <w:tcW w:w="1700" w:type="dxa"/>
            <w:vMerge/>
            <w:tcBorders>
              <w:top w:val="nil"/>
              <w:left w:val="nil"/>
              <w:bottom w:val="single" w:sz="4" w:space="0" w:color="000000"/>
              <w:right w:val="nil"/>
            </w:tcBorders>
            <w:vAlign w:val="center"/>
            <w:hideMark/>
          </w:tcPr>
          <w:p w14:paraId="1F5F8B24" w14:textId="77777777" w:rsidR="004F6583" w:rsidRPr="004F6583" w:rsidRDefault="004F6583" w:rsidP="004F6583">
            <w:pPr>
              <w:spacing w:after="0" w:line="240" w:lineRule="auto"/>
              <w:rPr>
                <w:ins w:id="304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69AD6F" w14:textId="77777777" w:rsidR="004F6583" w:rsidRPr="004F6583" w:rsidRDefault="004F6583" w:rsidP="004F6583">
            <w:pPr>
              <w:spacing w:after="0" w:line="240" w:lineRule="auto"/>
              <w:rPr>
                <w:ins w:id="3042" w:author="Stefanie Lane" w:date="2022-05-12T12:10:00Z"/>
                <w:rFonts w:ascii="Arial" w:eastAsia="Times New Roman" w:hAnsi="Arial" w:cs="Arial"/>
                <w:i/>
                <w:iCs/>
                <w:sz w:val="20"/>
                <w:szCs w:val="20"/>
              </w:rPr>
            </w:pPr>
            <w:ins w:id="3043" w:author="Stefanie Lane" w:date="2022-05-12T12:10:00Z">
              <w:r w:rsidRPr="004F6583">
                <w:rPr>
                  <w:rFonts w:ascii="Arial" w:eastAsia="Times New Roman" w:hAnsi="Arial" w:cs="Arial"/>
                  <w:i/>
                  <w:iCs/>
                  <w:sz w:val="20"/>
                  <w:szCs w:val="20"/>
                </w:rPr>
                <w:t>Typha latifolia</w:t>
              </w:r>
            </w:ins>
          </w:p>
        </w:tc>
        <w:tc>
          <w:tcPr>
            <w:tcW w:w="960" w:type="dxa"/>
            <w:tcBorders>
              <w:top w:val="single" w:sz="4" w:space="0" w:color="auto"/>
              <w:left w:val="nil"/>
              <w:bottom w:val="single" w:sz="4" w:space="0" w:color="auto"/>
              <w:right w:val="nil"/>
            </w:tcBorders>
            <w:shd w:val="clear" w:color="auto" w:fill="auto"/>
            <w:noWrap/>
            <w:vAlign w:val="bottom"/>
            <w:hideMark/>
          </w:tcPr>
          <w:p w14:paraId="042F4E80" w14:textId="77777777" w:rsidR="004F6583" w:rsidRPr="004F6583" w:rsidRDefault="004F6583" w:rsidP="004F6583">
            <w:pPr>
              <w:spacing w:after="0" w:line="240" w:lineRule="auto"/>
              <w:jc w:val="center"/>
              <w:rPr>
                <w:ins w:id="3044" w:author="Stefanie Lane" w:date="2022-05-12T12:10:00Z"/>
                <w:rFonts w:ascii="Calibri" w:eastAsia="Times New Roman" w:hAnsi="Calibri" w:cs="Calibri"/>
                <w:color w:val="000000"/>
              </w:rPr>
            </w:pPr>
            <w:ins w:id="3045" w:author="Stefanie Lane" w:date="2022-05-12T12:10:00Z">
              <w:r w:rsidRPr="004F6583">
                <w:rPr>
                  <w:rFonts w:ascii="Calibri" w:eastAsia="Times New Roman" w:hAnsi="Calibri" w:cs="Calibri"/>
                  <w:color w:val="000000"/>
                </w:rPr>
                <w:t>0.59</w:t>
              </w:r>
            </w:ins>
          </w:p>
        </w:tc>
        <w:tc>
          <w:tcPr>
            <w:tcW w:w="960" w:type="dxa"/>
            <w:tcBorders>
              <w:top w:val="single" w:sz="4" w:space="0" w:color="auto"/>
              <w:left w:val="nil"/>
              <w:bottom w:val="single" w:sz="4" w:space="0" w:color="auto"/>
              <w:right w:val="nil"/>
            </w:tcBorders>
            <w:shd w:val="clear" w:color="auto" w:fill="auto"/>
            <w:noWrap/>
            <w:vAlign w:val="bottom"/>
            <w:hideMark/>
          </w:tcPr>
          <w:p w14:paraId="25E32971" w14:textId="77777777" w:rsidR="004F6583" w:rsidRPr="004F6583" w:rsidRDefault="004F6583" w:rsidP="004F6583">
            <w:pPr>
              <w:spacing w:after="0" w:line="240" w:lineRule="auto"/>
              <w:jc w:val="center"/>
              <w:rPr>
                <w:ins w:id="3046" w:author="Stefanie Lane" w:date="2022-05-12T12:10:00Z"/>
                <w:rFonts w:ascii="Calibri" w:eastAsia="Times New Roman" w:hAnsi="Calibri" w:cs="Calibri"/>
                <w:color w:val="000000"/>
              </w:rPr>
            </w:pPr>
            <w:ins w:id="3047" w:author="Stefanie Lane" w:date="2022-05-12T12:10:00Z">
              <w:r w:rsidRPr="004F6583">
                <w:rPr>
                  <w:rFonts w:ascii="Calibri" w:eastAsia="Times New Roman" w:hAnsi="Calibri" w:cs="Calibri"/>
                  <w:color w:val="000000"/>
                </w:rPr>
                <w:t>0.35</w:t>
              </w:r>
            </w:ins>
          </w:p>
        </w:tc>
        <w:tc>
          <w:tcPr>
            <w:tcW w:w="960" w:type="dxa"/>
            <w:tcBorders>
              <w:top w:val="single" w:sz="4" w:space="0" w:color="auto"/>
              <w:left w:val="nil"/>
              <w:bottom w:val="single" w:sz="4" w:space="0" w:color="auto"/>
              <w:right w:val="nil"/>
            </w:tcBorders>
            <w:shd w:val="clear" w:color="auto" w:fill="auto"/>
            <w:noWrap/>
            <w:vAlign w:val="bottom"/>
            <w:hideMark/>
          </w:tcPr>
          <w:p w14:paraId="16B99C96" w14:textId="77777777" w:rsidR="004F6583" w:rsidRPr="004F6583" w:rsidRDefault="004F6583" w:rsidP="004F6583">
            <w:pPr>
              <w:spacing w:after="0" w:line="240" w:lineRule="auto"/>
              <w:jc w:val="center"/>
              <w:rPr>
                <w:ins w:id="3048" w:author="Stefanie Lane" w:date="2022-05-12T12:10:00Z"/>
                <w:rFonts w:ascii="Calibri" w:eastAsia="Times New Roman" w:hAnsi="Calibri" w:cs="Calibri"/>
                <w:color w:val="000000"/>
              </w:rPr>
            </w:pPr>
            <w:ins w:id="3049" w:author="Stefanie Lane" w:date="2022-05-12T12:10:00Z">
              <w:r w:rsidRPr="004F6583">
                <w:rPr>
                  <w:rFonts w:ascii="Calibri" w:eastAsia="Times New Roman" w:hAnsi="Calibri" w:cs="Calibri"/>
                  <w:color w:val="000000"/>
                </w:rPr>
                <w:t>0.43</w:t>
              </w:r>
            </w:ins>
          </w:p>
        </w:tc>
        <w:tc>
          <w:tcPr>
            <w:tcW w:w="1760" w:type="dxa"/>
            <w:tcBorders>
              <w:top w:val="nil"/>
              <w:left w:val="nil"/>
              <w:bottom w:val="single" w:sz="4" w:space="0" w:color="auto"/>
              <w:right w:val="nil"/>
            </w:tcBorders>
            <w:shd w:val="clear" w:color="auto" w:fill="auto"/>
            <w:noWrap/>
            <w:vAlign w:val="bottom"/>
            <w:hideMark/>
          </w:tcPr>
          <w:p w14:paraId="69B8D35F" w14:textId="77777777" w:rsidR="004F6583" w:rsidRPr="004F6583" w:rsidRDefault="004F6583" w:rsidP="004F6583">
            <w:pPr>
              <w:spacing w:after="0" w:line="240" w:lineRule="auto"/>
              <w:jc w:val="center"/>
              <w:rPr>
                <w:ins w:id="3050" w:author="Stefanie Lane" w:date="2022-05-12T12:10:00Z"/>
                <w:rFonts w:ascii="Calibri" w:eastAsia="Times New Roman" w:hAnsi="Calibri" w:cs="Calibri"/>
                <w:color w:val="000000"/>
              </w:rPr>
            </w:pPr>
            <w:ins w:id="3051" w:author="Stefanie Lane" w:date="2022-05-12T12:10:00Z">
              <w:r w:rsidRPr="004F6583">
                <w:rPr>
                  <w:rFonts w:ascii="Calibri" w:eastAsia="Times New Roman" w:hAnsi="Calibri" w:cs="Calibri"/>
                  <w:color w:val="000000"/>
                </w:rPr>
                <w:t>-57.14</w:t>
              </w:r>
            </w:ins>
          </w:p>
        </w:tc>
      </w:tr>
      <w:tr w:rsidR="004F6583" w:rsidRPr="004F6583" w14:paraId="1AE45E18" w14:textId="77777777" w:rsidTr="004F6583">
        <w:trPr>
          <w:trHeight w:val="290"/>
          <w:ins w:id="3052" w:author="Stefanie Lane" w:date="2022-05-12T12:10:00Z"/>
        </w:trPr>
        <w:tc>
          <w:tcPr>
            <w:tcW w:w="1700" w:type="dxa"/>
            <w:vMerge/>
            <w:tcBorders>
              <w:top w:val="nil"/>
              <w:left w:val="nil"/>
              <w:bottom w:val="single" w:sz="4" w:space="0" w:color="000000"/>
              <w:right w:val="nil"/>
            </w:tcBorders>
            <w:vAlign w:val="center"/>
            <w:hideMark/>
          </w:tcPr>
          <w:p w14:paraId="60B76236" w14:textId="77777777" w:rsidR="004F6583" w:rsidRPr="004F6583" w:rsidRDefault="004F6583" w:rsidP="004F6583">
            <w:pPr>
              <w:spacing w:after="0" w:line="240" w:lineRule="auto"/>
              <w:rPr>
                <w:ins w:id="305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3FABAC" w14:textId="77777777" w:rsidR="004F6583" w:rsidRPr="004F6583" w:rsidRDefault="004F6583" w:rsidP="004F6583">
            <w:pPr>
              <w:spacing w:after="0" w:line="240" w:lineRule="auto"/>
              <w:rPr>
                <w:ins w:id="3054" w:author="Stefanie Lane" w:date="2022-05-12T12:10:00Z"/>
                <w:rFonts w:ascii="Arial" w:eastAsia="Times New Roman" w:hAnsi="Arial" w:cs="Arial"/>
                <w:i/>
                <w:iCs/>
                <w:sz w:val="20"/>
                <w:szCs w:val="20"/>
              </w:rPr>
            </w:pPr>
            <w:ins w:id="3055" w:author="Stefanie Lane" w:date="2022-05-12T12:10:00Z">
              <w:r w:rsidRPr="004F6583">
                <w:rPr>
                  <w:rFonts w:ascii="Arial" w:eastAsia="Times New Roman" w:hAnsi="Arial" w:cs="Arial"/>
                  <w:i/>
                  <w:iCs/>
                  <w:sz w:val="20"/>
                  <w:szCs w:val="20"/>
                </w:rPr>
                <w:t>Lathyrus palustris</w:t>
              </w:r>
            </w:ins>
          </w:p>
        </w:tc>
        <w:tc>
          <w:tcPr>
            <w:tcW w:w="960" w:type="dxa"/>
            <w:tcBorders>
              <w:top w:val="nil"/>
              <w:left w:val="nil"/>
              <w:bottom w:val="nil"/>
              <w:right w:val="nil"/>
            </w:tcBorders>
            <w:shd w:val="clear" w:color="auto" w:fill="auto"/>
            <w:noWrap/>
            <w:vAlign w:val="bottom"/>
            <w:hideMark/>
          </w:tcPr>
          <w:p w14:paraId="03A9E192" w14:textId="77777777" w:rsidR="004F6583" w:rsidRPr="004F6583" w:rsidRDefault="004F6583" w:rsidP="004F6583">
            <w:pPr>
              <w:spacing w:after="0" w:line="240" w:lineRule="auto"/>
              <w:jc w:val="center"/>
              <w:rPr>
                <w:ins w:id="3056" w:author="Stefanie Lane" w:date="2022-05-12T12:10:00Z"/>
                <w:rFonts w:ascii="Calibri" w:eastAsia="Times New Roman" w:hAnsi="Calibri" w:cs="Calibri"/>
                <w:color w:val="000000"/>
              </w:rPr>
            </w:pPr>
            <w:ins w:id="3057" w:author="Stefanie Lane" w:date="2022-05-12T12:10:00Z">
              <w:r w:rsidRPr="004F6583">
                <w:rPr>
                  <w:rFonts w:ascii="Calibri" w:eastAsia="Times New Roman" w:hAnsi="Calibri" w:cs="Calibri"/>
                  <w:color w:val="000000"/>
                </w:rPr>
                <w:t>0.09</w:t>
              </w:r>
            </w:ins>
          </w:p>
        </w:tc>
        <w:tc>
          <w:tcPr>
            <w:tcW w:w="960" w:type="dxa"/>
            <w:tcBorders>
              <w:top w:val="nil"/>
              <w:left w:val="nil"/>
              <w:bottom w:val="nil"/>
              <w:right w:val="nil"/>
            </w:tcBorders>
            <w:shd w:val="clear" w:color="auto" w:fill="auto"/>
            <w:noWrap/>
            <w:vAlign w:val="bottom"/>
            <w:hideMark/>
          </w:tcPr>
          <w:p w14:paraId="273F49B9" w14:textId="77777777" w:rsidR="004F6583" w:rsidRPr="004F6583" w:rsidRDefault="004F6583" w:rsidP="004F6583">
            <w:pPr>
              <w:spacing w:after="0" w:line="240" w:lineRule="auto"/>
              <w:jc w:val="center"/>
              <w:rPr>
                <w:ins w:id="3058" w:author="Stefanie Lane" w:date="2022-05-12T12:10:00Z"/>
                <w:rFonts w:ascii="Calibri" w:eastAsia="Times New Roman" w:hAnsi="Calibri" w:cs="Calibri"/>
                <w:color w:val="000000"/>
              </w:rPr>
            </w:pPr>
            <w:ins w:id="3059" w:author="Stefanie Lane" w:date="2022-05-12T12:10:00Z">
              <w:r w:rsidRPr="004F6583">
                <w:rPr>
                  <w:rFonts w:ascii="Calibri" w:eastAsia="Times New Roman" w:hAnsi="Calibri" w:cs="Calibri"/>
                  <w:color w:val="000000"/>
                </w:rPr>
                <w:t>0.26</w:t>
              </w:r>
            </w:ins>
          </w:p>
        </w:tc>
        <w:tc>
          <w:tcPr>
            <w:tcW w:w="960" w:type="dxa"/>
            <w:tcBorders>
              <w:top w:val="nil"/>
              <w:left w:val="nil"/>
              <w:bottom w:val="nil"/>
              <w:right w:val="nil"/>
            </w:tcBorders>
            <w:shd w:val="clear" w:color="auto" w:fill="auto"/>
            <w:noWrap/>
            <w:vAlign w:val="bottom"/>
            <w:hideMark/>
          </w:tcPr>
          <w:p w14:paraId="41FC1413" w14:textId="77777777" w:rsidR="004F6583" w:rsidRPr="004F6583" w:rsidRDefault="004F6583" w:rsidP="004F6583">
            <w:pPr>
              <w:spacing w:after="0" w:line="240" w:lineRule="auto"/>
              <w:jc w:val="center"/>
              <w:rPr>
                <w:ins w:id="3060" w:author="Stefanie Lane" w:date="2022-05-12T12:10:00Z"/>
                <w:rFonts w:ascii="Calibri" w:eastAsia="Times New Roman" w:hAnsi="Calibri" w:cs="Calibri"/>
                <w:color w:val="000000"/>
              </w:rPr>
            </w:pPr>
            <w:ins w:id="3061" w:author="Stefanie Lane" w:date="2022-05-12T12:10:00Z">
              <w:r w:rsidRPr="004F6583">
                <w:rPr>
                  <w:rFonts w:ascii="Calibri" w:eastAsia="Times New Roman" w:hAnsi="Calibri" w:cs="Calibri"/>
                  <w:color w:val="000000"/>
                </w:rPr>
                <w:t>0.46</w:t>
              </w:r>
            </w:ins>
          </w:p>
        </w:tc>
        <w:tc>
          <w:tcPr>
            <w:tcW w:w="1760" w:type="dxa"/>
            <w:tcBorders>
              <w:top w:val="nil"/>
              <w:left w:val="nil"/>
              <w:bottom w:val="single" w:sz="4" w:space="0" w:color="auto"/>
              <w:right w:val="nil"/>
            </w:tcBorders>
            <w:shd w:val="clear" w:color="auto" w:fill="auto"/>
            <w:noWrap/>
            <w:vAlign w:val="bottom"/>
            <w:hideMark/>
          </w:tcPr>
          <w:p w14:paraId="7E9AFCE2" w14:textId="77777777" w:rsidR="004F6583" w:rsidRPr="004F6583" w:rsidRDefault="004F6583" w:rsidP="004F6583">
            <w:pPr>
              <w:spacing w:after="0" w:line="240" w:lineRule="auto"/>
              <w:jc w:val="center"/>
              <w:rPr>
                <w:ins w:id="3062" w:author="Stefanie Lane" w:date="2022-05-12T12:10:00Z"/>
                <w:rFonts w:ascii="Calibri" w:eastAsia="Times New Roman" w:hAnsi="Calibri" w:cs="Calibri"/>
                <w:color w:val="000000"/>
              </w:rPr>
            </w:pPr>
            <w:ins w:id="3063" w:author="Stefanie Lane" w:date="2022-05-12T12:10:00Z">
              <w:r w:rsidRPr="004F6583">
                <w:rPr>
                  <w:rFonts w:ascii="Calibri" w:eastAsia="Times New Roman" w:hAnsi="Calibri" w:cs="Calibri"/>
                  <w:color w:val="000000"/>
                </w:rPr>
                <w:t>-53.57</w:t>
              </w:r>
            </w:ins>
          </w:p>
        </w:tc>
      </w:tr>
      <w:tr w:rsidR="004F6583" w:rsidRPr="004F6583" w14:paraId="657FDD7C" w14:textId="77777777" w:rsidTr="004F6583">
        <w:trPr>
          <w:trHeight w:val="290"/>
          <w:ins w:id="3064" w:author="Stefanie Lane" w:date="2022-05-12T12:10:00Z"/>
        </w:trPr>
        <w:tc>
          <w:tcPr>
            <w:tcW w:w="1700" w:type="dxa"/>
            <w:vMerge/>
            <w:tcBorders>
              <w:top w:val="nil"/>
              <w:left w:val="nil"/>
              <w:bottom w:val="single" w:sz="4" w:space="0" w:color="000000"/>
              <w:right w:val="nil"/>
            </w:tcBorders>
            <w:vAlign w:val="center"/>
            <w:hideMark/>
          </w:tcPr>
          <w:p w14:paraId="45FA7916" w14:textId="77777777" w:rsidR="004F6583" w:rsidRPr="004F6583" w:rsidRDefault="004F6583" w:rsidP="004F6583">
            <w:pPr>
              <w:spacing w:after="0" w:line="240" w:lineRule="auto"/>
              <w:rPr>
                <w:ins w:id="306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5042DF0" w14:textId="77777777" w:rsidR="004F6583" w:rsidRPr="004F6583" w:rsidRDefault="004F6583" w:rsidP="004F6583">
            <w:pPr>
              <w:spacing w:after="0" w:line="240" w:lineRule="auto"/>
              <w:rPr>
                <w:ins w:id="3066" w:author="Stefanie Lane" w:date="2022-05-12T12:10:00Z"/>
                <w:rFonts w:ascii="Arial" w:eastAsia="Times New Roman" w:hAnsi="Arial" w:cs="Arial"/>
                <w:i/>
                <w:iCs/>
                <w:sz w:val="20"/>
                <w:szCs w:val="20"/>
              </w:rPr>
            </w:pPr>
            <w:ins w:id="3067" w:author="Stefanie Lane" w:date="2022-05-12T12:10:00Z">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C632E12" w14:textId="77777777" w:rsidR="004F6583" w:rsidRPr="004F6583" w:rsidRDefault="004F6583" w:rsidP="004F6583">
            <w:pPr>
              <w:spacing w:after="0" w:line="240" w:lineRule="auto"/>
              <w:jc w:val="center"/>
              <w:rPr>
                <w:ins w:id="3068" w:author="Stefanie Lane" w:date="2022-05-12T12:10:00Z"/>
                <w:rFonts w:ascii="Calibri" w:eastAsia="Times New Roman" w:hAnsi="Calibri" w:cs="Calibri"/>
                <w:color w:val="000000"/>
              </w:rPr>
            </w:pPr>
            <w:ins w:id="3069" w:author="Stefanie Lane" w:date="2022-05-12T12:10:00Z">
              <w:r w:rsidRPr="004F6583">
                <w:rPr>
                  <w:rFonts w:ascii="Calibri" w:eastAsia="Times New Roman" w:hAnsi="Calibri" w:cs="Calibri"/>
                  <w:color w:val="000000"/>
                </w:rPr>
                <w:t>0.29</w:t>
              </w:r>
            </w:ins>
          </w:p>
        </w:tc>
        <w:tc>
          <w:tcPr>
            <w:tcW w:w="960" w:type="dxa"/>
            <w:tcBorders>
              <w:top w:val="single" w:sz="4" w:space="0" w:color="auto"/>
              <w:left w:val="nil"/>
              <w:bottom w:val="single" w:sz="4" w:space="0" w:color="auto"/>
              <w:right w:val="nil"/>
            </w:tcBorders>
            <w:shd w:val="clear" w:color="auto" w:fill="auto"/>
            <w:noWrap/>
            <w:vAlign w:val="bottom"/>
            <w:hideMark/>
          </w:tcPr>
          <w:p w14:paraId="03EB593C" w14:textId="77777777" w:rsidR="004F6583" w:rsidRPr="004F6583" w:rsidRDefault="004F6583" w:rsidP="004F6583">
            <w:pPr>
              <w:spacing w:after="0" w:line="240" w:lineRule="auto"/>
              <w:jc w:val="center"/>
              <w:rPr>
                <w:ins w:id="3070" w:author="Stefanie Lane" w:date="2022-05-12T12:10:00Z"/>
                <w:rFonts w:ascii="Calibri" w:eastAsia="Times New Roman" w:hAnsi="Calibri" w:cs="Calibri"/>
                <w:color w:val="000000"/>
              </w:rPr>
            </w:pPr>
            <w:ins w:id="3071" w:author="Stefanie Lane" w:date="2022-05-12T12:10:00Z">
              <w:r w:rsidRPr="004F6583">
                <w:rPr>
                  <w:rFonts w:ascii="Calibri" w:eastAsia="Times New Roman" w:hAnsi="Calibri" w:cs="Calibri"/>
                  <w:color w:val="000000"/>
                </w:rPr>
                <w:t>0.74</w:t>
              </w:r>
            </w:ins>
          </w:p>
        </w:tc>
        <w:tc>
          <w:tcPr>
            <w:tcW w:w="960" w:type="dxa"/>
            <w:tcBorders>
              <w:top w:val="single" w:sz="4" w:space="0" w:color="auto"/>
              <w:left w:val="nil"/>
              <w:bottom w:val="single" w:sz="4" w:space="0" w:color="auto"/>
              <w:right w:val="nil"/>
            </w:tcBorders>
            <w:shd w:val="clear" w:color="auto" w:fill="auto"/>
            <w:noWrap/>
            <w:vAlign w:val="bottom"/>
            <w:hideMark/>
          </w:tcPr>
          <w:p w14:paraId="76CB0D76" w14:textId="77777777" w:rsidR="004F6583" w:rsidRPr="004F6583" w:rsidRDefault="004F6583" w:rsidP="004F6583">
            <w:pPr>
              <w:spacing w:after="0" w:line="240" w:lineRule="auto"/>
              <w:jc w:val="center"/>
              <w:rPr>
                <w:ins w:id="3072" w:author="Stefanie Lane" w:date="2022-05-12T12:10:00Z"/>
                <w:rFonts w:ascii="Calibri" w:eastAsia="Times New Roman" w:hAnsi="Calibri" w:cs="Calibri"/>
                <w:color w:val="000000"/>
              </w:rPr>
            </w:pPr>
            <w:ins w:id="3073" w:author="Stefanie Lane" w:date="2022-05-12T12:10:00Z">
              <w:r w:rsidRPr="004F6583">
                <w:rPr>
                  <w:rFonts w:ascii="Calibri" w:eastAsia="Times New Roman" w:hAnsi="Calibri" w:cs="Calibri"/>
                  <w:color w:val="000000"/>
                </w:rPr>
                <w:t>0.79</w:t>
              </w:r>
            </w:ins>
          </w:p>
        </w:tc>
        <w:tc>
          <w:tcPr>
            <w:tcW w:w="1760" w:type="dxa"/>
            <w:tcBorders>
              <w:top w:val="nil"/>
              <w:left w:val="nil"/>
              <w:bottom w:val="single" w:sz="4" w:space="0" w:color="auto"/>
              <w:right w:val="nil"/>
            </w:tcBorders>
            <w:shd w:val="clear" w:color="auto" w:fill="auto"/>
            <w:noWrap/>
            <w:vAlign w:val="bottom"/>
            <w:hideMark/>
          </w:tcPr>
          <w:p w14:paraId="66D070AF" w14:textId="77777777" w:rsidR="004F6583" w:rsidRPr="004F6583" w:rsidRDefault="004F6583" w:rsidP="004F6583">
            <w:pPr>
              <w:spacing w:after="0" w:line="240" w:lineRule="auto"/>
              <w:jc w:val="center"/>
              <w:rPr>
                <w:ins w:id="3074" w:author="Stefanie Lane" w:date="2022-05-12T12:10:00Z"/>
                <w:rFonts w:ascii="Calibri" w:eastAsia="Times New Roman" w:hAnsi="Calibri" w:cs="Calibri"/>
                <w:color w:val="000000"/>
              </w:rPr>
            </w:pPr>
            <w:ins w:id="3075" w:author="Stefanie Lane" w:date="2022-05-12T12:10:00Z">
              <w:r w:rsidRPr="004F6583">
                <w:rPr>
                  <w:rFonts w:ascii="Calibri" w:eastAsia="Times New Roman" w:hAnsi="Calibri" w:cs="Calibri"/>
                  <w:color w:val="000000"/>
                </w:rPr>
                <w:t>-21.43</w:t>
              </w:r>
            </w:ins>
          </w:p>
        </w:tc>
      </w:tr>
      <w:tr w:rsidR="004F6583" w:rsidRPr="004F6583" w14:paraId="59ABB394" w14:textId="77777777" w:rsidTr="004F6583">
        <w:trPr>
          <w:trHeight w:val="290"/>
          <w:ins w:id="3076" w:author="Stefanie Lane" w:date="2022-05-12T12:10:00Z"/>
        </w:trPr>
        <w:tc>
          <w:tcPr>
            <w:tcW w:w="1700" w:type="dxa"/>
            <w:vMerge/>
            <w:tcBorders>
              <w:top w:val="nil"/>
              <w:left w:val="nil"/>
              <w:bottom w:val="single" w:sz="4" w:space="0" w:color="000000"/>
              <w:right w:val="nil"/>
            </w:tcBorders>
            <w:vAlign w:val="center"/>
            <w:hideMark/>
          </w:tcPr>
          <w:p w14:paraId="7560DE2C" w14:textId="77777777" w:rsidR="004F6583" w:rsidRPr="004F6583" w:rsidRDefault="004F6583" w:rsidP="004F6583">
            <w:pPr>
              <w:spacing w:after="0" w:line="240" w:lineRule="auto"/>
              <w:rPr>
                <w:ins w:id="307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0382F0E" w14:textId="77777777" w:rsidR="004F6583" w:rsidRPr="004F6583" w:rsidRDefault="004F6583" w:rsidP="004F6583">
            <w:pPr>
              <w:spacing w:after="0" w:line="240" w:lineRule="auto"/>
              <w:rPr>
                <w:ins w:id="3078" w:author="Stefanie Lane" w:date="2022-05-12T12:10:00Z"/>
                <w:rFonts w:ascii="Arial" w:eastAsia="Times New Roman" w:hAnsi="Arial" w:cs="Arial"/>
                <w:i/>
                <w:iCs/>
                <w:sz w:val="20"/>
                <w:szCs w:val="20"/>
              </w:rPr>
            </w:pPr>
            <w:ins w:id="3079" w:author="Stefanie Lane" w:date="2022-05-12T12:10:00Z">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ins>
          </w:p>
        </w:tc>
        <w:tc>
          <w:tcPr>
            <w:tcW w:w="960" w:type="dxa"/>
            <w:tcBorders>
              <w:top w:val="nil"/>
              <w:left w:val="nil"/>
              <w:bottom w:val="nil"/>
              <w:right w:val="nil"/>
            </w:tcBorders>
            <w:shd w:val="clear" w:color="auto" w:fill="auto"/>
            <w:noWrap/>
            <w:vAlign w:val="bottom"/>
            <w:hideMark/>
          </w:tcPr>
          <w:p w14:paraId="2671E34F" w14:textId="77777777" w:rsidR="004F6583" w:rsidRPr="004F6583" w:rsidRDefault="004F6583" w:rsidP="004F6583">
            <w:pPr>
              <w:spacing w:after="0" w:line="240" w:lineRule="auto"/>
              <w:jc w:val="center"/>
              <w:rPr>
                <w:ins w:id="3080" w:author="Stefanie Lane" w:date="2022-05-12T12:10:00Z"/>
                <w:rFonts w:ascii="Calibri" w:eastAsia="Times New Roman" w:hAnsi="Calibri" w:cs="Calibri"/>
                <w:color w:val="000000"/>
              </w:rPr>
            </w:pPr>
            <w:ins w:id="3081" w:author="Stefanie Lane" w:date="2022-05-12T12:10:00Z">
              <w:r w:rsidRPr="004F6583">
                <w:rPr>
                  <w:rFonts w:ascii="Calibri" w:eastAsia="Times New Roman" w:hAnsi="Calibri" w:cs="Calibri"/>
                  <w:color w:val="000000"/>
                </w:rPr>
                <w:t>0.15</w:t>
              </w:r>
            </w:ins>
          </w:p>
        </w:tc>
        <w:tc>
          <w:tcPr>
            <w:tcW w:w="960" w:type="dxa"/>
            <w:tcBorders>
              <w:top w:val="nil"/>
              <w:left w:val="nil"/>
              <w:bottom w:val="nil"/>
              <w:right w:val="nil"/>
            </w:tcBorders>
            <w:shd w:val="clear" w:color="auto" w:fill="auto"/>
            <w:noWrap/>
            <w:vAlign w:val="bottom"/>
            <w:hideMark/>
          </w:tcPr>
          <w:p w14:paraId="7A2A2284" w14:textId="77777777" w:rsidR="004F6583" w:rsidRPr="004F6583" w:rsidRDefault="004F6583" w:rsidP="004F6583">
            <w:pPr>
              <w:spacing w:after="0" w:line="240" w:lineRule="auto"/>
              <w:jc w:val="center"/>
              <w:rPr>
                <w:ins w:id="3082" w:author="Stefanie Lane" w:date="2022-05-12T12:10:00Z"/>
                <w:rFonts w:ascii="Calibri" w:eastAsia="Times New Roman" w:hAnsi="Calibri" w:cs="Calibri"/>
                <w:color w:val="000000"/>
              </w:rPr>
            </w:pPr>
            <w:ins w:id="3083" w:author="Stefanie Lane" w:date="2022-05-12T12:10:00Z">
              <w:r w:rsidRPr="004F6583">
                <w:rPr>
                  <w:rFonts w:ascii="Calibri" w:eastAsia="Times New Roman" w:hAnsi="Calibri" w:cs="Calibri"/>
                  <w:color w:val="000000"/>
                </w:rPr>
                <w:t>1.06</w:t>
              </w:r>
            </w:ins>
          </w:p>
        </w:tc>
        <w:tc>
          <w:tcPr>
            <w:tcW w:w="960" w:type="dxa"/>
            <w:tcBorders>
              <w:top w:val="nil"/>
              <w:left w:val="nil"/>
              <w:bottom w:val="nil"/>
              <w:right w:val="nil"/>
            </w:tcBorders>
            <w:shd w:val="clear" w:color="auto" w:fill="auto"/>
            <w:noWrap/>
            <w:vAlign w:val="bottom"/>
            <w:hideMark/>
          </w:tcPr>
          <w:p w14:paraId="3D7B1378" w14:textId="77777777" w:rsidR="004F6583" w:rsidRPr="004F6583" w:rsidRDefault="004F6583" w:rsidP="004F6583">
            <w:pPr>
              <w:spacing w:after="0" w:line="240" w:lineRule="auto"/>
              <w:jc w:val="center"/>
              <w:rPr>
                <w:ins w:id="3084" w:author="Stefanie Lane" w:date="2022-05-12T12:10:00Z"/>
                <w:rFonts w:ascii="Calibri" w:eastAsia="Times New Roman" w:hAnsi="Calibri" w:cs="Calibri"/>
                <w:color w:val="000000"/>
              </w:rPr>
            </w:pPr>
            <w:ins w:id="3085" w:author="Stefanie Lane" w:date="2022-05-12T12:10:00Z">
              <w:r w:rsidRPr="004F6583">
                <w:rPr>
                  <w:rFonts w:ascii="Calibri" w:eastAsia="Times New Roman" w:hAnsi="Calibri" w:cs="Calibri"/>
                  <w:color w:val="000000"/>
                </w:rPr>
                <w:t>0.86</w:t>
              </w:r>
            </w:ins>
          </w:p>
        </w:tc>
        <w:tc>
          <w:tcPr>
            <w:tcW w:w="1760" w:type="dxa"/>
            <w:tcBorders>
              <w:top w:val="nil"/>
              <w:left w:val="nil"/>
              <w:bottom w:val="single" w:sz="4" w:space="0" w:color="auto"/>
              <w:right w:val="nil"/>
            </w:tcBorders>
            <w:shd w:val="clear" w:color="auto" w:fill="auto"/>
            <w:noWrap/>
            <w:vAlign w:val="bottom"/>
            <w:hideMark/>
          </w:tcPr>
          <w:p w14:paraId="35A6C3A0" w14:textId="77777777" w:rsidR="004F6583" w:rsidRPr="004F6583" w:rsidRDefault="004F6583" w:rsidP="004F6583">
            <w:pPr>
              <w:spacing w:after="0" w:line="240" w:lineRule="auto"/>
              <w:jc w:val="center"/>
              <w:rPr>
                <w:ins w:id="3086" w:author="Stefanie Lane" w:date="2022-05-12T12:10:00Z"/>
                <w:rFonts w:ascii="Calibri" w:eastAsia="Times New Roman" w:hAnsi="Calibri" w:cs="Calibri"/>
                <w:color w:val="000000"/>
              </w:rPr>
            </w:pPr>
            <w:ins w:id="3087" w:author="Stefanie Lane" w:date="2022-05-12T12:10:00Z">
              <w:r w:rsidRPr="004F6583">
                <w:rPr>
                  <w:rFonts w:ascii="Calibri" w:eastAsia="Times New Roman" w:hAnsi="Calibri" w:cs="Calibri"/>
                  <w:color w:val="000000"/>
                </w:rPr>
                <w:t>-14.29</w:t>
              </w:r>
            </w:ins>
          </w:p>
        </w:tc>
      </w:tr>
      <w:tr w:rsidR="004F6583" w:rsidRPr="004F6583" w14:paraId="71521AD2" w14:textId="77777777" w:rsidTr="004F6583">
        <w:trPr>
          <w:trHeight w:val="290"/>
          <w:ins w:id="3088" w:author="Stefanie Lane" w:date="2022-05-12T12:10:00Z"/>
        </w:trPr>
        <w:tc>
          <w:tcPr>
            <w:tcW w:w="1700" w:type="dxa"/>
            <w:vMerge/>
            <w:tcBorders>
              <w:top w:val="nil"/>
              <w:left w:val="nil"/>
              <w:bottom w:val="single" w:sz="4" w:space="0" w:color="000000"/>
              <w:right w:val="nil"/>
            </w:tcBorders>
            <w:vAlign w:val="center"/>
            <w:hideMark/>
          </w:tcPr>
          <w:p w14:paraId="2B152888" w14:textId="77777777" w:rsidR="004F6583" w:rsidRPr="004F6583" w:rsidRDefault="004F6583" w:rsidP="004F6583">
            <w:pPr>
              <w:spacing w:after="0" w:line="240" w:lineRule="auto"/>
              <w:rPr>
                <w:ins w:id="308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5C0B53B" w14:textId="77777777" w:rsidR="004F6583" w:rsidRPr="004F6583" w:rsidRDefault="004F6583" w:rsidP="004F6583">
            <w:pPr>
              <w:spacing w:after="0" w:line="240" w:lineRule="auto"/>
              <w:rPr>
                <w:ins w:id="3090" w:author="Stefanie Lane" w:date="2022-05-12T12:10:00Z"/>
                <w:rFonts w:ascii="Arial" w:eastAsia="Times New Roman" w:hAnsi="Arial" w:cs="Arial"/>
                <w:i/>
                <w:iCs/>
                <w:color w:val="000000"/>
                <w:sz w:val="20"/>
                <w:szCs w:val="20"/>
              </w:rPr>
            </w:pPr>
            <w:ins w:id="3091" w:author="Stefanie Lane" w:date="2022-05-12T12:10:00Z">
              <w:r w:rsidRPr="004F6583">
                <w:rPr>
                  <w:rFonts w:ascii="Arial" w:eastAsia="Times New Roman" w:hAnsi="Arial" w:cs="Arial"/>
                  <w:i/>
                  <w:iCs/>
                  <w:color w:val="000000"/>
                  <w:sz w:val="20"/>
                  <w:szCs w:val="20"/>
                </w:rPr>
                <w:t>Agrostis stolonifera</w:t>
              </w:r>
            </w:ins>
          </w:p>
        </w:tc>
        <w:tc>
          <w:tcPr>
            <w:tcW w:w="960" w:type="dxa"/>
            <w:tcBorders>
              <w:top w:val="single" w:sz="4" w:space="0" w:color="auto"/>
              <w:left w:val="nil"/>
              <w:bottom w:val="single" w:sz="4" w:space="0" w:color="auto"/>
              <w:right w:val="nil"/>
            </w:tcBorders>
            <w:shd w:val="clear" w:color="auto" w:fill="auto"/>
            <w:noWrap/>
            <w:vAlign w:val="bottom"/>
            <w:hideMark/>
          </w:tcPr>
          <w:p w14:paraId="2CF591BE" w14:textId="77777777" w:rsidR="004F6583" w:rsidRPr="004F6583" w:rsidRDefault="004F6583" w:rsidP="004F6583">
            <w:pPr>
              <w:spacing w:after="0" w:line="240" w:lineRule="auto"/>
              <w:jc w:val="center"/>
              <w:rPr>
                <w:ins w:id="3092" w:author="Stefanie Lane" w:date="2022-05-12T12:10:00Z"/>
                <w:rFonts w:ascii="Calibri" w:eastAsia="Times New Roman" w:hAnsi="Calibri" w:cs="Calibri"/>
                <w:color w:val="000000"/>
              </w:rPr>
            </w:pPr>
            <w:ins w:id="3093" w:author="Stefanie Lane" w:date="2022-05-12T12:10:00Z">
              <w:r w:rsidRPr="004F6583">
                <w:rPr>
                  <w:rFonts w:ascii="Calibri" w:eastAsia="Times New Roman" w:hAnsi="Calibri" w:cs="Calibri"/>
                  <w:color w:val="000000"/>
                </w:rPr>
                <w:t>1.85</w:t>
              </w:r>
            </w:ins>
          </w:p>
        </w:tc>
        <w:tc>
          <w:tcPr>
            <w:tcW w:w="960" w:type="dxa"/>
            <w:tcBorders>
              <w:top w:val="single" w:sz="4" w:space="0" w:color="auto"/>
              <w:left w:val="nil"/>
              <w:bottom w:val="single" w:sz="4" w:space="0" w:color="auto"/>
              <w:right w:val="nil"/>
            </w:tcBorders>
            <w:shd w:val="clear" w:color="auto" w:fill="auto"/>
            <w:noWrap/>
            <w:vAlign w:val="bottom"/>
            <w:hideMark/>
          </w:tcPr>
          <w:p w14:paraId="63E502C8" w14:textId="77777777" w:rsidR="004F6583" w:rsidRPr="004F6583" w:rsidRDefault="004F6583" w:rsidP="004F6583">
            <w:pPr>
              <w:spacing w:after="0" w:line="240" w:lineRule="auto"/>
              <w:jc w:val="center"/>
              <w:rPr>
                <w:ins w:id="3094" w:author="Stefanie Lane" w:date="2022-05-12T12:10:00Z"/>
                <w:rFonts w:ascii="Calibri" w:eastAsia="Times New Roman" w:hAnsi="Calibri" w:cs="Calibri"/>
                <w:color w:val="000000"/>
              </w:rPr>
            </w:pPr>
            <w:ins w:id="3095" w:author="Stefanie Lane" w:date="2022-05-12T12:10:00Z">
              <w:r w:rsidRPr="004F6583">
                <w:rPr>
                  <w:rFonts w:ascii="Calibri" w:eastAsia="Times New Roman" w:hAnsi="Calibri" w:cs="Calibri"/>
                  <w:color w:val="000000"/>
                </w:rPr>
                <w:t>2.32</w:t>
              </w:r>
            </w:ins>
          </w:p>
        </w:tc>
        <w:tc>
          <w:tcPr>
            <w:tcW w:w="960" w:type="dxa"/>
            <w:tcBorders>
              <w:top w:val="single" w:sz="4" w:space="0" w:color="auto"/>
              <w:left w:val="nil"/>
              <w:bottom w:val="single" w:sz="4" w:space="0" w:color="auto"/>
              <w:right w:val="nil"/>
            </w:tcBorders>
            <w:shd w:val="clear" w:color="auto" w:fill="auto"/>
            <w:noWrap/>
            <w:vAlign w:val="bottom"/>
            <w:hideMark/>
          </w:tcPr>
          <w:p w14:paraId="63A8ADE9" w14:textId="77777777" w:rsidR="004F6583" w:rsidRPr="004F6583" w:rsidRDefault="004F6583" w:rsidP="004F6583">
            <w:pPr>
              <w:spacing w:after="0" w:line="240" w:lineRule="auto"/>
              <w:jc w:val="center"/>
              <w:rPr>
                <w:ins w:id="3096" w:author="Stefanie Lane" w:date="2022-05-12T12:10:00Z"/>
                <w:rFonts w:ascii="Calibri" w:eastAsia="Times New Roman" w:hAnsi="Calibri" w:cs="Calibri"/>
                <w:color w:val="000000"/>
              </w:rPr>
            </w:pPr>
            <w:ins w:id="3097" w:author="Stefanie Lane" w:date="2022-05-12T12:10:00Z">
              <w:r w:rsidRPr="004F6583">
                <w:rPr>
                  <w:rFonts w:ascii="Calibri" w:eastAsia="Times New Roman" w:hAnsi="Calibri" w:cs="Calibri"/>
                  <w:color w:val="000000"/>
                </w:rPr>
                <w:t>1.25</w:t>
              </w:r>
            </w:ins>
          </w:p>
        </w:tc>
        <w:tc>
          <w:tcPr>
            <w:tcW w:w="1760" w:type="dxa"/>
            <w:tcBorders>
              <w:top w:val="nil"/>
              <w:left w:val="nil"/>
              <w:bottom w:val="single" w:sz="4" w:space="0" w:color="auto"/>
              <w:right w:val="nil"/>
            </w:tcBorders>
            <w:shd w:val="clear" w:color="auto" w:fill="auto"/>
            <w:noWrap/>
            <w:vAlign w:val="bottom"/>
            <w:hideMark/>
          </w:tcPr>
          <w:p w14:paraId="5924BC21" w14:textId="77777777" w:rsidR="004F6583" w:rsidRPr="004F6583" w:rsidRDefault="004F6583" w:rsidP="004F6583">
            <w:pPr>
              <w:spacing w:after="0" w:line="240" w:lineRule="auto"/>
              <w:jc w:val="center"/>
              <w:rPr>
                <w:ins w:id="3098" w:author="Stefanie Lane" w:date="2022-05-12T12:10:00Z"/>
                <w:rFonts w:ascii="Calibri" w:eastAsia="Times New Roman" w:hAnsi="Calibri" w:cs="Calibri"/>
                <w:color w:val="000000"/>
              </w:rPr>
            </w:pPr>
            <w:ins w:id="3099" w:author="Stefanie Lane" w:date="2022-05-12T12:10:00Z">
              <w:r w:rsidRPr="004F6583">
                <w:rPr>
                  <w:rFonts w:ascii="Calibri" w:eastAsia="Times New Roman" w:hAnsi="Calibri" w:cs="Calibri"/>
                  <w:color w:val="000000"/>
                </w:rPr>
                <w:t>25.00</w:t>
              </w:r>
            </w:ins>
          </w:p>
        </w:tc>
      </w:tr>
      <w:tr w:rsidR="004F6583" w:rsidRPr="004F6583" w14:paraId="2AE6EFE7" w14:textId="77777777" w:rsidTr="004F6583">
        <w:trPr>
          <w:trHeight w:val="290"/>
          <w:ins w:id="3100" w:author="Stefanie Lane" w:date="2022-05-12T12:10:00Z"/>
        </w:trPr>
        <w:tc>
          <w:tcPr>
            <w:tcW w:w="1700" w:type="dxa"/>
            <w:vMerge/>
            <w:tcBorders>
              <w:top w:val="nil"/>
              <w:left w:val="nil"/>
              <w:bottom w:val="single" w:sz="4" w:space="0" w:color="000000"/>
              <w:right w:val="nil"/>
            </w:tcBorders>
            <w:vAlign w:val="center"/>
            <w:hideMark/>
          </w:tcPr>
          <w:p w14:paraId="75DBEC83" w14:textId="77777777" w:rsidR="004F6583" w:rsidRPr="004F6583" w:rsidRDefault="004F6583" w:rsidP="004F6583">
            <w:pPr>
              <w:spacing w:after="0" w:line="240" w:lineRule="auto"/>
              <w:rPr>
                <w:ins w:id="310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10D521B" w14:textId="77777777" w:rsidR="004F6583" w:rsidRPr="004F6583" w:rsidRDefault="004F6583" w:rsidP="004F6583">
            <w:pPr>
              <w:spacing w:after="0" w:line="240" w:lineRule="auto"/>
              <w:rPr>
                <w:ins w:id="3102" w:author="Stefanie Lane" w:date="2022-05-12T12:10:00Z"/>
                <w:rFonts w:ascii="Arial" w:eastAsia="Times New Roman" w:hAnsi="Arial" w:cs="Arial"/>
                <w:i/>
                <w:iCs/>
                <w:sz w:val="20"/>
                <w:szCs w:val="20"/>
              </w:rPr>
            </w:pPr>
            <w:ins w:id="3103" w:author="Stefanie Lane" w:date="2022-05-12T12:10:00Z">
              <w:r w:rsidRPr="004F6583">
                <w:rPr>
                  <w:rFonts w:ascii="Arial" w:eastAsia="Times New Roman" w:hAnsi="Arial" w:cs="Arial"/>
                  <w:i/>
                  <w:iCs/>
                  <w:sz w:val="20"/>
                  <w:szCs w:val="20"/>
                </w:rPr>
                <w:t>Carex lyngbyei</w:t>
              </w:r>
            </w:ins>
          </w:p>
        </w:tc>
        <w:tc>
          <w:tcPr>
            <w:tcW w:w="960" w:type="dxa"/>
            <w:tcBorders>
              <w:top w:val="nil"/>
              <w:left w:val="nil"/>
              <w:bottom w:val="nil"/>
              <w:right w:val="nil"/>
            </w:tcBorders>
            <w:shd w:val="clear" w:color="auto" w:fill="auto"/>
            <w:noWrap/>
            <w:vAlign w:val="bottom"/>
            <w:hideMark/>
          </w:tcPr>
          <w:p w14:paraId="47139AAB" w14:textId="77777777" w:rsidR="004F6583" w:rsidRPr="004F6583" w:rsidRDefault="004F6583" w:rsidP="004F6583">
            <w:pPr>
              <w:spacing w:after="0" w:line="240" w:lineRule="auto"/>
              <w:jc w:val="center"/>
              <w:rPr>
                <w:ins w:id="3104" w:author="Stefanie Lane" w:date="2022-05-12T12:10:00Z"/>
                <w:rFonts w:ascii="Calibri" w:eastAsia="Times New Roman" w:hAnsi="Calibri" w:cs="Calibri"/>
                <w:color w:val="000000"/>
              </w:rPr>
            </w:pPr>
            <w:ins w:id="3105" w:author="Stefanie Lane" w:date="2022-05-12T12:10:00Z">
              <w:r w:rsidRPr="004F6583">
                <w:rPr>
                  <w:rFonts w:ascii="Calibri" w:eastAsia="Times New Roman" w:hAnsi="Calibri" w:cs="Calibri"/>
                  <w:color w:val="000000"/>
                </w:rPr>
                <w:t>2.97</w:t>
              </w:r>
            </w:ins>
          </w:p>
        </w:tc>
        <w:tc>
          <w:tcPr>
            <w:tcW w:w="960" w:type="dxa"/>
            <w:tcBorders>
              <w:top w:val="nil"/>
              <w:left w:val="nil"/>
              <w:bottom w:val="nil"/>
              <w:right w:val="nil"/>
            </w:tcBorders>
            <w:shd w:val="clear" w:color="auto" w:fill="auto"/>
            <w:noWrap/>
            <w:vAlign w:val="bottom"/>
            <w:hideMark/>
          </w:tcPr>
          <w:p w14:paraId="56216930" w14:textId="77777777" w:rsidR="004F6583" w:rsidRPr="004F6583" w:rsidRDefault="004F6583" w:rsidP="004F6583">
            <w:pPr>
              <w:spacing w:after="0" w:line="240" w:lineRule="auto"/>
              <w:jc w:val="center"/>
              <w:rPr>
                <w:ins w:id="3106" w:author="Stefanie Lane" w:date="2022-05-12T12:10:00Z"/>
                <w:rFonts w:ascii="Calibri" w:eastAsia="Times New Roman" w:hAnsi="Calibri" w:cs="Calibri"/>
                <w:color w:val="000000"/>
              </w:rPr>
            </w:pPr>
            <w:ins w:id="3107" w:author="Stefanie Lane" w:date="2022-05-12T12:10:00Z">
              <w:r w:rsidRPr="004F6583">
                <w:rPr>
                  <w:rFonts w:ascii="Calibri" w:eastAsia="Times New Roman" w:hAnsi="Calibri" w:cs="Calibri"/>
                  <w:color w:val="000000"/>
                </w:rPr>
                <w:t>3.03</w:t>
              </w:r>
            </w:ins>
          </w:p>
        </w:tc>
        <w:tc>
          <w:tcPr>
            <w:tcW w:w="960" w:type="dxa"/>
            <w:tcBorders>
              <w:top w:val="nil"/>
              <w:left w:val="nil"/>
              <w:bottom w:val="nil"/>
              <w:right w:val="nil"/>
            </w:tcBorders>
            <w:shd w:val="clear" w:color="auto" w:fill="auto"/>
            <w:noWrap/>
            <w:vAlign w:val="bottom"/>
            <w:hideMark/>
          </w:tcPr>
          <w:p w14:paraId="5ACD32D3" w14:textId="77777777" w:rsidR="004F6583" w:rsidRPr="004F6583" w:rsidRDefault="004F6583" w:rsidP="004F6583">
            <w:pPr>
              <w:spacing w:after="0" w:line="240" w:lineRule="auto"/>
              <w:jc w:val="center"/>
              <w:rPr>
                <w:ins w:id="3108" w:author="Stefanie Lane" w:date="2022-05-12T12:10:00Z"/>
                <w:rFonts w:ascii="Calibri" w:eastAsia="Times New Roman" w:hAnsi="Calibri" w:cs="Calibri"/>
                <w:color w:val="000000"/>
              </w:rPr>
            </w:pPr>
            <w:ins w:id="3109" w:author="Stefanie Lane" w:date="2022-05-12T12:10:00Z">
              <w:r w:rsidRPr="004F6583">
                <w:rPr>
                  <w:rFonts w:ascii="Calibri" w:eastAsia="Times New Roman" w:hAnsi="Calibri" w:cs="Calibri"/>
                  <w:color w:val="000000"/>
                </w:rPr>
                <w:t>1.93</w:t>
              </w:r>
            </w:ins>
          </w:p>
        </w:tc>
        <w:tc>
          <w:tcPr>
            <w:tcW w:w="1760" w:type="dxa"/>
            <w:tcBorders>
              <w:top w:val="nil"/>
              <w:left w:val="nil"/>
              <w:bottom w:val="single" w:sz="4" w:space="0" w:color="auto"/>
              <w:right w:val="nil"/>
            </w:tcBorders>
            <w:shd w:val="clear" w:color="auto" w:fill="auto"/>
            <w:noWrap/>
            <w:vAlign w:val="bottom"/>
            <w:hideMark/>
          </w:tcPr>
          <w:p w14:paraId="0D23A112" w14:textId="77777777" w:rsidR="004F6583" w:rsidRPr="004F6583" w:rsidRDefault="004F6583" w:rsidP="004F6583">
            <w:pPr>
              <w:spacing w:after="0" w:line="240" w:lineRule="auto"/>
              <w:jc w:val="center"/>
              <w:rPr>
                <w:ins w:id="3110" w:author="Stefanie Lane" w:date="2022-05-12T12:10:00Z"/>
                <w:rFonts w:ascii="Calibri" w:eastAsia="Times New Roman" w:hAnsi="Calibri" w:cs="Calibri"/>
                <w:color w:val="000000"/>
              </w:rPr>
            </w:pPr>
            <w:ins w:id="3111" w:author="Stefanie Lane" w:date="2022-05-12T12:10:00Z">
              <w:r w:rsidRPr="004F6583">
                <w:rPr>
                  <w:rFonts w:ascii="Calibri" w:eastAsia="Times New Roman" w:hAnsi="Calibri" w:cs="Calibri"/>
                  <w:color w:val="000000"/>
                </w:rPr>
                <w:t>92.86</w:t>
              </w:r>
            </w:ins>
          </w:p>
        </w:tc>
      </w:tr>
      <w:tr w:rsidR="004F6583" w:rsidRPr="004F6583" w14:paraId="3A180EE1" w14:textId="77777777" w:rsidTr="004F6583">
        <w:trPr>
          <w:trHeight w:val="290"/>
          <w:ins w:id="3112" w:author="Stefanie Lane" w:date="2022-05-12T12:10:00Z"/>
        </w:trPr>
        <w:tc>
          <w:tcPr>
            <w:tcW w:w="1700" w:type="dxa"/>
            <w:vMerge/>
            <w:tcBorders>
              <w:top w:val="nil"/>
              <w:left w:val="nil"/>
              <w:bottom w:val="single" w:sz="4" w:space="0" w:color="000000"/>
              <w:right w:val="nil"/>
            </w:tcBorders>
            <w:vAlign w:val="center"/>
            <w:hideMark/>
          </w:tcPr>
          <w:p w14:paraId="788E4BE1" w14:textId="77777777" w:rsidR="004F6583" w:rsidRPr="004F6583" w:rsidRDefault="004F6583" w:rsidP="004F6583">
            <w:pPr>
              <w:spacing w:after="0" w:line="240" w:lineRule="auto"/>
              <w:rPr>
                <w:ins w:id="311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01E436" w14:textId="77777777" w:rsidR="004F6583" w:rsidRPr="004F6583" w:rsidRDefault="004F6583" w:rsidP="004F6583">
            <w:pPr>
              <w:spacing w:after="0" w:line="240" w:lineRule="auto"/>
              <w:rPr>
                <w:ins w:id="3114" w:author="Stefanie Lane" w:date="2022-05-12T12:10:00Z"/>
                <w:rFonts w:ascii="Arial" w:eastAsia="Times New Roman" w:hAnsi="Arial" w:cs="Arial"/>
                <w:i/>
                <w:iCs/>
                <w:color w:val="000000"/>
                <w:sz w:val="20"/>
                <w:szCs w:val="20"/>
              </w:rPr>
            </w:pPr>
            <w:ins w:id="3115" w:author="Stefanie Lane" w:date="2022-05-12T12:10:00Z">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119CADA2" w14:textId="77777777" w:rsidR="004F6583" w:rsidRPr="004F6583" w:rsidRDefault="004F6583" w:rsidP="004F6583">
            <w:pPr>
              <w:spacing w:after="0" w:line="240" w:lineRule="auto"/>
              <w:jc w:val="center"/>
              <w:rPr>
                <w:ins w:id="3116" w:author="Stefanie Lane" w:date="2022-05-12T12:10:00Z"/>
                <w:rFonts w:ascii="Calibri" w:eastAsia="Times New Roman" w:hAnsi="Calibri" w:cs="Calibri"/>
                <w:color w:val="000000"/>
              </w:rPr>
            </w:pPr>
            <w:ins w:id="3117"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2BDD44D" w14:textId="77777777" w:rsidR="004F6583" w:rsidRPr="004F6583" w:rsidRDefault="004F6583" w:rsidP="004F6583">
            <w:pPr>
              <w:spacing w:after="0" w:line="240" w:lineRule="auto"/>
              <w:jc w:val="center"/>
              <w:rPr>
                <w:ins w:id="3118" w:author="Stefanie Lane" w:date="2022-05-12T12:10:00Z"/>
                <w:rFonts w:ascii="Calibri" w:eastAsia="Times New Roman" w:hAnsi="Calibri" w:cs="Calibri"/>
                <w:color w:val="000000"/>
              </w:rPr>
            </w:pPr>
            <w:ins w:id="3119"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7866D83" w14:textId="77777777" w:rsidR="004F6583" w:rsidRPr="004F6583" w:rsidRDefault="004F6583" w:rsidP="004F6583">
            <w:pPr>
              <w:spacing w:after="0" w:line="240" w:lineRule="auto"/>
              <w:jc w:val="center"/>
              <w:rPr>
                <w:ins w:id="3120" w:author="Stefanie Lane" w:date="2022-05-12T12:10:00Z"/>
                <w:rFonts w:ascii="Calibri" w:eastAsia="Times New Roman" w:hAnsi="Calibri" w:cs="Calibri"/>
                <w:color w:val="000000"/>
              </w:rPr>
            </w:pPr>
            <w:ins w:id="3121" w:author="Stefanie Lane" w:date="2022-05-12T12:10:00Z">
              <w:r w:rsidRPr="004F6583">
                <w:rPr>
                  <w:rFonts w:ascii="Calibri" w:eastAsia="Times New Roman" w:hAnsi="Calibri" w:cs="Calibri"/>
                  <w:color w:val="000000"/>
                </w:rPr>
                <w:t>0.68</w:t>
              </w:r>
            </w:ins>
          </w:p>
        </w:tc>
        <w:tc>
          <w:tcPr>
            <w:tcW w:w="1760" w:type="dxa"/>
            <w:tcBorders>
              <w:top w:val="nil"/>
              <w:left w:val="nil"/>
              <w:bottom w:val="single" w:sz="4" w:space="0" w:color="auto"/>
              <w:right w:val="nil"/>
            </w:tcBorders>
            <w:shd w:val="clear" w:color="auto" w:fill="auto"/>
            <w:noWrap/>
            <w:vAlign w:val="bottom"/>
            <w:hideMark/>
          </w:tcPr>
          <w:p w14:paraId="4B23DE68" w14:textId="77777777" w:rsidR="004F6583" w:rsidRPr="004F6583" w:rsidRDefault="004F6583" w:rsidP="004F6583">
            <w:pPr>
              <w:spacing w:after="0" w:line="240" w:lineRule="auto"/>
              <w:jc w:val="center"/>
              <w:rPr>
                <w:ins w:id="3122" w:author="Stefanie Lane" w:date="2022-05-12T12:10:00Z"/>
                <w:rFonts w:ascii="Calibri" w:eastAsia="Times New Roman" w:hAnsi="Calibri" w:cs="Calibri"/>
                <w:color w:val="000000"/>
              </w:rPr>
            </w:pPr>
            <w:ins w:id="3123" w:author="Stefanie Lane" w:date="2022-05-12T12:10:00Z">
              <w:r w:rsidRPr="004F6583">
                <w:rPr>
                  <w:rFonts w:ascii="Calibri" w:eastAsia="Times New Roman" w:hAnsi="Calibri" w:cs="Calibri"/>
                  <w:color w:val="000000"/>
                </w:rPr>
                <w:t>+</w:t>
              </w:r>
            </w:ins>
          </w:p>
        </w:tc>
      </w:tr>
      <w:tr w:rsidR="004F6583" w:rsidRPr="004F6583" w14:paraId="6F933971" w14:textId="77777777" w:rsidTr="004F6583">
        <w:trPr>
          <w:trHeight w:val="290"/>
          <w:ins w:id="3124" w:author="Stefanie Lane" w:date="2022-05-12T12:10:00Z"/>
        </w:trPr>
        <w:tc>
          <w:tcPr>
            <w:tcW w:w="1700" w:type="dxa"/>
            <w:vMerge/>
            <w:tcBorders>
              <w:top w:val="nil"/>
              <w:left w:val="nil"/>
              <w:bottom w:val="single" w:sz="4" w:space="0" w:color="000000"/>
              <w:right w:val="nil"/>
            </w:tcBorders>
            <w:vAlign w:val="center"/>
            <w:hideMark/>
          </w:tcPr>
          <w:p w14:paraId="47FF9213" w14:textId="77777777" w:rsidR="004F6583" w:rsidRPr="004F6583" w:rsidRDefault="004F6583" w:rsidP="004F6583">
            <w:pPr>
              <w:spacing w:after="0" w:line="240" w:lineRule="auto"/>
              <w:rPr>
                <w:ins w:id="3125"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3AF8E" w14:textId="77777777" w:rsidR="004F6583" w:rsidRPr="004F6583" w:rsidRDefault="004F6583" w:rsidP="004F6583">
            <w:pPr>
              <w:spacing w:after="0" w:line="240" w:lineRule="auto"/>
              <w:rPr>
                <w:ins w:id="3126" w:author="Stefanie Lane" w:date="2022-05-12T12:10:00Z"/>
                <w:rFonts w:ascii="Arial" w:eastAsia="Times New Roman" w:hAnsi="Arial" w:cs="Arial"/>
                <w:i/>
                <w:iCs/>
                <w:color w:val="000000"/>
                <w:sz w:val="20"/>
                <w:szCs w:val="20"/>
              </w:rPr>
            </w:pPr>
            <w:proofErr w:type="spellStart"/>
            <w:ins w:id="3127" w:author="Stefanie Lane" w:date="2022-05-12T12:10:00Z">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palustre</w:t>
              </w:r>
              <w:proofErr w:type="spellEnd"/>
            </w:ins>
          </w:p>
        </w:tc>
        <w:tc>
          <w:tcPr>
            <w:tcW w:w="960" w:type="dxa"/>
            <w:tcBorders>
              <w:top w:val="nil"/>
              <w:left w:val="nil"/>
              <w:bottom w:val="nil"/>
              <w:right w:val="nil"/>
            </w:tcBorders>
            <w:shd w:val="clear" w:color="auto" w:fill="auto"/>
            <w:noWrap/>
            <w:vAlign w:val="bottom"/>
            <w:hideMark/>
          </w:tcPr>
          <w:p w14:paraId="66C2AD74" w14:textId="77777777" w:rsidR="004F6583" w:rsidRPr="004F6583" w:rsidRDefault="004F6583" w:rsidP="004F6583">
            <w:pPr>
              <w:spacing w:after="0" w:line="240" w:lineRule="auto"/>
              <w:jc w:val="center"/>
              <w:rPr>
                <w:ins w:id="3128" w:author="Stefanie Lane" w:date="2022-05-12T12:10:00Z"/>
                <w:rFonts w:ascii="Calibri" w:eastAsia="Times New Roman" w:hAnsi="Calibri" w:cs="Calibri"/>
                <w:color w:val="000000"/>
              </w:rPr>
            </w:pPr>
            <w:ins w:id="3129"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585374C" w14:textId="77777777" w:rsidR="004F6583" w:rsidRPr="004F6583" w:rsidRDefault="004F6583" w:rsidP="004F6583">
            <w:pPr>
              <w:spacing w:after="0" w:line="240" w:lineRule="auto"/>
              <w:jc w:val="center"/>
              <w:rPr>
                <w:ins w:id="3130" w:author="Stefanie Lane" w:date="2022-05-12T12:10:00Z"/>
                <w:rFonts w:ascii="Calibri" w:eastAsia="Times New Roman" w:hAnsi="Calibri" w:cs="Calibri"/>
                <w:color w:val="000000"/>
              </w:rPr>
            </w:pPr>
            <w:ins w:id="3131"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2A7379F" w14:textId="77777777" w:rsidR="004F6583" w:rsidRPr="004F6583" w:rsidRDefault="004F6583" w:rsidP="004F6583">
            <w:pPr>
              <w:spacing w:after="0" w:line="240" w:lineRule="auto"/>
              <w:jc w:val="center"/>
              <w:rPr>
                <w:ins w:id="3132" w:author="Stefanie Lane" w:date="2022-05-12T12:10:00Z"/>
                <w:rFonts w:ascii="Calibri" w:eastAsia="Times New Roman" w:hAnsi="Calibri" w:cs="Calibri"/>
                <w:color w:val="000000"/>
              </w:rPr>
            </w:pPr>
            <w:ins w:id="3133"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140DC6E0" w14:textId="77777777" w:rsidR="004F6583" w:rsidRPr="004F6583" w:rsidRDefault="004F6583" w:rsidP="004F6583">
            <w:pPr>
              <w:spacing w:after="0" w:line="240" w:lineRule="auto"/>
              <w:jc w:val="center"/>
              <w:rPr>
                <w:ins w:id="3134" w:author="Stefanie Lane" w:date="2022-05-12T12:10:00Z"/>
                <w:rFonts w:ascii="Calibri" w:eastAsia="Times New Roman" w:hAnsi="Calibri" w:cs="Calibri"/>
                <w:color w:val="000000"/>
              </w:rPr>
            </w:pPr>
            <w:ins w:id="3135" w:author="Stefanie Lane" w:date="2022-05-12T12:10:00Z">
              <w:r w:rsidRPr="004F6583">
                <w:rPr>
                  <w:rFonts w:ascii="Calibri" w:eastAsia="Times New Roman" w:hAnsi="Calibri" w:cs="Calibri"/>
                  <w:color w:val="000000"/>
                </w:rPr>
                <w:t>+</w:t>
              </w:r>
            </w:ins>
          </w:p>
        </w:tc>
      </w:tr>
      <w:tr w:rsidR="004F6583" w:rsidRPr="004F6583" w14:paraId="29856DB5" w14:textId="77777777" w:rsidTr="004F6583">
        <w:trPr>
          <w:trHeight w:val="290"/>
          <w:ins w:id="3136" w:author="Stefanie Lane" w:date="2022-05-12T12:10:00Z"/>
        </w:trPr>
        <w:tc>
          <w:tcPr>
            <w:tcW w:w="1700" w:type="dxa"/>
            <w:vMerge/>
            <w:tcBorders>
              <w:top w:val="nil"/>
              <w:left w:val="nil"/>
              <w:bottom w:val="single" w:sz="4" w:space="0" w:color="000000"/>
              <w:right w:val="nil"/>
            </w:tcBorders>
            <w:vAlign w:val="center"/>
            <w:hideMark/>
          </w:tcPr>
          <w:p w14:paraId="7E0F9B7C" w14:textId="77777777" w:rsidR="004F6583" w:rsidRPr="004F6583" w:rsidRDefault="004F6583" w:rsidP="004F6583">
            <w:pPr>
              <w:spacing w:after="0" w:line="240" w:lineRule="auto"/>
              <w:rPr>
                <w:ins w:id="3137"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7CCD291" w14:textId="77777777" w:rsidR="004F6583" w:rsidRPr="004F6583" w:rsidRDefault="004F6583" w:rsidP="004F6583">
            <w:pPr>
              <w:spacing w:after="0" w:line="240" w:lineRule="auto"/>
              <w:rPr>
                <w:ins w:id="3138" w:author="Stefanie Lane" w:date="2022-05-12T12:10:00Z"/>
                <w:rFonts w:ascii="Arial" w:eastAsia="Times New Roman" w:hAnsi="Arial" w:cs="Arial"/>
                <w:i/>
                <w:iCs/>
                <w:color w:val="000000"/>
                <w:sz w:val="20"/>
                <w:szCs w:val="20"/>
              </w:rPr>
            </w:pPr>
            <w:proofErr w:type="spellStart"/>
            <w:ins w:id="3139" w:author="Stefanie Lane" w:date="2022-05-12T12:10:00Z">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47B6DB84" w14:textId="77777777" w:rsidR="004F6583" w:rsidRPr="004F6583" w:rsidRDefault="004F6583" w:rsidP="004F6583">
            <w:pPr>
              <w:spacing w:after="0" w:line="240" w:lineRule="auto"/>
              <w:jc w:val="center"/>
              <w:rPr>
                <w:ins w:id="3140" w:author="Stefanie Lane" w:date="2022-05-12T12:10:00Z"/>
                <w:rFonts w:ascii="Calibri" w:eastAsia="Times New Roman" w:hAnsi="Calibri" w:cs="Calibri"/>
                <w:color w:val="000000"/>
              </w:rPr>
            </w:pPr>
            <w:ins w:id="314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D1044CC" w14:textId="77777777" w:rsidR="004F6583" w:rsidRPr="004F6583" w:rsidRDefault="004F6583" w:rsidP="004F6583">
            <w:pPr>
              <w:spacing w:after="0" w:line="240" w:lineRule="auto"/>
              <w:jc w:val="center"/>
              <w:rPr>
                <w:ins w:id="3142" w:author="Stefanie Lane" w:date="2022-05-12T12:10:00Z"/>
                <w:rFonts w:ascii="Calibri" w:eastAsia="Times New Roman" w:hAnsi="Calibri" w:cs="Calibri"/>
                <w:color w:val="000000"/>
              </w:rPr>
            </w:pPr>
            <w:ins w:id="3143"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42C2AE4" w14:textId="77777777" w:rsidR="004F6583" w:rsidRPr="004F6583" w:rsidRDefault="004F6583" w:rsidP="004F6583">
            <w:pPr>
              <w:spacing w:after="0" w:line="240" w:lineRule="auto"/>
              <w:jc w:val="center"/>
              <w:rPr>
                <w:ins w:id="3144" w:author="Stefanie Lane" w:date="2022-05-12T12:10:00Z"/>
                <w:rFonts w:ascii="Calibri" w:eastAsia="Times New Roman" w:hAnsi="Calibri" w:cs="Calibri"/>
                <w:color w:val="000000"/>
              </w:rPr>
            </w:pPr>
            <w:ins w:id="3145" w:author="Stefanie Lane" w:date="2022-05-12T12:10:00Z">
              <w:r w:rsidRPr="004F6583">
                <w:rPr>
                  <w:rFonts w:ascii="Calibri" w:eastAsia="Times New Roman" w:hAnsi="Calibri" w:cs="Calibri"/>
                  <w:color w:val="000000"/>
                </w:rPr>
                <w:t>0.07</w:t>
              </w:r>
            </w:ins>
          </w:p>
        </w:tc>
        <w:tc>
          <w:tcPr>
            <w:tcW w:w="1760" w:type="dxa"/>
            <w:tcBorders>
              <w:top w:val="nil"/>
              <w:left w:val="nil"/>
              <w:bottom w:val="single" w:sz="4" w:space="0" w:color="auto"/>
              <w:right w:val="nil"/>
            </w:tcBorders>
            <w:shd w:val="clear" w:color="auto" w:fill="auto"/>
            <w:noWrap/>
            <w:vAlign w:val="bottom"/>
            <w:hideMark/>
          </w:tcPr>
          <w:p w14:paraId="2D762C12" w14:textId="77777777" w:rsidR="004F6583" w:rsidRPr="004F6583" w:rsidRDefault="004F6583" w:rsidP="004F6583">
            <w:pPr>
              <w:spacing w:after="0" w:line="240" w:lineRule="auto"/>
              <w:jc w:val="center"/>
              <w:rPr>
                <w:ins w:id="3146" w:author="Stefanie Lane" w:date="2022-05-12T12:10:00Z"/>
                <w:rFonts w:ascii="Calibri" w:eastAsia="Times New Roman" w:hAnsi="Calibri" w:cs="Calibri"/>
                <w:color w:val="000000"/>
              </w:rPr>
            </w:pPr>
            <w:ins w:id="3147" w:author="Stefanie Lane" w:date="2022-05-12T12:10:00Z">
              <w:r w:rsidRPr="004F6583">
                <w:rPr>
                  <w:rFonts w:ascii="Calibri" w:eastAsia="Times New Roman" w:hAnsi="Calibri" w:cs="Calibri"/>
                  <w:color w:val="000000"/>
                </w:rPr>
                <w:t>+</w:t>
              </w:r>
            </w:ins>
          </w:p>
        </w:tc>
      </w:tr>
      <w:tr w:rsidR="004F6583" w:rsidRPr="004F6583" w14:paraId="554EAB42" w14:textId="77777777" w:rsidTr="004F6583">
        <w:trPr>
          <w:trHeight w:val="290"/>
          <w:ins w:id="3148" w:author="Stefanie Lane" w:date="2022-05-12T12:10:00Z"/>
        </w:trPr>
        <w:tc>
          <w:tcPr>
            <w:tcW w:w="1700" w:type="dxa"/>
            <w:vMerge/>
            <w:tcBorders>
              <w:top w:val="nil"/>
              <w:left w:val="nil"/>
              <w:bottom w:val="single" w:sz="4" w:space="0" w:color="000000"/>
              <w:right w:val="nil"/>
            </w:tcBorders>
            <w:vAlign w:val="center"/>
            <w:hideMark/>
          </w:tcPr>
          <w:p w14:paraId="7ECE70F2" w14:textId="77777777" w:rsidR="004F6583" w:rsidRPr="004F6583" w:rsidRDefault="004F6583" w:rsidP="004F6583">
            <w:pPr>
              <w:spacing w:after="0" w:line="240" w:lineRule="auto"/>
              <w:rPr>
                <w:ins w:id="314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CFFCF5" w14:textId="77777777" w:rsidR="004F6583" w:rsidRPr="004F6583" w:rsidRDefault="004F6583" w:rsidP="004F6583">
            <w:pPr>
              <w:spacing w:after="0" w:line="240" w:lineRule="auto"/>
              <w:rPr>
                <w:ins w:id="3150" w:author="Stefanie Lane" w:date="2022-05-12T12:10:00Z"/>
                <w:rFonts w:ascii="Arial" w:eastAsia="Times New Roman" w:hAnsi="Arial" w:cs="Arial"/>
                <w:i/>
                <w:iCs/>
                <w:color w:val="000000"/>
                <w:sz w:val="20"/>
                <w:szCs w:val="20"/>
              </w:rPr>
            </w:pPr>
            <w:ins w:id="3151" w:author="Stefanie Lane" w:date="2022-05-12T12:10:00Z">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ins>
          </w:p>
        </w:tc>
        <w:tc>
          <w:tcPr>
            <w:tcW w:w="960" w:type="dxa"/>
            <w:tcBorders>
              <w:top w:val="nil"/>
              <w:left w:val="nil"/>
              <w:bottom w:val="nil"/>
              <w:right w:val="nil"/>
            </w:tcBorders>
            <w:shd w:val="clear" w:color="auto" w:fill="auto"/>
            <w:noWrap/>
            <w:vAlign w:val="bottom"/>
            <w:hideMark/>
          </w:tcPr>
          <w:p w14:paraId="56282562" w14:textId="77777777" w:rsidR="004F6583" w:rsidRPr="004F6583" w:rsidRDefault="004F6583" w:rsidP="004F6583">
            <w:pPr>
              <w:spacing w:after="0" w:line="240" w:lineRule="auto"/>
              <w:jc w:val="center"/>
              <w:rPr>
                <w:ins w:id="3152" w:author="Stefanie Lane" w:date="2022-05-12T12:10:00Z"/>
                <w:rFonts w:ascii="Calibri" w:eastAsia="Times New Roman" w:hAnsi="Calibri" w:cs="Calibri"/>
                <w:color w:val="000000"/>
              </w:rPr>
            </w:pPr>
            <w:ins w:id="3153"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D2F0D65" w14:textId="77777777" w:rsidR="004F6583" w:rsidRPr="004F6583" w:rsidRDefault="004F6583" w:rsidP="004F6583">
            <w:pPr>
              <w:spacing w:after="0" w:line="240" w:lineRule="auto"/>
              <w:jc w:val="center"/>
              <w:rPr>
                <w:ins w:id="3154" w:author="Stefanie Lane" w:date="2022-05-12T12:10:00Z"/>
                <w:rFonts w:ascii="Calibri" w:eastAsia="Times New Roman" w:hAnsi="Calibri" w:cs="Calibri"/>
                <w:color w:val="000000"/>
              </w:rPr>
            </w:pPr>
            <w:ins w:id="3155"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7121D200" w14:textId="77777777" w:rsidR="004F6583" w:rsidRPr="004F6583" w:rsidRDefault="004F6583" w:rsidP="004F6583">
            <w:pPr>
              <w:spacing w:after="0" w:line="240" w:lineRule="auto"/>
              <w:jc w:val="center"/>
              <w:rPr>
                <w:ins w:id="3156" w:author="Stefanie Lane" w:date="2022-05-12T12:10:00Z"/>
                <w:rFonts w:ascii="Calibri" w:eastAsia="Times New Roman" w:hAnsi="Calibri" w:cs="Calibri"/>
                <w:color w:val="000000"/>
              </w:rPr>
            </w:pPr>
            <w:ins w:id="3157" w:author="Stefanie Lane" w:date="2022-05-12T12:10:00Z">
              <w:r w:rsidRPr="004F6583">
                <w:rPr>
                  <w:rFonts w:ascii="Calibri" w:eastAsia="Times New Roman" w:hAnsi="Calibri" w:cs="Calibri"/>
                  <w:color w:val="000000"/>
                </w:rPr>
                <w:t>0.07</w:t>
              </w:r>
            </w:ins>
          </w:p>
        </w:tc>
        <w:tc>
          <w:tcPr>
            <w:tcW w:w="1760" w:type="dxa"/>
            <w:tcBorders>
              <w:top w:val="nil"/>
              <w:left w:val="nil"/>
              <w:bottom w:val="single" w:sz="4" w:space="0" w:color="auto"/>
              <w:right w:val="nil"/>
            </w:tcBorders>
            <w:shd w:val="clear" w:color="auto" w:fill="auto"/>
            <w:noWrap/>
            <w:vAlign w:val="bottom"/>
            <w:hideMark/>
          </w:tcPr>
          <w:p w14:paraId="398242EF" w14:textId="77777777" w:rsidR="004F6583" w:rsidRPr="004F6583" w:rsidRDefault="004F6583" w:rsidP="004F6583">
            <w:pPr>
              <w:spacing w:after="0" w:line="240" w:lineRule="auto"/>
              <w:jc w:val="center"/>
              <w:rPr>
                <w:ins w:id="3158" w:author="Stefanie Lane" w:date="2022-05-12T12:10:00Z"/>
                <w:rFonts w:ascii="Calibri" w:eastAsia="Times New Roman" w:hAnsi="Calibri" w:cs="Calibri"/>
                <w:color w:val="000000"/>
              </w:rPr>
            </w:pPr>
            <w:ins w:id="3159" w:author="Stefanie Lane" w:date="2022-05-12T12:10:00Z">
              <w:r w:rsidRPr="004F6583">
                <w:rPr>
                  <w:rFonts w:ascii="Calibri" w:eastAsia="Times New Roman" w:hAnsi="Calibri" w:cs="Calibri"/>
                  <w:color w:val="000000"/>
                </w:rPr>
                <w:t>+</w:t>
              </w:r>
            </w:ins>
          </w:p>
        </w:tc>
      </w:tr>
      <w:tr w:rsidR="004F6583" w:rsidRPr="004F6583" w14:paraId="7A979695" w14:textId="77777777" w:rsidTr="004F6583">
        <w:trPr>
          <w:trHeight w:val="290"/>
          <w:ins w:id="3160" w:author="Stefanie Lane" w:date="2022-05-12T12:10:00Z"/>
        </w:trPr>
        <w:tc>
          <w:tcPr>
            <w:tcW w:w="1700" w:type="dxa"/>
            <w:vMerge/>
            <w:tcBorders>
              <w:top w:val="nil"/>
              <w:left w:val="nil"/>
              <w:bottom w:val="single" w:sz="4" w:space="0" w:color="000000"/>
              <w:right w:val="nil"/>
            </w:tcBorders>
            <w:vAlign w:val="center"/>
            <w:hideMark/>
          </w:tcPr>
          <w:p w14:paraId="460CD40D" w14:textId="77777777" w:rsidR="004F6583" w:rsidRPr="004F6583" w:rsidRDefault="004F6583" w:rsidP="004F6583">
            <w:pPr>
              <w:spacing w:after="0" w:line="240" w:lineRule="auto"/>
              <w:rPr>
                <w:ins w:id="316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52FBEBA" w14:textId="77777777" w:rsidR="004F6583" w:rsidRPr="004F6583" w:rsidRDefault="004F6583" w:rsidP="004F6583">
            <w:pPr>
              <w:spacing w:after="0" w:line="240" w:lineRule="auto"/>
              <w:rPr>
                <w:ins w:id="3162" w:author="Stefanie Lane" w:date="2022-05-12T12:10:00Z"/>
                <w:rFonts w:ascii="Arial" w:eastAsia="Times New Roman" w:hAnsi="Arial" w:cs="Arial"/>
                <w:i/>
                <w:iCs/>
                <w:sz w:val="20"/>
                <w:szCs w:val="20"/>
              </w:rPr>
            </w:pPr>
            <w:ins w:id="3163" w:author="Stefanie Lane" w:date="2022-05-12T12:10:00Z">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43B4D4C4" w14:textId="77777777" w:rsidR="004F6583" w:rsidRPr="004F6583" w:rsidRDefault="004F6583" w:rsidP="004F6583">
            <w:pPr>
              <w:spacing w:after="0" w:line="240" w:lineRule="auto"/>
              <w:jc w:val="center"/>
              <w:rPr>
                <w:ins w:id="3164" w:author="Stefanie Lane" w:date="2022-05-12T12:10:00Z"/>
                <w:rFonts w:ascii="Calibri" w:eastAsia="Times New Roman" w:hAnsi="Calibri" w:cs="Calibri"/>
                <w:color w:val="000000"/>
              </w:rPr>
            </w:pPr>
            <w:ins w:id="3165"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0B532BF6" w14:textId="77777777" w:rsidR="004F6583" w:rsidRPr="004F6583" w:rsidRDefault="004F6583" w:rsidP="004F6583">
            <w:pPr>
              <w:spacing w:after="0" w:line="240" w:lineRule="auto"/>
              <w:jc w:val="center"/>
              <w:rPr>
                <w:ins w:id="3166" w:author="Stefanie Lane" w:date="2022-05-12T12:10:00Z"/>
                <w:rFonts w:ascii="Calibri" w:eastAsia="Times New Roman" w:hAnsi="Calibri" w:cs="Calibri"/>
                <w:color w:val="000000"/>
              </w:rPr>
            </w:pPr>
            <w:ins w:id="3167" w:author="Stefanie Lane" w:date="2022-05-12T12:10:00Z">
              <w:r w:rsidRPr="004F6583">
                <w:rPr>
                  <w:rFonts w:ascii="Calibri" w:eastAsia="Times New Roman" w:hAnsi="Calibri" w:cs="Calibri"/>
                  <w:color w:val="000000"/>
                </w:rPr>
                <w:t>0.13</w:t>
              </w:r>
            </w:ins>
          </w:p>
        </w:tc>
        <w:tc>
          <w:tcPr>
            <w:tcW w:w="960" w:type="dxa"/>
            <w:tcBorders>
              <w:top w:val="single" w:sz="4" w:space="0" w:color="auto"/>
              <w:left w:val="nil"/>
              <w:bottom w:val="single" w:sz="4" w:space="0" w:color="auto"/>
              <w:right w:val="nil"/>
            </w:tcBorders>
            <w:shd w:val="clear" w:color="auto" w:fill="auto"/>
            <w:noWrap/>
            <w:vAlign w:val="bottom"/>
            <w:hideMark/>
          </w:tcPr>
          <w:p w14:paraId="10CA3E28" w14:textId="77777777" w:rsidR="004F6583" w:rsidRPr="004F6583" w:rsidRDefault="004F6583" w:rsidP="004F6583">
            <w:pPr>
              <w:spacing w:after="0" w:line="240" w:lineRule="auto"/>
              <w:jc w:val="center"/>
              <w:rPr>
                <w:ins w:id="3168" w:author="Stefanie Lane" w:date="2022-05-12T12:10:00Z"/>
                <w:rFonts w:ascii="Calibri" w:eastAsia="Times New Roman" w:hAnsi="Calibri" w:cs="Calibri"/>
                <w:color w:val="000000"/>
              </w:rPr>
            </w:pPr>
            <w:ins w:id="3169" w:author="Stefanie Lane" w:date="2022-05-12T12:10:00Z">
              <w:r w:rsidRPr="004F6583">
                <w:rPr>
                  <w:rFonts w:ascii="Calibri" w:eastAsia="Times New Roman" w:hAnsi="Calibri" w:cs="Calibri"/>
                  <w:color w:val="000000"/>
                </w:rPr>
                <w:t>0.25</w:t>
              </w:r>
            </w:ins>
          </w:p>
        </w:tc>
        <w:tc>
          <w:tcPr>
            <w:tcW w:w="1760" w:type="dxa"/>
            <w:tcBorders>
              <w:top w:val="nil"/>
              <w:left w:val="nil"/>
              <w:bottom w:val="single" w:sz="4" w:space="0" w:color="auto"/>
              <w:right w:val="nil"/>
            </w:tcBorders>
            <w:shd w:val="clear" w:color="auto" w:fill="auto"/>
            <w:noWrap/>
            <w:vAlign w:val="bottom"/>
            <w:hideMark/>
          </w:tcPr>
          <w:p w14:paraId="39BF4A71" w14:textId="77777777" w:rsidR="004F6583" w:rsidRPr="004F6583" w:rsidRDefault="004F6583" w:rsidP="004F6583">
            <w:pPr>
              <w:spacing w:after="0" w:line="240" w:lineRule="auto"/>
              <w:jc w:val="center"/>
              <w:rPr>
                <w:ins w:id="3170" w:author="Stefanie Lane" w:date="2022-05-12T12:10:00Z"/>
                <w:rFonts w:ascii="Calibri" w:eastAsia="Times New Roman" w:hAnsi="Calibri" w:cs="Calibri"/>
                <w:color w:val="000000"/>
              </w:rPr>
            </w:pPr>
            <w:ins w:id="3171" w:author="Stefanie Lane" w:date="2022-05-12T12:10:00Z">
              <w:r w:rsidRPr="004F6583">
                <w:rPr>
                  <w:rFonts w:ascii="Calibri" w:eastAsia="Times New Roman" w:hAnsi="Calibri" w:cs="Calibri"/>
                  <w:color w:val="000000"/>
                </w:rPr>
                <w:t>+</w:t>
              </w:r>
            </w:ins>
          </w:p>
        </w:tc>
      </w:tr>
      <w:tr w:rsidR="004F6583" w:rsidRPr="004F6583" w14:paraId="7EEBC2DA" w14:textId="77777777" w:rsidTr="004F6583">
        <w:trPr>
          <w:trHeight w:val="290"/>
          <w:ins w:id="3172" w:author="Stefanie Lane" w:date="2022-05-12T12:10:00Z"/>
        </w:trPr>
        <w:tc>
          <w:tcPr>
            <w:tcW w:w="1700" w:type="dxa"/>
            <w:vMerge/>
            <w:tcBorders>
              <w:top w:val="nil"/>
              <w:left w:val="nil"/>
              <w:bottom w:val="single" w:sz="4" w:space="0" w:color="000000"/>
              <w:right w:val="nil"/>
            </w:tcBorders>
            <w:vAlign w:val="center"/>
            <w:hideMark/>
          </w:tcPr>
          <w:p w14:paraId="2478C18D" w14:textId="77777777" w:rsidR="004F6583" w:rsidRPr="004F6583" w:rsidRDefault="004F6583" w:rsidP="004F6583">
            <w:pPr>
              <w:spacing w:after="0" w:line="240" w:lineRule="auto"/>
              <w:rPr>
                <w:ins w:id="3173"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7A5F598" w14:textId="77777777" w:rsidR="004F6583" w:rsidRPr="004F6583" w:rsidRDefault="004F6583" w:rsidP="004F6583">
            <w:pPr>
              <w:spacing w:after="0" w:line="240" w:lineRule="auto"/>
              <w:rPr>
                <w:ins w:id="3174" w:author="Stefanie Lane" w:date="2022-05-12T12:10:00Z"/>
                <w:rFonts w:ascii="Arial" w:eastAsia="Times New Roman" w:hAnsi="Arial" w:cs="Arial"/>
                <w:i/>
                <w:iCs/>
                <w:sz w:val="20"/>
                <w:szCs w:val="20"/>
              </w:rPr>
            </w:pPr>
            <w:ins w:id="3175"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ins>
          </w:p>
        </w:tc>
        <w:tc>
          <w:tcPr>
            <w:tcW w:w="960" w:type="dxa"/>
            <w:tcBorders>
              <w:top w:val="nil"/>
              <w:left w:val="nil"/>
              <w:bottom w:val="nil"/>
              <w:right w:val="nil"/>
            </w:tcBorders>
            <w:shd w:val="clear" w:color="auto" w:fill="auto"/>
            <w:noWrap/>
            <w:vAlign w:val="bottom"/>
            <w:hideMark/>
          </w:tcPr>
          <w:p w14:paraId="44CBAAF9" w14:textId="77777777" w:rsidR="004F6583" w:rsidRPr="004F6583" w:rsidRDefault="004F6583" w:rsidP="004F6583">
            <w:pPr>
              <w:spacing w:after="0" w:line="240" w:lineRule="auto"/>
              <w:jc w:val="center"/>
              <w:rPr>
                <w:ins w:id="3176" w:author="Stefanie Lane" w:date="2022-05-12T12:10:00Z"/>
                <w:rFonts w:ascii="Calibri" w:eastAsia="Times New Roman" w:hAnsi="Calibri" w:cs="Calibri"/>
                <w:color w:val="000000"/>
              </w:rPr>
            </w:pPr>
            <w:ins w:id="3177"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46AFBBB" w14:textId="77777777" w:rsidR="004F6583" w:rsidRPr="004F6583" w:rsidRDefault="004F6583" w:rsidP="004F6583">
            <w:pPr>
              <w:spacing w:after="0" w:line="240" w:lineRule="auto"/>
              <w:jc w:val="center"/>
              <w:rPr>
                <w:ins w:id="3178" w:author="Stefanie Lane" w:date="2022-05-12T12:10:00Z"/>
                <w:rFonts w:ascii="Calibri" w:eastAsia="Times New Roman" w:hAnsi="Calibri" w:cs="Calibri"/>
                <w:color w:val="000000"/>
              </w:rPr>
            </w:pPr>
            <w:ins w:id="3179"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274816A4" w14:textId="77777777" w:rsidR="004F6583" w:rsidRPr="004F6583" w:rsidRDefault="004F6583" w:rsidP="004F6583">
            <w:pPr>
              <w:spacing w:after="0" w:line="240" w:lineRule="auto"/>
              <w:jc w:val="center"/>
              <w:rPr>
                <w:ins w:id="3180" w:author="Stefanie Lane" w:date="2022-05-12T12:10:00Z"/>
                <w:rFonts w:ascii="Calibri" w:eastAsia="Times New Roman" w:hAnsi="Calibri" w:cs="Calibri"/>
                <w:color w:val="000000"/>
              </w:rPr>
            </w:pPr>
            <w:ins w:id="3181"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13996606" w14:textId="77777777" w:rsidR="004F6583" w:rsidRPr="004F6583" w:rsidRDefault="004F6583" w:rsidP="004F6583">
            <w:pPr>
              <w:spacing w:after="0" w:line="240" w:lineRule="auto"/>
              <w:jc w:val="center"/>
              <w:rPr>
                <w:ins w:id="3182" w:author="Stefanie Lane" w:date="2022-05-12T12:10:00Z"/>
                <w:rFonts w:ascii="Calibri" w:eastAsia="Times New Roman" w:hAnsi="Calibri" w:cs="Calibri"/>
                <w:color w:val="000000"/>
              </w:rPr>
            </w:pPr>
            <w:ins w:id="3183" w:author="Stefanie Lane" w:date="2022-05-12T12:10:00Z">
              <w:r w:rsidRPr="004F6583">
                <w:rPr>
                  <w:rFonts w:ascii="Calibri" w:eastAsia="Times New Roman" w:hAnsi="Calibri" w:cs="Calibri"/>
                  <w:color w:val="000000"/>
                </w:rPr>
                <w:t>+</w:t>
              </w:r>
            </w:ins>
          </w:p>
        </w:tc>
      </w:tr>
      <w:tr w:rsidR="004F6583" w:rsidRPr="004F6583" w14:paraId="6FA7FBEB" w14:textId="77777777" w:rsidTr="004F6583">
        <w:trPr>
          <w:trHeight w:val="290"/>
          <w:ins w:id="3184" w:author="Stefanie Lane" w:date="2022-05-12T12:10:00Z"/>
        </w:trPr>
        <w:tc>
          <w:tcPr>
            <w:tcW w:w="1700" w:type="dxa"/>
            <w:vMerge/>
            <w:tcBorders>
              <w:top w:val="nil"/>
              <w:left w:val="nil"/>
              <w:bottom w:val="single" w:sz="4" w:space="0" w:color="000000"/>
              <w:right w:val="nil"/>
            </w:tcBorders>
            <w:vAlign w:val="center"/>
            <w:hideMark/>
          </w:tcPr>
          <w:p w14:paraId="359F1AC2" w14:textId="77777777" w:rsidR="004F6583" w:rsidRPr="004F6583" w:rsidRDefault="004F6583" w:rsidP="004F6583">
            <w:pPr>
              <w:spacing w:after="0" w:line="240" w:lineRule="auto"/>
              <w:rPr>
                <w:ins w:id="3185"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3D25E2B" w14:textId="77777777" w:rsidR="004F6583" w:rsidRPr="004F6583" w:rsidRDefault="004F6583" w:rsidP="004F6583">
            <w:pPr>
              <w:spacing w:after="0" w:line="240" w:lineRule="auto"/>
              <w:rPr>
                <w:ins w:id="3186" w:author="Stefanie Lane" w:date="2022-05-12T12:10:00Z"/>
                <w:rFonts w:ascii="Arial" w:eastAsia="Times New Roman" w:hAnsi="Arial" w:cs="Arial"/>
                <w:i/>
                <w:iCs/>
                <w:sz w:val="20"/>
                <w:szCs w:val="20"/>
              </w:rPr>
            </w:pPr>
            <w:ins w:id="3187" w:author="Stefanie Lane" w:date="2022-05-12T12:10:00Z">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28735B5C" w14:textId="77777777" w:rsidR="004F6583" w:rsidRPr="004F6583" w:rsidRDefault="004F6583" w:rsidP="004F6583">
            <w:pPr>
              <w:spacing w:after="0" w:line="240" w:lineRule="auto"/>
              <w:jc w:val="center"/>
              <w:rPr>
                <w:ins w:id="3188" w:author="Stefanie Lane" w:date="2022-05-12T12:10:00Z"/>
                <w:rFonts w:ascii="Calibri" w:eastAsia="Times New Roman" w:hAnsi="Calibri" w:cs="Calibri"/>
                <w:color w:val="000000"/>
              </w:rPr>
            </w:pPr>
            <w:ins w:id="3189"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6C8493B0" w14:textId="77777777" w:rsidR="004F6583" w:rsidRPr="004F6583" w:rsidRDefault="004F6583" w:rsidP="004F6583">
            <w:pPr>
              <w:spacing w:after="0" w:line="240" w:lineRule="auto"/>
              <w:jc w:val="center"/>
              <w:rPr>
                <w:ins w:id="3190" w:author="Stefanie Lane" w:date="2022-05-12T12:10:00Z"/>
                <w:rFonts w:ascii="Calibri" w:eastAsia="Times New Roman" w:hAnsi="Calibri" w:cs="Calibri"/>
                <w:color w:val="000000"/>
              </w:rPr>
            </w:pPr>
            <w:ins w:id="319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522BAC7" w14:textId="77777777" w:rsidR="004F6583" w:rsidRPr="004F6583" w:rsidRDefault="004F6583" w:rsidP="004F6583">
            <w:pPr>
              <w:spacing w:after="0" w:line="240" w:lineRule="auto"/>
              <w:jc w:val="center"/>
              <w:rPr>
                <w:ins w:id="3192" w:author="Stefanie Lane" w:date="2022-05-12T12:10:00Z"/>
                <w:rFonts w:ascii="Calibri" w:eastAsia="Times New Roman" w:hAnsi="Calibri" w:cs="Calibri"/>
                <w:color w:val="000000"/>
              </w:rPr>
            </w:pPr>
            <w:ins w:id="3193" w:author="Stefanie Lane" w:date="2022-05-12T12:10:00Z">
              <w:r w:rsidRPr="004F6583">
                <w:rPr>
                  <w:rFonts w:ascii="Calibri" w:eastAsia="Times New Roman" w:hAnsi="Calibri" w:cs="Calibri"/>
                  <w:color w:val="000000"/>
                </w:rPr>
                <w:t>0.04</w:t>
              </w:r>
            </w:ins>
          </w:p>
        </w:tc>
        <w:tc>
          <w:tcPr>
            <w:tcW w:w="1760" w:type="dxa"/>
            <w:tcBorders>
              <w:top w:val="nil"/>
              <w:left w:val="nil"/>
              <w:bottom w:val="single" w:sz="4" w:space="0" w:color="auto"/>
              <w:right w:val="nil"/>
            </w:tcBorders>
            <w:shd w:val="clear" w:color="auto" w:fill="auto"/>
            <w:noWrap/>
            <w:vAlign w:val="bottom"/>
            <w:hideMark/>
          </w:tcPr>
          <w:p w14:paraId="1064373E" w14:textId="77777777" w:rsidR="004F6583" w:rsidRPr="004F6583" w:rsidRDefault="004F6583" w:rsidP="004F6583">
            <w:pPr>
              <w:spacing w:after="0" w:line="240" w:lineRule="auto"/>
              <w:jc w:val="center"/>
              <w:rPr>
                <w:ins w:id="3194" w:author="Stefanie Lane" w:date="2022-05-12T12:10:00Z"/>
                <w:rFonts w:ascii="Calibri" w:eastAsia="Times New Roman" w:hAnsi="Calibri" w:cs="Calibri"/>
                <w:color w:val="000000"/>
              </w:rPr>
            </w:pPr>
            <w:ins w:id="3195" w:author="Stefanie Lane" w:date="2022-05-12T12:10:00Z">
              <w:r w:rsidRPr="004F6583">
                <w:rPr>
                  <w:rFonts w:ascii="Calibri" w:eastAsia="Times New Roman" w:hAnsi="Calibri" w:cs="Calibri"/>
                  <w:color w:val="000000"/>
                </w:rPr>
                <w:t>+</w:t>
              </w:r>
            </w:ins>
          </w:p>
        </w:tc>
      </w:tr>
      <w:tr w:rsidR="004F6583" w:rsidRPr="004F6583" w14:paraId="7EA17F12" w14:textId="77777777" w:rsidTr="004F6583">
        <w:trPr>
          <w:trHeight w:val="290"/>
          <w:ins w:id="3196" w:author="Stefanie Lane" w:date="2022-05-12T12:10:00Z"/>
        </w:trPr>
        <w:tc>
          <w:tcPr>
            <w:tcW w:w="1700" w:type="dxa"/>
            <w:vMerge/>
            <w:tcBorders>
              <w:top w:val="nil"/>
              <w:left w:val="nil"/>
              <w:bottom w:val="single" w:sz="4" w:space="0" w:color="000000"/>
              <w:right w:val="nil"/>
            </w:tcBorders>
            <w:vAlign w:val="center"/>
            <w:hideMark/>
          </w:tcPr>
          <w:p w14:paraId="1A7861A1" w14:textId="77777777" w:rsidR="004F6583" w:rsidRPr="004F6583" w:rsidRDefault="004F6583" w:rsidP="004F6583">
            <w:pPr>
              <w:spacing w:after="0" w:line="240" w:lineRule="auto"/>
              <w:rPr>
                <w:ins w:id="3197"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462FB0" w14:textId="77777777" w:rsidR="004F6583" w:rsidRPr="004F6583" w:rsidRDefault="004F6583" w:rsidP="004F6583">
            <w:pPr>
              <w:spacing w:after="0" w:line="240" w:lineRule="auto"/>
              <w:rPr>
                <w:ins w:id="3198" w:author="Stefanie Lane" w:date="2022-05-12T12:10:00Z"/>
                <w:rFonts w:ascii="Calibri" w:eastAsia="Times New Roman" w:hAnsi="Calibri" w:cs="Calibri"/>
                <w:color w:val="000000"/>
              </w:rPr>
            </w:pPr>
            <w:proofErr w:type="spellStart"/>
            <w:ins w:id="3199" w:author="Stefanie Lane" w:date="2022-05-12T12:10:00Z">
              <w:r w:rsidRPr="004F6583">
                <w:rPr>
                  <w:rFonts w:ascii="Calibri" w:eastAsia="Times New Roman" w:hAnsi="Calibri" w:cs="Calibri"/>
                  <w:color w:val="000000"/>
                </w:rPr>
                <w:t>Lycopus_sp</w:t>
              </w:r>
              <w:proofErr w:type="spellEnd"/>
            </w:ins>
          </w:p>
        </w:tc>
        <w:tc>
          <w:tcPr>
            <w:tcW w:w="960" w:type="dxa"/>
            <w:tcBorders>
              <w:top w:val="nil"/>
              <w:left w:val="nil"/>
              <w:bottom w:val="nil"/>
              <w:right w:val="nil"/>
            </w:tcBorders>
            <w:shd w:val="clear" w:color="auto" w:fill="auto"/>
            <w:noWrap/>
            <w:vAlign w:val="bottom"/>
            <w:hideMark/>
          </w:tcPr>
          <w:p w14:paraId="7AA03060" w14:textId="77777777" w:rsidR="004F6583" w:rsidRPr="004F6583" w:rsidRDefault="004F6583" w:rsidP="004F6583">
            <w:pPr>
              <w:spacing w:after="0" w:line="240" w:lineRule="auto"/>
              <w:jc w:val="center"/>
              <w:rPr>
                <w:ins w:id="3200" w:author="Stefanie Lane" w:date="2022-05-12T12:10:00Z"/>
                <w:rFonts w:ascii="Calibri" w:eastAsia="Times New Roman" w:hAnsi="Calibri" w:cs="Calibri"/>
                <w:color w:val="000000"/>
              </w:rPr>
            </w:pPr>
            <w:ins w:id="3201"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6E6CD0FA" w14:textId="77777777" w:rsidR="004F6583" w:rsidRPr="004F6583" w:rsidRDefault="004F6583" w:rsidP="004F6583">
            <w:pPr>
              <w:spacing w:after="0" w:line="240" w:lineRule="auto"/>
              <w:jc w:val="center"/>
              <w:rPr>
                <w:ins w:id="3202" w:author="Stefanie Lane" w:date="2022-05-12T12:10:00Z"/>
                <w:rFonts w:ascii="Calibri" w:eastAsia="Times New Roman" w:hAnsi="Calibri" w:cs="Calibri"/>
                <w:color w:val="000000"/>
              </w:rPr>
            </w:pPr>
            <w:ins w:id="3203"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F99FBA2" w14:textId="77777777" w:rsidR="004F6583" w:rsidRPr="004F6583" w:rsidRDefault="004F6583" w:rsidP="004F6583">
            <w:pPr>
              <w:spacing w:after="0" w:line="240" w:lineRule="auto"/>
              <w:jc w:val="center"/>
              <w:rPr>
                <w:ins w:id="3204" w:author="Stefanie Lane" w:date="2022-05-12T12:10:00Z"/>
                <w:rFonts w:ascii="Calibri" w:eastAsia="Times New Roman" w:hAnsi="Calibri" w:cs="Calibri"/>
                <w:color w:val="000000"/>
              </w:rPr>
            </w:pPr>
            <w:ins w:id="3205" w:author="Stefanie Lane" w:date="2022-05-12T12:10:00Z">
              <w:r w:rsidRPr="004F6583">
                <w:rPr>
                  <w:rFonts w:ascii="Calibri" w:eastAsia="Times New Roman" w:hAnsi="Calibri" w:cs="Calibri"/>
                  <w:color w:val="000000"/>
                </w:rPr>
                <w:t>0.11</w:t>
              </w:r>
            </w:ins>
          </w:p>
        </w:tc>
        <w:tc>
          <w:tcPr>
            <w:tcW w:w="1760" w:type="dxa"/>
            <w:tcBorders>
              <w:top w:val="nil"/>
              <w:left w:val="nil"/>
              <w:bottom w:val="single" w:sz="4" w:space="0" w:color="auto"/>
              <w:right w:val="nil"/>
            </w:tcBorders>
            <w:shd w:val="clear" w:color="auto" w:fill="auto"/>
            <w:noWrap/>
            <w:vAlign w:val="bottom"/>
            <w:hideMark/>
          </w:tcPr>
          <w:p w14:paraId="31575696" w14:textId="77777777" w:rsidR="004F6583" w:rsidRPr="004F6583" w:rsidRDefault="004F6583" w:rsidP="004F6583">
            <w:pPr>
              <w:spacing w:after="0" w:line="240" w:lineRule="auto"/>
              <w:jc w:val="center"/>
              <w:rPr>
                <w:ins w:id="3206" w:author="Stefanie Lane" w:date="2022-05-12T12:10:00Z"/>
                <w:rFonts w:ascii="Calibri" w:eastAsia="Times New Roman" w:hAnsi="Calibri" w:cs="Calibri"/>
                <w:color w:val="000000"/>
              </w:rPr>
            </w:pPr>
            <w:ins w:id="3207" w:author="Stefanie Lane" w:date="2022-05-12T12:10:00Z">
              <w:r w:rsidRPr="004F6583">
                <w:rPr>
                  <w:rFonts w:ascii="Calibri" w:eastAsia="Times New Roman" w:hAnsi="Calibri" w:cs="Calibri"/>
                  <w:color w:val="000000"/>
                </w:rPr>
                <w:t>+</w:t>
              </w:r>
            </w:ins>
          </w:p>
        </w:tc>
      </w:tr>
      <w:tr w:rsidR="004F6583" w:rsidRPr="004F6583" w14:paraId="4E83130C" w14:textId="77777777" w:rsidTr="004F6583">
        <w:trPr>
          <w:trHeight w:val="290"/>
          <w:ins w:id="3208" w:author="Stefanie Lane" w:date="2022-05-12T12:10:00Z"/>
        </w:trPr>
        <w:tc>
          <w:tcPr>
            <w:tcW w:w="1700" w:type="dxa"/>
            <w:vMerge/>
            <w:tcBorders>
              <w:top w:val="nil"/>
              <w:left w:val="nil"/>
              <w:bottom w:val="single" w:sz="4" w:space="0" w:color="000000"/>
              <w:right w:val="nil"/>
            </w:tcBorders>
            <w:vAlign w:val="center"/>
            <w:hideMark/>
          </w:tcPr>
          <w:p w14:paraId="1494D9CA" w14:textId="77777777" w:rsidR="004F6583" w:rsidRPr="004F6583" w:rsidRDefault="004F6583" w:rsidP="004F6583">
            <w:pPr>
              <w:spacing w:after="0" w:line="240" w:lineRule="auto"/>
              <w:rPr>
                <w:ins w:id="3209"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D73E4CA" w14:textId="77777777" w:rsidR="004F6583" w:rsidRPr="004F6583" w:rsidRDefault="004F6583" w:rsidP="004F6583">
            <w:pPr>
              <w:spacing w:after="0" w:line="240" w:lineRule="auto"/>
              <w:rPr>
                <w:ins w:id="3210" w:author="Stefanie Lane" w:date="2022-05-12T12:10:00Z"/>
                <w:rFonts w:ascii="Arial" w:eastAsia="Times New Roman" w:hAnsi="Arial" w:cs="Arial"/>
                <w:i/>
                <w:iCs/>
                <w:sz w:val="20"/>
                <w:szCs w:val="20"/>
              </w:rPr>
            </w:pPr>
            <w:ins w:id="3211" w:author="Stefanie Lane" w:date="2022-05-12T12:10:00Z">
              <w:r w:rsidRPr="004F6583">
                <w:rPr>
                  <w:rFonts w:ascii="Arial" w:eastAsia="Times New Roman" w:hAnsi="Arial" w:cs="Arial"/>
                  <w:i/>
                  <w:iCs/>
                  <w:sz w:val="20"/>
                  <w:szCs w:val="20"/>
                </w:rPr>
                <w:t>Mentha aquatica</w:t>
              </w:r>
            </w:ins>
          </w:p>
        </w:tc>
        <w:tc>
          <w:tcPr>
            <w:tcW w:w="960" w:type="dxa"/>
            <w:tcBorders>
              <w:top w:val="single" w:sz="4" w:space="0" w:color="auto"/>
              <w:left w:val="nil"/>
              <w:bottom w:val="single" w:sz="4" w:space="0" w:color="auto"/>
              <w:right w:val="nil"/>
            </w:tcBorders>
            <w:shd w:val="clear" w:color="auto" w:fill="auto"/>
            <w:noWrap/>
            <w:vAlign w:val="bottom"/>
            <w:hideMark/>
          </w:tcPr>
          <w:p w14:paraId="521CDB05" w14:textId="77777777" w:rsidR="004F6583" w:rsidRPr="004F6583" w:rsidRDefault="004F6583" w:rsidP="004F6583">
            <w:pPr>
              <w:spacing w:after="0" w:line="240" w:lineRule="auto"/>
              <w:jc w:val="center"/>
              <w:rPr>
                <w:ins w:id="3212" w:author="Stefanie Lane" w:date="2022-05-12T12:10:00Z"/>
                <w:rFonts w:ascii="Calibri" w:eastAsia="Times New Roman" w:hAnsi="Calibri" w:cs="Calibri"/>
                <w:color w:val="000000"/>
              </w:rPr>
            </w:pPr>
            <w:ins w:id="3213"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80B2D27" w14:textId="77777777" w:rsidR="004F6583" w:rsidRPr="004F6583" w:rsidRDefault="004F6583" w:rsidP="004F6583">
            <w:pPr>
              <w:spacing w:after="0" w:line="240" w:lineRule="auto"/>
              <w:jc w:val="center"/>
              <w:rPr>
                <w:ins w:id="3214" w:author="Stefanie Lane" w:date="2022-05-12T12:10:00Z"/>
                <w:rFonts w:ascii="Calibri" w:eastAsia="Times New Roman" w:hAnsi="Calibri" w:cs="Calibri"/>
                <w:color w:val="000000"/>
              </w:rPr>
            </w:pPr>
            <w:ins w:id="3215" w:author="Stefanie Lane" w:date="2022-05-12T12:10:00Z">
              <w:r w:rsidRPr="004F6583">
                <w:rPr>
                  <w:rFonts w:ascii="Calibri" w:eastAsia="Times New Roman" w:hAnsi="Calibri" w:cs="Calibri"/>
                  <w:color w:val="000000"/>
                </w:rPr>
                <w:t>0.16</w:t>
              </w:r>
            </w:ins>
          </w:p>
        </w:tc>
        <w:tc>
          <w:tcPr>
            <w:tcW w:w="960" w:type="dxa"/>
            <w:tcBorders>
              <w:top w:val="single" w:sz="4" w:space="0" w:color="auto"/>
              <w:left w:val="nil"/>
              <w:bottom w:val="single" w:sz="4" w:space="0" w:color="auto"/>
              <w:right w:val="nil"/>
            </w:tcBorders>
            <w:shd w:val="clear" w:color="auto" w:fill="auto"/>
            <w:noWrap/>
            <w:vAlign w:val="bottom"/>
            <w:hideMark/>
          </w:tcPr>
          <w:p w14:paraId="1FCFFEF2" w14:textId="77777777" w:rsidR="004F6583" w:rsidRPr="004F6583" w:rsidRDefault="004F6583" w:rsidP="004F6583">
            <w:pPr>
              <w:spacing w:after="0" w:line="240" w:lineRule="auto"/>
              <w:jc w:val="center"/>
              <w:rPr>
                <w:ins w:id="3216" w:author="Stefanie Lane" w:date="2022-05-12T12:10:00Z"/>
                <w:rFonts w:ascii="Calibri" w:eastAsia="Times New Roman" w:hAnsi="Calibri" w:cs="Calibri"/>
                <w:color w:val="000000"/>
              </w:rPr>
            </w:pPr>
            <w:ins w:id="3217" w:author="Stefanie Lane" w:date="2022-05-12T12:10:00Z">
              <w:r w:rsidRPr="004F6583">
                <w:rPr>
                  <w:rFonts w:ascii="Calibri" w:eastAsia="Times New Roman" w:hAnsi="Calibri" w:cs="Calibri"/>
                  <w:color w:val="000000"/>
                </w:rPr>
                <w:t>0.54</w:t>
              </w:r>
            </w:ins>
          </w:p>
        </w:tc>
        <w:tc>
          <w:tcPr>
            <w:tcW w:w="1760" w:type="dxa"/>
            <w:tcBorders>
              <w:top w:val="nil"/>
              <w:left w:val="nil"/>
              <w:bottom w:val="single" w:sz="4" w:space="0" w:color="auto"/>
              <w:right w:val="nil"/>
            </w:tcBorders>
            <w:shd w:val="clear" w:color="auto" w:fill="auto"/>
            <w:noWrap/>
            <w:vAlign w:val="bottom"/>
            <w:hideMark/>
          </w:tcPr>
          <w:p w14:paraId="09745239" w14:textId="77777777" w:rsidR="004F6583" w:rsidRPr="004F6583" w:rsidRDefault="004F6583" w:rsidP="004F6583">
            <w:pPr>
              <w:spacing w:after="0" w:line="240" w:lineRule="auto"/>
              <w:jc w:val="center"/>
              <w:rPr>
                <w:ins w:id="3218" w:author="Stefanie Lane" w:date="2022-05-12T12:10:00Z"/>
                <w:rFonts w:ascii="Calibri" w:eastAsia="Times New Roman" w:hAnsi="Calibri" w:cs="Calibri"/>
                <w:color w:val="000000"/>
              </w:rPr>
            </w:pPr>
            <w:ins w:id="3219" w:author="Stefanie Lane" w:date="2022-05-12T12:10:00Z">
              <w:r w:rsidRPr="004F6583">
                <w:rPr>
                  <w:rFonts w:ascii="Calibri" w:eastAsia="Times New Roman" w:hAnsi="Calibri" w:cs="Calibri"/>
                  <w:color w:val="000000"/>
                </w:rPr>
                <w:t>+</w:t>
              </w:r>
            </w:ins>
          </w:p>
        </w:tc>
      </w:tr>
      <w:tr w:rsidR="004F6583" w:rsidRPr="004F6583" w14:paraId="5C974C1C" w14:textId="77777777" w:rsidTr="004F6583">
        <w:trPr>
          <w:trHeight w:val="290"/>
          <w:ins w:id="3220" w:author="Stefanie Lane" w:date="2022-05-12T12:10:00Z"/>
        </w:trPr>
        <w:tc>
          <w:tcPr>
            <w:tcW w:w="1700" w:type="dxa"/>
            <w:vMerge/>
            <w:tcBorders>
              <w:top w:val="nil"/>
              <w:left w:val="nil"/>
              <w:bottom w:val="single" w:sz="4" w:space="0" w:color="000000"/>
              <w:right w:val="nil"/>
            </w:tcBorders>
            <w:vAlign w:val="center"/>
            <w:hideMark/>
          </w:tcPr>
          <w:p w14:paraId="157E91FF" w14:textId="77777777" w:rsidR="004F6583" w:rsidRPr="004F6583" w:rsidRDefault="004F6583" w:rsidP="004F6583">
            <w:pPr>
              <w:spacing w:after="0" w:line="240" w:lineRule="auto"/>
              <w:rPr>
                <w:ins w:id="3221"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3B3A6EC" w14:textId="77777777" w:rsidR="004F6583" w:rsidRPr="004F6583" w:rsidRDefault="004F6583" w:rsidP="004F6583">
            <w:pPr>
              <w:spacing w:after="0" w:line="240" w:lineRule="auto"/>
              <w:rPr>
                <w:ins w:id="3222" w:author="Stefanie Lane" w:date="2022-05-12T12:10:00Z"/>
                <w:rFonts w:ascii="Arial" w:eastAsia="Times New Roman" w:hAnsi="Arial" w:cs="Arial"/>
                <w:i/>
                <w:iCs/>
                <w:sz w:val="20"/>
                <w:szCs w:val="20"/>
              </w:rPr>
            </w:pPr>
            <w:ins w:id="3223" w:author="Stefanie Lane" w:date="2022-05-12T12:10:00Z">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ins>
          </w:p>
        </w:tc>
        <w:tc>
          <w:tcPr>
            <w:tcW w:w="960" w:type="dxa"/>
            <w:tcBorders>
              <w:top w:val="nil"/>
              <w:left w:val="nil"/>
              <w:bottom w:val="nil"/>
              <w:right w:val="nil"/>
            </w:tcBorders>
            <w:shd w:val="clear" w:color="auto" w:fill="auto"/>
            <w:noWrap/>
            <w:vAlign w:val="bottom"/>
            <w:hideMark/>
          </w:tcPr>
          <w:p w14:paraId="0E1789EC" w14:textId="77777777" w:rsidR="004F6583" w:rsidRPr="004F6583" w:rsidRDefault="004F6583" w:rsidP="004F6583">
            <w:pPr>
              <w:spacing w:after="0" w:line="240" w:lineRule="auto"/>
              <w:jc w:val="center"/>
              <w:rPr>
                <w:ins w:id="3224" w:author="Stefanie Lane" w:date="2022-05-12T12:10:00Z"/>
                <w:rFonts w:ascii="Calibri" w:eastAsia="Times New Roman" w:hAnsi="Calibri" w:cs="Calibri"/>
                <w:color w:val="000000"/>
              </w:rPr>
            </w:pPr>
            <w:ins w:id="3225"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3812E293" w14:textId="77777777" w:rsidR="004F6583" w:rsidRPr="004F6583" w:rsidRDefault="004F6583" w:rsidP="004F6583">
            <w:pPr>
              <w:spacing w:after="0" w:line="240" w:lineRule="auto"/>
              <w:jc w:val="center"/>
              <w:rPr>
                <w:ins w:id="3226" w:author="Stefanie Lane" w:date="2022-05-12T12:10:00Z"/>
                <w:rFonts w:ascii="Calibri" w:eastAsia="Times New Roman" w:hAnsi="Calibri" w:cs="Calibri"/>
                <w:color w:val="000000"/>
              </w:rPr>
            </w:pPr>
            <w:ins w:id="3227"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478AF1F3" w14:textId="77777777" w:rsidR="004F6583" w:rsidRPr="004F6583" w:rsidRDefault="004F6583" w:rsidP="004F6583">
            <w:pPr>
              <w:spacing w:after="0" w:line="240" w:lineRule="auto"/>
              <w:jc w:val="center"/>
              <w:rPr>
                <w:ins w:id="3228" w:author="Stefanie Lane" w:date="2022-05-12T12:10:00Z"/>
                <w:rFonts w:ascii="Calibri" w:eastAsia="Times New Roman" w:hAnsi="Calibri" w:cs="Calibri"/>
                <w:color w:val="000000"/>
              </w:rPr>
            </w:pPr>
            <w:ins w:id="3229" w:author="Stefanie Lane" w:date="2022-05-12T12:10:00Z">
              <w:r w:rsidRPr="004F6583">
                <w:rPr>
                  <w:rFonts w:ascii="Calibri" w:eastAsia="Times New Roman" w:hAnsi="Calibri" w:cs="Calibri"/>
                  <w:color w:val="000000"/>
                </w:rPr>
                <w:t>0.07</w:t>
              </w:r>
            </w:ins>
          </w:p>
        </w:tc>
        <w:tc>
          <w:tcPr>
            <w:tcW w:w="1760" w:type="dxa"/>
            <w:tcBorders>
              <w:top w:val="nil"/>
              <w:left w:val="nil"/>
              <w:bottom w:val="single" w:sz="4" w:space="0" w:color="auto"/>
              <w:right w:val="nil"/>
            </w:tcBorders>
            <w:shd w:val="clear" w:color="auto" w:fill="auto"/>
            <w:noWrap/>
            <w:vAlign w:val="bottom"/>
            <w:hideMark/>
          </w:tcPr>
          <w:p w14:paraId="3870DB3C" w14:textId="77777777" w:rsidR="004F6583" w:rsidRPr="004F6583" w:rsidRDefault="004F6583" w:rsidP="004F6583">
            <w:pPr>
              <w:spacing w:after="0" w:line="240" w:lineRule="auto"/>
              <w:jc w:val="center"/>
              <w:rPr>
                <w:ins w:id="3230" w:author="Stefanie Lane" w:date="2022-05-12T12:10:00Z"/>
                <w:rFonts w:ascii="Calibri" w:eastAsia="Times New Roman" w:hAnsi="Calibri" w:cs="Calibri"/>
                <w:color w:val="000000"/>
              </w:rPr>
            </w:pPr>
            <w:ins w:id="3231" w:author="Stefanie Lane" w:date="2022-05-12T12:10:00Z">
              <w:r w:rsidRPr="004F6583">
                <w:rPr>
                  <w:rFonts w:ascii="Calibri" w:eastAsia="Times New Roman" w:hAnsi="Calibri" w:cs="Calibri"/>
                  <w:color w:val="000000"/>
                </w:rPr>
                <w:t>+</w:t>
              </w:r>
            </w:ins>
          </w:p>
        </w:tc>
      </w:tr>
      <w:tr w:rsidR="004F6583" w:rsidRPr="004F6583" w14:paraId="4BDAC6FF" w14:textId="77777777" w:rsidTr="004F6583">
        <w:trPr>
          <w:trHeight w:val="290"/>
          <w:ins w:id="3232" w:author="Stefanie Lane" w:date="2022-05-12T12:10:00Z"/>
        </w:trPr>
        <w:tc>
          <w:tcPr>
            <w:tcW w:w="1700" w:type="dxa"/>
            <w:vMerge/>
            <w:tcBorders>
              <w:top w:val="nil"/>
              <w:left w:val="nil"/>
              <w:bottom w:val="single" w:sz="4" w:space="0" w:color="000000"/>
              <w:right w:val="nil"/>
            </w:tcBorders>
            <w:vAlign w:val="center"/>
            <w:hideMark/>
          </w:tcPr>
          <w:p w14:paraId="334FBAAB" w14:textId="77777777" w:rsidR="004F6583" w:rsidRPr="004F6583" w:rsidRDefault="004F6583" w:rsidP="004F6583">
            <w:pPr>
              <w:spacing w:after="0" w:line="240" w:lineRule="auto"/>
              <w:rPr>
                <w:ins w:id="3233"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4B90C90" w14:textId="77777777" w:rsidR="004F6583" w:rsidRPr="004F6583" w:rsidRDefault="004F6583" w:rsidP="004F6583">
            <w:pPr>
              <w:spacing w:after="0" w:line="240" w:lineRule="auto"/>
              <w:rPr>
                <w:ins w:id="3234" w:author="Stefanie Lane" w:date="2022-05-12T12:10:00Z"/>
                <w:rFonts w:ascii="Arial" w:eastAsia="Times New Roman" w:hAnsi="Arial" w:cs="Arial"/>
                <w:i/>
                <w:iCs/>
                <w:sz w:val="20"/>
                <w:szCs w:val="20"/>
              </w:rPr>
            </w:pPr>
            <w:proofErr w:type="spellStart"/>
            <w:ins w:id="3235" w:author="Stefanie Lane" w:date="2022-05-12T12:10:00Z">
              <w:r w:rsidRPr="004F6583">
                <w:rPr>
                  <w:rFonts w:ascii="Arial" w:eastAsia="Times New Roman" w:hAnsi="Arial" w:cs="Arial"/>
                  <w:i/>
                  <w:iCs/>
                  <w:sz w:val="20"/>
                  <w:szCs w:val="20"/>
                </w:rPr>
                <w:t>Scirpu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microcarpus</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1A23AD02" w14:textId="77777777" w:rsidR="004F6583" w:rsidRPr="004F6583" w:rsidRDefault="004F6583" w:rsidP="004F6583">
            <w:pPr>
              <w:spacing w:after="0" w:line="240" w:lineRule="auto"/>
              <w:jc w:val="center"/>
              <w:rPr>
                <w:ins w:id="3236" w:author="Stefanie Lane" w:date="2022-05-12T12:10:00Z"/>
                <w:rFonts w:ascii="Calibri" w:eastAsia="Times New Roman" w:hAnsi="Calibri" w:cs="Calibri"/>
                <w:color w:val="000000"/>
              </w:rPr>
            </w:pPr>
            <w:ins w:id="3237"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65B0DE25" w14:textId="77777777" w:rsidR="004F6583" w:rsidRPr="004F6583" w:rsidRDefault="004F6583" w:rsidP="004F6583">
            <w:pPr>
              <w:spacing w:after="0" w:line="240" w:lineRule="auto"/>
              <w:jc w:val="center"/>
              <w:rPr>
                <w:ins w:id="3238" w:author="Stefanie Lane" w:date="2022-05-12T12:10:00Z"/>
                <w:rFonts w:ascii="Calibri" w:eastAsia="Times New Roman" w:hAnsi="Calibri" w:cs="Calibri"/>
                <w:color w:val="000000"/>
              </w:rPr>
            </w:pPr>
            <w:ins w:id="3239"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4D472907" w14:textId="77777777" w:rsidR="004F6583" w:rsidRPr="004F6583" w:rsidRDefault="004F6583" w:rsidP="004F6583">
            <w:pPr>
              <w:spacing w:after="0" w:line="240" w:lineRule="auto"/>
              <w:jc w:val="center"/>
              <w:rPr>
                <w:ins w:id="3240" w:author="Stefanie Lane" w:date="2022-05-12T12:10:00Z"/>
                <w:rFonts w:ascii="Calibri" w:eastAsia="Times New Roman" w:hAnsi="Calibri" w:cs="Calibri"/>
                <w:color w:val="000000"/>
              </w:rPr>
            </w:pPr>
            <w:ins w:id="3241" w:author="Stefanie Lane" w:date="2022-05-12T12:10:00Z">
              <w:r w:rsidRPr="004F6583">
                <w:rPr>
                  <w:rFonts w:ascii="Calibri" w:eastAsia="Times New Roman" w:hAnsi="Calibri" w:cs="Calibri"/>
                  <w:color w:val="000000"/>
                </w:rPr>
                <w:t>0.07</w:t>
              </w:r>
            </w:ins>
          </w:p>
        </w:tc>
        <w:tc>
          <w:tcPr>
            <w:tcW w:w="1760" w:type="dxa"/>
            <w:tcBorders>
              <w:top w:val="nil"/>
              <w:left w:val="nil"/>
              <w:bottom w:val="single" w:sz="4" w:space="0" w:color="auto"/>
              <w:right w:val="nil"/>
            </w:tcBorders>
            <w:shd w:val="clear" w:color="auto" w:fill="auto"/>
            <w:noWrap/>
            <w:vAlign w:val="bottom"/>
            <w:hideMark/>
          </w:tcPr>
          <w:p w14:paraId="3DFDC77C" w14:textId="77777777" w:rsidR="004F6583" w:rsidRPr="004F6583" w:rsidRDefault="004F6583" w:rsidP="004F6583">
            <w:pPr>
              <w:spacing w:after="0" w:line="240" w:lineRule="auto"/>
              <w:jc w:val="center"/>
              <w:rPr>
                <w:ins w:id="3242" w:author="Stefanie Lane" w:date="2022-05-12T12:10:00Z"/>
                <w:rFonts w:ascii="Calibri" w:eastAsia="Times New Roman" w:hAnsi="Calibri" w:cs="Calibri"/>
                <w:color w:val="000000"/>
              </w:rPr>
            </w:pPr>
            <w:ins w:id="3243" w:author="Stefanie Lane" w:date="2022-05-12T12:10:00Z">
              <w:r w:rsidRPr="004F6583">
                <w:rPr>
                  <w:rFonts w:ascii="Calibri" w:eastAsia="Times New Roman" w:hAnsi="Calibri" w:cs="Calibri"/>
                  <w:color w:val="000000"/>
                </w:rPr>
                <w:t>+</w:t>
              </w:r>
            </w:ins>
          </w:p>
        </w:tc>
      </w:tr>
      <w:tr w:rsidR="004F6583" w:rsidRPr="004F6583" w14:paraId="2E75AF92" w14:textId="77777777" w:rsidTr="004F6583">
        <w:trPr>
          <w:trHeight w:val="290"/>
          <w:ins w:id="3244" w:author="Stefanie Lane" w:date="2022-05-12T12:10:00Z"/>
        </w:trPr>
        <w:tc>
          <w:tcPr>
            <w:tcW w:w="1700" w:type="dxa"/>
            <w:vMerge/>
            <w:tcBorders>
              <w:top w:val="nil"/>
              <w:left w:val="nil"/>
              <w:bottom w:val="single" w:sz="4" w:space="0" w:color="000000"/>
              <w:right w:val="nil"/>
            </w:tcBorders>
            <w:vAlign w:val="center"/>
            <w:hideMark/>
          </w:tcPr>
          <w:p w14:paraId="23111482" w14:textId="77777777" w:rsidR="004F6583" w:rsidRPr="004F6583" w:rsidRDefault="004F6583" w:rsidP="004F6583">
            <w:pPr>
              <w:spacing w:after="0" w:line="240" w:lineRule="auto"/>
              <w:rPr>
                <w:ins w:id="3245"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614C79F8" w14:textId="77777777" w:rsidR="004F6583" w:rsidRPr="004F6583" w:rsidRDefault="004F6583" w:rsidP="004F6583">
            <w:pPr>
              <w:spacing w:after="0" w:line="240" w:lineRule="auto"/>
              <w:rPr>
                <w:ins w:id="3246" w:author="Stefanie Lane" w:date="2022-05-12T12:10:00Z"/>
                <w:rFonts w:ascii="Arial" w:eastAsia="Times New Roman" w:hAnsi="Arial" w:cs="Arial"/>
                <w:i/>
                <w:iCs/>
                <w:sz w:val="20"/>
                <w:szCs w:val="20"/>
              </w:rPr>
            </w:pPr>
            <w:ins w:id="3247" w:author="Stefanie Lane" w:date="2022-05-12T12:10:00Z">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ins>
          </w:p>
        </w:tc>
        <w:tc>
          <w:tcPr>
            <w:tcW w:w="960" w:type="dxa"/>
            <w:tcBorders>
              <w:top w:val="nil"/>
              <w:left w:val="nil"/>
              <w:bottom w:val="nil"/>
              <w:right w:val="nil"/>
            </w:tcBorders>
            <w:shd w:val="clear" w:color="auto" w:fill="auto"/>
            <w:noWrap/>
            <w:vAlign w:val="bottom"/>
            <w:hideMark/>
          </w:tcPr>
          <w:p w14:paraId="4DF00884" w14:textId="77777777" w:rsidR="004F6583" w:rsidRPr="004F6583" w:rsidRDefault="004F6583" w:rsidP="004F6583">
            <w:pPr>
              <w:spacing w:after="0" w:line="240" w:lineRule="auto"/>
              <w:jc w:val="center"/>
              <w:rPr>
                <w:ins w:id="3248" w:author="Stefanie Lane" w:date="2022-05-12T12:10:00Z"/>
                <w:rFonts w:ascii="Calibri" w:eastAsia="Times New Roman" w:hAnsi="Calibri" w:cs="Calibri"/>
                <w:color w:val="000000"/>
              </w:rPr>
            </w:pPr>
            <w:ins w:id="3249"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0C839F9A" w14:textId="77777777" w:rsidR="004F6583" w:rsidRPr="004F6583" w:rsidRDefault="004F6583" w:rsidP="004F6583">
            <w:pPr>
              <w:spacing w:after="0" w:line="240" w:lineRule="auto"/>
              <w:jc w:val="center"/>
              <w:rPr>
                <w:ins w:id="3250" w:author="Stefanie Lane" w:date="2022-05-12T12:10:00Z"/>
                <w:rFonts w:ascii="Calibri" w:eastAsia="Times New Roman" w:hAnsi="Calibri" w:cs="Calibri"/>
                <w:color w:val="000000"/>
              </w:rPr>
            </w:pPr>
            <w:ins w:id="3251"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308E7CC9" w14:textId="77777777" w:rsidR="004F6583" w:rsidRPr="004F6583" w:rsidRDefault="004F6583" w:rsidP="004F6583">
            <w:pPr>
              <w:spacing w:after="0" w:line="240" w:lineRule="auto"/>
              <w:jc w:val="center"/>
              <w:rPr>
                <w:ins w:id="3252" w:author="Stefanie Lane" w:date="2022-05-12T12:10:00Z"/>
                <w:rFonts w:ascii="Calibri" w:eastAsia="Times New Roman" w:hAnsi="Calibri" w:cs="Calibri"/>
                <w:color w:val="000000"/>
              </w:rPr>
            </w:pPr>
            <w:ins w:id="3253"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6555FA71" w14:textId="77777777" w:rsidR="004F6583" w:rsidRPr="004F6583" w:rsidRDefault="004F6583" w:rsidP="004F6583">
            <w:pPr>
              <w:spacing w:after="0" w:line="240" w:lineRule="auto"/>
              <w:jc w:val="center"/>
              <w:rPr>
                <w:ins w:id="3254" w:author="Stefanie Lane" w:date="2022-05-12T12:10:00Z"/>
                <w:rFonts w:ascii="Calibri" w:eastAsia="Times New Roman" w:hAnsi="Calibri" w:cs="Calibri"/>
                <w:color w:val="000000"/>
              </w:rPr>
            </w:pPr>
            <w:ins w:id="3255" w:author="Stefanie Lane" w:date="2022-05-12T12:10:00Z">
              <w:r w:rsidRPr="004F6583">
                <w:rPr>
                  <w:rFonts w:ascii="Calibri" w:eastAsia="Times New Roman" w:hAnsi="Calibri" w:cs="Calibri"/>
                  <w:color w:val="000000"/>
                </w:rPr>
                <w:t> </w:t>
              </w:r>
            </w:ins>
          </w:p>
        </w:tc>
      </w:tr>
      <w:tr w:rsidR="004F6583" w:rsidRPr="004F6583" w14:paraId="5DE98441" w14:textId="77777777" w:rsidTr="004F6583">
        <w:trPr>
          <w:trHeight w:val="290"/>
          <w:ins w:id="3256" w:author="Stefanie Lane" w:date="2022-05-12T12:10:00Z"/>
        </w:trPr>
        <w:tc>
          <w:tcPr>
            <w:tcW w:w="1700" w:type="dxa"/>
            <w:vMerge/>
            <w:tcBorders>
              <w:top w:val="nil"/>
              <w:left w:val="nil"/>
              <w:bottom w:val="single" w:sz="4" w:space="0" w:color="000000"/>
              <w:right w:val="nil"/>
            </w:tcBorders>
            <w:vAlign w:val="center"/>
            <w:hideMark/>
          </w:tcPr>
          <w:p w14:paraId="73DD4ACE" w14:textId="77777777" w:rsidR="004F6583" w:rsidRPr="004F6583" w:rsidRDefault="004F6583" w:rsidP="004F6583">
            <w:pPr>
              <w:spacing w:after="0" w:line="240" w:lineRule="auto"/>
              <w:rPr>
                <w:ins w:id="3257"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B8BA7B7" w14:textId="77777777" w:rsidR="004F6583" w:rsidRPr="004F6583" w:rsidRDefault="004F6583" w:rsidP="004F6583">
            <w:pPr>
              <w:spacing w:after="0" w:line="240" w:lineRule="auto"/>
              <w:rPr>
                <w:ins w:id="3258" w:author="Stefanie Lane" w:date="2022-05-12T12:10:00Z"/>
                <w:rFonts w:ascii="Arial" w:eastAsia="Times New Roman" w:hAnsi="Arial" w:cs="Arial"/>
                <w:i/>
                <w:iCs/>
                <w:sz w:val="20"/>
                <w:szCs w:val="20"/>
              </w:rPr>
            </w:pPr>
            <w:ins w:id="3259" w:author="Stefanie Lane" w:date="2022-05-12T12:10:00Z">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07ADDA18" w14:textId="77777777" w:rsidR="004F6583" w:rsidRPr="004F6583" w:rsidRDefault="004F6583" w:rsidP="004F6583">
            <w:pPr>
              <w:spacing w:after="0" w:line="240" w:lineRule="auto"/>
              <w:jc w:val="center"/>
              <w:rPr>
                <w:ins w:id="3260" w:author="Stefanie Lane" w:date="2022-05-12T12:10:00Z"/>
                <w:rFonts w:ascii="Calibri" w:eastAsia="Times New Roman" w:hAnsi="Calibri" w:cs="Calibri"/>
                <w:color w:val="000000"/>
              </w:rPr>
            </w:pPr>
            <w:ins w:id="3261"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3394908E" w14:textId="77777777" w:rsidR="004F6583" w:rsidRPr="004F6583" w:rsidRDefault="004F6583" w:rsidP="004F6583">
            <w:pPr>
              <w:spacing w:after="0" w:line="240" w:lineRule="auto"/>
              <w:jc w:val="center"/>
              <w:rPr>
                <w:ins w:id="3262" w:author="Stefanie Lane" w:date="2022-05-12T12:10:00Z"/>
                <w:rFonts w:ascii="Calibri" w:eastAsia="Times New Roman" w:hAnsi="Calibri" w:cs="Calibri"/>
                <w:color w:val="000000"/>
              </w:rPr>
            </w:pPr>
            <w:ins w:id="3263" w:author="Stefanie Lane" w:date="2022-05-12T12:10:00Z">
              <w:r w:rsidRPr="004F6583">
                <w:rPr>
                  <w:rFonts w:ascii="Calibri" w:eastAsia="Times New Roman" w:hAnsi="Calibri" w:cs="Calibri"/>
                  <w:color w:val="000000"/>
                </w:rPr>
                <w:t>0.19</w:t>
              </w:r>
            </w:ins>
          </w:p>
        </w:tc>
        <w:tc>
          <w:tcPr>
            <w:tcW w:w="960" w:type="dxa"/>
            <w:tcBorders>
              <w:top w:val="single" w:sz="4" w:space="0" w:color="auto"/>
              <w:left w:val="nil"/>
              <w:bottom w:val="single" w:sz="4" w:space="0" w:color="auto"/>
              <w:right w:val="nil"/>
            </w:tcBorders>
            <w:shd w:val="clear" w:color="auto" w:fill="auto"/>
            <w:noWrap/>
            <w:vAlign w:val="bottom"/>
            <w:hideMark/>
          </w:tcPr>
          <w:p w14:paraId="657A5626" w14:textId="77777777" w:rsidR="004F6583" w:rsidRPr="004F6583" w:rsidRDefault="004F6583" w:rsidP="004F6583">
            <w:pPr>
              <w:spacing w:after="0" w:line="240" w:lineRule="auto"/>
              <w:jc w:val="center"/>
              <w:rPr>
                <w:ins w:id="3264" w:author="Stefanie Lane" w:date="2022-05-12T12:10:00Z"/>
                <w:rFonts w:ascii="Calibri" w:eastAsia="Times New Roman" w:hAnsi="Calibri" w:cs="Calibri"/>
                <w:color w:val="000000"/>
              </w:rPr>
            </w:pPr>
            <w:ins w:id="3265"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2147E359" w14:textId="77777777" w:rsidR="004F6583" w:rsidRPr="004F6583" w:rsidRDefault="004F6583" w:rsidP="004F6583">
            <w:pPr>
              <w:spacing w:after="0" w:line="240" w:lineRule="auto"/>
              <w:jc w:val="center"/>
              <w:rPr>
                <w:ins w:id="3266" w:author="Stefanie Lane" w:date="2022-05-12T12:10:00Z"/>
                <w:rFonts w:ascii="Calibri" w:eastAsia="Times New Roman" w:hAnsi="Calibri" w:cs="Calibri"/>
                <w:color w:val="000000"/>
              </w:rPr>
            </w:pPr>
            <w:ins w:id="3267" w:author="Stefanie Lane" w:date="2022-05-12T12:10:00Z">
              <w:r w:rsidRPr="004F6583">
                <w:rPr>
                  <w:rFonts w:ascii="Calibri" w:eastAsia="Times New Roman" w:hAnsi="Calibri" w:cs="Calibri"/>
                  <w:color w:val="000000"/>
                </w:rPr>
                <w:t> </w:t>
              </w:r>
            </w:ins>
          </w:p>
        </w:tc>
      </w:tr>
      <w:tr w:rsidR="004F6583" w:rsidRPr="004F6583" w14:paraId="2EC15242" w14:textId="77777777" w:rsidTr="004F6583">
        <w:trPr>
          <w:trHeight w:val="290"/>
          <w:ins w:id="3268" w:author="Stefanie Lane" w:date="2022-05-12T12:10:00Z"/>
        </w:trPr>
        <w:tc>
          <w:tcPr>
            <w:tcW w:w="1700" w:type="dxa"/>
            <w:vMerge/>
            <w:tcBorders>
              <w:top w:val="nil"/>
              <w:left w:val="nil"/>
              <w:bottom w:val="single" w:sz="4" w:space="0" w:color="000000"/>
              <w:right w:val="nil"/>
            </w:tcBorders>
            <w:vAlign w:val="center"/>
            <w:hideMark/>
          </w:tcPr>
          <w:p w14:paraId="628390EC" w14:textId="77777777" w:rsidR="004F6583" w:rsidRPr="004F6583" w:rsidRDefault="004F6583" w:rsidP="004F6583">
            <w:pPr>
              <w:spacing w:after="0" w:line="240" w:lineRule="auto"/>
              <w:rPr>
                <w:ins w:id="3269" w:author="Stefanie Lane" w:date="2022-05-12T12:10:00Z"/>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C5B895F" w14:textId="77777777" w:rsidR="004F6583" w:rsidRPr="004F6583" w:rsidRDefault="004F6583" w:rsidP="004F6583">
            <w:pPr>
              <w:spacing w:after="0" w:line="240" w:lineRule="auto"/>
              <w:rPr>
                <w:ins w:id="3270" w:author="Stefanie Lane" w:date="2022-05-12T12:10:00Z"/>
                <w:rFonts w:ascii="Calibri" w:eastAsia="Times New Roman" w:hAnsi="Calibri" w:cs="Calibri"/>
                <w:i/>
                <w:iCs/>
                <w:color w:val="000000"/>
              </w:rPr>
            </w:pPr>
            <w:proofErr w:type="spellStart"/>
            <w:ins w:id="3271" w:author="Stefanie Lane" w:date="2022-05-12T12:10:00Z">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ins>
          </w:p>
        </w:tc>
        <w:tc>
          <w:tcPr>
            <w:tcW w:w="960" w:type="dxa"/>
            <w:tcBorders>
              <w:top w:val="nil"/>
              <w:left w:val="nil"/>
              <w:bottom w:val="nil"/>
              <w:right w:val="nil"/>
            </w:tcBorders>
            <w:shd w:val="clear" w:color="auto" w:fill="auto"/>
            <w:noWrap/>
            <w:vAlign w:val="bottom"/>
            <w:hideMark/>
          </w:tcPr>
          <w:p w14:paraId="0EB1E0F9" w14:textId="77777777" w:rsidR="004F6583" w:rsidRPr="004F6583" w:rsidRDefault="004F6583" w:rsidP="004F6583">
            <w:pPr>
              <w:spacing w:after="0" w:line="240" w:lineRule="auto"/>
              <w:jc w:val="center"/>
              <w:rPr>
                <w:ins w:id="3272" w:author="Stefanie Lane" w:date="2022-05-12T12:10:00Z"/>
                <w:rFonts w:ascii="Calibri" w:eastAsia="Times New Roman" w:hAnsi="Calibri" w:cs="Calibri"/>
                <w:color w:val="000000"/>
              </w:rPr>
            </w:pPr>
            <w:ins w:id="3273" w:author="Stefanie Lane" w:date="2022-05-12T12:10:00Z">
              <w:r w:rsidRPr="004F6583">
                <w:rPr>
                  <w:rFonts w:ascii="Calibri" w:eastAsia="Times New Roman" w:hAnsi="Calibri" w:cs="Calibri"/>
                  <w:color w:val="000000"/>
                </w:rPr>
                <w:t>0.00</w:t>
              </w:r>
            </w:ins>
          </w:p>
        </w:tc>
        <w:tc>
          <w:tcPr>
            <w:tcW w:w="960" w:type="dxa"/>
            <w:tcBorders>
              <w:top w:val="nil"/>
              <w:left w:val="nil"/>
              <w:bottom w:val="nil"/>
              <w:right w:val="nil"/>
            </w:tcBorders>
            <w:shd w:val="clear" w:color="auto" w:fill="auto"/>
            <w:noWrap/>
            <w:vAlign w:val="bottom"/>
            <w:hideMark/>
          </w:tcPr>
          <w:p w14:paraId="591073D1" w14:textId="77777777" w:rsidR="004F6583" w:rsidRPr="004F6583" w:rsidRDefault="004F6583" w:rsidP="004F6583">
            <w:pPr>
              <w:spacing w:after="0" w:line="240" w:lineRule="auto"/>
              <w:jc w:val="center"/>
              <w:rPr>
                <w:ins w:id="3274" w:author="Stefanie Lane" w:date="2022-05-12T12:10:00Z"/>
                <w:rFonts w:ascii="Calibri" w:eastAsia="Times New Roman" w:hAnsi="Calibri" w:cs="Calibri"/>
                <w:color w:val="000000"/>
              </w:rPr>
            </w:pPr>
            <w:ins w:id="3275" w:author="Stefanie Lane" w:date="2022-05-12T12:10:00Z">
              <w:r w:rsidRPr="004F6583">
                <w:rPr>
                  <w:rFonts w:ascii="Calibri" w:eastAsia="Times New Roman" w:hAnsi="Calibri" w:cs="Calibri"/>
                  <w:color w:val="000000"/>
                </w:rPr>
                <w:t>0.03</w:t>
              </w:r>
            </w:ins>
          </w:p>
        </w:tc>
        <w:tc>
          <w:tcPr>
            <w:tcW w:w="960" w:type="dxa"/>
            <w:tcBorders>
              <w:top w:val="nil"/>
              <w:left w:val="nil"/>
              <w:bottom w:val="nil"/>
              <w:right w:val="nil"/>
            </w:tcBorders>
            <w:shd w:val="clear" w:color="auto" w:fill="auto"/>
            <w:noWrap/>
            <w:vAlign w:val="bottom"/>
            <w:hideMark/>
          </w:tcPr>
          <w:p w14:paraId="6737FE14" w14:textId="77777777" w:rsidR="004F6583" w:rsidRPr="004F6583" w:rsidRDefault="004F6583" w:rsidP="004F6583">
            <w:pPr>
              <w:spacing w:after="0" w:line="240" w:lineRule="auto"/>
              <w:jc w:val="center"/>
              <w:rPr>
                <w:ins w:id="3276" w:author="Stefanie Lane" w:date="2022-05-12T12:10:00Z"/>
                <w:rFonts w:ascii="Calibri" w:eastAsia="Times New Roman" w:hAnsi="Calibri" w:cs="Calibri"/>
                <w:color w:val="000000"/>
              </w:rPr>
            </w:pPr>
            <w:ins w:id="3277"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6A1B2758" w14:textId="77777777" w:rsidR="004F6583" w:rsidRPr="004F6583" w:rsidRDefault="004F6583" w:rsidP="004F6583">
            <w:pPr>
              <w:spacing w:after="0" w:line="240" w:lineRule="auto"/>
              <w:jc w:val="center"/>
              <w:rPr>
                <w:ins w:id="3278" w:author="Stefanie Lane" w:date="2022-05-12T12:10:00Z"/>
                <w:rFonts w:ascii="Calibri" w:eastAsia="Times New Roman" w:hAnsi="Calibri" w:cs="Calibri"/>
                <w:color w:val="000000"/>
              </w:rPr>
            </w:pPr>
            <w:ins w:id="3279" w:author="Stefanie Lane" w:date="2022-05-12T12:10:00Z">
              <w:r w:rsidRPr="004F6583">
                <w:rPr>
                  <w:rFonts w:ascii="Calibri" w:eastAsia="Times New Roman" w:hAnsi="Calibri" w:cs="Calibri"/>
                  <w:color w:val="000000"/>
                </w:rPr>
                <w:t> </w:t>
              </w:r>
            </w:ins>
          </w:p>
        </w:tc>
      </w:tr>
      <w:tr w:rsidR="004F6583" w:rsidRPr="004F6583" w14:paraId="0A389443" w14:textId="77777777" w:rsidTr="004F6583">
        <w:trPr>
          <w:trHeight w:val="290"/>
          <w:ins w:id="3280" w:author="Stefanie Lane" w:date="2022-05-12T12:10:00Z"/>
        </w:trPr>
        <w:tc>
          <w:tcPr>
            <w:tcW w:w="1700" w:type="dxa"/>
            <w:vMerge/>
            <w:tcBorders>
              <w:top w:val="nil"/>
              <w:left w:val="nil"/>
              <w:bottom w:val="single" w:sz="4" w:space="0" w:color="000000"/>
              <w:right w:val="nil"/>
            </w:tcBorders>
            <w:vAlign w:val="center"/>
            <w:hideMark/>
          </w:tcPr>
          <w:p w14:paraId="497D680C" w14:textId="77777777" w:rsidR="004F6583" w:rsidRPr="004F6583" w:rsidRDefault="004F6583" w:rsidP="004F6583">
            <w:pPr>
              <w:spacing w:after="0" w:line="240" w:lineRule="auto"/>
              <w:rPr>
                <w:ins w:id="3281" w:author="Stefanie Lane" w:date="2022-05-12T12:10:00Z"/>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0D656E" w14:textId="77777777" w:rsidR="004F6583" w:rsidRPr="004F6583" w:rsidRDefault="004F6583" w:rsidP="004F6583">
            <w:pPr>
              <w:spacing w:after="0" w:line="240" w:lineRule="auto"/>
              <w:rPr>
                <w:ins w:id="3282" w:author="Stefanie Lane" w:date="2022-05-12T12:10:00Z"/>
                <w:rFonts w:ascii="Arial" w:eastAsia="Times New Roman" w:hAnsi="Arial" w:cs="Arial"/>
                <w:i/>
                <w:iCs/>
                <w:sz w:val="20"/>
                <w:szCs w:val="20"/>
              </w:rPr>
            </w:pPr>
            <w:proofErr w:type="spellStart"/>
            <w:ins w:id="3283" w:author="Stefanie Lane" w:date="2022-05-12T12:10:00Z">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BF91B54" w14:textId="77777777" w:rsidR="004F6583" w:rsidRPr="004F6583" w:rsidRDefault="004F6583" w:rsidP="004F6583">
            <w:pPr>
              <w:spacing w:after="0" w:line="240" w:lineRule="auto"/>
              <w:jc w:val="center"/>
              <w:rPr>
                <w:ins w:id="3284" w:author="Stefanie Lane" w:date="2022-05-12T12:10:00Z"/>
                <w:rFonts w:ascii="Calibri" w:eastAsia="Times New Roman" w:hAnsi="Calibri" w:cs="Calibri"/>
                <w:color w:val="000000"/>
              </w:rPr>
            </w:pPr>
            <w:ins w:id="3285" w:author="Stefanie Lane" w:date="2022-05-12T12:10:00Z">
              <w:r w:rsidRPr="004F6583">
                <w:rPr>
                  <w:rFonts w:ascii="Calibri" w:eastAsia="Times New Roman" w:hAnsi="Calibri" w:cs="Calibri"/>
                  <w:color w:val="000000"/>
                </w:rPr>
                <w:t>0.00</w:t>
              </w:r>
            </w:ins>
          </w:p>
        </w:tc>
        <w:tc>
          <w:tcPr>
            <w:tcW w:w="960" w:type="dxa"/>
            <w:tcBorders>
              <w:top w:val="single" w:sz="4" w:space="0" w:color="auto"/>
              <w:left w:val="nil"/>
              <w:bottom w:val="single" w:sz="4" w:space="0" w:color="auto"/>
              <w:right w:val="nil"/>
            </w:tcBorders>
            <w:shd w:val="clear" w:color="auto" w:fill="auto"/>
            <w:noWrap/>
            <w:vAlign w:val="bottom"/>
            <w:hideMark/>
          </w:tcPr>
          <w:p w14:paraId="1E9A54C9" w14:textId="77777777" w:rsidR="004F6583" w:rsidRPr="004F6583" w:rsidRDefault="004F6583" w:rsidP="004F6583">
            <w:pPr>
              <w:spacing w:after="0" w:line="240" w:lineRule="auto"/>
              <w:jc w:val="center"/>
              <w:rPr>
                <w:ins w:id="3286" w:author="Stefanie Lane" w:date="2022-05-12T12:10:00Z"/>
                <w:rFonts w:ascii="Calibri" w:eastAsia="Times New Roman" w:hAnsi="Calibri" w:cs="Calibri"/>
                <w:color w:val="000000"/>
              </w:rPr>
            </w:pPr>
            <w:ins w:id="3287" w:author="Stefanie Lane" w:date="2022-05-12T12:10:00Z">
              <w:r w:rsidRPr="004F6583">
                <w:rPr>
                  <w:rFonts w:ascii="Calibri" w:eastAsia="Times New Roman" w:hAnsi="Calibri" w:cs="Calibri"/>
                  <w:color w:val="000000"/>
                </w:rPr>
                <w:t>0.03</w:t>
              </w:r>
            </w:ins>
          </w:p>
        </w:tc>
        <w:tc>
          <w:tcPr>
            <w:tcW w:w="960" w:type="dxa"/>
            <w:tcBorders>
              <w:top w:val="single" w:sz="4" w:space="0" w:color="auto"/>
              <w:left w:val="nil"/>
              <w:bottom w:val="single" w:sz="4" w:space="0" w:color="auto"/>
              <w:right w:val="nil"/>
            </w:tcBorders>
            <w:shd w:val="clear" w:color="auto" w:fill="auto"/>
            <w:noWrap/>
            <w:vAlign w:val="bottom"/>
            <w:hideMark/>
          </w:tcPr>
          <w:p w14:paraId="21B372D2" w14:textId="77777777" w:rsidR="004F6583" w:rsidRPr="004F6583" w:rsidRDefault="004F6583" w:rsidP="004F6583">
            <w:pPr>
              <w:spacing w:after="0" w:line="240" w:lineRule="auto"/>
              <w:jc w:val="center"/>
              <w:rPr>
                <w:ins w:id="3288" w:author="Stefanie Lane" w:date="2022-05-12T12:10:00Z"/>
                <w:rFonts w:ascii="Calibri" w:eastAsia="Times New Roman" w:hAnsi="Calibri" w:cs="Calibri"/>
                <w:color w:val="000000"/>
              </w:rPr>
            </w:pPr>
            <w:ins w:id="3289"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7C48A6EC" w14:textId="77777777" w:rsidR="004F6583" w:rsidRPr="004F6583" w:rsidRDefault="004F6583" w:rsidP="004F6583">
            <w:pPr>
              <w:spacing w:after="0" w:line="240" w:lineRule="auto"/>
              <w:jc w:val="center"/>
              <w:rPr>
                <w:ins w:id="3290" w:author="Stefanie Lane" w:date="2022-05-12T12:10:00Z"/>
                <w:rFonts w:ascii="Calibri" w:eastAsia="Times New Roman" w:hAnsi="Calibri" w:cs="Calibri"/>
                <w:color w:val="000000"/>
              </w:rPr>
            </w:pPr>
            <w:ins w:id="3291" w:author="Stefanie Lane" w:date="2022-05-12T12:10:00Z">
              <w:r w:rsidRPr="004F6583">
                <w:rPr>
                  <w:rFonts w:ascii="Calibri" w:eastAsia="Times New Roman" w:hAnsi="Calibri" w:cs="Calibri"/>
                  <w:color w:val="000000"/>
                </w:rPr>
                <w:t> </w:t>
              </w:r>
            </w:ins>
          </w:p>
        </w:tc>
      </w:tr>
      <w:tr w:rsidR="004F6583" w:rsidRPr="004F6583" w14:paraId="6960A48C" w14:textId="77777777" w:rsidTr="004F6583">
        <w:trPr>
          <w:trHeight w:val="290"/>
          <w:ins w:id="3292" w:author="Stefanie Lane" w:date="2022-05-12T12:10:00Z"/>
        </w:trPr>
        <w:tc>
          <w:tcPr>
            <w:tcW w:w="1700" w:type="dxa"/>
            <w:vMerge/>
            <w:tcBorders>
              <w:top w:val="nil"/>
              <w:left w:val="nil"/>
              <w:bottom w:val="single" w:sz="4" w:space="0" w:color="000000"/>
              <w:right w:val="nil"/>
            </w:tcBorders>
            <w:vAlign w:val="center"/>
            <w:hideMark/>
          </w:tcPr>
          <w:p w14:paraId="379C90CD" w14:textId="77777777" w:rsidR="004F6583" w:rsidRPr="004F6583" w:rsidRDefault="004F6583" w:rsidP="004F6583">
            <w:pPr>
              <w:spacing w:after="0" w:line="240" w:lineRule="auto"/>
              <w:rPr>
                <w:ins w:id="3293" w:author="Stefanie Lane" w:date="2022-05-12T12:10:00Z"/>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C6BE6BC" w14:textId="77777777" w:rsidR="004F6583" w:rsidRPr="004F6583" w:rsidRDefault="004F6583" w:rsidP="004F6583">
            <w:pPr>
              <w:spacing w:after="0" w:line="240" w:lineRule="auto"/>
              <w:rPr>
                <w:ins w:id="3294" w:author="Stefanie Lane" w:date="2022-05-12T12:10:00Z"/>
                <w:rFonts w:ascii="Arial" w:eastAsia="Times New Roman" w:hAnsi="Arial" w:cs="Arial"/>
                <w:i/>
                <w:iCs/>
                <w:sz w:val="20"/>
                <w:szCs w:val="20"/>
              </w:rPr>
            </w:pPr>
            <w:ins w:id="3295" w:author="Stefanie Lane" w:date="2022-05-12T12:10:00Z">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ins>
          </w:p>
        </w:tc>
        <w:tc>
          <w:tcPr>
            <w:tcW w:w="960" w:type="dxa"/>
            <w:tcBorders>
              <w:top w:val="nil"/>
              <w:left w:val="nil"/>
              <w:bottom w:val="single" w:sz="4" w:space="0" w:color="auto"/>
              <w:right w:val="nil"/>
            </w:tcBorders>
            <w:shd w:val="clear" w:color="auto" w:fill="auto"/>
            <w:noWrap/>
            <w:vAlign w:val="bottom"/>
            <w:hideMark/>
          </w:tcPr>
          <w:p w14:paraId="227F811B" w14:textId="77777777" w:rsidR="004F6583" w:rsidRPr="004F6583" w:rsidRDefault="004F6583" w:rsidP="004F6583">
            <w:pPr>
              <w:spacing w:after="0" w:line="240" w:lineRule="auto"/>
              <w:jc w:val="center"/>
              <w:rPr>
                <w:ins w:id="3296" w:author="Stefanie Lane" w:date="2022-05-12T12:10:00Z"/>
                <w:rFonts w:ascii="Calibri" w:eastAsia="Times New Roman" w:hAnsi="Calibri" w:cs="Calibri"/>
                <w:color w:val="000000"/>
              </w:rPr>
            </w:pPr>
            <w:ins w:id="3297" w:author="Stefanie Lane" w:date="2022-05-12T12:10:00Z">
              <w:r w:rsidRPr="004F6583">
                <w:rPr>
                  <w:rFonts w:ascii="Calibri" w:eastAsia="Times New Roman" w:hAnsi="Calibri" w:cs="Calibri"/>
                  <w:color w:val="000000"/>
                </w:rPr>
                <w:t>0.00</w:t>
              </w:r>
            </w:ins>
          </w:p>
        </w:tc>
        <w:tc>
          <w:tcPr>
            <w:tcW w:w="960" w:type="dxa"/>
            <w:tcBorders>
              <w:top w:val="nil"/>
              <w:left w:val="nil"/>
              <w:bottom w:val="single" w:sz="4" w:space="0" w:color="auto"/>
              <w:right w:val="nil"/>
            </w:tcBorders>
            <w:shd w:val="clear" w:color="auto" w:fill="auto"/>
            <w:noWrap/>
            <w:vAlign w:val="bottom"/>
            <w:hideMark/>
          </w:tcPr>
          <w:p w14:paraId="1088B53D" w14:textId="77777777" w:rsidR="004F6583" w:rsidRPr="004F6583" w:rsidRDefault="004F6583" w:rsidP="004F6583">
            <w:pPr>
              <w:spacing w:after="0" w:line="240" w:lineRule="auto"/>
              <w:jc w:val="center"/>
              <w:rPr>
                <w:ins w:id="3298" w:author="Stefanie Lane" w:date="2022-05-12T12:10:00Z"/>
                <w:rFonts w:ascii="Calibri" w:eastAsia="Times New Roman" w:hAnsi="Calibri" w:cs="Calibri"/>
                <w:color w:val="000000"/>
              </w:rPr>
            </w:pPr>
            <w:ins w:id="3299" w:author="Stefanie Lane" w:date="2022-05-12T12:10:00Z">
              <w:r w:rsidRPr="004F6583">
                <w:rPr>
                  <w:rFonts w:ascii="Calibri" w:eastAsia="Times New Roman" w:hAnsi="Calibri" w:cs="Calibri"/>
                  <w:color w:val="000000"/>
                </w:rPr>
                <w:t>0.06</w:t>
              </w:r>
            </w:ins>
          </w:p>
        </w:tc>
        <w:tc>
          <w:tcPr>
            <w:tcW w:w="960" w:type="dxa"/>
            <w:tcBorders>
              <w:top w:val="nil"/>
              <w:left w:val="nil"/>
              <w:bottom w:val="single" w:sz="4" w:space="0" w:color="auto"/>
              <w:right w:val="nil"/>
            </w:tcBorders>
            <w:shd w:val="clear" w:color="auto" w:fill="auto"/>
            <w:noWrap/>
            <w:vAlign w:val="bottom"/>
            <w:hideMark/>
          </w:tcPr>
          <w:p w14:paraId="679DA320" w14:textId="77777777" w:rsidR="004F6583" w:rsidRPr="004F6583" w:rsidRDefault="004F6583" w:rsidP="004F6583">
            <w:pPr>
              <w:spacing w:after="0" w:line="240" w:lineRule="auto"/>
              <w:jc w:val="center"/>
              <w:rPr>
                <w:ins w:id="3300" w:author="Stefanie Lane" w:date="2022-05-12T12:10:00Z"/>
                <w:rFonts w:ascii="Calibri" w:eastAsia="Times New Roman" w:hAnsi="Calibri" w:cs="Calibri"/>
                <w:color w:val="000000"/>
              </w:rPr>
            </w:pPr>
            <w:ins w:id="3301" w:author="Stefanie Lane" w:date="2022-05-12T12:10:00Z">
              <w:r w:rsidRPr="004F6583">
                <w:rPr>
                  <w:rFonts w:ascii="Calibri" w:eastAsia="Times New Roman" w:hAnsi="Calibri" w:cs="Calibri"/>
                  <w:color w:val="000000"/>
                </w:rPr>
                <w:t>0.00</w:t>
              </w:r>
            </w:ins>
          </w:p>
        </w:tc>
        <w:tc>
          <w:tcPr>
            <w:tcW w:w="1760" w:type="dxa"/>
            <w:tcBorders>
              <w:top w:val="nil"/>
              <w:left w:val="nil"/>
              <w:bottom w:val="single" w:sz="4" w:space="0" w:color="auto"/>
              <w:right w:val="nil"/>
            </w:tcBorders>
            <w:shd w:val="clear" w:color="auto" w:fill="auto"/>
            <w:noWrap/>
            <w:vAlign w:val="bottom"/>
            <w:hideMark/>
          </w:tcPr>
          <w:p w14:paraId="2587E4C8" w14:textId="77777777" w:rsidR="004F6583" w:rsidRPr="004F6583" w:rsidRDefault="004F6583" w:rsidP="004F6583">
            <w:pPr>
              <w:spacing w:after="0" w:line="240" w:lineRule="auto"/>
              <w:jc w:val="center"/>
              <w:rPr>
                <w:ins w:id="3302" w:author="Stefanie Lane" w:date="2022-05-12T12:10:00Z"/>
                <w:rFonts w:ascii="Calibri" w:eastAsia="Times New Roman" w:hAnsi="Calibri" w:cs="Calibri"/>
                <w:color w:val="000000"/>
              </w:rPr>
            </w:pPr>
            <w:ins w:id="3303" w:author="Stefanie Lane" w:date="2022-05-12T12:10:00Z">
              <w:r w:rsidRPr="004F6583">
                <w:rPr>
                  <w:rFonts w:ascii="Calibri" w:eastAsia="Times New Roman" w:hAnsi="Calibri" w:cs="Calibri"/>
                  <w:color w:val="000000"/>
                </w:rPr>
                <w:t> </w:t>
              </w:r>
            </w:ins>
          </w:p>
        </w:tc>
      </w:tr>
    </w:tbl>
    <w:p w14:paraId="734D3BD4" w14:textId="77777777" w:rsidR="004F6583" w:rsidRPr="004F6583" w:rsidRDefault="004F6583" w:rsidP="004F6583">
      <w:pPr>
        <w:rPr>
          <w:rPrChange w:id="3304" w:author="Stefanie Lane" w:date="2022-05-12T12:10:00Z">
            <w:rPr/>
          </w:rPrChange>
        </w:rPr>
        <w:pPrChange w:id="3305" w:author="Stefanie Lane" w:date="2022-05-12T12:10:00Z">
          <w:pPr/>
        </w:pPrChange>
      </w:pPr>
    </w:p>
    <w:sectPr w:rsidR="004F6583" w:rsidRPr="004F6583" w:rsidSect="000D7921">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Stefanie Lane" w:date="2022-05-10T12:55:00Z" w:initials="SLL">
    <w:p w14:paraId="75BDFB40" w14:textId="7D3519A1" w:rsidR="002D0061" w:rsidRDefault="002D0061">
      <w:pPr>
        <w:pStyle w:val="CommentText"/>
      </w:pPr>
      <w:r>
        <w:rPr>
          <w:rStyle w:val="CommentReference"/>
        </w:rPr>
        <w:annotationRef/>
      </w:r>
      <w:hyperlink r:id="rId1" w:history="1">
        <w:r w:rsidRPr="00841E62">
          <w:rPr>
            <w:rStyle w:val="Hyperlink"/>
          </w:rPr>
          <w:t>Ecological Applications</w:t>
        </w:r>
      </w:hyperlink>
      <w:r>
        <w:t xml:space="preserve">; </w:t>
      </w:r>
      <w:hyperlink r:id="rId2" w:history="1">
        <w:r w:rsidRPr="00B80808">
          <w:rPr>
            <w:rStyle w:val="Hyperlink"/>
          </w:rPr>
          <w:t>Ecology</w:t>
        </w:r>
      </w:hyperlink>
      <w:r>
        <w:t xml:space="preserve">; </w:t>
      </w:r>
    </w:p>
  </w:comment>
  <w:comment w:id="34" w:author="Stefanie Lane" w:date="2022-05-10T12:46:00Z" w:initials="SLL">
    <w:p w14:paraId="5F2EDF17" w14:textId="47C1BE39" w:rsidR="002D0061" w:rsidRDefault="002D0061">
      <w:pPr>
        <w:pStyle w:val="CommentText"/>
      </w:pPr>
      <w:r>
        <w:rPr>
          <w:rStyle w:val="CommentReference"/>
        </w:rPr>
        <w:annotationRef/>
      </w:r>
      <w:r>
        <w:t>Is there homogenization within or between assemblages? Or both?</w:t>
      </w:r>
    </w:p>
  </w:comment>
  <w:comment w:id="57" w:author="Stefanie Lane" w:date="2022-05-04T16:43:00Z" w:initials="SLL">
    <w:p w14:paraId="0D01CEC5" w14:textId="34F08B77" w:rsidR="002D0061" w:rsidRDefault="002D0061">
      <w:pPr>
        <w:pStyle w:val="CommentText"/>
      </w:pPr>
      <w:r>
        <w:rPr>
          <w:rStyle w:val="CommentReference"/>
        </w:rPr>
        <w:annotationRef/>
      </w:r>
      <w:r>
        <w:t xml:space="preserve"> Relate to stability: if stability = low variability, then low beta-div = greater stability). *need citation to support this</w:t>
      </w:r>
    </w:p>
  </w:comment>
  <w:comment w:id="58" w:author="Stefanie Lane" w:date="2022-05-12T13:32:00Z" w:initials="SLL">
    <w:p w14:paraId="295C1944" w14:textId="11D63075" w:rsidR="000020A6" w:rsidRDefault="000020A6">
      <w:pPr>
        <w:pStyle w:val="CommentText"/>
      </w:pPr>
      <w:r>
        <w:rPr>
          <w:rStyle w:val="CommentReference"/>
        </w:rPr>
        <w:annotationRef/>
      </w:r>
      <w:r>
        <w:t>Move suggestion of stability to Discussion</w:t>
      </w:r>
    </w:p>
  </w:comment>
  <w:comment w:id="60" w:author="Stefanie Lane" w:date="2022-02-17T19:07:00Z" w:initials="SLL">
    <w:p w14:paraId="697CCC2C" w14:textId="5443F13C" w:rsidR="002D0061" w:rsidRDefault="002D0061">
      <w:pPr>
        <w:pStyle w:val="CommentText"/>
      </w:pPr>
      <w:r>
        <w:rPr>
          <w:rStyle w:val="CommentReference"/>
        </w:rPr>
        <w:annotationRef/>
      </w:r>
      <w:r>
        <w:t xml:space="preserve">Need to indicate what changes: beta-diversity </w:t>
      </w:r>
      <w:proofErr w:type="gramStart"/>
      <w:r>
        <w:t>( =</w:t>
      </w:r>
      <w:proofErr w:type="gramEnd"/>
      <w:r>
        <w:t xml:space="preserve"> variability in species composition). Relate to stability: if stability = low variability, then low beta-div = greater stability)</w:t>
      </w:r>
    </w:p>
  </w:comment>
  <w:comment w:id="83" w:author="Stefanie Lane" w:date="2022-02-07T17:53:00Z" w:initials="SLL">
    <w:p w14:paraId="5116E480" w14:textId="01E95EFB" w:rsidR="002D0061" w:rsidRDefault="002D0061">
      <w:pPr>
        <w:pStyle w:val="CommentText"/>
      </w:pPr>
      <w:r>
        <w:rPr>
          <w:rStyle w:val="CommentReference"/>
        </w:rPr>
        <w:annotationRef/>
      </w:r>
      <w:r>
        <w:t xml:space="preserve"> I expect that displacement by increasing abundance of invasive species over time would result in greater number of species lost (and fewer species gained), and thus greater rates of turnover</w:t>
      </w:r>
    </w:p>
  </w:comment>
  <w:comment w:id="110" w:author="Stefanie Lane" w:date="2022-02-07T17:39:00Z" w:initials="SLL">
    <w:p w14:paraId="64ADE1BB" w14:textId="5DF822D7" w:rsidR="002D0061" w:rsidRDefault="002D0061">
      <w:pPr>
        <w:pStyle w:val="CommentText"/>
      </w:pPr>
      <w:r>
        <w:rPr>
          <w:rStyle w:val="CommentReference"/>
        </w:rPr>
        <w:annotationRef/>
      </w:r>
      <w:r>
        <w:t>Include which in supplemental table; include column explaining omission reason</w:t>
      </w:r>
    </w:p>
  </w:comment>
  <w:comment w:id="125" w:author="Stefanie Lane" w:date="2022-05-05T10:20:00Z" w:initials="SLL">
    <w:p w14:paraId="3251D9DB" w14:textId="3C6CD8A3" w:rsidR="002D0061" w:rsidRDefault="002D0061">
      <w:pPr>
        <w:pStyle w:val="CommentText"/>
      </w:pPr>
      <w:r>
        <w:rPr>
          <w:rStyle w:val="CommentReference"/>
        </w:rPr>
        <w:annotationRef/>
      </w:r>
      <w:r>
        <w:t>Plain English difference between B</w:t>
      </w:r>
      <w:r w:rsidR="00085771">
        <w:t>-</w:t>
      </w:r>
      <w:r>
        <w:t xml:space="preserve">C &amp; Euclidean, 13.2.2: </w:t>
      </w:r>
      <w:hyperlink r:id="rId3" w:history="1">
        <w:r w:rsidRPr="00FD6A63">
          <w:rPr>
            <w:rStyle w:val="Hyperlink"/>
          </w:rPr>
          <w:t>https://hankstevens.github.io/Primer-of-Ecology/diversity.html</w:t>
        </w:r>
      </w:hyperlink>
      <w:r>
        <w:t xml:space="preserve"> </w:t>
      </w:r>
    </w:p>
  </w:comment>
  <w:comment w:id="130" w:author="Stefanie Lane" w:date="2022-02-07T18:16:00Z" w:initials="SLL">
    <w:p w14:paraId="178910FC" w14:textId="020D0E69" w:rsidR="002D0061" w:rsidRDefault="002D0061">
      <w:pPr>
        <w:pStyle w:val="CommentText"/>
      </w:pPr>
      <w:r>
        <w:rPr>
          <w:rStyle w:val="CommentReference"/>
        </w:rPr>
        <w:annotationRef/>
      </w:r>
      <w:r>
        <w:t>Overall, fescue group far more prevalent in previous years: how do I ensure fair comparison, or discuss frequency in 2019?</w:t>
      </w:r>
    </w:p>
  </w:comment>
  <w:comment w:id="131" w:author="Stefanie Lane" w:date="2022-02-07T18:18:00Z" w:initials="SLL">
    <w:p w14:paraId="1ED60392" w14:textId="5376DBC3" w:rsidR="002D0061" w:rsidRDefault="002D0061">
      <w:pPr>
        <w:pStyle w:val="CommentText"/>
      </w:pPr>
      <w:r>
        <w:rPr>
          <w:rStyle w:val="CommentReference"/>
        </w:rPr>
        <w:annotationRef/>
      </w:r>
      <w:r>
        <w:t>Nancy’s suggestion: test influence of losing plots by randomly selecting a subset of plots within an assemblage, and rerun subsets of analysis to see if there’s a difference in outcome. This can be included as a Supplement to substantiate the analyses presented</w:t>
      </w:r>
    </w:p>
  </w:comment>
  <w:comment w:id="132" w:author="Stefanie Lane" w:date="2022-05-05T10:33:00Z" w:initials="SLL">
    <w:p w14:paraId="74C335B2" w14:textId="2AC25657" w:rsidR="002D0061" w:rsidRDefault="002D0061">
      <w:pPr>
        <w:pStyle w:val="CommentText"/>
      </w:pPr>
      <w:r>
        <w:rPr>
          <w:rStyle w:val="CommentReference"/>
        </w:rPr>
        <w:annotationRef/>
      </w:r>
      <w:r>
        <w:t xml:space="preserve">Plain English explanation: </w:t>
      </w:r>
      <w:hyperlink r:id="rId4" w:history="1">
        <w:r w:rsidRPr="00FD6A63">
          <w:rPr>
            <w:rStyle w:val="Hyperlink"/>
          </w:rPr>
          <w:t>https://jkzorz.github.io/2019/07/02/Indicator-species-analysis.html</w:t>
        </w:r>
      </w:hyperlink>
      <w:r>
        <w:t xml:space="preserve"> </w:t>
      </w:r>
    </w:p>
  </w:comment>
  <w:comment w:id="133" w:author="Stefanie Lane" w:date="2022-02-07T19:56:00Z" w:initials="SLL">
    <w:p w14:paraId="3A407921" w14:textId="00088A7F" w:rsidR="002D0061" w:rsidRDefault="002D0061">
      <w:pPr>
        <w:pStyle w:val="CommentText"/>
      </w:pPr>
      <w:r>
        <w:rPr>
          <w:rStyle w:val="CommentReference"/>
        </w:rPr>
        <w:annotationRef/>
      </w:r>
      <w:r>
        <w:t xml:space="preserve">Confirm this is an accurate explanation of </w:t>
      </w:r>
      <w:proofErr w:type="spellStart"/>
      <w:r>
        <w:t>multipatt</w:t>
      </w:r>
      <w:proofErr w:type="spellEnd"/>
      <w:r>
        <w:t xml:space="preserve"> function: </w:t>
      </w:r>
      <w:r w:rsidRPr="00195C88">
        <w:t>https://cran.r-project.org/web/packages/indicspecies/indicspecies.pdf</w:t>
      </w:r>
    </w:p>
  </w:comment>
  <w:comment w:id="141" w:author="Stefanie Lane" w:date="2022-05-12T14:38:00Z" w:initials="SLL">
    <w:p w14:paraId="75519423" w14:textId="0D6170EA" w:rsidR="00357F51" w:rsidRDefault="00357F51">
      <w:pPr>
        <w:pStyle w:val="CommentText"/>
      </w:pPr>
      <w:r>
        <w:rPr>
          <w:rStyle w:val="CommentReference"/>
        </w:rPr>
        <w:annotationRef/>
      </w:r>
      <w:r>
        <w:t xml:space="preserve">See Price et al, 2020, Landscape Ecol. for discussion of relationship to biotic homogenization, and use of </w:t>
      </w:r>
      <w:proofErr w:type="spellStart"/>
      <w:r>
        <w:t>permdisp</w:t>
      </w:r>
      <w:proofErr w:type="spellEnd"/>
      <w:r>
        <w:t>/ANOVA/</w:t>
      </w:r>
      <w:proofErr w:type="spellStart"/>
      <w:r>
        <w:t>PCoA</w:t>
      </w:r>
      <w:proofErr w:type="spellEnd"/>
      <w:r>
        <w:t>.</w:t>
      </w:r>
    </w:p>
  </w:comment>
  <w:comment w:id="179" w:author="Stefanie Lane" w:date="2022-02-07T21:36:00Z" w:initials="SLL">
    <w:p w14:paraId="2E207000" w14:textId="1444242E" w:rsidR="002D0061" w:rsidRDefault="002D0061">
      <w:pPr>
        <w:pStyle w:val="CommentText"/>
      </w:pPr>
      <w:r>
        <w:rPr>
          <w:rStyle w:val="CommentReference"/>
        </w:rPr>
        <w:annotationRef/>
      </w:r>
      <w:r>
        <w:t xml:space="preserve">Placeholder. I want the regional context figure to be bigger, and probably a separate figure from the transect schematics. </w:t>
      </w:r>
    </w:p>
  </w:comment>
  <w:comment w:id="256" w:author="Stefanie Lane" w:date="2022-05-10T14:03:00Z" w:initials="SLL">
    <w:p w14:paraId="3A56F14B" w14:textId="0DD8EBAB" w:rsidR="002D0061" w:rsidRDefault="002D0061">
      <w:pPr>
        <w:pStyle w:val="CommentText"/>
      </w:pPr>
      <w:r>
        <w:rPr>
          <w:rStyle w:val="CommentReference"/>
        </w:rPr>
        <w:annotationRef/>
      </w:r>
      <w:r>
        <w:t>Is it important to show species are moving from one assemblage to another? Does that matter, if the point is that composition within an assemblage type is changing?</w:t>
      </w:r>
    </w:p>
  </w:comment>
  <w:comment w:id="291" w:author="Stefanie Lane" w:date="2022-05-11T13:55:00Z" w:initials="SLL">
    <w:p w14:paraId="4134B2B3" w14:textId="27EC86A7" w:rsidR="002D0061" w:rsidRDefault="002D0061">
      <w:pPr>
        <w:pStyle w:val="CommentText"/>
      </w:pPr>
      <w:r>
        <w:rPr>
          <w:rStyle w:val="CommentReference"/>
        </w:rPr>
        <w:annotationRef/>
      </w:r>
      <w:r>
        <w:t>Want to figure out how to custom annotate years on the plots, set discrete limits on y-axis (0-4)</w:t>
      </w:r>
    </w:p>
  </w:comment>
  <w:comment w:id="1305" w:author="Stefanie Lane" w:date="2022-05-11T14:50:00Z" w:initials="SLL">
    <w:p w14:paraId="69BB0EFB" w14:textId="41258C1E" w:rsidR="002D0061" w:rsidRDefault="002D0061">
      <w:pPr>
        <w:pStyle w:val="CommentText"/>
      </w:pPr>
      <w:r>
        <w:rPr>
          <w:rStyle w:val="CommentReference"/>
        </w:rPr>
        <w:annotationRef/>
      </w:r>
      <w:r>
        <w:t xml:space="preserve">Assemblage is also occupied by more water-tolerant species; METR is an indicator of </w:t>
      </w:r>
    </w:p>
  </w:comment>
  <w:comment w:id="1310" w:author="Stefanie Lane" w:date="2022-03-10T16:38:00Z" w:initials="SLL">
    <w:p w14:paraId="1B505545" w14:textId="2FA49CCE" w:rsidR="002D0061" w:rsidRDefault="002D0061">
      <w:pPr>
        <w:pStyle w:val="CommentText"/>
      </w:pPr>
      <w:r>
        <w:rPr>
          <w:rStyle w:val="CommentReference"/>
        </w:rPr>
        <w:annotationRef/>
      </w:r>
      <w:r>
        <w:t xml:space="preserve">Per NAS, from v. 2.3: use </w:t>
      </w:r>
      <w:r w:rsidR="000C5CE7">
        <w:t>turnover to strategically</w:t>
      </w:r>
      <w:r>
        <w:t xml:space="preserve"> speak to whether redundancy might be shifting.</w:t>
      </w:r>
      <w:r w:rsidR="000C5CE7">
        <w:t xml:space="preserve"> -&gt; Can you link species lost/not replaced to structure/function?</w:t>
      </w:r>
    </w:p>
  </w:comment>
  <w:comment w:id="1311" w:author="Stefanie Lane" w:date="2022-05-04T18:34:00Z" w:initials="SLL">
    <w:p w14:paraId="19415BB7" w14:textId="572AA6FB" w:rsidR="002D0061" w:rsidRDefault="002D0061">
      <w:pPr>
        <w:pStyle w:val="CommentText"/>
      </w:pPr>
      <w:r>
        <w:rPr>
          <w:rStyle w:val="CommentReference"/>
        </w:rPr>
        <w:annotationRef/>
      </w:r>
      <w:r>
        <w:t xml:space="preserve"> Ives</w:t>
      </w:r>
      <w:r w:rsidR="00C87D42">
        <w:t xml:space="preserve"> &amp; Carpenter (2007)</w:t>
      </w:r>
      <w:r>
        <w:t>: greater invasion may</w:t>
      </w:r>
      <w:r w:rsidR="000C5CE7">
        <w:t xml:space="preserve"> indicate</w:t>
      </w:r>
      <w:r>
        <w:t xml:space="preserve"> lower stability; could </w:t>
      </w:r>
      <w:r w:rsidR="00B80321">
        <w:t>I</w:t>
      </w:r>
      <w:r>
        <w:t xml:space="preserve"> say the Fescue group has been most susceptible to invasion, and thus represents a vulnerable assemblage type? Worth noting Fescue is already an invasive species, thus the channel edges existed in an ‘invaded’ state </w:t>
      </w:r>
      <w:r w:rsidR="00B80321">
        <w:t xml:space="preserve">in 1979 </w:t>
      </w:r>
      <w:r>
        <w:t xml:space="preserve">when </w:t>
      </w:r>
      <w:proofErr w:type="spellStart"/>
      <w:r>
        <w:t>Bradfiled</w:t>
      </w:r>
      <w:proofErr w:type="spellEnd"/>
      <w:r>
        <w:t xml:space="preserve"> conducted his study. </w:t>
      </w:r>
    </w:p>
  </w:comment>
  <w:comment w:id="1318" w:author="Stefanie Lane" w:date="2022-01-27T16:13:00Z" w:initials="SLL">
    <w:p w14:paraId="394674D0" w14:textId="77777777" w:rsidR="002D0061" w:rsidRDefault="002D0061" w:rsidP="00827EE2">
      <w:pPr>
        <w:pStyle w:val="CommentText"/>
      </w:pPr>
      <w:r>
        <w:rPr>
          <w:rStyle w:val="CommentReference"/>
        </w:rPr>
        <w:annotationRef/>
      </w:r>
      <w:r>
        <w:t xml:space="preserve">See also: Yuan et al., 2016, </w:t>
      </w:r>
      <w:proofErr w:type="spellStart"/>
      <w:r>
        <w:t>wrt</w:t>
      </w:r>
      <w:proofErr w:type="spellEnd"/>
      <w:r>
        <w:t xml:space="preserve"> spatial vs. temporal turnover</w:t>
      </w:r>
    </w:p>
  </w:comment>
  <w:comment w:id="1341" w:author="Stefanie Lane" w:date="2022-02-07T18:56:00Z" w:initials="SLL">
    <w:p w14:paraId="491B3DC8" w14:textId="3BF94408" w:rsidR="002D0061" w:rsidRDefault="002D0061">
      <w:pPr>
        <w:pStyle w:val="CommentText"/>
      </w:pPr>
      <w:r>
        <w:rPr>
          <w:rStyle w:val="CommentReference"/>
        </w:rPr>
        <w:annotationRef/>
      </w:r>
      <w:r>
        <w:t>Remove if/when co-authors</w:t>
      </w:r>
      <w:r w:rsidR="00FB3565">
        <w:t xml:space="preserve"> confirmed</w:t>
      </w:r>
    </w:p>
  </w:comment>
  <w:comment w:id="1361" w:author="Stefanie Lane" w:date="2022-05-12T13:00:00Z" w:initials="SLL">
    <w:p w14:paraId="07EF98A7" w14:textId="081F779C" w:rsidR="002D0061" w:rsidRDefault="002D0061">
      <w:pPr>
        <w:pStyle w:val="CommentText"/>
      </w:pPr>
      <w:r>
        <w:rPr>
          <w:rStyle w:val="CommentReference"/>
        </w:rPr>
        <w:annotationRef/>
      </w:r>
      <w:r w:rsidR="00EA375B">
        <w:t>Frustrated: why do some increases show as (-) 1979: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BDFB40" w15:done="0"/>
  <w15:commentEx w15:paraId="5F2EDF17" w15:done="0"/>
  <w15:commentEx w15:paraId="0D01CEC5" w15:done="0"/>
  <w15:commentEx w15:paraId="295C1944" w15:paraIdParent="0D01CEC5" w15:done="0"/>
  <w15:commentEx w15:paraId="697CCC2C" w15:done="0"/>
  <w15:commentEx w15:paraId="5116E480" w15:done="0"/>
  <w15:commentEx w15:paraId="64ADE1BB" w15:done="0"/>
  <w15:commentEx w15:paraId="3251D9DB" w15:done="0"/>
  <w15:commentEx w15:paraId="178910FC" w15:done="0"/>
  <w15:commentEx w15:paraId="1ED60392" w15:paraIdParent="178910FC" w15:done="0"/>
  <w15:commentEx w15:paraId="74C335B2" w15:done="0"/>
  <w15:commentEx w15:paraId="3A407921" w15:done="0"/>
  <w15:commentEx w15:paraId="75519423" w15:done="0"/>
  <w15:commentEx w15:paraId="2E207000" w15:done="0"/>
  <w15:commentEx w15:paraId="3A56F14B" w15:done="0"/>
  <w15:commentEx w15:paraId="4134B2B3" w15:done="0"/>
  <w15:commentEx w15:paraId="69BB0EFB" w15:done="0"/>
  <w15:commentEx w15:paraId="1B505545" w15:done="0"/>
  <w15:commentEx w15:paraId="19415BB7" w15:paraIdParent="1B505545" w15:done="0"/>
  <w15:commentEx w15:paraId="394674D0" w15:done="0"/>
  <w15:commentEx w15:paraId="491B3DC8" w15:done="0"/>
  <w15:commentEx w15:paraId="07EF98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4AA" w16cex:dateUtc="2022-02-08T00:17:00Z"/>
  <w16cex:commentExtensible w16cex:durableId="25B91B77" w16cex:dateUtc="2022-02-18T03:07:00Z"/>
  <w16cex:commentExtensible w16cex:durableId="25B9067C" w16cex:dateUtc="2022-02-18T01:38:00Z"/>
  <w16cex:commentExtensible w16cex:durableId="25C88864" w16cex:dateUtc="2022-03-01T19:56:00Z"/>
  <w16cex:commentExtensible w16cex:durableId="25C885CB" w16cex:dateUtc="2022-03-01T19:45:00Z"/>
  <w16cex:commentExtensible w16cex:durableId="25CC6C8C" w16cex:dateUtc="2022-03-04T18:46:00Z"/>
  <w16cex:commentExtensible w16cex:durableId="25C8861B" w16cex:dateUtc="2022-03-01T19:46:00Z"/>
  <w16cex:commentExtensible w16cex:durableId="25CC6BD0" w16cex:dateUtc="2022-03-04T18:43:00Z"/>
  <w16cex:commentExtensible w16cex:durableId="25ABD02F" w16cex:dateUtc="2022-02-08T01:06:00Z"/>
  <w16cex:commentExtensible w16cex:durableId="25C88AB2" w16cex:dateUtc="2022-03-01T20:06:00Z"/>
  <w16cex:commentExtensible w16cex:durableId="25C88B0C" w16cex:dateUtc="2022-03-01T20:07:00Z"/>
  <w16cex:commentExtensible w16cex:durableId="25ABDB2C" w16cex:dateUtc="2022-02-08T01:53:00Z"/>
  <w16cex:commentExtensible w16cex:durableId="25CC6CAF" w16cex:dateUtc="2022-03-04T18:47:00Z"/>
  <w16cex:commentExtensible w16cex:durableId="25ABE9FD" w16cex:dateUtc="2022-02-08T02:57:00Z"/>
  <w16cex:commentExtensible w16cex:durableId="25ABD7B9" w16cex:dateUtc="2022-02-08T01:39:00Z"/>
  <w16cex:commentExtensible w16cex:durableId="25ABE09B" w16cex:dateUtc="2022-02-08T02:16:00Z"/>
  <w16cex:commentExtensible w16cex:durableId="25ABE0DB" w16cex:dateUtc="2022-02-08T02:18:00Z"/>
  <w16cex:commentExtensible w16cex:durableId="25ABF7E7" w16cex:dateUtc="2022-02-08T03:56:00Z"/>
  <w16cex:commentExtensible w16cex:durableId="25ADA800" w16cex:dateUtc="2022-02-09T10:40:00Z"/>
  <w16cex:commentExtensible w16cex:durableId="259D54DB" w16cex:dateUtc="2022-01-28T01:28:00Z"/>
  <w16cex:commentExtensible w16cex:durableId="25AC0F5C" w16cex:dateUtc="2022-02-08T05:36:00Z"/>
  <w16cex:commentExtensible w16cex:durableId="25ABEBF4" w16cex:dateUtc="2022-02-08T03:05:00Z"/>
  <w16cex:commentExtensible w16cex:durableId="259A9F10" w16cex:dateUtc="2022-01-26T00:08:00Z"/>
  <w16cex:commentExtensible w16cex:durableId="259D422D" w16cex:dateUtc="2022-01-28T00:09:00Z"/>
  <w16cex:commentExtensible w16cex:durableId="25AC06BE" w16cex:dateUtc="2022-02-08T04:59:00Z"/>
  <w16cex:commentExtensible w16cex:durableId="25CC6AD2" w16cex:dateUtc="2022-02-02T17:26:00Z"/>
  <w16cex:commentExtensible w16cex:durableId="25ABF242" w16cex:dateUtc="2022-01-28T00:13:00Z"/>
  <w16cex:commentExtensible w16cex:durableId="25ABF3B0" w16cex:dateUtc="2022-02-08T03:38:00Z"/>
  <w16cex:commentExtensible w16cex:durableId="25ABE9CD" w16cex:dateUtc="2022-02-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BDFB40" w16cid:durableId="2624DF3B"/>
  <w16cid:commentId w16cid:paraId="5F2EDF17" w16cid:durableId="2624DD0E"/>
  <w16cid:commentId w16cid:paraId="0D01CEC5" w16cid:durableId="261D2BC3"/>
  <w16cid:commentId w16cid:paraId="295C1944" w16cid:durableId="26278AD2"/>
  <w16cid:commentId w16cid:paraId="697CCC2C" w16cid:durableId="25B91B77"/>
  <w16cid:commentId w16cid:paraId="5116E480" w16cid:durableId="25ABDB2C"/>
  <w16cid:commentId w16cid:paraId="64ADE1BB" w16cid:durableId="25ABD7B9"/>
  <w16cid:commentId w16cid:paraId="3251D9DB" w16cid:durableId="261E235C"/>
  <w16cid:commentId w16cid:paraId="178910FC" w16cid:durableId="25ABE09B"/>
  <w16cid:commentId w16cid:paraId="1ED60392" w16cid:durableId="25ABE0DB"/>
  <w16cid:commentId w16cid:paraId="74C335B2" w16cid:durableId="261E2679"/>
  <w16cid:commentId w16cid:paraId="3A407921" w16cid:durableId="25ABF7E7"/>
  <w16cid:commentId w16cid:paraId="75519423" w16cid:durableId="26279A64"/>
  <w16cid:commentId w16cid:paraId="2E207000" w16cid:durableId="25AC0F5C"/>
  <w16cid:commentId w16cid:paraId="3A56F14B" w16cid:durableId="2624EF20"/>
  <w16cid:commentId w16cid:paraId="4134B2B3" w16cid:durableId="26263EE0"/>
  <w16cid:commentId w16cid:paraId="69BB0EFB" w16cid:durableId="26264BBB"/>
  <w16cid:commentId w16cid:paraId="1B505545" w16cid:durableId="25D4A804"/>
  <w16cid:commentId w16cid:paraId="19415BB7" w16cid:durableId="261D45B5"/>
  <w16cid:commentId w16cid:paraId="394674D0" w16cid:durableId="25ABF242"/>
  <w16cid:commentId w16cid:paraId="491B3DC8" w16cid:durableId="25ABE9CD"/>
  <w16cid:commentId w16cid:paraId="07EF98A7" w16cid:durableId="262783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D276A" w14:textId="77777777" w:rsidR="002D0061" w:rsidRDefault="002D0061" w:rsidP="00BF4E75">
      <w:pPr>
        <w:spacing w:after="0" w:line="240" w:lineRule="auto"/>
      </w:pPr>
      <w:r>
        <w:separator/>
      </w:r>
    </w:p>
  </w:endnote>
  <w:endnote w:type="continuationSeparator" w:id="0">
    <w:p w14:paraId="208CBE00" w14:textId="77777777" w:rsidR="002D0061" w:rsidRDefault="002D0061"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EC61E" w14:textId="77777777" w:rsidR="002D0061" w:rsidRDefault="002D0061" w:rsidP="00BF4E75">
      <w:pPr>
        <w:spacing w:after="0" w:line="240" w:lineRule="auto"/>
      </w:pPr>
      <w:r>
        <w:separator/>
      </w:r>
    </w:p>
  </w:footnote>
  <w:footnote w:type="continuationSeparator" w:id="0">
    <w:p w14:paraId="7D110FB0" w14:textId="77777777" w:rsidR="002D0061" w:rsidRDefault="002D0061"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3CEC274B" w:rsidR="002D0061" w:rsidRDefault="002D0061">
        <w:pPr>
          <w:pStyle w:val="Header"/>
          <w:jc w:val="right"/>
        </w:pPr>
        <w:r>
          <w:t>Lane</w:t>
        </w:r>
        <w:ins w:id="176" w:author="Stefanie Lane" w:date="2022-05-05T10:27:00Z">
          <w:r>
            <w:t xml:space="preserve"> et al.</w:t>
          </w:r>
        </w:ins>
        <w:r>
          <w:t xml:space="preserve">, 2022. Plant community stability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2D0061" w:rsidRDefault="002D00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
  </w:num>
  <w:num w:numId="3">
    <w:abstractNumId w:val="9"/>
  </w:num>
  <w:num w:numId="4">
    <w:abstractNumId w:val="12"/>
  </w:num>
  <w:num w:numId="5">
    <w:abstractNumId w:val="20"/>
  </w:num>
  <w:num w:numId="6">
    <w:abstractNumId w:val="18"/>
  </w:num>
  <w:num w:numId="7">
    <w:abstractNumId w:val="6"/>
  </w:num>
  <w:num w:numId="8">
    <w:abstractNumId w:val="5"/>
  </w:num>
  <w:num w:numId="9">
    <w:abstractNumId w:val="14"/>
  </w:num>
  <w:num w:numId="10">
    <w:abstractNumId w:val="1"/>
  </w:num>
  <w:num w:numId="11">
    <w:abstractNumId w:val="0"/>
  </w:num>
  <w:num w:numId="12">
    <w:abstractNumId w:val="2"/>
  </w:num>
  <w:num w:numId="13">
    <w:abstractNumId w:val="8"/>
  </w:num>
  <w:num w:numId="14">
    <w:abstractNumId w:val="16"/>
  </w:num>
  <w:num w:numId="15">
    <w:abstractNumId w:val="4"/>
  </w:num>
  <w:num w:numId="16">
    <w:abstractNumId w:val="11"/>
  </w:num>
  <w:num w:numId="17">
    <w:abstractNumId w:val="17"/>
  </w:num>
  <w:num w:numId="18">
    <w:abstractNumId w:val="13"/>
  </w:num>
  <w:num w:numId="19">
    <w:abstractNumId w:val="7"/>
  </w:num>
  <w:num w:numId="20">
    <w:abstractNumId w:val="10"/>
  </w:num>
  <w:num w:numId="2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C90"/>
    <w:rsid w:val="000100C5"/>
    <w:rsid w:val="00010D37"/>
    <w:rsid w:val="0001195D"/>
    <w:rsid w:val="00011E3D"/>
    <w:rsid w:val="00012A89"/>
    <w:rsid w:val="00012C42"/>
    <w:rsid w:val="000146C2"/>
    <w:rsid w:val="00014A9A"/>
    <w:rsid w:val="000169C2"/>
    <w:rsid w:val="000178FD"/>
    <w:rsid w:val="00020056"/>
    <w:rsid w:val="00021ECF"/>
    <w:rsid w:val="00023269"/>
    <w:rsid w:val="0003077F"/>
    <w:rsid w:val="00030FB9"/>
    <w:rsid w:val="0003526B"/>
    <w:rsid w:val="0003545C"/>
    <w:rsid w:val="0003711B"/>
    <w:rsid w:val="000406CD"/>
    <w:rsid w:val="00041623"/>
    <w:rsid w:val="000425A4"/>
    <w:rsid w:val="00042C5A"/>
    <w:rsid w:val="000431F1"/>
    <w:rsid w:val="00045C36"/>
    <w:rsid w:val="00050718"/>
    <w:rsid w:val="00050B97"/>
    <w:rsid w:val="00056084"/>
    <w:rsid w:val="00057D4B"/>
    <w:rsid w:val="00060358"/>
    <w:rsid w:val="00060AB7"/>
    <w:rsid w:val="00061706"/>
    <w:rsid w:val="00063E63"/>
    <w:rsid w:val="0006408D"/>
    <w:rsid w:val="000648CF"/>
    <w:rsid w:val="00064ACC"/>
    <w:rsid w:val="0006502E"/>
    <w:rsid w:val="00066EFD"/>
    <w:rsid w:val="00067159"/>
    <w:rsid w:val="000678E1"/>
    <w:rsid w:val="000710F5"/>
    <w:rsid w:val="0007225D"/>
    <w:rsid w:val="00073000"/>
    <w:rsid w:val="00074139"/>
    <w:rsid w:val="000766B8"/>
    <w:rsid w:val="00076FA5"/>
    <w:rsid w:val="000832A2"/>
    <w:rsid w:val="000834F5"/>
    <w:rsid w:val="00085771"/>
    <w:rsid w:val="00085CD4"/>
    <w:rsid w:val="000900E9"/>
    <w:rsid w:val="000A2ECF"/>
    <w:rsid w:val="000A3AB7"/>
    <w:rsid w:val="000A3E15"/>
    <w:rsid w:val="000B2B17"/>
    <w:rsid w:val="000B37AD"/>
    <w:rsid w:val="000B556F"/>
    <w:rsid w:val="000B6922"/>
    <w:rsid w:val="000B79A0"/>
    <w:rsid w:val="000C13F0"/>
    <w:rsid w:val="000C2F44"/>
    <w:rsid w:val="000C3F87"/>
    <w:rsid w:val="000C4B24"/>
    <w:rsid w:val="000C5CE7"/>
    <w:rsid w:val="000C7EAE"/>
    <w:rsid w:val="000C7F52"/>
    <w:rsid w:val="000D0AF3"/>
    <w:rsid w:val="000D0EFF"/>
    <w:rsid w:val="000D1B5F"/>
    <w:rsid w:val="000D215B"/>
    <w:rsid w:val="000D3031"/>
    <w:rsid w:val="000D33FC"/>
    <w:rsid w:val="000D4503"/>
    <w:rsid w:val="000D7921"/>
    <w:rsid w:val="000E1309"/>
    <w:rsid w:val="000E4F3A"/>
    <w:rsid w:val="000E643E"/>
    <w:rsid w:val="000F08CD"/>
    <w:rsid w:val="000F0F9A"/>
    <w:rsid w:val="000F0FB8"/>
    <w:rsid w:val="000F3F96"/>
    <w:rsid w:val="000F4196"/>
    <w:rsid w:val="000F6CCA"/>
    <w:rsid w:val="00100565"/>
    <w:rsid w:val="00100D21"/>
    <w:rsid w:val="00102B71"/>
    <w:rsid w:val="0010340E"/>
    <w:rsid w:val="001042B3"/>
    <w:rsid w:val="00110DE4"/>
    <w:rsid w:val="00112B78"/>
    <w:rsid w:val="001148DE"/>
    <w:rsid w:val="00114EB3"/>
    <w:rsid w:val="00116D28"/>
    <w:rsid w:val="0012104D"/>
    <w:rsid w:val="00122537"/>
    <w:rsid w:val="00124273"/>
    <w:rsid w:val="00124BDB"/>
    <w:rsid w:val="001262D0"/>
    <w:rsid w:val="00130227"/>
    <w:rsid w:val="001307AD"/>
    <w:rsid w:val="00130DE3"/>
    <w:rsid w:val="00132E6A"/>
    <w:rsid w:val="001369F0"/>
    <w:rsid w:val="00137AA7"/>
    <w:rsid w:val="00137DE2"/>
    <w:rsid w:val="001401E6"/>
    <w:rsid w:val="00140BDF"/>
    <w:rsid w:val="00142404"/>
    <w:rsid w:val="00145842"/>
    <w:rsid w:val="00151992"/>
    <w:rsid w:val="0015412F"/>
    <w:rsid w:val="00154B30"/>
    <w:rsid w:val="0015552F"/>
    <w:rsid w:val="0015725C"/>
    <w:rsid w:val="001578C8"/>
    <w:rsid w:val="00160864"/>
    <w:rsid w:val="00160B87"/>
    <w:rsid w:val="00161052"/>
    <w:rsid w:val="0016265B"/>
    <w:rsid w:val="00162ED5"/>
    <w:rsid w:val="00163B51"/>
    <w:rsid w:val="001646E3"/>
    <w:rsid w:val="00165997"/>
    <w:rsid w:val="00165DCB"/>
    <w:rsid w:val="00170E03"/>
    <w:rsid w:val="00171408"/>
    <w:rsid w:val="00175845"/>
    <w:rsid w:val="00175D27"/>
    <w:rsid w:val="00177A8E"/>
    <w:rsid w:val="00177F29"/>
    <w:rsid w:val="00182C65"/>
    <w:rsid w:val="00182D7E"/>
    <w:rsid w:val="00183E18"/>
    <w:rsid w:val="00184440"/>
    <w:rsid w:val="0018553F"/>
    <w:rsid w:val="00185AB9"/>
    <w:rsid w:val="00191332"/>
    <w:rsid w:val="00191909"/>
    <w:rsid w:val="00191A59"/>
    <w:rsid w:val="00193021"/>
    <w:rsid w:val="00193320"/>
    <w:rsid w:val="001939FA"/>
    <w:rsid w:val="00195C88"/>
    <w:rsid w:val="00195D4F"/>
    <w:rsid w:val="001A0EA3"/>
    <w:rsid w:val="001A11D6"/>
    <w:rsid w:val="001A3616"/>
    <w:rsid w:val="001A3ED2"/>
    <w:rsid w:val="001A595A"/>
    <w:rsid w:val="001A74A2"/>
    <w:rsid w:val="001B0737"/>
    <w:rsid w:val="001B103D"/>
    <w:rsid w:val="001B1861"/>
    <w:rsid w:val="001B3F90"/>
    <w:rsid w:val="001B46DC"/>
    <w:rsid w:val="001C04D5"/>
    <w:rsid w:val="001C33F4"/>
    <w:rsid w:val="001C4110"/>
    <w:rsid w:val="001C64DC"/>
    <w:rsid w:val="001D098D"/>
    <w:rsid w:val="001D3977"/>
    <w:rsid w:val="001E072A"/>
    <w:rsid w:val="001E210B"/>
    <w:rsid w:val="001E3C6F"/>
    <w:rsid w:val="001E5D06"/>
    <w:rsid w:val="001E6553"/>
    <w:rsid w:val="001E759C"/>
    <w:rsid w:val="001F19B1"/>
    <w:rsid w:val="001F436B"/>
    <w:rsid w:val="001F5046"/>
    <w:rsid w:val="001F5545"/>
    <w:rsid w:val="001F699E"/>
    <w:rsid w:val="001F6AC9"/>
    <w:rsid w:val="0020057A"/>
    <w:rsid w:val="0020507B"/>
    <w:rsid w:val="00205444"/>
    <w:rsid w:val="00205D24"/>
    <w:rsid w:val="002066B9"/>
    <w:rsid w:val="002116AC"/>
    <w:rsid w:val="002117EF"/>
    <w:rsid w:val="00215C48"/>
    <w:rsid w:val="0022363E"/>
    <w:rsid w:val="00226A79"/>
    <w:rsid w:val="00231775"/>
    <w:rsid w:val="00231BAA"/>
    <w:rsid w:val="00232AF1"/>
    <w:rsid w:val="002355AC"/>
    <w:rsid w:val="00235C27"/>
    <w:rsid w:val="00236A5C"/>
    <w:rsid w:val="0023791D"/>
    <w:rsid w:val="0024166F"/>
    <w:rsid w:val="00241A51"/>
    <w:rsid w:val="0024305C"/>
    <w:rsid w:val="00245C13"/>
    <w:rsid w:val="002501CE"/>
    <w:rsid w:val="002505BD"/>
    <w:rsid w:val="00250AFD"/>
    <w:rsid w:val="00251F2D"/>
    <w:rsid w:val="002532A3"/>
    <w:rsid w:val="00255BCB"/>
    <w:rsid w:val="00260E9B"/>
    <w:rsid w:val="002613DE"/>
    <w:rsid w:val="00262B24"/>
    <w:rsid w:val="0026405A"/>
    <w:rsid w:val="00265374"/>
    <w:rsid w:val="0026711C"/>
    <w:rsid w:val="0027315E"/>
    <w:rsid w:val="00274100"/>
    <w:rsid w:val="00276B00"/>
    <w:rsid w:val="00277767"/>
    <w:rsid w:val="00281B1F"/>
    <w:rsid w:val="00282D23"/>
    <w:rsid w:val="002839E8"/>
    <w:rsid w:val="002853ED"/>
    <w:rsid w:val="0029101D"/>
    <w:rsid w:val="00291286"/>
    <w:rsid w:val="00291BAF"/>
    <w:rsid w:val="002930FD"/>
    <w:rsid w:val="00293DD0"/>
    <w:rsid w:val="00295CCC"/>
    <w:rsid w:val="0029656F"/>
    <w:rsid w:val="002979C4"/>
    <w:rsid w:val="00297FBE"/>
    <w:rsid w:val="002A21CB"/>
    <w:rsid w:val="002A34E3"/>
    <w:rsid w:val="002A3848"/>
    <w:rsid w:val="002A5220"/>
    <w:rsid w:val="002A5734"/>
    <w:rsid w:val="002A5853"/>
    <w:rsid w:val="002A77CD"/>
    <w:rsid w:val="002B0984"/>
    <w:rsid w:val="002B30B8"/>
    <w:rsid w:val="002B346B"/>
    <w:rsid w:val="002B6766"/>
    <w:rsid w:val="002B7F52"/>
    <w:rsid w:val="002C1B96"/>
    <w:rsid w:val="002C1D2C"/>
    <w:rsid w:val="002C2500"/>
    <w:rsid w:val="002C3C8D"/>
    <w:rsid w:val="002C4FFA"/>
    <w:rsid w:val="002C55D8"/>
    <w:rsid w:val="002D0061"/>
    <w:rsid w:val="002D0C63"/>
    <w:rsid w:val="002D4941"/>
    <w:rsid w:val="002D5D96"/>
    <w:rsid w:val="002D6004"/>
    <w:rsid w:val="002D603D"/>
    <w:rsid w:val="002D7F1C"/>
    <w:rsid w:val="002E1C7E"/>
    <w:rsid w:val="002E39F4"/>
    <w:rsid w:val="002E43B4"/>
    <w:rsid w:val="002E4D1C"/>
    <w:rsid w:val="002E4E7F"/>
    <w:rsid w:val="002E52B1"/>
    <w:rsid w:val="002E58E8"/>
    <w:rsid w:val="002F27E1"/>
    <w:rsid w:val="002F3C7E"/>
    <w:rsid w:val="002F47C7"/>
    <w:rsid w:val="002F7CB6"/>
    <w:rsid w:val="00302A99"/>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7D46"/>
    <w:rsid w:val="00330735"/>
    <w:rsid w:val="0033085B"/>
    <w:rsid w:val="00331CF9"/>
    <w:rsid w:val="00332EF5"/>
    <w:rsid w:val="00336630"/>
    <w:rsid w:val="0033682E"/>
    <w:rsid w:val="00340BB0"/>
    <w:rsid w:val="00340BED"/>
    <w:rsid w:val="00341EBD"/>
    <w:rsid w:val="00342ABF"/>
    <w:rsid w:val="003436E0"/>
    <w:rsid w:val="00343A98"/>
    <w:rsid w:val="00345DE4"/>
    <w:rsid w:val="00350D7F"/>
    <w:rsid w:val="00352A16"/>
    <w:rsid w:val="00353F7C"/>
    <w:rsid w:val="003554A2"/>
    <w:rsid w:val="00355BBB"/>
    <w:rsid w:val="00356FC2"/>
    <w:rsid w:val="00357A5D"/>
    <w:rsid w:val="00357F51"/>
    <w:rsid w:val="00361ED3"/>
    <w:rsid w:val="00362708"/>
    <w:rsid w:val="00362DA9"/>
    <w:rsid w:val="00363A72"/>
    <w:rsid w:val="00365200"/>
    <w:rsid w:val="00365F91"/>
    <w:rsid w:val="00367E6C"/>
    <w:rsid w:val="00370D1D"/>
    <w:rsid w:val="00370EED"/>
    <w:rsid w:val="00373BDC"/>
    <w:rsid w:val="00375FF5"/>
    <w:rsid w:val="00380BA0"/>
    <w:rsid w:val="00380D8E"/>
    <w:rsid w:val="003821F1"/>
    <w:rsid w:val="003828C6"/>
    <w:rsid w:val="003841DB"/>
    <w:rsid w:val="003900B2"/>
    <w:rsid w:val="00390DB5"/>
    <w:rsid w:val="00391339"/>
    <w:rsid w:val="00392DC9"/>
    <w:rsid w:val="003A3518"/>
    <w:rsid w:val="003B0E2E"/>
    <w:rsid w:val="003B2DDD"/>
    <w:rsid w:val="003B6B3D"/>
    <w:rsid w:val="003C77E5"/>
    <w:rsid w:val="003C783A"/>
    <w:rsid w:val="003D0B07"/>
    <w:rsid w:val="003D15FC"/>
    <w:rsid w:val="003D30A6"/>
    <w:rsid w:val="003D3366"/>
    <w:rsid w:val="003D5257"/>
    <w:rsid w:val="003E0877"/>
    <w:rsid w:val="003E3BE9"/>
    <w:rsid w:val="003E5380"/>
    <w:rsid w:val="003E6D9C"/>
    <w:rsid w:val="003F0CC5"/>
    <w:rsid w:val="003F0DE8"/>
    <w:rsid w:val="003F3E2D"/>
    <w:rsid w:val="003F3F7D"/>
    <w:rsid w:val="003F479F"/>
    <w:rsid w:val="00403637"/>
    <w:rsid w:val="0040424A"/>
    <w:rsid w:val="00404CFC"/>
    <w:rsid w:val="00405FBE"/>
    <w:rsid w:val="00415113"/>
    <w:rsid w:val="00417186"/>
    <w:rsid w:val="004215E5"/>
    <w:rsid w:val="0042175C"/>
    <w:rsid w:val="00421CA1"/>
    <w:rsid w:val="00431393"/>
    <w:rsid w:val="004313B8"/>
    <w:rsid w:val="0043333B"/>
    <w:rsid w:val="00434F98"/>
    <w:rsid w:val="00443FA2"/>
    <w:rsid w:val="00447198"/>
    <w:rsid w:val="00447764"/>
    <w:rsid w:val="00451D10"/>
    <w:rsid w:val="00453ACC"/>
    <w:rsid w:val="00456B4F"/>
    <w:rsid w:val="0045765D"/>
    <w:rsid w:val="00461840"/>
    <w:rsid w:val="00463533"/>
    <w:rsid w:val="004645C0"/>
    <w:rsid w:val="00464FB4"/>
    <w:rsid w:val="00466169"/>
    <w:rsid w:val="00466393"/>
    <w:rsid w:val="0046752E"/>
    <w:rsid w:val="00467A3C"/>
    <w:rsid w:val="004715D9"/>
    <w:rsid w:val="00474703"/>
    <w:rsid w:val="004832DC"/>
    <w:rsid w:val="004834EB"/>
    <w:rsid w:val="0048459B"/>
    <w:rsid w:val="00485A40"/>
    <w:rsid w:val="00493281"/>
    <w:rsid w:val="004951EF"/>
    <w:rsid w:val="00496BFB"/>
    <w:rsid w:val="00496DDE"/>
    <w:rsid w:val="00497451"/>
    <w:rsid w:val="004A05B5"/>
    <w:rsid w:val="004A412C"/>
    <w:rsid w:val="004B5482"/>
    <w:rsid w:val="004C0674"/>
    <w:rsid w:val="004C3383"/>
    <w:rsid w:val="004C3D45"/>
    <w:rsid w:val="004C58D7"/>
    <w:rsid w:val="004C6C15"/>
    <w:rsid w:val="004C7DF9"/>
    <w:rsid w:val="004D0D10"/>
    <w:rsid w:val="004D4202"/>
    <w:rsid w:val="004D7707"/>
    <w:rsid w:val="004E2523"/>
    <w:rsid w:val="004E41B7"/>
    <w:rsid w:val="004E4FD4"/>
    <w:rsid w:val="004E6247"/>
    <w:rsid w:val="004E715D"/>
    <w:rsid w:val="004E761A"/>
    <w:rsid w:val="004F3149"/>
    <w:rsid w:val="004F31B5"/>
    <w:rsid w:val="004F5D7D"/>
    <w:rsid w:val="004F6583"/>
    <w:rsid w:val="00502AA6"/>
    <w:rsid w:val="00504CB3"/>
    <w:rsid w:val="00504E47"/>
    <w:rsid w:val="00505257"/>
    <w:rsid w:val="00514DA9"/>
    <w:rsid w:val="00516504"/>
    <w:rsid w:val="00516E54"/>
    <w:rsid w:val="0051760C"/>
    <w:rsid w:val="00517DAD"/>
    <w:rsid w:val="005209C4"/>
    <w:rsid w:val="005211A7"/>
    <w:rsid w:val="005314CF"/>
    <w:rsid w:val="005317D4"/>
    <w:rsid w:val="00532682"/>
    <w:rsid w:val="00534F10"/>
    <w:rsid w:val="005372BF"/>
    <w:rsid w:val="00537848"/>
    <w:rsid w:val="0054108C"/>
    <w:rsid w:val="0054211F"/>
    <w:rsid w:val="00546478"/>
    <w:rsid w:val="00547C63"/>
    <w:rsid w:val="00551E87"/>
    <w:rsid w:val="00552E8C"/>
    <w:rsid w:val="00554B0B"/>
    <w:rsid w:val="00556C34"/>
    <w:rsid w:val="00557665"/>
    <w:rsid w:val="0055787A"/>
    <w:rsid w:val="00561EB0"/>
    <w:rsid w:val="00562266"/>
    <w:rsid w:val="005622C3"/>
    <w:rsid w:val="00563294"/>
    <w:rsid w:val="00563755"/>
    <w:rsid w:val="00564330"/>
    <w:rsid w:val="00566C69"/>
    <w:rsid w:val="005709DE"/>
    <w:rsid w:val="0058125F"/>
    <w:rsid w:val="0058243F"/>
    <w:rsid w:val="0058398E"/>
    <w:rsid w:val="00584559"/>
    <w:rsid w:val="00586761"/>
    <w:rsid w:val="005867A4"/>
    <w:rsid w:val="00586B0D"/>
    <w:rsid w:val="0059170F"/>
    <w:rsid w:val="00592A8A"/>
    <w:rsid w:val="00592B7A"/>
    <w:rsid w:val="00592C5E"/>
    <w:rsid w:val="00597434"/>
    <w:rsid w:val="00597B6A"/>
    <w:rsid w:val="005A13B4"/>
    <w:rsid w:val="005A152F"/>
    <w:rsid w:val="005A45E0"/>
    <w:rsid w:val="005A64B1"/>
    <w:rsid w:val="005B1812"/>
    <w:rsid w:val="005B182C"/>
    <w:rsid w:val="005B2A34"/>
    <w:rsid w:val="005B3DD8"/>
    <w:rsid w:val="005B3EAB"/>
    <w:rsid w:val="005B41A4"/>
    <w:rsid w:val="005B45C6"/>
    <w:rsid w:val="005B6F7B"/>
    <w:rsid w:val="005B73D6"/>
    <w:rsid w:val="005C0700"/>
    <w:rsid w:val="005C1666"/>
    <w:rsid w:val="005C36D9"/>
    <w:rsid w:val="005D0F1A"/>
    <w:rsid w:val="005D2289"/>
    <w:rsid w:val="005D3606"/>
    <w:rsid w:val="005D4914"/>
    <w:rsid w:val="005D4D22"/>
    <w:rsid w:val="005D63D3"/>
    <w:rsid w:val="005D71DC"/>
    <w:rsid w:val="005D7840"/>
    <w:rsid w:val="005E1406"/>
    <w:rsid w:val="005E1C14"/>
    <w:rsid w:val="005E3171"/>
    <w:rsid w:val="005E4258"/>
    <w:rsid w:val="005E629B"/>
    <w:rsid w:val="005E6D45"/>
    <w:rsid w:val="005E7ED4"/>
    <w:rsid w:val="005F13EF"/>
    <w:rsid w:val="005F1C36"/>
    <w:rsid w:val="005F25F4"/>
    <w:rsid w:val="005F30A9"/>
    <w:rsid w:val="005F3F8D"/>
    <w:rsid w:val="005F44EE"/>
    <w:rsid w:val="005F7C5D"/>
    <w:rsid w:val="00601C8E"/>
    <w:rsid w:val="006056DB"/>
    <w:rsid w:val="006058F4"/>
    <w:rsid w:val="006072B1"/>
    <w:rsid w:val="00607741"/>
    <w:rsid w:val="00612035"/>
    <w:rsid w:val="006124A6"/>
    <w:rsid w:val="00612ED6"/>
    <w:rsid w:val="00613DBC"/>
    <w:rsid w:val="006144D9"/>
    <w:rsid w:val="006146EA"/>
    <w:rsid w:val="00614712"/>
    <w:rsid w:val="00615617"/>
    <w:rsid w:val="00616D04"/>
    <w:rsid w:val="006202C7"/>
    <w:rsid w:val="006229F7"/>
    <w:rsid w:val="00623488"/>
    <w:rsid w:val="006236E0"/>
    <w:rsid w:val="006261B2"/>
    <w:rsid w:val="00632BF9"/>
    <w:rsid w:val="00632C3F"/>
    <w:rsid w:val="00637D0D"/>
    <w:rsid w:val="00640EC2"/>
    <w:rsid w:val="00640F94"/>
    <w:rsid w:val="0064149B"/>
    <w:rsid w:val="00645972"/>
    <w:rsid w:val="006509EF"/>
    <w:rsid w:val="0065175A"/>
    <w:rsid w:val="00653374"/>
    <w:rsid w:val="006561F0"/>
    <w:rsid w:val="00656568"/>
    <w:rsid w:val="006571A8"/>
    <w:rsid w:val="006601E5"/>
    <w:rsid w:val="00660F1B"/>
    <w:rsid w:val="006634D1"/>
    <w:rsid w:val="0066549B"/>
    <w:rsid w:val="00666186"/>
    <w:rsid w:val="00666F91"/>
    <w:rsid w:val="0066777E"/>
    <w:rsid w:val="00670D47"/>
    <w:rsid w:val="00671503"/>
    <w:rsid w:val="00672132"/>
    <w:rsid w:val="00673842"/>
    <w:rsid w:val="00673CF3"/>
    <w:rsid w:val="00675DE4"/>
    <w:rsid w:val="00676817"/>
    <w:rsid w:val="006779DC"/>
    <w:rsid w:val="00677BE0"/>
    <w:rsid w:val="006822AD"/>
    <w:rsid w:val="00682510"/>
    <w:rsid w:val="00682F61"/>
    <w:rsid w:val="00682FC6"/>
    <w:rsid w:val="0068421F"/>
    <w:rsid w:val="00686E15"/>
    <w:rsid w:val="00687A8E"/>
    <w:rsid w:val="00691F2A"/>
    <w:rsid w:val="00693FAC"/>
    <w:rsid w:val="00695A7B"/>
    <w:rsid w:val="006A1D56"/>
    <w:rsid w:val="006A2027"/>
    <w:rsid w:val="006A6238"/>
    <w:rsid w:val="006A7EBD"/>
    <w:rsid w:val="006B280C"/>
    <w:rsid w:val="006B4D7D"/>
    <w:rsid w:val="006B67B7"/>
    <w:rsid w:val="006B7F7A"/>
    <w:rsid w:val="006C1E97"/>
    <w:rsid w:val="006C27E6"/>
    <w:rsid w:val="006C2A87"/>
    <w:rsid w:val="006C3B4D"/>
    <w:rsid w:val="006C5D18"/>
    <w:rsid w:val="006C7722"/>
    <w:rsid w:val="006C7F76"/>
    <w:rsid w:val="006D1F2B"/>
    <w:rsid w:val="006D403A"/>
    <w:rsid w:val="006D411C"/>
    <w:rsid w:val="006D50AD"/>
    <w:rsid w:val="006E12A0"/>
    <w:rsid w:val="006E1EEE"/>
    <w:rsid w:val="006E4746"/>
    <w:rsid w:val="006E56E2"/>
    <w:rsid w:val="006E652B"/>
    <w:rsid w:val="006E6E32"/>
    <w:rsid w:val="006E7FF9"/>
    <w:rsid w:val="006F0DE5"/>
    <w:rsid w:val="006F225A"/>
    <w:rsid w:val="006F3B74"/>
    <w:rsid w:val="006F3C9D"/>
    <w:rsid w:val="006F3FB8"/>
    <w:rsid w:val="006F44DC"/>
    <w:rsid w:val="006F4C99"/>
    <w:rsid w:val="006F7949"/>
    <w:rsid w:val="00704594"/>
    <w:rsid w:val="0070559A"/>
    <w:rsid w:val="00705CB9"/>
    <w:rsid w:val="007072B6"/>
    <w:rsid w:val="007108E4"/>
    <w:rsid w:val="00713666"/>
    <w:rsid w:val="00715E10"/>
    <w:rsid w:val="00717599"/>
    <w:rsid w:val="00717B42"/>
    <w:rsid w:val="00722C6E"/>
    <w:rsid w:val="00737366"/>
    <w:rsid w:val="0074150F"/>
    <w:rsid w:val="0074167B"/>
    <w:rsid w:val="00742ECA"/>
    <w:rsid w:val="00744FD6"/>
    <w:rsid w:val="007502B6"/>
    <w:rsid w:val="007503F0"/>
    <w:rsid w:val="0075178D"/>
    <w:rsid w:val="00751C22"/>
    <w:rsid w:val="0075327A"/>
    <w:rsid w:val="00755FA7"/>
    <w:rsid w:val="00756082"/>
    <w:rsid w:val="007604A5"/>
    <w:rsid w:val="00764D94"/>
    <w:rsid w:val="00765E49"/>
    <w:rsid w:val="00766A27"/>
    <w:rsid w:val="00766A9C"/>
    <w:rsid w:val="00771950"/>
    <w:rsid w:val="00774F7E"/>
    <w:rsid w:val="00775E14"/>
    <w:rsid w:val="00780EFE"/>
    <w:rsid w:val="007853EC"/>
    <w:rsid w:val="007860F0"/>
    <w:rsid w:val="00786304"/>
    <w:rsid w:val="007868FB"/>
    <w:rsid w:val="00786C01"/>
    <w:rsid w:val="007910C1"/>
    <w:rsid w:val="00791770"/>
    <w:rsid w:val="00791DB8"/>
    <w:rsid w:val="00793D97"/>
    <w:rsid w:val="007945ED"/>
    <w:rsid w:val="00794FEF"/>
    <w:rsid w:val="00796E00"/>
    <w:rsid w:val="007A161D"/>
    <w:rsid w:val="007A295B"/>
    <w:rsid w:val="007A5AD4"/>
    <w:rsid w:val="007B228A"/>
    <w:rsid w:val="007B267B"/>
    <w:rsid w:val="007B5827"/>
    <w:rsid w:val="007B5B53"/>
    <w:rsid w:val="007B5EB8"/>
    <w:rsid w:val="007B643A"/>
    <w:rsid w:val="007C0BCF"/>
    <w:rsid w:val="007C216B"/>
    <w:rsid w:val="007C2518"/>
    <w:rsid w:val="007C4787"/>
    <w:rsid w:val="007C5111"/>
    <w:rsid w:val="007C65DB"/>
    <w:rsid w:val="007D14DA"/>
    <w:rsid w:val="007D1510"/>
    <w:rsid w:val="007D2223"/>
    <w:rsid w:val="007D3305"/>
    <w:rsid w:val="007D3502"/>
    <w:rsid w:val="007D3D3E"/>
    <w:rsid w:val="007D3FF6"/>
    <w:rsid w:val="007D481D"/>
    <w:rsid w:val="007D4F72"/>
    <w:rsid w:val="007D7FC0"/>
    <w:rsid w:val="007E1038"/>
    <w:rsid w:val="007E2743"/>
    <w:rsid w:val="007F10E6"/>
    <w:rsid w:val="007F224A"/>
    <w:rsid w:val="007F552F"/>
    <w:rsid w:val="007F58E7"/>
    <w:rsid w:val="007F6D5D"/>
    <w:rsid w:val="007F7457"/>
    <w:rsid w:val="007F75D5"/>
    <w:rsid w:val="00804535"/>
    <w:rsid w:val="00804ABF"/>
    <w:rsid w:val="00810720"/>
    <w:rsid w:val="008112B2"/>
    <w:rsid w:val="008215F2"/>
    <w:rsid w:val="00821B04"/>
    <w:rsid w:val="00822A1D"/>
    <w:rsid w:val="008246B7"/>
    <w:rsid w:val="00826980"/>
    <w:rsid w:val="00827EE2"/>
    <w:rsid w:val="00832709"/>
    <w:rsid w:val="008358B4"/>
    <w:rsid w:val="00835A79"/>
    <w:rsid w:val="0084145C"/>
    <w:rsid w:val="00841571"/>
    <w:rsid w:val="0084176A"/>
    <w:rsid w:val="00841E62"/>
    <w:rsid w:val="00843FAB"/>
    <w:rsid w:val="00847E0E"/>
    <w:rsid w:val="00852326"/>
    <w:rsid w:val="00853200"/>
    <w:rsid w:val="0086027D"/>
    <w:rsid w:val="00861509"/>
    <w:rsid w:val="0086653A"/>
    <w:rsid w:val="008667DB"/>
    <w:rsid w:val="008712F3"/>
    <w:rsid w:val="00872B88"/>
    <w:rsid w:val="00872EF0"/>
    <w:rsid w:val="00875EE5"/>
    <w:rsid w:val="008772A4"/>
    <w:rsid w:val="00880A48"/>
    <w:rsid w:val="00886BE2"/>
    <w:rsid w:val="008871D9"/>
    <w:rsid w:val="008879FB"/>
    <w:rsid w:val="00887D9F"/>
    <w:rsid w:val="008906A5"/>
    <w:rsid w:val="0089145E"/>
    <w:rsid w:val="008919D3"/>
    <w:rsid w:val="00892282"/>
    <w:rsid w:val="0089375E"/>
    <w:rsid w:val="00893C3F"/>
    <w:rsid w:val="008971A1"/>
    <w:rsid w:val="008A1FF7"/>
    <w:rsid w:val="008B0483"/>
    <w:rsid w:val="008B1E75"/>
    <w:rsid w:val="008B4342"/>
    <w:rsid w:val="008B54D6"/>
    <w:rsid w:val="008B7573"/>
    <w:rsid w:val="008C1ED6"/>
    <w:rsid w:val="008C1ED9"/>
    <w:rsid w:val="008C2B2E"/>
    <w:rsid w:val="008C76B7"/>
    <w:rsid w:val="008D1487"/>
    <w:rsid w:val="008D148B"/>
    <w:rsid w:val="008D3363"/>
    <w:rsid w:val="008D4031"/>
    <w:rsid w:val="008E0C4C"/>
    <w:rsid w:val="008E1F98"/>
    <w:rsid w:val="008E445C"/>
    <w:rsid w:val="008F096E"/>
    <w:rsid w:val="008F15A4"/>
    <w:rsid w:val="008F1D4F"/>
    <w:rsid w:val="008F28C2"/>
    <w:rsid w:val="008F774C"/>
    <w:rsid w:val="009024D3"/>
    <w:rsid w:val="00902E6D"/>
    <w:rsid w:val="00903A33"/>
    <w:rsid w:val="00907858"/>
    <w:rsid w:val="00910BAB"/>
    <w:rsid w:val="009113BE"/>
    <w:rsid w:val="009118D4"/>
    <w:rsid w:val="009129C1"/>
    <w:rsid w:val="00912C74"/>
    <w:rsid w:val="0091469A"/>
    <w:rsid w:val="00915AD9"/>
    <w:rsid w:val="0091666F"/>
    <w:rsid w:val="00916FCC"/>
    <w:rsid w:val="00920A98"/>
    <w:rsid w:val="009216D0"/>
    <w:rsid w:val="009243D5"/>
    <w:rsid w:val="0092571E"/>
    <w:rsid w:val="009262D8"/>
    <w:rsid w:val="009266CB"/>
    <w:rsid w:val="00926CC1"/>
    <w:rsid w:val="0092786B"/>
    <w:rsid w:val="00927ACF"/>
    <w:rsid w:val="00931405"/>
    <w:rsid w:val="009335C2"/>
    <w:rsid w:val="0093412C"/>
    <w:rsid w:val="00934D31"/>
    <w:rsid w:val="00937CCB"/>
    <w:rsid w:val="00945595"/>
    <w:rsid w:val="0094616F"/>
    <w:rsid w:val="00947182"/>
    <w:rsid w:val="0095147C"/>
    <w:rsid w:val="009518AE"/>
    <w:rsid w:val="00954FB4"/>
    <w:rsid w:val="00955EA6"/>
    <w:rsid w:val="009565D0"/>
    <w:rsid w:val="009575C7"/>
    <w:rsid w:val="00960C24"/>
    <w:rsid w:val="00967664"/>
    <w:rsid w:val="00971A0A"/>
    <w:rsid w:val="009765DE"/>
    <w:rsid w:val="00980731"/>
    <w:rsid w:val="00982B42"/>
    <w:rsid w:val="009835B0"/>
    <w:rsid w:val="009836CC"/>
    <w:rsid w:val="00983F18"/>
    <w:rsid w:val="009853E8"/>
    <w:rsid w:val="00985B10"/>
    <w:rsid w:val="0098703B"/>
    <w:rsid w:val="00990A72"/>
    <w:rsid w:val="00991436"/>
    <w:rsid w:val="0099288F"/>
    <w:rsid w:val="00992F14"/>
    <w:rsid w:val="00992FD9"/>
    <w:rsid w:val="00993730"/>
    <w:rsid w:val="00995248"/>
    <w:rsid w:val="009A2A63"/>
    <w:rsid w:val="009A68C5"/>
    <w:rsid w:val="009A70CC"/>
    <w:rsid w:val="009A74F1"/>
    <w:rsid w:val="009B0066"/>
    <w:rsid w:val="009B141E"/>
    <w:rsid w:val="009B1BF0"/>
    <w:rsid w:val="009B4686"/>
    <w:rsid w:val="009B46F9"/>
    <w:rsid w:val="009B4A77"/>
    <w:rsid w:val="009B5FFC"/>
    <w:rsid w:val="009B7734"/>
    <w:rsid w:val="009C06CB"/>
    <w:rsid w:val="009C08E0"/>
    <w:rsid w:val="009C2620"/>
    <w:rsid w:val="009C26BA"/>
    <w:rsid w:val="009C4224"/>
    <w:rsid w:val="009C47B2"/>
    <w:rsid w:val="009C4C63"/>
    <w:rsid w:val="009C60E7"/>
    <w:rsid w:val="009D132B"/>
    <w:rsid w:val="009D1A0A"/>
    <w:rsid w:val="009D5862"/>
    <w:rsid w:val="009D5D68"/>
    <w:rsid w:val="009E2364"/>
    <w:rsid w:val="009E33B6"/>
    <w:rsid w:val="009E3CA2"/>
    <w:rsid w:val="009E6EF0"/>
    <w:rsid w:val="009F0260"/>
    <w:rsid w:val="009F1121"/>
    <w:rsid w:val="009F2497"/>
    <w:rsid w:val="009F2D99"/>
    <w:rsid w:val="009F4733"/>
    <w:rsid w:val="009F650B"/>
    <w:rsid w:val="009F7460"/>
    <w:rsid w:val="00A00E4C"/>
    <w:rsid w:val="00A04088"/>
    <w:rsid w:val="00A04573"/>
    <w:rsid w:val="00A0546E"/>
    <w:rsid w:val="00A057AC"/>
    <w:rsid w:val="00A067F6"/>
    <w:rsid w:val="00A11140"/>
    <w:rsid w:val="00A11AF9"/>
    <w:rsid w:val="00A1470E"/>
    <w:rsid w:val="00A15AD1"/>
    <w:rsid w:val="00A15FE2"/>
    <w:rsid w:val="00A171B6"/>
    <w:rsid w:val="00A20DBD"/>
    <w:rsid w:val="00A21CBF"/>
    <w:rsid w:val="00A22262"/>
    <w:rsid w:val="00A22923"/>
    <w:rsid w:val="00A238B2"/>
    <w:rsid w:val="00A25F28"/>
    <w:rsid w:val="00A300F5"/>
    <w:rsid w:val="00A34032"/>
    <w:rsid w:val="00A35DB7"/>
    <w:rsid w:val="00A36F97"/>
    <w:rsid w:val="00A4023D"/>
    <w:rsid w:val="00A40812"/>
    <w:rsid w:val="00A414E5"/>
    <w:rsid w:val="00A41C9C"/>
    <w:rsid w:val="00A4417A"/>
    <w:rsid w:val="00A4533D"/>
    <w:rsid w:val="00A4761F"/>
    <w:rsid w:val="00A50052"/>
    <w:rsid w:val="00A516D4"/>
    <w:rsid w:val="00A51A9A"/>
    <w:rsid w:val="00A5217F"/>
    <w:rsid w:val="00A524E4"/>
    <w:rsid w:val="00A5448B"/>
    <w:rsid w:val="00A5580A"/>
    <w:rsid w:val="00A55AFE"/>
    <w:rsid w:val="00A56B24"/>
    <w:rsid w:val="00A572EA"/>
    <w:rsid w:val="00A641B0"/>
    <w:rsid w:val="00A64503"/>
    <w:rsid w:val="00A65220"/>
    <w:rsid w:val="00A65C46"/>
    <w:rsid w:val="00A66521"/>
    <w:rsid w:val="00A6698C"/>
    <w:rsid w:val="00A71890"/>
    <w:rsid w:val="00A73066"/>
    <w:rsid w:val="00A761BA"/>
    <w:rsid w:val="00A7637D"/>
    <w:rsid w:val="00A8047C"/>
    <w:rsid w:val="00A812C3"/>
    <w:rsid w:val="00A81685"/>
    <w:rsid w:val="00A836C3"/>
    <w:rsid w:val="00A83CC3"/>
    <w:rsid w:val="00A84D3A"/>
    <w:rsid w:val="00A85981"/>
    <w:rsid w:val="00A863CC"/>
    <w:rsid w:val="00A92717"/>
    <w:rsid w:val="00A92BF8"/>
    <w:rsid w:val="00A92F9A"/>
    <w:rsid w:val="00A94B74"/>
    <w:rsid w:val="00A97D83"/>
    <w:rsid w:val="00AA00C7"/>
    <w:rsid w:val="00AA097D"/>
    <w:rsid w:val="00AA19AA"/>
    <w:rsid w:val="00AA1B69"/>
    <w:rsid w:val="00AA24C1"/>
    <w:rsid w:val="00AA2F11"/>
    <w:rsid w:val="00AA74D5"/>
    <w:rsid w:val="00AA7D9E"/>
    <w:rsid w:val="00AB067D"/>
    <w:rsid w:val="00AB0911"/>
    <w:rsid w:val="00AB134B"/>
    <w:rsid w:val="00AB3F1F"/>
    <w:rsid w:val="00AB620B"/>
    <w:rsid w:val="00AC0554"/>
    <w:rsid w:val="00AC078D"/>
    <w:rsid w:val="00AC1054"/>
    <w:rsid w:val="00AC332B"/>
    <w:rsid w:val="00AC33B6"/>
    <w:rsid w:val="00AC6FC0"/>
    <w:rsid w:val="00AD1920"/>
    <w:rsid w:val="00AD2CF0"/>
    <w:rsid w:val="00AD317B"/>
    <w:rsid w:val="00AD611F"/>
    <w:rsid w:val="00AE0332"/>
    <w:rsid w:val="00AE0E35"/>
    <w:rsid w:val="00AE3431"/>
    <w:rsid w:val="00AE3EAA"/>
    <w:rsid w:val="00AE417E"/>
    <w:rsid w:val="00AE42C1"/>
    <w:rsid w:val="00AE4E82"/>
    <w:rsid w:val="00AE6672"/>
    <w:rsid w:val="00AF0EE7"/>
    <w:rsid w:val="00AF166C"/>
    <w:rsid w:val="00AF617B"/>
    <w:rsid w:val="00AF6F9D"/>
    <w:rsid w:val="00B051DD"/>
    <w:rsid w:val="00B0684C"/>
    <w:rsid w:val="00B112D7"/>
    <w:rsid w:val="00B125A0"/>
    <w:rsid w:val="00B125C0"/>
    <w:rsid w:val="00B1370A"/>
    <w:rsid w:val="00B14056"/>
    <w:rsid w:val="00B142F5"/>
    <w:rsid w:val="00B17914"/>
    <w:rsid w:val="00B17DDE"/>
    <w:rsid w:val="00B200A5"/>
    <w:rsid w:val="00B20487"/>
    <w:rsid w:val="00B20FEF"/>
    <w:rsid w:val="00B225CB"/>
    <w:rsid w:val="00B23B30"/>
    <w:rsid w:val="00B24004"/>
    <w:rsid w:val="00B26ADC"/>
    <w:rsid w:val="00B272BE"/>
    <w:rsid w:val="00B3220D"/>
    <w:rsid w:val="00B32C11"/>
    <w:rsid w:val="00B35CD6"/>
    <w:rsid w:val="00B40842"/>
    <w:rsid w:val="00B41474"/>
    <w:rsid w:val="00B4575F"/>
    <w:rsid w:val="00B47D6F"/>
    <w:rsid w:val="00B50CE7"/>
    <w:rsid w:val="00B51030"/>
    <w:rsid w:val="00B52797"/>
    <w:rsid w:val="00B5315A"/>
    <w:rsid w:val="00B5422A"/>
    <w:rsid w:val="00B56827"/>
    <w:rsid w:val="00B572BF"/>
    <w:rsid w:val="00B57438"/>
    <w:rsid w:val="00B57785"/>
    <w:rsid w:val="00B608FE"/>
    <w:rsid w:val="00B61B57"/>
    <w:rsid w:val="00B64E24"/>
    <w:rsid w:val="00B67ABA"/>
    <w:rsid w:val="00B67B9B"/>
    <w:rsid w:val="00B7397C"/>
    <w:rsid w:val="00B73BCB"/>
    <w:rsid w:val="00B73CC7"/>
    <w:rsid w:val="00B745A6"/>
    <w:rsid w:val="00B75868"/>
    <w:rsid w:val="00B80321"/>
    <w:rsid w:val="00B80808"/>
    <w:rsid w:val="00B80B02"/>
    <w:rsid w:val="00B80FFC"/>
    <w:rsid w:val="00B82229"/>
    <w:rsid w:val="00B829EB"/>
    <w:rsid w:val="00B832A6"/>
    <w:rsid w:val="00B86420"/>
    <w:rsid w:val="00B903C8"/>
    <w:rsid w:val="00B92DA1"/>
    <w:rsid w:val="00B94ABA"/>
    <w:rsid w:val="00B95114"/>
    <w:rsid w:val="00BA207B"/>
    <w:rsid w:val="00BA2269"/>
    <w:rsid w:val="00BA22E1"/>
    <w:rsid w:val="00BA28BB"/>
    <w:rsid w:val="00BA3B32"/>
    <w:rsid w:val="00BA77BB"/>
    <w:rsid w:val="00BA7988"/>
    <w:rsid w:val="00BB3A77"/>
    <w:rsid w:val="00BB43F1"/>
    <w:rsid w:val="00BB7C99"/>
    <w:rsid w:val="00BD2963"/>
    <w:rsid w:val="00BD2EEF"/>
    <w:rsid w:val="00BD4A5D"/>
    <w:rsid w:val="00BD7884"/>
    <w:rsid w:val="00BD7941"/>
    <w:rsid w:val="00BE22F1"/>
    <w:rsid w:val="00BE3435"/>
    <w:rsid w:val="00BE5B2D"/>
    <w:rsid w:val="00BF11E6"/>
    <w:rsid w:val="00BF33D6"/>
    <w:rsid w:val="00BF4E75"/>
    <w:rsid w:val="00BF6BC0"/>
    <w:rsid w:val="00C02E94"/>
    <w:rsid w:val="00C03394"/>
    <w:rsid w:val="00C11F92"/>
    <w:rsid w:val="00C1541D"/>
    <w:rsid w:val="00C16D36"/>
    <w:rsid w:val="00C204B2"/>
    <w:rsid w:val="00C22C3B"/>
    <w:rsid w:val="00C23268"/>
    <w:rsid w:val="00C24AE9"/>
    <w:rsid w:val="00C26A4D"/>
    <w:rsid w:val="00C278BD"/>
    <w:rsid w:val="00C305EB"/>
    <w:rsid w:val="00C325A9"/>
    <w:rsid w:val="00C32D1F"/>
    <w:rsid w:val="00C3536E"/>
    <w:rsid w:val="00C36798"/>
    <w:rsid w:val="00C36DEA"/>
    <w:rsid w:val="00C41C30"/>
    <w:rsid w:val="00C43526"/>
    <w:rsid w:val="00C43531"/>
    <w:rsid w:val="00C4444F"/>
    <w:rsid w:val="00C45A65"/>
    <w:rsid w:val="00C5002E"/>
    <w:rsid w:val="00C503CA"/>
    <w:rsid w:val="00C5549B"/>
    <w:rsid w:val="00C55998"/>
    <w:rsid w:val="00C55BA3"/>
    <w:rsid w:val="00C56065"/>
    <w:rsid w:val="00C5636B"/>
    <w:rsid w:val="00C56564"/>
    <w:rsid w:val="00C56866"/>
    <w:rsid w:val="00C661EE"/>
    <w:rsid w:val="00C66B8E"/>
    <w:rsid w:val="00C67DE7"/>
    <w:rsid w:val="00C71566"/>
    <w:rsid w:val="00C7269E"/>
    <w:rsid w:val="00C73D34"/>
    <w:rsid w:val="00C7450F"/>
    <w:rsid w:val="00C76D5E"/>
    <w:rsid w:val="00C80754"/>
    <w:rsid w:val="00C80B84"/>
    <w:rsid w:val="00C8195F"/>
    <w:rsid w:val="00C8310E"/>
    <w:rsid w:val="00C83D32"/>
    <w:rsid w:val="00C847A1"/>
    <w:rsid w:val="00C86781"/>
    <w:rsid w:val="00C87C21"/>
    <w:rsid w:val="00C87D42"/>
    <w:rsid w:val="00C925BB"/>
    <w:rsid w:val="00C925CA"/>
    <w:rsid w:val="00C928FF"/>
    <w:rsid w:val="00C938EC"/>
    <w:rsid w:val="00C94867"/>
    <w:rsid w:val="00CA0247"/>
    <w:rsid w:val="00CA1C8A"/>
    <w:rsid w:val="00CA1E2C"/>
    <w:rsid w:val="00CA299E"/>
    <w:rsid w:val="00CA351E"/>
    <w:rsid w:val="00CA3FA9"/>
    <w:rsid w:val="00CA4346"/>
    <w:rsid w:val="00CA530C"/>
    <w:rsid w:val="00CA5F98"/>
    <w:rsid w:val="00CA6B33"/>
    <w:rsid w:val="00CA7917"/>
    <w:rsid w:val="00CB1338"/>
    <w:rsid w:val="00CB14D3"/>
    <w:rsid w:val="00CB18BB"/>
    <w:rsid w:val="00CB27EA"/>
    <w:rsid w:val="00CB298C"/>
    <w:rsid w:val="00CC1422"/>
    <w:rsid w:val="00CC359C"/>
    <w:rsid w:val="00CC3A16"/>
    <w:rsid w:val="00CC5170"/>
    <w:rsid w:val="00CD36F2"/>
    <w:rsid w:val="00CD760E"/>
    <w:rsid w:val="00CE0CA3"/>
    <w:rsid w:val="00CE1F44"/>
    <w:rsid w:val="00CE25CD"/>
    <w:rsid w:val="00CE3E67"/>
    <w:rsid w:val="00CE3FEC"/>
    <w:rsid w:val="00CE40F0"/>
    <w:rsid w:val="00CE440B"/>
    <w:rsid w:val="00CE5059"/>
    <w:rsid w:val="00CE544C"/>
    <w:rsid w:val="00CE79B7"/>
    <w:rsid w:val="00CE7FE6"/>
    <w:rsid w:val="00CF3773"/>
    <w:rsid w:val="00CF60F3"/>
    <w:rsid w:val="00D006A8"/>
    <w:rsid w:val="00D00AEA"/>
    <w:rsid w:val="00D03FB7"/>
    <w:rsid w:val="00D04063"/>
    <w:rsid w:val="00D04E75"/>
    <w:rsid w:val="00D056C7"/>
    <w:rsid w:val="00D075CE"/>
    <w:rsid w:val="00D10058"/>
    <w:rsid w:val="00D100AD"/>
    <w:rsid w:val="00D1108B"/>
    <w:rsid w:val="00D12581"/>
    <w:rsid w:val="00D1328A"/>
    <w:rsid w:val="00D147AF"/>
    <w:rsid w:val="00D1578C"/>
    <w:rsid w:val="00D158CE"/>
    <w:rsid w:val="00D16117"/>
    <w:rsid w:val="00D211D7"/>
    <w:rsid w:val="00D22138"/>
    <w:rsid w:val="00D250AB"/>
    <w:rsid w:val="00D265CF"/>
    <w:rsid w:val="00D27999"/>
    <w:rsid w:val="00D35CF0"/>
    <w:rsid w:val="00D36EDD"/>
    <w:rsid w:val="00D43FBD"/>
    <w:rsid w:val="00D4425C"/>
    <w:rsid w:val="00D502A8"/>
    <w:rsid w:val="00D525E1"/>
    <w:rsid w:val="00D529B9"/>
    <w:rsid w:val="00D5322B"/>
    <w:rsid w:val="00D53476"/>
    <w:rsid w:val="00D541D1"/>
    <w:rsid w:val="00D570B4"/>
    <w:rsid w:val="00D57B41"/>
    <w:rsid w:val="00D623F0"/>
    <w:rsid w:val="00D74EE0"/>
    <w:rsid w:val="00D75DA9"/>
    <w:rsid w:val="00D76E01"/>
    <w:rsid w:val="00D76F6F"/>
    <w:rsid w:val="00D81CB7"/>
    <w:rsid w:val="00D859E5"/>
    <w:rsid w:val="00D8669D"/>
    <w:rsid w:val="00D86CB9"/>
    <w:rsid w:val="00D9113B"/>
    <w:rsid w:val="00D92E45"/>
    <w:rsid w:val="00D9468B"/>
    <w:rsid w:val="00D95107"/>
    <w:rsid w:val="00D95917"/>
    <w:rsid w:val="00D95CDE"/>
    <w:rsid w:val="00D97B61"/>
    <w:rsid w:val="00DA0E1A"/>
    <w:rsid w:val="00DA2CBC"/>
    <w:rsid w:val="00DA75AE"/>
    <w:rsid w:val="00DB1300"/>
    <w:rsid w:val="00DB21FF"/>
    <w:rsid w:val="00DB370D"/>
    <w:rsid w:val="00DB38C6"/>
    <w:rsid w:val="00DB669B"/>
    <w:rsid w:val="00DC07F3"/>
    <w:rsid w:val="00DC27A2"/>
    <w:rsid w:val="00DC5555"/>
    <w:rsid w:val="00DD287F"/>
    <w:rsid w:val="00DD2FCF"/>
    <w:rsid w:val="00DD4C27"/>
    <w:rsid w:val="00DD7D83"/>
    <w:rsid w:val="00DE0C36"/>
    <w:rsid w:val="00DE3142"/>
    <w:rsid w:val="00DE35CC"/>
    <w:rsid w:val="00DE3CCB"/>
    <w:rsid w:val="00DE607E"/>
    <w:rsid w:val="00DF05AC"/>
    <w:rsid w:val="00DF118F"/>
    <w:rsid w:val="00DF6183"/>
    <w:rsid w:val="00E00A7F"/>
    <w:rsid w:val="00E01C0E"/>
    <w:rsid w:val="00E06557"/>
    <w:rsid w:val="00E07755"/>
    <w:rsid w:val="00E07E08"/>
    <w:rsid w:val="00E10A2E"/>
    <w:rsid w:val="00E1495F"/>
    <w:rsid w:val="00E15471"/>
    <w:rsid w:val="00E15E1A"/>
    <w:rsid w:val="00E16842"/>
    <w:rsid w:val="00E20B52"/>
    <w:rsid w:val="00E24A76"/>
    <w:rsid w:val="00E30ACE"/>
    <w:rsid w:val="00E36358"/>
    <w:rsid w:val="00E42346"/>
    <w:rsid w:val="00E42512"/>
    <w:rsid w:val="00E42D7D"/>
    <w:rsid w:val="00E43ECE"/>
    <w:rsid w:val="00E47769"/>
    <w:rsid w:val="00E47DE5"/>
    <w:rsid w:val="00E530AC"/>
    <w:rsid w:val="00E563DA"/>
    <w:rsid w:val="00E56CB1"/>
    <w:rsid w:val="00E600E4"/>
    <w:rsid w:val="00E60FB9"/>
    <w:rsid w:val="00E61EF9"/>
    <w:rsid w:val="00E6327A"/>
    <w:rsid w:val="00E65D05"/>
    <w:rsid w:val="00E66484"/>
    <w:rsid w:val="00E67759"/>
    <w:rsid w:val="00E71AA9"/>
    <w:rsid w:val="00E72813"/>
    <w:rsid w:val="00E729CD"/>
    <w:rsid w:val="00E73137"/>
    <w:rsid w:val="00E74143"/>
    <w:rsid w:val="00E74CB5"/>
    <w:rsid w:val="00E752DF"/>
    <w:rsid w:val="00E75976"/>
    <w:rsid w:val="00E76A6B"/>
    <w:rsid w:val="00E76F17"/>
    <w:rsid w:val="00E77D51"/>
    <w:rsid w:val="00E81669"/>
    <w:rsid w:val="00E8167E"/>
    <w:rsid w:val="00E82DA2"/>
    <w:rsid w:val="00E83221"/>
    <w:rsid w:val="00E853B4"/>
    <w:rsid w:val="00E871F6"/>
    <w:rsid w:val="00E90CBE"/>
    <w:rsid w:val="00E93886"/>
    <w:rsid w:val="00E944E1"/>
    <w:rsid w:val="00E96DED"/>
    <w:rsid w:val="00EA1201"/>
    <w:rsid w:val="00EA13DD"/>
    <w:rsid w:val="00EA174F"/>
    <w:rsid w:val="00EA375B"/>
    <w:rsid w:val="00EA54B2"/>
    <w:rsid w:val="00EA6993"/>
    <w:rsid w:val="00EA78C7"/>
    <w:rsid w:val="00EB3E1E"/>
    <w:rsid w:val="00EB5014"/>
    <w:rsid w:val="00EB58B4"/>
    <w:rsid w:val="00EB5F8D"/>
    <w:rsid w:val="00EB6652"/>
    <w:rsid w:val="00EB7D94"/>
    <w:rsid w:val="00EC03FB"/>
    <w:rsid w:val="00EC14B7"/>
    <w:rsid w:val="00EC1912"/>
    <w:rsid w:val="00EC2480"/>
    <w:rsid w:val="00EC318A"/>
    <w:rsid w:val="00EC35C9"/>
    <w:rsid w:val="00EC4172"/>
    <w:rsid w:val="00EC4678"/>
    <w:rsid w:val="00EC5692"/>
    <w:rsid w:val="00EC79B9"/>
    <w:rsid w:val="00ED2AAF"/>
    <w:rsid w:val="00ED752B"/>
    <w:rsid w:val="00ED765A"/>
    <w:rsid w:val="00EE00B3"/>
    <w:rsid w:val="00EE010C"/>
    <w:rsid w:val="00EE1637"/>
    <w:rsid w:val="00EE5B7B"/>
    <w:rsid w:val="00EE6F44"/>
    <w:rsid w:val="00EE701C"/>
    <w:rsid w:val="00EF2E40"/>
    <w:rsid w:val="00EF4732"/>
    <w:rsid w:val="00F0046C"/>
    <w:rsid w:val="00F005E9"/>
    <w:rsid w:val="00F014FE"/>
    <w:rsid w:val="00F01910"/>
    <w:rsid w:val="00F031D4"/>
    <w:rsid w:val="00F03E48"/>
    <w:rsid w:val="00F0404E"/>
    <w:rsid w:val="00F04B33"/>
    <w:rsid w:val="00F113F5"/>
    <w:rsid w:val="00F11F03"/>
    <w:rsid w:val="00F15F7E"/>
    <w:rsid w:val="00F17047"/>
    <w:rsid w:val="00F2017D"/>
    <w:rsid w:val="00F222C0"/>
    <w:rsid w:val="00F22952"/>
    <w:rsid w:val="00F2385E"/>
    <w:rsid w:val="00F23965"/>
    <w:rsid w:val="00F25D14"/>
    <w:rsid w:val="00F268FA"/>
    <w:rsid w:val="00F309EA"/>
    <w:rsid w:val="00F315F4"/>
    <w:rsid w:val="00F35686"/>
    <w:rsid w:val="00F37A35"/>
    <w:rsid w:val="00F37EF3"/>
    <w:rsid w:val="00F42870"/>
    <w:rsid w:val="00F436E7"/>
    <w:rsid w:val="00F45D4C"/>
    <w:rsid w:val="00F45F29"/>
    <w:rsid w:val="00F46DE2"/>
    <w:rsid w:val="00F47998"/>
    <w:rsid w:val="00F47BBD"/>
    <w:rsid w:val="00F52BCC"/>
    <w:rsid w:val="00F5377C"/>
    <w:rsid w:val="00F540D9"/>
    <w:rsid w:val="00F573EF"/>
    <w:rsid w:val="00F60479"/>
    <w:rsid w:val="00F60D2F"/>
    <w:rsid w:val="00F614F1"/>
    <w:rsid w:val="00F622F3"/>
    <w:rsid w:val="00F62757"/>
    <w:rsid w:val="00F63A19"/>
    <w:rsid w:val="00F67AA2"/>
    <w:rsid w:val="00F73B25"/>
    <w:rsid w:val="00F7401C"/>
    <w:rsid w:val="00F754EB"/>
    <w:rsid w:val="00F75B96"/>
    <w:rsid w:val="00F77621"/>
    <w:rsid w:val="00F80438"/>
    <w:rsid w:val="00F812CC"/>
    <w:rsid w:val="00F9303D"/>
    <w:rsid w:val="00F94015"/>
    <w:rsid w:val="00F94B85"/>
    <w:rsid w:val="00F954D3"/>
    <w:rsid w:val="00F96909"/>
    <w:rsid w:val="00F9702A"/>
    <w:rsid w:val="00FA12BF"/>
    <w:rsid w:val="00FA189D"/>
    <w:rsid w:val="00FA7522"/>
    <w:rsid w:val="00FB02DD"/>
    <w:rsid w:val="00FB0309"/>
    <w:rsid w:val="00FB3565"/>
    <w:rsid w:val="00FB450F"/>
    <w:rsid w:val="00FB539A"/>
    <w:rsid w:val="00FB5F66"/>
    <w:rsid w:val="00FB6AA0"/>
    <w:rsid w:val="00FB7B95"/>
    <w:rsid w:val="00FC1CB8"/>
    <w:rsid w:val="00FC1E8E"/>
    <w:rsid w:val="00FC461A"/>
    <w:rsid w:val="00FC7C7B"/>
    <w:rsid w:val="00FC7E24"/>
    <w:rsid w:val="00FD3F0F"/>
    <w:rsid w:val="00FD40DC"/>
    <w:rsid w:val="00FD41DF"/>
    <w:rsid w:val="00FD6216"/>
    <w:rsid w:val="00FD7BB5"/>
    <w:rsid w:val="00FE1C76"/>
    <w:rsid w:val="00FE2BE8"/>
    <w:rsid w:val="00FE509A"/>
    <w:rsid w:val="00FE71DC"/>
    <w:rsid w:val="00FE73FB"/>
    <w:rsid w:val="00FE7CA4"/>
    <w:rsid w:val="00FF0B82"/>
    <w:rsid w:val="00FF352B"/>
    <w:rsid w:val="00FF4F6C"/>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hankstevens.github.io/Primer-of-Ecology/diversity.html" TargetMode="External"/><Relationship Id="rId2" Type="http://schemas.openxmlformats.org/officeDocument/2006/relationships/hyperlink" Target="https://esajournals.onlinelibrary.wiley.com/hub/journal/19399170/aims-and-scope/read-full-aims-and-scope" TargetMode="External"/><Relationship Id="rId1" Type="http://schemas.openxmlformats.org/officeDocument/2006/relationships/hyperlink" Target="https://esajournals.onlinelibrary.wiley.com/hub/journal/19395582/aims-and-scope/read-full-aims-and-scope" TargetMode="External"/><Relationship Id="rId4" Type="http://schemas.openxmlformats.org/officeDocument/2006/relationships/hyperlink" Target="https://jkzorz.github.io/2019/07/02/Indicator-species-analysis.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emf"/><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schemas.microsoft.com/office/infopath/2007/PartnerControls"/>
    <ds:schemaRef ds:uri="http://purl.org/dc/elements/1.1/"/>
    <ds:schemaRef ds:uri="http://schemas.microsoft.com/office/2006/documentManagement/types"/>
    <ds:schemaRef ds:uri="8c008993-a31f-4b40-b1f3-88dd9c6e1924"/>
    <ds:schemaRef ds:uri="http://purl.org/dc/terms/"/>
    <ds:schemaRef ds:uri="http://schemas.microsoft.com/office/2006/metadata/properties"/>
    <ds:schemaRef ds:uri="http://schemas.openxmlformats.org/package/2006/metadata/core-properties"/>
    <ds:schemaRef ds:uri="360018dd-41eb-4458-b1d4-4b46a95a2b02"/>
    <ds:schemaRef ds:uri="http://www.w3.org/XML/1998/namespace"/>
    <ds:schemaRef ds:uri="http://purl.org/dc/dcmitype/"/>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524DCA2-AAE7-4E96-AD45-0B6D2B391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9</TotalTime>
  <Pages>22</Pages>
  <Words>14567</Words>
  <Characters>83036</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65</cp:revision>
  <dcterms:created xsi:type="dcterms:W3CDTF">2022-05-10T19:36:00Z</dcterms:created>
  <dcterms:modified xsi:type="dcterms:W3CDTF">2022-05-12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4"&gt;&lt;session id="8IRVUh1q"/&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